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F63084">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F63084">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F63084">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F63084">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F63084">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F63084">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F63084">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F63084">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F63084">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F63084">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F63084">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F63084">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F63084">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F63084">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F63084">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F63084">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F63084">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F63084">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F63084">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F63084">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67E92B7B" w14:textId="0941EBDA" w:rsidR="00E5000B"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813918" w:history="1">
        <w:r w:rsidR="00E5000B" w:rsidRPr="004C0620">
          <w:rPr>
            <w:rStyle w:val="Hyperlink"/>
            <w:noProof/>
          </w:rPr>
          <w:t>Gambar 1. Hukum Haversine</w:t>
        </w:r>
        <w:r w:rsidR="00E5000B">
          <w:rPr>
            <w:noProof/>
            <w:webHidden/>
          </w:rPr>
          <w:tab/>
        </w:r>
        <w:r w:rsidR="00E5000B">
          <w:rPr>
            <w:noProof/>
            <w:webHidden/>
          </w:rPr>
          <w:fldChar w:fldCharType="begin"/>
        </w:r>
        <w:r w:rsidR="00E5000B">
          <w:rPr>
            <w:noProof/>
            <w:webHidden/>
          </w:rPr>
          <w:instrText xml:space="preserve"> PAGEREF _Toc102813918 \h </w:instrText>
        </w:r>
        <w:r w:rsidR="00E5000B">
          <w:rPr>
            <w:noProof/>
            <w:webHidden/>
          </w:rPr>
        </w:r>
        <w:r w:rsidR="00E5000B">
          <w:rPr>
            <w:noProof/>
            <w:webHidden/>
          </w:rPr>
          <w:fldChar w:fldCharType="separate"/>
        </w:r>
        <w:r w:rsidR="00690FDD">
          <w:rPr>
            <w:noProof/>
            <w:webHidden/>
          </w:rPr>
          <w:t>9</w:t>
        </w:r>
        <w:r w:rsidR="00E5000B">
          <w:rPr>
            <w:noProof/>
            <w:webHidden/>
          </w:rPr>
          <w:fldChar w:fldCharType="end"/>
        </w:r>
      </w:hyperlink>
    </w:p>
    <w:p w14:paraId="7735FBAD" w14:textId="7C998CD9" w:rsidR="00E5000B" w:rsidRDefault="00F63084">
      <w:pPr>
        <w:pStyle w:val="TableofFigures"/>
        <w:tabs>
          <w:tab w:val="right" w:leader="dot" w:pos="7927"/>
        </w:tabs>
        <w:rPr>
          <w:rFonts w:eastAsiaTheme="minorEastAsia"/>
          <w:noProof/>
          <w:lang w:eastAsia="en-ID"/>
        </w:rPr>
      </w:pPr>
      <w:hyperlink r:id="rId10" w:anchor="_Toc102813919" w:history="1">
        <w:r w:rsidR="00E5000B" w:rsidRPr="004C0620">
          <w:rPr>
            <w:rStyle w:val="Hyperlink"/>
            <w:noProof/>
          </w:rPr>
          <w:t>Gambar 2. Alur metode prototype</w:t>
        </w:r>
        <w:r w:rsidR="00E5000B">
          <w:rPr>
            <w:noProof/>
            <w:webHidden/>
          </w:rPr>
          <w:tab/>
        </w:r>
        <w:r w:rsidR="00E5000B">
          <w:rPr>
            <w:noProof/>
            <w:webHidden/>
          </w:rPr>
          <w:fldChar w:fldCharType="begin"/>
        </w:r>
        <w:r w:rsidR="00E5000B">
          <w:rPr>
            <w:noProof/>
            <w:webHidden/>
          </w:rPr>
          <w:instrText xml:space="preserve"> PAGEREF _Toc102813919 \h </w:instrText>
        </w:r>
        <w:r w:rsidR="00E5000B">
          <w:rPr>
            <w:noProof/>
            <w:webHidden/>
          </w:rPr>
        </w:r>
        <w:r w:rsidR="00E5000B">
          <w:rPr>
            <w:noProof/>
            <w:webHidden/>
          </w:rPr>
          <w:fldChar w:fldCharType="separate"/>
        </w:r>
        <w:r w:rsidR="00690FDD">
          <w:rPr>
            <w:noProof/>
            <w:webHidden/>
          </w:rPr>
          <w:t>14</w:t>
        </w:r>
        <w:r w:rsidR="00E5000B">
          <w:rPr>
            <w:noProof/>
            <w:webHidden/>
          </w:rPr>
          <w:fldChar w:fldCharType="end"/>
        </w:r>
      </w:hyperlink>
    </w:p>
    <w:p w14:paraId="6D050E8F" w14:textId="61F57FF1" w:rsidR="00E5000B" w:rsidRDefault="00F63084">
      <w:pPr>
        <w:pStyle w:val="TableofFigures"/>
        <w:tabs>
          <w:tab w:val="right" w:leader="dot" w:pos="7927"/>
        </w:tabs>
        <w:rPr>
          <w:rFonts w:eastAsiaTheme="minorEastAsia"/>
          <w:noProof/>
          <w:lang w:eastAsia="en-ID"/>
        </w:rPr>
      </w:pPr>
      <w:hyperlink w:anchor="_Toc102813920" w:history="1">
        <w:r w:rsidR="00E5000B" w:rsidRPr="004C0620">
          <w:rPr>
            <w:rStyle w:val="Hyperlink"/>
            <w:noProof/>
          </w:rPr>
          <w:t>Gambar 3. Grafik ketepatan keputusan tiap metode</w:t>
        </w:r>
        <w:r w:rsidR="00E5000B">
          <w:rPr>
            <w:noProof/>
            <w:webHidden/>
          </w:rPr>
          <w:tab/>
        </w:r>
        <w:r w:rsidR="00E5000B">
          <w:rPr>
            <w:noProof/>
            <w:webHidden/>
          </w:rPr>
          <w:fldChar w:fldCharType="begin"/>
        </w:r>
        <w:r w:rsidR="00E5000B">
          <w:rPr>
            <w:noProof/>
            <w:webHidden/>
          </w:rPr>
          <w:instrText xml:space="preserve"> PAGEREF _Toc102813920 \h </w:instrText>
        </w:r>
        <w:r w:rsidR="00E5000B">
          <w:rPr>
            <w:noProof/>
            <w:webHidden/>
          </w:rPr>
        </w:r>
        <w:r w:rsidR="00E5000B">
          <w:rPr>
            <w:noProof/>
            <w:webHidden/>
          </w:rPr>
          <w:fldChar w:fldCharType="separate"/>
        </w:r>
        <w:r w:rsidR="00690FDD">
          <w:rPr>
            <w:noProof/>
            <w:webHidden/>
          </w:rPr>
          <w:t>21</w:t>
        </w:r>
        <w:r w:rsidR="00E5000B">
          <w:rPr>
            <w:noProof/>
            <w:webHidden/>
          </w:rPr>
          <w:fldChar w:fldCharType="end"/>
        </w:r>
      </w:hyperlink>
    </w:p>
    <w:p w14:paraId="760C87BF" w14:textId="2D6EB955" w:rsidR="00E5000B" w:rsidRDefault="00F63084">
      <w:pPr>
        <w:pStyle w:val="TableofFigures"/>
        <w:tabs>
          <w:tab w:val="right" w:leader="dot" w:pos="7927"/>
        </w:tabs>
        <w:rPr>
          <w:rFonts w:eastAsiaTheme="minorEastAsia"/>
          <w:noProof/>
          <w:lang w:eastAsia="en-ID"/>
        </w:rPr>
      </w:pPr>
      <w:hyperlink r:id="rId11" w:anchor="_Toc102813921" w:history="1">
        <w:r w:rsidR="00E5000B" w:rsidRPr="004C0620">
          <w:rPr>
            <w:rStyle w:val="Hyperlink"/>
            <w:noProof/>
          </w:rPr>
          <w:t>Gambar 4.Grafik toleransi pada tiap metode</w:t>
        </w:r>
        <w:r w:rsidR="00E5000B">
          <w:rPr>
            <w:noProof/>
            <w:webHidden/>
          </w:rPr>
          <w:tab/>
        </w:r>
        <w:r w:rsidR="00E5000B">
          <w:rPr>
            <w:noProof/>
            <w:webHidden/>
          </w:rPr>
          <w:fldChar w:fldCharType="begin"/>
        </w:r>
        <w:r w:rsidR="00E5000B">
          <w:rPr>
            <w:noProof/>
            <w:webHidden/>
          </w:rPr>
          <w:instrText xml:space="preserve"> PAGEREF _Toc102813921 \h </w:instrText>
        </w:r>
        <w:r w:rsidR="00E5000B">
          <w:rPr>
            <w:noProof/>
            <w:webHidden/>
          </w:rPr>
        </w:r>
        <w:r w:rsidR="00E5000B">
          <w:rPr>
            <w:noProof/>
            <w:webHidden/>
          </w:rPr>
          <w:fldChar w:fldCharType="separate"/>
        </w:r>
        <w:r w:rsidR="00690FDD">
          <w:rPr>
            <w:noProof/>
            <w:webHidden/>
          </w:rPr>
          <w:t>21</w:t>
        </w:r>
        <w:r w:rsidR="00E5000B">
          <w:rPr>
            <w:noProof/>
            <w:webHidden/>
          </w:rPr>
          <w:fldChar w:fldCharType="end"/>
        </w:r>
      </w:hyperlink>
    </w:p>
    <w:p w14:paraId="59C097B5" w14:textId="307B8C2F" w:rsidR="00E5000B" w:rsidRDefault="00F63084">
      <w:pPr>
        <w:pStyle w:val="TableofFigures"/>
        <w:tabs>
          <w:tab w:val="right" w:leader="dot" w:pos="7927"/>
        </w:tabs>
        <w:rPr>
          <w:rFonts w:eastAsiaTheme="minorEastAsia"/>
          <w:noProof/>
          <w:lang w:eastAsia="en-ID"/>
        </w:rPr>
      </w:pPr>
      <w:hyperlink r:id="rId12" w:anchor="_Toc102813922" w:history="1">
        <w:r w:rsidR="00E5000B" w:rsidRPr="004C0620">
          <w:rPr>
            <w:rStyle w:val="Hyperlink"/>
            <w:noProof/>
          </w:rPr>
          <w:t>Gambar 5. ERD NoSql firebae aplikasi presensi</w:t>
        </w:r>
        <w:r w:rsidR="00E5000B">
          <w:rPr>
            <w:noProof/>
            <w:webHidden/>
          </w:rPr>
          <w:tab/>
        </w:r>
        <w:r w:rsidR="00E5000B">
          <w:rPr>
            <w:noProof/>
            <w:webHidden/>
          </w:rPr>
          <w:fldChar w:fldCharType="begin"/>
        </w:r>
        <w:r w:rsidR="00E5000B">
          <w:rPr>
            <w:noProof/>
            <w:webHidden/>
          </w:rPr>
          <w:instrText xml:space="preserve"> PAGEREF _Toc102813922 \h </w:instrText>
        </w:r>
        <w:r w:rsidR="00E5000B">
          <w:rPr>
            <w:noProof/>
            <w:webHidden/>
          </w:rPr>
        </w:r>
        <w:r w:rsidR="00E5000B">
          <w:rPr>
            <w:noProof/>
            <w:webHidden/>
          </w:rPr>
          <w:fldChar w:fldCharType="separate"/>
        </w:r>
        <w:r w:rsidR="00690FDD">
          <w:rPr>
            <w:noProof/>
            <w:webHidden/>
          </w:rPr>
          <w:t>22</w:t>
        </w:r>
        <w:r w:rsidR="00E5000B">
          <w:rPr>
            <w:noProof/>
            <w:webHidden/>
          </w:rPr>
          <w:fldChar w:fldCharType="end"/>
        </w:r>
      </w:hyperlink>
    </w:p>
    <w:p w14:paraId="4C88D531" w14:textId="1BEFF89C" w:rsidR="00E5000B" w:rsidRDefault="00F63084">
      <w:pPr>
        <w:pStyle w:val="TableofFigures"/>
        <w:tabs>
          <w:tab w:val="right" w:leader="dot" w:pos="7927"/>
        </w:tabs>
        <w:rPr>
          <w:rFonts w:eastAsiaTheme="minorEastAsia"/>
          <w:noProof/>
          <w:lang w:eastAsia="en-ID"/>
        </w:rPr>
      </w:pPr>
      <w:hyperlink r:id="rId13" w:anchor="_Toc102813923" w:history="1">
        <w:r w:rsidR="00E5000B" w:rsidRPr="004C0620">
          <w:rPr>
            <w:rStyle w:val="Hyperlink"/>
            <w:noProof/>
          </w:rPr>
          <w:t>Gambar 6. Use Case diagram aplikasi presensi</w:t>
        </w:r>
        <w:r w:rsidR="00E5000B">
          <w:rPr>
            <w:noProof/>
            <w:webHidden/>
          </w:rPr>
          <w:tab/>
        </w:r>
        <w:r w:rsidR="00E5000B">
          <w:rPr>
            <w:noProof/>
            <w:webHidden/>
          </w:rPr>
          <w:fldChar w:fldCharType="begin"/>
        </w:r>
        <w:r w:rsidR="00E5000B">
          <w:rPr>
            <w:noProof/>
            <w:webHidden/>
          </w:rPr>
          <w:instrText xml:space="preserve"> PAGEREF _Toc102813923 \h </w:instrText>
        </w:r>
        <w:r w:rsidR="00E5000B">
          <w:rPr>
            <w:noProof/>
            <w:webHidden/>
          </w:rPr>
        </w:r>
        <w:r w:rsidR="00E5000B">
          <w:rPr>
            <w:noProof/>
            <w:webHidden/>
          </w:rPr>
          <w:fldChar w:fldCharType="separate"/>
        </w:r>
        <w:r w:rsidR="00690FDD">
          <w:rPr>
            <w:noProof/>
            <w:webHidden/>
          </w:rPr>
          <w:t>23</w:t>
        </w:r>
        <w:r w:rsidR="00E5000B">
          <w:rPr>
            <w:noProof/>
            <w:webHidden/>
          </w:rPr>
          <w:fldChar w:fldCharType="end"/>
        </w:r>
      </w:hyperlink>
    </w:p>
    <w:p w14:paraId="38679BDB" w14:textId="78282B9D" w:rsidR="00E5000B" w:rsidRDefault="00F63084">
      <w:pPr>
        <w:pStyle w:val="TableofFigures"/>
        <w:tabs>
          <w:tab w:val="right" w:leader="dot" w:pos="7927"/>
        </w:tabs>
        <w:rPr>
          <w:rFonts w:eastAsiaTheme="minorEastAsia"/>
          <w:noProof/>
          <w:lang w:eastAsia="en-ID"/>
        </w:rPr>
      </w:pPr>
      <w:hyperlink r:id="rId14" w:anchor="_Toc102813924" w:history="1">
        <w:r w:rsidR="00E5000B" w:rsidRPr="004C0620">
          <w:rPr>
            <w:rStyle w:val="Hyperlink"/>
            <w:noProof/>
          </w:rPr>
          <w:t>Gambar 7. Activity diagram login</w:t>
        </w:r>
        <w:r w:rsidR="00E5000B">
          <w:rPr>
            <w:noProof/>
            <w:webHidden/>
          </w:rPr>
          <w:tab/>
        </w:r>
        <w:r w:rsidR="00E5000B">
          <w:rPr>
            <w:noProof/>
            <w:webHidden/>
          </w:rPr>
          <w:fldChar w:fldCharType="begin"/>
        </w:r>
        <w:r w:rsidR="00E5000B">
          <w:rPr>
            <w:noProof/>
            <w:webHidden/>
          </w:rPr>
          <w:instrText xml:space="preserve"> PAGEREF _Toc102813924 \h </w:instrText>
        </w:r>
        <w:r w:rsidR="00E5000B">
          <w:rPr>
            <w:noProof/>
            <w:webHidden/>
          </w:rPr>
        </w:r>
        <w:r w:rsidR="00E5000B">
          <w:rPr>
            <w:noProof/>
            <w:webHidden/>
          </w:rPr>
          <w:fldChar w:fldCharType="separate"/>
        </w:r>
        <w:r w:rsidR="00690FDD">
          <w:rPr>
            <w:noProof/>
            <w:webHidden/>
          </w:rPr>
          <w:t>24</w:t>
        </w:r>
        <w:r w:rsidR="00E5000B">
          <w:rPr>
            <w:noProof/>
            <w:webHidden/>
          </w:rPr>
          <w:fldChar w:fldCharType="end"/>
        </w:r>
      </w:hyperlink>
    </w:p>
    <w:p w14:paraId="79D2FF57" w14:textId="772C69CC" w:rsidR="00E5000B" w:rsidRDefault="00F63084">
      <w:pPr>
        <w:pStyle w:val="TableofFigures"/>
        <w:tabs>
          <w:tab w:val="right" w:leader="dot" w:pos="7927"/>
        </w:tabs>
        <w:rPr>
          <w:rFonts w:eastAsiaTheme="minorEastAsia"/>
          <w:noProof/>
          <w:lang w:eastAsia="en-ID"/>
        </w:rPr>
      </w:pPr>
      <w:hyperlink r:id="rId15" w:anchor="_Toc102813925" w:history="1">
        <w:r w:rsidR="00E5000B" w:rsidRPr="004C0620">
          <w:rPr>
            <w:rStyle w:val="Hyperlink"/>
            <w:noProof/>
          </w:rPr>
          <w:t>Gambar 8. Activity diagram registrasi</w:t>
        </w:r>
        <w:r w:rsidR="00E5000B">
          <w:rPr>
            <w:noProof/>
            <w:webHidden/>
          </w:rPr>
          <w:tab/>
        </w:r>
        <w:r w:rsidR="00E5000B">
          <w:rPr>
            <w:noProof/>
            <w:webHidden/>
          </w:rPr>
          <w:fldChar w:fldCharType="begin"/>
        </w:r>
        <w:r w:rsidR="00E5000B">
          <w:rPr>
            <w:noProof/>
            <w:webHidden/>
          </w:rPr>
          <w:instrText xml:space="preserve"> PAGEREF _Toc102813925 \h </w:instrText>
        </w:r>
        <w:r w:rsidR="00E5000B">
          <w:rPr>
            <w:noProof/>
            <w:webHidden/>
          </w:rPr>
        </w:r>
        <w:r w:rsidR="00E5000B">
          <w:rPr>
            <w:noProof/>
            <w:webHidden/>
          </w:rPr>
          <w:fldChar w:fldCharType="separate"/>
        </w:r>
        <w:r w:rsidR="00690FDD">
          <w:rPr>
            <w:noProof/>
            <w:webHidden/>
          </w:rPr>
          <w:t>24</w:t>
        </w:r>
        <w:r w:rsidR="00E5000B">
          <w:rPr>
            <w:noProof/>
            <w:webHidden/>
          </w:rPr>
          <w:fldChar w:fldCharType="end"/>
        </w:r>
      </w:hyperlink>
    </w:p>
    <w:p w14:paraId="2E9AA431" w14:textId="250D5D9A" w:rsidR="00E5000B" w:rsidRDefault="00F63084">
      <w:pPr>
        <w:pStyle w:val="TableofFigures"/>
        <w:tabs>
          <w:tab w:val="right" w:leader="dot" w:pos="7927"/>
        </w:tabs>
        <w:rPr>
          <w:rFonts w:eastAsiaTheme="minorEastAsia"/>
          <w:noProof/>
          <w:lang w:eastAsia="en-ID"/>
        </w:rPr>
      </w:pPr>
      <w:hyperlink r:id="rId16" w:anchor="_Toc102813926" w:history="1">
        <w:r w:rsidR="00E5000B" w:rsidRPr="004C0620">
          <w:rPr>
            <w:rStyle w:val="Hyperlink"/>
            <w:noProof/>
          </w:rPr>
          <w:t>Gambar 9</w:t>
        </w:r>
        <w:r w:rsidR="00E5000B" w:rsidRPr="004C0620">
          <w:rPr>
            <w:rStyle w:val="Hyperlink"/>
            <w:noProof/>
            <w:lang w:val="id-ID"/>
          </w:rPr>
          <w:t>. Activity diagram reset password</w:t>
        </w:r>
        <w:r w:rsidR="00E5000B">
          <w:rPr>
            <w:noProof/>
            <w:webHidden/>
          </w:rPr>
          <w:tab/>
        </w:r>
        <w:r w:rsidR="00E5000B">
          <w:rPr>
            <w:noProof/>
            <w:webHidden/>
          </w:rPr>
          <w:fldChar w:fldCharType="begin"/>
        </w:r>
        <w:r w:rsidR="00E5000B">
          <w:rPr>
            <w:noProof/>
            <w:webHidden/>
          </w:rPr>
          <w:instrText xml:space="preserve"> PAGEREF _Toc102813926 \h </w:instrText>
        </w:r>
        <w:r w:rsidR="00E5000B">
          <w:rPr>
            <w:noProof/>
            <w:webHidden/>
          </w:rPr>
        </w:r>
        <w:r w:rsidR="00E5000B">
          <w:rPr>
            <w:noProof/>
            <w:webHidden/>
          </w:rPr>
          <w:fldChar w:fldCharType="separate"/>
        </w:r>
        <w:r w:rsidR="00690FDD">
          <w:rPr>
            <w:noProof/>
            <w:webHidden/>
          </w:rPr>
          <w:t>25</w:t>
        </w:r>
        <w:r w:rsidR="00E5000B">
          <w:rPr>
            <w:noProof/>
            <w:webHidden/>
          </w:rPr>
          <w:fldChar w:fldCharType="end"/>
        </w:r>
      </w:hyperlink>
    </w:p>
    <w:p w14:paraId="7D99C1BD" w14:textId="1FA7C714" w:rsidR="00E5000B" w:rsidRDefault="00F63084">
      <w:pPr>
        <w:pStyle w:val="TableofFigures"/>
        <w:tabs>
          <w:tab w:val="right" w:leader="dot" w:pos="7927"/>
        </w:tabs>
        <w:rPr>
          <w:rFonts w:eastAsiaTheme="minorEastAsia"/>
          <w:noProof/>
          <w:lang w:eastAsia="en-ID"/>
        </w:rPr>
      </w:pPr>
      <w:hyperlink r:id="rId17" w:anchor="_Toc102813927" w:history="1">
        <w:r w:rsidR="00E5000B" w:rsidRPr="004C0620">
          <w:rPr>
            <w:rStyle w:val="Hyperlink"/>
            <w:noProof/>
          </w:rPr>
          <w:t>Gambar 10. Activity diagram menu presensi didalam aplikasi</w:t>
        </w:r>
        <w:r w:rsidR="00E5000B">
          <w:rPr>
            <w:noProof/>
            <w:webHidden/>
          </w:rPr>
          <w:tab/>
        </w:r>
        <w:r w:rsidR="00E5000B">
          <w:rPr>
            <w:noProof/>
            <w:webHidden/>
          </w:rPr>
          <w:fldChar w:fldCharType="begin"/>
        </w:r>
        <w:r w:rsidR="00E5000B">
          <w:rPr>
            <w:noProof/>
            <w:webHidden/>
          </w:rPr>
          <w:instrText xml:space="preserve"> PAGEREF _Toc102813927 \h </w:instrText>
        </w:r>
        <w:r w:rsidR="00E5000B">
          <w:rPr>
            <w:noProof/>
            <w:webHidden/>
          </w:rPr>
        </w:r>
        <w:r w:rsidR="00E5000B">
          <w:rPr>
            <w:noProof/>
            <w:webHidden/>
          </w:rPr>
          <w:fldChar w:fldCharType="separate"/>
        </w:r>
        <w:r w:rsidR="00690FDD">
          <w:rPr>
            <w:noProof/>
            <w:webHidden/>
          </w:rPr>
          <w:t>26</w:t>
        </w:r>
        <w:r w:rsidR="00E5000B">
          <w:rPr>
            <w:noProof/>
            <w:webHidden/>
          </w:rPr>
          <w:fldChar w:fldCharType="end"/>
        </w:r>
      </w:hyperlink>
    </w:p>
    <w:p w14:paraId="0EAA7CFA" w14:textId="7AAC3D1E" w:rsidR="00E5000B" w:rsidRDefault="00F63084">
      <w:pPr>
        <w:pStyle w:val="TableofFigures"/>
        <w:tabs>
          <w:tab w:val="right" w:leader="dot" w:pos="7927"/>
        </w:tabs>
        <w:rPr>
          <w:rFonts w:eastAsiaTheme="minorEastAsia"/>
          <w:noProof/>
          <w:lang w:eastAsia="en-ID"/>
        </w:rPr>
      </w:pPr>
      <w:hyperlink r:id="rId18" w:anchor="_Toc102813928" w:history="1">
        <w:r w:rsidR="00E5000B" w:rsidRPr="004C0620">
          <w:rPr>
            <w:rStyle w:val="Hyperlink"/>
            <w:noProof/>
          </w:rPr>
          <w:t>Gambar 11. Actovity diagram menu history aplikasi presensi</w:t>
        </w:r>
        <w:r w:rsidR="00E5000B">
          <w:rPr>
            <w:noProof/>
            <w:webHidden/>
          </w:rPr>
          <w:tab/>
        </w:r>
        <w:r w:rsidR="00E5000B">
          <w:rPr>
            <w:noProof/>
            <w:webHidden/>
          </w:rPr>
          <w:fldChar w:fldCharType="begin"/>
        </w:r>
        <w:r w:rsidR="00E5000B">
          <w:rPr>
            <w:noProof/>
            <w:webHidden/>
          </w:rPr>
          <w:instrText xml:space="preserve"> PAGEREF _Toc102813928 \h </w:instrText>
        </w:r>
        <w:r w:rsidR="00E5000B">
          <w:rPr>
            <w:noProof/>
            <w:webHidden/>
          </w:rPr>
        </w:r>
        <w:r w:rsidR="00E5000B">
          <w:rPr>
            <w:noProof/>
            <w:webHidden/>
          </w:rPr>
          <w:fldChar w:fldCharType="separate"/>
        </w:r>
        <w:r w:rsidR="00690FDD">
          <w:rPr>
            <w:noProof/>
            <w:webHidden/>
          </w:rPr>
          <w:t>27</w:t>
        </w:r>
        <w:r w:rsidR="00E5000B">
          <w:rPr>
            <w:noProof/>
            <w:webHidden/>
          </w:rPr>
          <w:fldChar w:fldCharType="end"/>
        </w:r>
      </w:hyperlink>
    </w:p>
    <w:p w14:paraId="3D894C7A" w14:textId="0490ECE3" w:rsidR="00E5000B" w:rsidRDefault="00F63084">
      <w:pPr>
        <w:pStyle w:val="TableofFigures"/>
        <w:tabs>
          <w:tab w:val="right" w:leader="dot" w:pos="7927"/>
        </w:tabs>
        <w:rPr>
          <w:rFonts w:eastAsiaTheme="minorEastAsia"/>
          <w:noProof/>
          <w:lang w:eastAsia="en-ID"/>
        </w:rPr>
      </w:pPr>
      <w:hyperlink r:id="rId19" w:anchor="_Toc102813929" w:history="1">
        <w:r w:rsidR="00E5000B" w:rsidRPr="004C0620">
          <w:rPr>
            <w:rStyle w:val="Hyperlink"/>
            <w:noProof/>
          </w:rPr>
          <w:t>Gambar 12. Activity diagram menu profile aplikasi</w:t>
        </w:r>
        <w:r w:rsidR="00E5000B">
          <w:rPr>
            <w:noProof/>
            <w:webHidden/>
          </w:rPr>
          <w:tab/>
        </w:r>
        <w:r w:rsidR="00E5000B">
          <w:rPr>
            <w:noProof/>
            <w:webHidden/>
          </w:rPr>
          <w:fldChar w:fldCharType="begin"/>
        </w:r>
        <w:r w:rsidR="00E5000B">
          <w:rPr>
            <w:noProof/>
            <w:webHidden/>
          </w:rPr>
          <w:instrText xml:space="preserve"> PAGEREF _Toc102813929 \h </w:instrText>
        </w:r>
        <w:r w:rsidR="00E5000B">
          <w:rPr>
            <w:noProof/>
            <w:webHidden/>
          </w:rPr>
        </w:r>
        <w:r w:rsidR="00E5000B">
          <w:rPr>
            <w:noProof/>
            <w:webHidden/>
          </w:rPr>
          <w:fldChar w:fldCharType="separate"/>
        </w:r>
        <w:r w:rsidR="00690FDD">
          <w:rPr>
            <w:noProof/>
            <w:webHidden/>
          </w:rPr>
          <w:t>27</w:t>
        </w:r>
        <w:r w:rsidR="00E5000B">
          <w:rPr>
            <w:noProof/>
            <w:webHidden/>
          </w:rPr>
          <w:fldChar w:fldCharType="end"/>
        </w:r>
      </w:hyperlink>
    </w:p>
    <w:p w14:paraId="5747AD00" w14:textId="1061ACDC" w:rsidR="00E5000B" w:rsidRDefault="00F63084">
      <w:pPr>
        <w:pStyle w:val="TableofFigures"/>
        <w:tabs>
          <w:tab w:val="right" w:leader="dot" w:pos="7927"/>
        </w:tabs>
        <w:rPr>
          <w:rFonts w:eastAsiaTheme="minorEastAsia"/>
          <w:noProof/>
          <w:lang w:eastAsia="en-ID"/>
        </w:rPr>
      </w:pPr>
      <w:hyperlink r:id="rId20" w:anchor="_Toc102813930" w:history="1">
        <w:r w:rsidR="00E5000B" w:rsidRPr="004C0620">
          <w:rPr>
            <w:rStyle w:val="Hyperlink"/>
            <w:noProof/>
          </w:rPr>
          <w:t>Gambar 13. Activity update foto profile</w:t>
        </w:r>
        <w:r w:rsidR="00E5000B">
          <w:rPr>
            <w:noProof/>
            <w:webHidden/>
          </w:rPr>
          <w:tab/>
        </w:r>
        <w:r w:rsidR="00E5000B">
          <w:rPr>
            <w:noProof/>
            <w:webHidden/>
          </w:rPr>
          <w:fldChar w:fldCharType="begin"/>
        </w:r>
        <w:r w:rsidR="00E5000B">
          <w:rPr>
            <w:noProof/>
            <w:webHidden/>
          </w:rPr>
          <w:instrText xml:space="preserve"> PAGEREF _Toc102813930 \h </w:instrText>
        </w:r>
        <w:r w:rsidR="00E5000B">
          <w:rPr>
            <w:noProof/>
            <w:webHidden/>
          </w:rPr>
        </w:r>
        <w:r w:rsidR="00E5000B">
          <w:rPr>
            <w:noProof/>
            <w:webHidden/>
          </w:rPr>
          <w:fldChar w:fldCharType="separate"/>
        </w:r>
        <w:r w:rsidR="00690FDD">
          <w:rPr>
            <w:noProof/>
            <w:webHidden/>
          </w:rPr>
          <w:t>28</w:t>
        </w:r>
        <w:r w:rsidR="00E5000B">
          <w:rPr>
            <w:noProof/>
            <w:webHidden/>
          </w:rPr>
          <w:fldChar w:fldCharType="end"/>
        </w:r>
      </w:hyperlink>
    </w:p>
    <w:p w14:paraId="73C4BA2E" w14:textId="0D87F3D4" w:rsidR="00E5000B" w:rsidRDefault="00F63084">
      <w:pPr>
        <w:pStyle w:val="TableofFigures"/>
        <w:tabs>
          <w:tab w:val="right" w:leader="dot" w:pos="7927"/>
        </w:tabs>
        <w:rPr>
          <w:rFonts w:eastAsiaTheme="minorEastAsia"/>
          <w:noProof/>
          <w:lang w:eastAsia="en-ID"/>
        </w:rPr>
      </w:pPr>
      <w:hyperlink r:id="rId21" w:anchor="_Toc102813931" w:history="1">
        <w:r w:rsidR="00E5000B" w:rsidRPr="004C0620">
          <w:rPr>
            <w:rStyle w:val="Hyperlink"/>
            <w:noProof/>
          </w:rPr>
          <w:t>Gambar 14. Activity diagram update username</w:t>
        </w:r>
        <w:r w:rsidR="00E5000B">
          <w:rPr>
            <w:noProof/>
            <w:webHidden/>
          </w:rPr>
          <w:tab/>
        </w:r>
        <w:r w:rsidR="00E5000B">
          <w:rPr>
            <w:noProof/>
            <w:webHidden/>
          </w:rPr>
          <w:fldChar w:fldCharType="begin"/>
        </w:r>
        <w:r w:rsidR="00E5000B">
          <w:rPr>
            <w:noProof/>
            <w:webHidden/>
          </w:rPr>
          <w:instrText xml:space="preserve"> PAGEREF _Toc102813931 \h </w:instrText>
        </w:r>
        <w:r w:rsidR="00E5000B">
          <w:rPr>
            <w:noProof/>
            <w:webHidden/>
          </w:rPr>
        </w:r>
        <w:r w:rsidR="00E5000B">
          <w:rPr>
            <w:noProof/>
            <w:webHidden/>
          </w:rPr>
          <w:fldChar w:fldCharType="separate"/>
        </w:r>
        <w:r w:rsidR="00690FDD">
          <w:rPr>
            <w:noProof/>
            <w:webHidden/>
          </w:rPr>
          <w:t>29</w:t>
        </w:r>
        <w:r w:rsidR="00E5000B">
          <w:rPr>
            <w:noProof/>
            <w:webHidden/>
          </w:rPr>
          <w:fldChar w:fldCharType="end"/>
        </w:r>
      </w:hyperlink>
    </w:p>
    <w:p w14:paraId="5D27671A" w14:textId="5D7E8A7D" w:rsidR="00E5000B" w:rsidRDefault="00F63084">
      <w:pPr>
        <w:pStyle w:val="TableofFigures"/>
        <w:tabs>
          <w:tab w:val="right" w:leader="dot" w:pos="7927"/>
        </w:tabs>
        <w:rPr>
          <w:rFonts w:eastAsiaTheme="minorEastAsia"/>
          <w:noProof/>
          <w:lang w:eastAsia="en-ID"/>
        </w:rPr>
      </w:pPr>
      <w:hyperlink r:id="rId22" w:anchor="_Toc102813932" w:history="1">
        <w:r w:rsidR="00E5000B" w:rsidRPr="004C0620">
          <w:rPr>
            <w:rStyle w:val="Hyperlink"/>
            <w:noProof/>
          </w:rPr>
          <w:t>Gambar 15</w:t>
        </w:r>
        <w:r w:rsidR="00E5000B" w:rsidRPr="004C0620">
          <w:rPr>
            <w:rStyle w:val="Hyperlink"/>
            <w:noProof/>
            <w:lang w:val="id-ID"/>
          </w:rPr>
          <w:t>. Activity diagram ganti email</w:t>
        </w:r>
        <w:r w:rsidR="00E5000B">
          <w:rPr>
            <w:noProof/>
            <w:webHidden/>
          </w:rPr>
          <w:tab/>
        </w:r>
        <w:r w:rsidR="00E5000B">
          <w:rPr>
            <w:noProof/>
            <w:webHidden/>
          </w:rPr>
          <w:fldChar w:fldCharType="begin"/>
        </w:r>
        <w:r w:rsidR="00E5000B">
          <w:rPr>
            <w:noProof/>
            <w:webHidden/>
          </w:rPr>
          <w:instrText xml:space="preserve"> PAGEREF _Toc102813932 \h </w:instrText>
        </w:r>
        <w:r w:rsidR="00E5000B">
          <w:rPr>
            <w:noProof/>
            <w:webHidden/>
          </w:rPr>
        </w:r>
        <w:r w:rsidR="00E5000B">
          <w:rPr>
            <w:noProof/>
            <w:webHidden/>
          </w:rPr>
          <w:fldChar w:fldCharType="separate"/>
        </w:r>
        <w:r w:rsidR="00690FDD">
          <w:rPr>
            <w:noProof/>
            <w:webHidden/>
          </w:rPr>
          <w:t>30</w:t>
        </w:r>
        <w:r w:rsidR="00E5000B">
          <w:rPr>
            <w:noProof/>
            <w:webHidden/>
          </w:rPr>
          <w:fldChar w:fldCharType="end"/>
        </w:r>
      </w:hyperlink>
    </w:p>
    <w:p w14:paraId="4BAB3BF8" w14:textId="7395D9A1" w:rsidR="00E5000B" w:rsidRDefault="00F63084">
      <w:pPr>
        <w:pStyle w:val="TableofFigures"/>
        <w:tabs>
          <w:tab w:val="right" w:leader="dot" w:pos="7927"/>
        </w:tabs>
        <w:rPr>
          <w:rFonts w:eastAsiaTheme="minorEastAsia"/>
          <w:noProof/>
          <w:lang w:eastAsia="en-ID"/>
        </w:rPr>
      </w:pPr>
      <w:hyperlink r:id="rId23" w:anchor="_Toc102813933" w:history="1">
        <w:r w:rsidR="00E5000B" w:rsidRPr="004C0620">
          <w:rPr>
            <w:rStyle w:val="Hyperlink"/>
            <w:noProof/>
          </w:rPr>
          <w:t>Gambar 16</w:t>
        </w:r>
        <w:r w:rsidR="00E5000B" w:rsidRPr="004C0620">
          <w:rPr>
            <w:rStyle w:val="Hyperlink"/>
            <w:noProof/>
            <w:lang w:val="id-ID"/>
          </w:rPr>
          <w:t>. Activity diagram verifikasi email</w:t>
        </w:r>
        <w:r w:rsidR="00E5000B">
          <w:rPr>
            <w:noProof/>
            <w:webHidden/>
          </w:rPr>
          <w:tab/>
        </w:r>
        <w:r w:rsidR="00E5000B">
          <w:rPr>
            <w:noProof/>
            <w:webHidden/>
          </w:rPr>
          <w:fldChar w:fldCharType="begin"/>
        </w:r>
        <w:r w:rsidR="00E5000B">
          <w:rPr>
            <w:noProof/>
            <w:webHidden/>
          </w:rPr>
          <w:instrText xml:space="preserve"> PAGEREF _Toc102813933 \h </w:instrText>
        </w:r>
        <w:r w:rsidR="00E5000B">
          <w:rPr>
            <w:noProof/>
            <w:webHidden/>
          </w:rPr>
        </w:r>
        <w:r w:rsidR="00E5000B">
          <w:rPr>
            <w:noProof/>
            <w:webHidden/>
          </w:rPr>
          <w:fldChar w:fldCharType="separate"/>
        </w:r>
        <w:r w:rsidR="00690FDD">
          <w:rPr>
            <w:noProof/>
            <w:webHidden/>
          </w:rPr>
          <w:t>31</w:t>
        </w:r>
        <w:r w:rsidR="00E5000B">
          <w:rPr>
            <w:noProof/>
            <w:webHidden/>
          </w:rPr>
          <w:fldChar w:fldCharType="end"/>
        </w:r>
      </w:hyperlink>
    </w:p>
    <w:p w14:paraId="032865AD" w14:textId="42744228" w:rsidR="00E5000B" w:rsidRDefault="00F63084">
      <w:pPr>
        <w:pStyle w:val="TableofFigures"/>
        <w:tabs>
          <w:tab w:val="right" w:leader="dot" w:pos="7927"/>
        </w:tabs>
        <w:rPr>
          <w:rFonts w:eastAsiaTheme="minorEastAsia"/>
          <w:noProof/>
          <w:lang w:eastAsia="en-ID"/>
        </w:rPr>
      </w:pPr>
      <w:hyperlink r:id="rId24" w:anchor="_Toc102813934" w:history="1">
        <w:r w:rsidR="00E5000B" w:rsidRPr="004C0620">
          <w:rPr>
            <w:rStyle w:val="Hyperlink"/>
            <w:noProof/>
          </w:rPr>
          <w:t>Gambar 17</w:t>
        </w:r>
        <w:r w:rsidR="00E5000B" w:rsidRPr="004C0620">
          <w:rPr>
            <w:rStyle w:val="Hyperlink"/>
            <w:noProof/>
            <w:lang w:val="id-ID"/>
          </w:rPr>
          <w:t>. Activity diagram ganti password</w:t>
        </w:r>
        <w:r w:rsidR="00E5000B">
          <w:rPr>
            <w:noProof/>
            <w:webHidden/>
          </w:rPr>
          <w:tab/>
        </w:r>
        <w:r w:rsidR="00E5000B">
          <w:rPr>
            <w:noProof/>
            <w:webHidden/>
          </w:rPr>
          <w:fldChar w:fldCharType="begin"/>
        </w:r>
        <w:r w:rsidR="00E5000B">
          <w:rPr>
            <w:noProof/>
            <w:webHidden/>
          </w:rPr>
          <w:instrText xml:space="preserve"> PAGEREF _Toc102813934 \h </w:instrText>
        </w:r>
        <w:r w:rsidR="00E5000B">
          <w:rPr>
            <w:noProof/>
            <w:webHidden/>
          </w:rPr>
        </w:r>
        <w:r w:rsidR="00E5000B">
          <w:rPr>
            <w:noProof/>
            <w:webHidden/>
          </w:rPr>
          <w:fldChar w:fldCharType="separate"/>
        </w:r>
        <w:r w:rsidR="00690FDD">
          <w:rPr>
            <w:noProof/>
            <w:webHidden/>
          </w:rPr>
          <w:t>31</w:t>
        </w:r>
        <w:r w:rsidR="00E5000B">
          <w:rPr>
            <w:noProof/>
            <w:webHidden/>
          </w:rPr>
          <w:fldChar w:fldCharType="end"/>
        </w:r>
      </w:hyperlink>
    </w:p>
    <w:p w14:paraId="3FD14363" w14:textId="7ACF11A8" w:rsidR="00E5000B" w:rsidRDefault="00F63084">
      <w:pPr>
        <w:pStyle w:val="TableofFigures"/>
        <w:tabs>
          <w:tab w:val="right" w:leader="dot" w:pos="7927"/>
        </w:tabs>
        <w:rPr>
          <w:rFonts w:eastAsiaTheme="minorEastAsia"/>
          <w:noProof/>
          <w:lang w:eastAsia="en-ID"/>
        </w:rPr>
      </w:pPr>
      <w:hyperlink r:id="rId25" w:anchor="_Toc102813935" w:history="1">
        <w:r w:rsidR="00E5000B" w:rsidRPr="004C0620">
          <w:rPr>
            <w:rStyle w:val="Hyperlink"/>
            <w:noProof/>
          </w:rPr>
          <w:t>Gambar 18</w:t>
        </w:r>
        <w:r w:rsidR="00E5000B" w:rsidRPr="004C0620">
          <w:rPr>
            <w:rStyle w:val="Hyperlink"/>
            <w:noProof/>
            <w:lang w:val="id-ID"/>
          </w:rPr>
          <w:t>. Activity diagram lapor masalah pada aplikasi</w:t>
        </w:r>
        <w:r w:rsidR="00E5000B">
          <w:rPr>
            <w:noProof/>
            <w:webHidden/>
          </w:rPr>
          <w:tab/>
        </w:r>
        <w:r w:rsidR="00E5000B">
          <w:rPr>
            <w:noProof/>
            <w:webHidden/>
          </w:rPr>
          <w:fldChar w:fldCharType="begin"/>
        </w:r>
        <w:r w:rsidR="00E5000B">
          <w:rPr>
            <w:noProof/>
            <w:webHidden/>
          </w:rPr>
          <w:instrText xml:space="preserve"> PAGEREF _Toc102813935 \h </w:instrText>
        </w:r>
        <w:r w:rsidR="00E5000B">
          <w:rPr>
            <w:noProof/>
            <w:webHidden/>
          </w:rPr>
        </w:r>
        <w:r w:rsidR="00E5000B">
          <w:rPr>
            <w:noProof/>
            <w:webHidden/>
          </w:rPr>
          <w:fldChar w:fldCharType="separate"/>
        </w:r>
        <w:r w:rsidR="00690FDD">
          <w:rPr>
            <w:noProof/>
            <w:webHidden/>
          </w:rPr>
          <w:t>32</w:t>
        </w:r>
        <w:r w:rsidR="00E5000B">
          <w:rPr>
            <w:noProof/>
            <w:webHidden/>
          </w:rPr>
          <w:fldChar w:fldCharType="end"/>
        </w:r>
      </w:hyperlink>
    </w:p>
    <w:p w14:paraId="5A1306E1" w14:textId="1EA0E30D" w:rsidR="00E5000B" w:rsidRDefault="00F63084">
      <w:pPr>
        <w:pStyle w:val="TableofFigures"/>
        <w:tabs>
          <w:tab w:val="right" w:leader="dot" w:pos="7927"/>
        </w:tabs>
        <w:rPr>
          <w:rFonts w:eastAsiaTheme="minorEastAsia"/>
          <w:noProof/>
          <w:lang w:eastAsia="en-ID"/>
        </w:rPr>
      </w:pPr>
      <w:hyperlink r:id="rId26" w:anchor="_Toc102813936" w:history="1">
        <w:r w:rsidR="00E5000B" w:rsidRPr="004C0620">
          <w:rPr>
            <w:rStyle w:val="Hyperlink"/>
            <w:noProof/>
          </w:rPr>
          <w:t>Gambar 19</w:t>
        </w:r>
        <w:r w:rsidR="00E5000B" w:rsidRPr="004C0620">
          <w:rPr>
            <w:rStyle w:val="Hyperlink"/>
            <w:noProof/>
            <w:lang w:val="id-ID"/>
          </w:rPr>
          <w:t>. Activity diagram tentang aplikasi</w:t>
        </w:r>
        <w:r w:rsidR="00E5000B">
          <w:rPr>
            <w:noProof/>
            <w:webHidden/>
          </w:rPr>
          <w:tab/>
        </w:r>
        <w:r w:rsidR="00E5000B">
          <w:rPr>
            <w:noProof/>
            <w:webHidden/>
          </w:rPr>
          <w:fldChar w:fldCharType="begin"/>
        </w:r>
        <w:r w:rsidR="00E5000B">
          <w:rPr>
            <w:noProof/>
            <w:webHidden/>
          </w:rPr>
          <w:instrText xml:space="preserve"> PAGEREF _Toc102813936 \h </w:instrText>
        </w:r>
        <w:r w:rsidR="00E5000B">
          <w:rPr>
            <w:noProof/>
            <w:webHidden/>
          </w:rPr>
        </w:r>
        <w:r w:rsidR="00E5000B">
          <w:rPr>
            <w:noProof/>
            <w:webHidden/>
          </w:rPr>
          <w:fldChar w:fldCharType="separate"/>
        </w:r>
        <w:r w:rsidR="00690FDD">
          <w:rPr>
            <w:noProof/>
            <w:webHidden/>
          </w:rPr>
          <w:t>33</w:t>
        </w:r>
        <w:r w:rsidR="00E5000B">
          <w:rPr>
            <w:noProof/>
            <w:webHidden/>
          </w:rPr>
          <w:fldChar w:fldCharType="end"/>
        </w:r>
      </w:hyperlink>
    </w:p>
    <w:p w14:paraId="26FBD562" w14:textId="50ED916B" w:rsidR="00E5000B" w:rsidRDefault="00F63084">
      <w:pPr>
        <w:pStyle w:val="TableofFigures"/>
        <w:tabs>
          <w:tab w:val="right" w:leader="dot" w:pos="7927"/>
        </w:tabs>
        <w:rPr>
          <w:rFonts w:eastAsiaTheme="minorEastAsia"/>
          <w:noProof/>
          <w:lang w:eastAsia="en-ID"/>
        </w:rPr>
      </w:pPr>
      <w:hyperlink r:id="rId27" w:anchor="_Toc102813937" w:history="1">
        <w:r w:rsidR="00E5000B" w:rsidRPr="004C0620">
          <w:rPr>
            <w:rStyle w:val="Hyperlink"/>
            <w:noProof/>
          </w:rPr>
          <w:t>Gambar 20</w:t>
        </w:r>
        <w:r w:rsidR="00E5000B" w:rsidRPr="004C0620">
          <w:rPr>
            <w:rStyle w:val="Hyperlink"/>
            <w:noProof/>
            <w:lang w:val="id-ID"/>
          </w:rPr>
          <w:t>. Activity diagram keluar aplikasi</w:t>
        </w:r>
        <w:r w:rsidR="00E5000B">
          <w:rPr>
            <w:noProof/>
            <w:webHidden/>
          </w:rPr>
          <w:tab/>
        </w:r>
        <w:r w:rsidR="00E5000B">
          <w:rPr>
            <w:noProof/>
            <w:webHidden/>
          </w:rPr>
          <w:fldChar w:fldCharType="begin"/>
        </w:r>
        <w:r w:rsidR="00E5000B">
          <w:rPr>
            <w:noProof/>
            <w:webHidden/>
          </w:rPr>
          <w:instrText xml:space="preserve"> PAGEREF _Toc102813937 \h </w:instrText>
        </w:r>
        <w:r w:rsidR="00E5000B">
          <w:rPr>
            <w:noProof/>
            <w:webHidden/>
          </w:rPr>
        </w:r>
        <w:r w:rsidR="00E5000B">
          <w:rPr>
            <w:noProof/>
            <w:webHidden/>
          </w:rPr>
          <w:fldChar w:fldCharType="separate"/>
        </w:r>
        <w:r w:rsidR="00690FDD">
          <w:rPr>
            <w:noProof/>
            <w:webHidden/>
          </w:rPr>
          <w:t>33</w:t>
        </w:r>
        <w:r w:rsidR="00E5000B">
          <w:rPr>
            <w:noProof/>
            <w:webHidden/>
          </w:rPr>
          <w:fldChar w:fldCharType="end"/>
        </w:r>
      </w:hyperlink>
    </w:p>
    <w:p w14:paraId="2635DCCE" w14:textId="5B8C8D60" w:rsidR="00E5000B" w:rsidRDefault="00F63084">
      <w:pPr>
        <w:pStyle w:val="TableofFigures"/>
        <w:tabs>
          <w:tab w:val="right" w:leader="dot" w:pos="7927"/>
        </w:tabs>
        <w:rPr>
          <w:rFonts w:eastAsiaTheme="minorEastAsia"/>
          <w:noProof/>
          <w:lang w:eastAsia="en-ID"/>
        </w:rPr>
      </w:pPr>
      <w:hyperlink r:id="rId28" w:anchor="_Toc102813938" w:history="1">
        <w:r w:rsidR="00E5000B" w:rsidRPr="004C0620">
          <w:rPr>
            <w:rStyle w:val="Hyperlink"/>
            <w:noProof/>
          </w:rPr>
          <w:t>Gambar 21. Sequence diagram login</w:t>
        </w:r>
        <w:r w:rsidR="00E5000B">
          <w:rPr>
            <w:noProof/>
            <w:webHidden/>
          </w:rPr>
          <w:tab/>
        </w:r>
        <w:r w:rsidR="00E5000B">
          <w:rPr>
            <w:noProof/>
            <w:webHidden/>
          </w:rPr>
          <w:fldChar w:fldCharType="begin"/>
        </w:r>
        <w:r w:rsidR="00E5000B">
          <w:rPr>
            <w:noProof/>
            <w:webHidden/>
          </w:rPr>
          <w:instrText xml:space="preserve"> PAGEREF _Toc102813938 \h </w:instrText>
        </w:r>
        <w:r w:rsidR="00E5000B">
          <w:rPr>
            <w:noProof/>
            <w:webHidden/>
          </w:rPr>
        </w:r>
        <w:r w:rsidR="00E5000B">
          <w:rPr>
            <w:noProof/>
            <w:webHidden/>
          </w:rPr>
          <w:fldChar w:fldCharType="separate"/>
        </w:r>
        <w:r w:rsidR="00690FDD">
          <w:rPr>
            <w:noProof/>
            <w:webHidden/>
          </w:rPr>
          <w:t>34</w:t>
        </w:r>
        <w:r w:rsidR="00E5000B">
          <w:rPr>
            <w:noProof/>
            <w:webHidden/>
          </w:rPr>
          <w:fldChar w:fldCharType="end"/>
        </w:r>
      </w:hyperlink>
    </w:p>
    <w:p w14:paraId="7B649A42" w14:textId="5831F619" w:rsidR="00E5000B" w:rsidRDefault="00F63084">
      <w:pPr>
        <w:pStyle w:val="TableofFigures"/>
        <w:tabs>
          <w:tab w:val="right" w:leader="dot" w:pos="7927"/>
        </w:tabs>
        <w:rPr>
          <w:rFonts w:eastAsiaTheme="minorEastAsia"/>
          <w:noProof/>
          <w:lang w:eastAsia="en-ID"/>
        </w:rPr>
      </w:pPr>
      <w:hyperlink r:id="rId29" w:anchor="_Toc102813939" w:history="1">
        <w:r w:rsidR="00E5000B" w:rsidRPr="004C0620">
          <w:rPr>
            <w:rStyle w:val="Hyperlink"/>
            <w:noProof/>
          </w:rPr>
          <w:t>Gambar 22.  Sequence diagram signup</w:t>
        </w:r>
        <w:r w:rsidR="00E5000B">
          <w:rPr>
            <w:noProof/>
            <w:webHidden/>
          </w:rPr>
          <w:tab/>
        </w:r>
        <w:r w:rsidR="00E5000B">
          <w:rPr>
            <w:noProof/>
            <w:webHidden/>
          </w:rPr>
          <w:fldChar w:fldCharType="begin"/>
        </w:r>
        <w:r w:rsidR="00E5000B">
          <w:rPr>
            <w:noProof/>
            <w:webHidden/>
          </w:rPr>
          <w:instrText xml:space="preserve"> PAGEREF _Toc102813939 \h </w:instrText>
        </w:r>
        <w:r w:rsidR="00E5000B">
          <w:rPr>
            <w:noProof/>
            <w:webHidden/>
          </w:rPr>
        </w:r>
        <w:r w:rsidR="00E5000B">
          <w:rPr>
            <w:noProof/>
            <w:webHidden/>
          </w:rPr>
          <w:fldChar w:fldCharType="separate"/>
        </w:r>
        <w:r w:rsidR="00690FDD">
          <w:rPr>
            <w:noProof/>
            <w:webHidden/>
          </w:rPr>
          <w:t>35</w:t>
        </w:r>
        <w:r w:rsidR="00E5000B">
          <w:rPr>
            <w:noProof/>
            <w:webHidden/>
          </w:rPr>
          <w:fldChar w:fldCharType="end"/>
        </w:r>
      </w:hyperlink>
    </w:p>
    <w:p w14:paraId="5D7EC47F" w14:textId="15516E5F" w:rsidR="00E5000B" w:rsidRDefault="00F63084">
      <w:pPr>
        <w:pStyle w:val="TableofFigures"/>
        <w:tabs>
          <w:tab w:val="right" w:leader="dot" w:pos="7927"/>
        </w:tabs>
        <w:rPr>
          <w:rFonts w:eastAsiaTheme="minorEastAsia"/>
          <w:noProof/>
          <w:lang w:eastAsia="en-ID"/>
        </w:rPr>
      </w:pPr>
      <w:hyperlink r:id="rId30" w:anchor="_Toc102813940" w:history="1">
        <w:r w:rsidR="00E5000B" w:rsidRPr="004C0620">
          <w:rPr>
            <w:rStyle w:val="Hyperlink"/>
            <w:noProof/>
          </w:rPr>
          <w:t>Gambar 23. Sequence diagram reset password</w:t>
        </w:r>
        <w:r w:rsidR="00E5000B">
          <w:rPr>
            <w:noProof/>
            <w:webHidden/>
          </w:rPr>
          <w:tab/>
        </w:r>
        <w:r w:rsidR="00E5000B">
          <w:rPr>
            <w:noProof/>
            <w:webHidden/>
          </w:rPr>
          <w:fldChar w:fldCharType="begin"/>
        </w:r>
        <w:r w:rsidR="00E5000B">
          <w:rPr>
            <w:noProof/>
            <w:webHidden/>
          </w:rPr>
          <w:instrText xml:space="preserve"> PAGEREF _Toc102813940 \h </w:instrText>
        </w:r>
        <w:r w:rsidR="00E5000B">
          <w:rPr>
            <w:noProof/>
            <w:webHidden/>
          </w:rPr>
        </w:r>
        <w:r w:rsidR="00E5000B">
          <w:rPr>
            <w:noProof/>
            <w:webHidden/>
          </w:rPr>
          <w:fldChar w:fldCharType="separate"/>
        </w:r>
        <w:r w:rsidR="00690FDD">
          <w:rPr>
            <w:noProof/>
            <w:webHidden/>
          </w:rPr>
          <w:t>35</w:t>
        </w:r>
        <w:r w:rsidR="00E5000B">
          <w:rPr>
            <w:noProof/>
            <w:webHidden/>
          </w:rPr>
          <w:fldChar w:fldCharType="end"/>
        </w:r>
      </w:hyperlink>
    </w:p>
    <w:p w14:paraId="634512FA" w14:textId="61CB9EDF" w:rsidR="00E5000B" w:rsidRDefault="00F63084">
      <w:pPr>
        <w:pStyle w:val="TableofFigures"/>
        <w:tabs>
          <w:tab w:val="right" w:leader="dot" w:pos="7927"/>
        </w:tabs>
        <w:rPr>
          <w:rFonts w:eastAsiaTheme="minorEastAsia"/>
          <w:noProof/>
          <w:lang w:eastAsia="en-ID"/>
        </w:rPr>
      </w:pPr>
      <w:hyperlink r:id="rId31" w:anchor="_Toc102813941" w:history="1">
        <w:r w:rsidR="00E5000B" w:rsidRPr="004C0620">
          <w:rPr>
            <w:rStyle w:val="Hyperlink"/>
            <w:noProof/>
          </w:rPr>
          <w:t>Gambar 24. Wireframe login dan signup aplikasi presensi</w:t>
        </w:r>
        <w:r w:rsidR="00E5000B">
          <w:rPr>
            <w:noProof/>
            <w:webHidden/>
          </w:rPr>
          <w:tab/>
        </w:r>
        <w:r w:rsidR="00E5000B">
          <w:rPr>
            <w:noProof/>
            <w:webHidden/>
          </w:rPr>
          <w:fldChar w:fldCharType="begin"/>
        </w:r>
        <w:r w:rsidR="00E5000B">
          <w:rPr>
            <w:noProof/>
            <w:webHidden/>
          </w:rPr>
          <w:instrText xml:space="preserve"> PAGEREF _Toc102813941 \h </w:instrText>
        </w:r>
        <w:r w:rsidR="00E5000B">
          <w:rPr>
            <w:noProof/>
            <w:webHidden/>
          </w:rPr>
        </w:r>
        <w:r w:rsidR="00E5000B">
          <w:rPr>
            <w:noProof/>
            <w:webHidden/>
          </w:rPr>
          <w:fldChar w:fldCharType="separate"/>
        </w:r>
        <w:r w:rsidR="00690FDD">
          <w:rPr>
            <w:noProof/>
            <w:webHidden/>
          </w:rPr>
          <w:t>36</w:t>
        </w:r>
        <w:r w:rsidR="00E5000B">
          <w:rPr>
            <w:noProof/>
            <w:webHidden/>
          </w:rPr>
          <w:fldChar w:fldCharType="end"/>
        </w:r>
      </w:hyperlink>
    </w:p>
    <w:p w14:paraId="6BF5EEAA" w14:textId="5B0E9709" w:rsidR="00E5000B" w:rsidRDefault="00F63084">
      <w:pPr>
        <w:pStyle w:val="TableofFigures"/>
        <w:tabs>
          <w:tab w:val="right" w:leader="dot" w:pos="7927"/>
        </w:tabs>
        <w:rPr>
          <w:rFonts w:eastAsiaTheme="minorEastAsia"/>
          <w:noProof/>
          <w:lang w:eastAsia="en-ID"/>
        </w:rPr>
      </w:pPr>
      <w:hyperlink r:id="rId32" w:anchor="_Toc102813942" w:history="1">
        <w:r w:rsidR="00E5000B" w:rsidRPr="004C0620">
          <w:rPr>
            <w:rStyle w:val="Hyperlink"/>
            <w:noProof/>
          </w:rPr>
          <w:t>Gambar 25. Wireframe halaman beranda aplikasi</w:t>
        </w:r>
        <w:r w:rsidR="00E5000B">
          <w:rPr>
            <w:noProof/>
            <w:webHidden/>
          </w:rPr>
          <w:tab/>
        </w:r>
        <w:r w:rsidR="00E5000B">
          <w:rPr>
            <w:noProof/>
            <w:webHidden/>
          </w:rPr>
          <w:fldChar w:fldCharType="begin"/>
        </w:r>
        <w:r w:rsidR="00E5000B">
          <w:rPr>
            <w:noProof/>
            <w:webHidden/>
          </w:rPr>
          <w:instrText xml:space="preserve"> PAGEREF _Toc102813942 \h </w:instrText>
        </w:r>
        <w:r w:rsidR="00E5000B">
          <w:rPr>
            <w:noProof/>
            <w:webHidden/>
          </w:rPr>
        </w:r>
        <w:r w:rsidR="00E5000B">
          <w:rPr>
            <w:noProof/>
            <w:webHidden/>
          </w:rPr>
          <w:fldChar w:fldCharType="separate"/>
        </w:r>
        <w:r w:rsidR="00690FDD">
          <w:rPr>
            <w:noProof/>
            <w:webHidden/>
          </w:rPr>
          <w:t>37</w:t>
        </w:r>
        <w:r w:rsidR="00E5000B">
          <w:rPr>
            <w:noProof/>
            <w:webHidden/>
          </w:rPr>
          <w:fldChar w:fldCharType="end"/>
        </w:r>
      </w:hyperlink>
    </w:p>
    <w:p w14:paraId="54D1D489" w14:textId="772B604F" w:rsidR="00E5000B" w:rsidRDefault="00F63084">
      <w:pPr>
        <w:pStyle w:val="TableofFigures"/>
        <w:tabs>
          <w:tab w:val="right" w:leader="dot" w:pos="7927"/>
        </w:tabs>
        <w:rPr>
          <w:rFonts w:eastAsiaTheme="minorEastAsia"/>
          <w:noProof/>
          <w:lang w:eastAsia="en-ID"/>
        </w:rPr>
      </w:pPr>
      <w:hyperlink r:id="rId33" w:anchor="_Toc102813943" w:history="1">
        <w:r w:rsidR="00E5000B" w:rsidRPr="004C0620">
          <w:rPr>
            <w:rStyle w:val="Hyperlink"/>
            <w:noProof/>
          </w:rPr>
          <w:t>Gambar 26. Wireframe halaman presensi dan histori presensi</w:t>
        </w:r>
        <w:r w:rsidR="00E5000B">
          <w:rPr>
            <w:noProof/>
            <w:webHidden/>
          </w:rPr>
          <w:tab/>
        </w:r>
        <w:r w:rsidR="00E5000B">
          <w:rPr>
            <w:noProof/>
            <w:webHidden/>
          </w:rPr>
          <w:fldChar w:fldCharType="begin"/>
        </w:r>
        <w:r w:rsidR="00E5000B">
          <w:rPr>
            <w:noProof/>
            <w:webHidden/>
          </w:rPr>
          <w:instrText xml:space="preserve"> PAGEREF _Toc102813943 \h </w:instrText>
        </w:r>
        <w:r w:rsidR="00E5000B">
          <w:rPr>
            <w:noProof/>
            <w:webHidden/>
          </w:rPr>
        </w:r>
        <w:r w:rsidR="00E5000B">
          <w:rPr>
            <w:noProof/>
            <w:webHidden/>
          </w:rPr>
          <w:fldChar w:fldCharType="separate"/>
        </w:r>
        <w:r w:rsidR="00690FDD">
          <w:rPr>
            <w:noProof/>
            <w:webHidden/>
          </w:rPr>
          <w:t>37</w:t>
        </w:r>
        <w:r w:rsidR="00E5000B">
          <w:rPr>
            <w:noProof/>
            <w:webHidden/>
          </w:rPr>
          <w:fldChar w:fldCharType="end"/>
        </w:r>
      </w:hyperlink>
    </w:p>
    <w:p w14:paraId="10D37173" w14:textId="5638B815" w:rsidR="00E5000B" w:rsidRDefault="00F63084">
      <w:pPr>
        <w:pStyle w:val="TableofFigures"/>
        <w:tabs>
          <w:tab w:val="right" w:leader="dot" w:pos="7927"/>
        </w:tabs>
        <w:rPr>
          <w:rFonts w:eastAsiaTheme="minorEastAsia"/>
          <w:noProof/>
          <w:lang w:eastAsia="en-ID"/>
        </w:rPr>
      </w:pPr>
      <w:hyperlink r:id="rId34" w:anchor="_Toc102813944" w:history="1">
        <w:r w:rsidR="00E5000B" w:rsidRPr="004C0620">
          <w:rPr>
            <w:rStyle w:val="Hyperlink"/>
            <w:noProof/>
          </w:rPr>
          <w:t>Gambar 27. Wireframe halaman profil pengguna aplikasi presensi</w:t>
        </w:r>
        <w:r w:rsidR="00E5000B">
          <w:rPr>
            <w:noProof/>
            <w:webHidden/>
          </w:rPr>
          <w:tab/>
        </w:r>
        <w:r w:rsidR="00E5000B">
          <w:rPr>
            <w:noProof/>
            <w:webHidden/>
          </w:rPr>
          <w:fldChar w:fldCharType="begin"/>
        </w:r>
        <w:r w:rsidR="00E5000B">
          <w:rPr>
            <w:noProof/>
            <w:webHidden/>
          </w:rPr>
          <w:instrText xml:space="preserve"> PAGEREF _Toc102813944 \h </w:instrText>
        </w:r>
        <w:r w:rsidR="00E5000B">
          <w:rPr>
            <w:noProof/>
            <w:webHidden/>
          </w:rPr>
        </w:r>
        <w:r w:rsidR="00E5000B">
          <w:rPr>
            <w:noProof/>
            <w:webHidden/>
          </w:rPr>
          <w:fldChar w:fldCharType="separate"/>
        </w:r>
        <w:r w:rsidR="00690FDD">
          <w:rPr>
            <w:noProof/>
            <w:webHidden/>
          </w:rPr>
          <w:t>38</w:t>
        </w:r>
        <w:r w:rsidR="00E5000B">
          <w:rPr>
            <w:noProof/>
            <w:webHidden/>
          </w:rPr>
          <w:fldChar w:fldCharType="end"/>
        </w:r>
      </w:hyperlink>
    </w:p>
    <w:p w14:paraId="1AB40EEA" w14:textId="2C7BED7F" w:rsidR="00E5000B" w:rsidRDefault="00F63084">
      <w:pPr>
        <w:pStyle w:val="TableofFigures"/>
        <w:tabs>
          <w:tab w:val="right" w:leader="dot" w:pos="7927"/>
        </w:tabs>
        <w:rPr>
          <w:rFonts w:eastAsiaTheme="minorEastAsia"/>
          <w:noProof/>
          <w:lang w:eastAsia="en-ID"/>
        </w:rPr>
      </w:pPr>
      <w:hyperlink r:id="rId35" w:anchor="_Toc102813945" w:history="1">
        <w:r w:rsidR="00E5000B" w:rsidRPr="004C0620">
          <w:rPr>
            <w:rStyle w:val="Hyperlink"/>
            <w:noProof/>
          </w:rPr>
          <w:t>Gambar 28. Antar muka pengguna splash screen aplikasi</w:t>
        </w:r>
        <w:r w:rsidR="00E5000B">
          <w:rPr>
            <w:noProof/>
            <w:webHidden/>
          </w:rPr>
          <w:tab/>
        </w:r>
        <w:r w:rsidR="00E5000B">
          <w:rPr>
            <w:noProof/>
            <w:webHidden/>
          </w:rPr>
          <w:fldChar w:fldCharType="begin"/>
        </w:r>
        <w:r w:rsidR="00E5000B">
          <w:rPr>
            <w:noProof/>
            <w:webHidden/>
          </w:rPr>
          <w:instrText xml:space="preserve"> PAGEREF _Toc102813945 \h </w:instrText>
        </w:r>
        <w:r w:rsidR="00E5000B">
          <w:rPr>
            <w:noProof/>
            <w:webHidden/>
          </w:rPr>
        </w:r>
        <w:r w:rsidR="00E5000B">
          <w:rPr>
            <w:noProof/>
            <w:webHidden/>
          </w:rPr>
          <w:fldChar w:fldCharType="separate"/>
        </w:r>
        <w:r w:rsidR="00690FDD">
          <w:rPr>
            <w:noProof/>
            <w:webHidden/>
          </w:rPr>
          <w:t>39</w:t>
        </w:r>
        <w:r w:rsidR="00E5000B">
          <w:rPr>
            <w:noProof/>
            <w:webHidden/>
          </w:rPr>
          <w:fldChar w:fldCharType="end"/>
        </w:r>
      </w:hyperlink>
    </w:p>
    <w:p w14:paraId="08ACDB16" w14:textId="6E060AEA" w:rsidR="00E5000B" w:rsidRDefault="00F63084">
      <w:pPr>
        <w:pStyle w:val="TableofFigures"/>
        <w:tabs>
          <w:tab w:val="right" w:leader="dot" w:pos="7927"/>
        </w:tabs>
        <w:rPr>
          <w:rFonts w:eastAsiaTheme="minorEastAsia"/>
          <w:noProof/>
          <w:lang w:eastAsia="en-ID"/>
        </w:rPr>
      </w:pPr>
      <w:hyperlink r:id="rId36" w:anchor="_Toc102813946" w:history="1">
        <w:r w:rsidR="00E5000B" w:rsidRPr="004C0620">
          <w:rPr>
            <w:rStyle w:val="Hyperlink"/>
            <w:noProof/>
          </w:rPr>
          <w:t>Gambar 29. Antar muka pengguna login dan signup</w:t>
        </w:r>
        <w:r w:rsidR="00E5000B">
          <w:rPr>
            <w:noProof/>
            <w:webHidden/>
          </w:rPr>
          <w:tab/>
        </w:r>
        <w:r w:rsidR="00E5000B">
          <w:rPr>
            <w:noProof/>
            <w:webHidden/>
          </w:rPr>
          <w:fldChar w:fldCharType="begin"/>
        </w:r>
        <w:r w:rsidR="00E5000B">
          <w:rPr>
            <w:noProof/>
            <w:webHidden/>
          </w:rPr>
          <w:instrText xml:space="preserve"> PAGEREF _Toc102813946 \h </w:instrText>
        </w:r>
        <w:r w:rsidR="00E5000B">
          <w:rPr>
            <w:noProof/>
            <w:webHidden/>
          </w:rPr>
        </w:r>
        <w:r w:rsidR="00E5000B">
          <w:rPr>
            <w:noProof/>
            <w:webHidden/>
          </w:rPr>
          <w:fldChar w:fldCharType="separate"/>
        </w:r>
        <w:r w:rsidR="00690FDD">
          <w:rPr>
            <w:noProof/>
            <w:webHidden/>
          </w:rPr>
          <w:t>39</w:t>
        </w:r>
        <w:r w:rsidR="00E5000B">
          <w:rPr>
            <w:noProof/>
            <w:webHidden/>
          </w:rPr>
          <w:fldChar w:fldCharType="end"/>
        </w:r>
      </w:hyperlink>
    </w:p>
    <w:p w14:paraId="6A5D97AF" w14:textId="6A11A8E1" w:rsidR="00E5000B" w:rsidRDefault="00F63084">
      <w:pPr>
        <w:pStyle w:val="TableofFigures"/>
        <w:tabs>
          <w:tab w:val="right" w:leader="dot" w:pos="7927"/>
        </w:tabs>
        <w:rPr>
          <w:rFonts w:eastAsiaTheme="minorEastAsia"/>
          <w:noProof/>
          <w:lang w:eastAsia="en-ID"/>
        </w:rPr>
      </w:pPr>
      <w:hyperlink r:id="rId37" w:anchor="_Toc102813947" w:history="1">
        <w:r w:rsidR="00E5000B" w:rsidRPr="004C0620">
          <w:rPr>
            <w:rStyle w:val="Hyperlink"/>
            <w:noProof/>
          </w:rPr>
          <w:t>Gambar 30. Antar muka pengguna halaman beranda apliksi</w:t>
        </w:r>
        <w:r w:rsidR="00E5000B">
          <w:rPr>
            <w:noProof/>
            <w:webHidden/>
          </w:rPr>
          <w:tab/>
        </w:r>
        <w:r w:rsidR="00E5000B">
          <w:rPr>
            <w:noProof/>
            <w:webHidden/>
          </w:rPr>
          <w:fldChar w:fldCharType="begin"/>
        </w:r>
        <w:r w:rsidR="00E5000B">
          <w:rPr>
            <w:noProof/>
            <w:webHidden/>
          </w:rPr>
          <w:instrText xml:space="preserve"> PAGEREF _Toc102813947 \h </w:instrText>
        </w:r>
        <w:r w:rsidR="00E5000B">
          <w:rPr>
            <w:noProof/>
            <w:webHidden/>
          </w:rPr>
        </w:r>
        <w:r w:rsidR="00E5000B">
          <w:rPr>
            <w:noProof/>
            <w:webHidden/>
          </w:rPr>
          <w:fldChar w:fldCharType="separate"/>
        </w:r>
        <w:r w:rsidR="00690FDD">
          <w:rPr>
            <w:noProof/>
            <w:webHidden/>
          </w:rPr>
          <w:t>40</w:t>
        </w:r>
        <w:r w:rsidR="00E5000B">
          <w:rPr>
            <w:noProof/>
            <w:webHidden/>
          </w:rPr>
          <w:fldChar w:fldCharType="end"/>
        </w:r>
      </w:hyperlink>
    </w:p>
    <w:p w14:paraId="2390F35C" w14:textId="113E68FD" w:rsidR="00E5000B" w:rsidRDefault="00F63084">
      <w:pPr>
        <w:pStyle w:val="TableofFigures"/>
        <w:tabs>
          <w:tab w:val="right" w:leader="dot" w:pos="7927"/>
        </w:tabs>
        <w:rPr>
          <w:rFonts w:eastAsiaTheme="minorEastAsia"/>
          <w:noProof/>
          <w:lang w:eastAsia="en-ID"/>
        </w:rPr>
      </w:pPr>
      <w:hyperlink r:id="rId38" w:anchor="_Toc102813948" w:history="1">
        <w:r w:rsidR="00E5000B" w:rsidRPr="004C0620">
          <w:rPr>
            <w:rStyle w:val="Hyperlink"/>
            <w:noProof/>
          </w:rPr>
          <w:t>Gambar 31. Antar muka halaman presensi dan histori presensi aplikasi</w:t>
        </w:r>
        <w:r w:rsidR="00E5000B">
          <w:rPr>
            <w:noProof/>
            <w:webHidden/>
          </w:rPr>
          <w:tab/>
        </w:r>
        <w:r w:rsidR="00E5000B">
          <w:rPr>
            <w:noProof/>
            <w:webHidden/>
          </w:rPr>
          <w:fldChar w:fldCharType="begin"/>
        </w:r>
        <w:r w:rsidR="00E5000B">
          <w:rPr>
            <w:noProof/>
            <w:webHidden/>
          </w:rPr>
          <w:instrText xml:space="preserve"> PAGEREF _Toc102813948 \h </w:instrText>
        </w:r>
        <w:r w:rsidR="00E5000B">
          <w:rPr>
            <w:noProof/>
            <w:webHidden/>
          </w:rPr>
        </w:r>
        <w:r w:rsidR="00E5000B">
          <w:rPr>
            <w:noProof/>
            <w:webHidden/>
          </w:rPr>
          <w:fldChar w:fldCharType="separate"/>
        </w:r>
        <w:r w:rsidR="00690FDD">
          <w:rPr>
            <w:noProof/>
            <w:webHidden/>
          </w:rPr>
          <w:t>40</w:t>
        </w:r>
        <w:r w:rsidR="00E5000B">
          <w:rPr>
            <w:noProof/>
            <w:webHidden/>
          </w:rPr>
          <w:fldChar w:fldCharType="end"/>
        </w:r>
      </w:hyperlink>
    </w:p>
    <w:p w14:paraId="0AD4E1A6" w14:textId="33F91F9F" w:rsidR="00E5000B" w:rsidRDefault="00F63084">
      <w:pPr>
        <w:pStyle w:val="TableofFigures"/>
        <w:tabs>
          <w:tab w:val="right" w:leader="dot" w:pos="7927"/>
        </w:tabs>
        <w:rPr>
          <w:rFonts w:eastAsiaTheme="minorEastAsia"/>
          <w:noProof/>
          <w:lang w:eastAsia="en-ID"/>
        </w:rPr>
      </w:pPr>
      <w:hyperlink r:id="rId39" w:anchor="_Toc102813949" w:history="1">
        <w:r w:rsidR="00E5000B" w:rsidRPr="004C0620">
          <w:rPr>
            <w:rStyle w:val="Hyperlink"/>
            <w:noProof/>
          </w:rPr>
          <w:t>Gambar 32. Antar muka pengguna halaman profil aplikasi</w:t>
        </w:r>
        <w:r w:rsidR="00E5000B">
          <w:rPr>
            <w:noProof/>
            <w:webHidden/>
          </w:rPr>
          <w:tab/>
        </w:r>
        <w:r w:rsidR="00E5000B">
          <w:rPr>
            <w:noProof/>
            <w:webHidden/>
          </w:rPr>
          <w:fldChar w:fldCharType="begin"/>
        </w:r>
        <w:r w:rsidR="00E5000B">
          <w:rPr>
            <w:noProof/>
            <w:webHidden/>
          </w:rPr>
          <w:instrText xml:space="preserve"> PAGEREF _Toc102813949 \h </w:instrText>
        </w:r>
        <w:r w:rsidR="00E5000B">
          <w:rPr>
            <w:noProof/>
            <w:webHidden/>
          </w:rPr>
        </w:r>
        <w:r w:rsidR="00E5000B">
          <w:rPr>
            <w:noProof/>
            <w:webHidden/>
          </w:rPr>
          <w:fldChar w:fldCharType="separate"/>
        </w:r>
        <w:r w:rsidR="00690FDD">
          <w:rPr>
            <w:noProof/>
            <w:webHidden/>
          </w:rPr>
          <w:t>41</w:t>
        </w:r>
        <w:r w:rsidR="00E5000B">
          <w:rPr>
            <w:noProof/>
            <w:webHidden/>
          </w:rPr>
          <w:fldChar w:fldCharType="end"/>
        </w:r>
      </w:hyperlink>
    </w:p>
    <w:p w14:paraId="1832F6BD" w14:textId="23E14CE3"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F63084">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F63084">
      <w:pPr>
        <w:pStyle w:val="TableofFigures"/>
        <w:tabs>
          <w:tab w:val="right" w:leader="dot" w:pos="7927"/>
        </w:tabs>
        <w:rPr>
          <w:rFonts w:eastAsiaTheme="minorEastAsia"/>
          <w:noProof/>
          <w:lang w:eastAsia="en-ID"/>
        </w:rPr>
      </w:pPr>
      <w:hyperlink r:id="rId40"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F63084">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F63084">
      <w:pPr>
        <w:pStyle w:val="TableofFigures"/>
        <w:tabs>
          <w:tab w:val="right" w:leader="dot" w:pos="7927"/>
        </w:tabs>
        <w:rPr>
          <w:rFonts w:eastAsiaTheme="minorEastAsia"/>
          <w:noProof/>
          <w:lang w:eastAsia="en-ID"/>
        </w:rPr>
      </w:pPr>
      <w:hyperlink r:id="rId41"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F63084">
      <w:pPr>
        <w:pStyle w:val="TableofFigures"/>
        <w:tabs>
          <w:tab w:val="right" w:leader="dot" w:pos="7927"/>
        </w:tabs>
        <w:rPr>
          <w:rFonts w:eastAsiaTheme="minorEastAsia"/>
          <w:noProof/>
          <w:lang w:eastAsia="en-ID"/>
        </w:rPr>
      </w:pPr>
      <w:hyperlink r:id="rId42"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3"/>
          <w:footerReference w:type="default" r:id="rId44"/>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2679489"/>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267949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5"/>
          <w:footerReference w:type="default" r:id="rId46"/>
          <w:headerReference w:type="first" r:id="rId47"/>
          <w:footerReference w:type="first" r:id="rId48"/>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28E3FEB" w:rsidR="00C7788F" w:rsidRPr="004F1707" w:rsidRDefault="00C7788F" w:rsidP="00C7788F">
                            <w:pPr>
                              <w:pStyle w:val="Caption"/>
                              <w:jc w:val="center"/>
                              <w:rPr>
                                <w:noProof/>
                                <w:spacing w:val="15"/>
                                <w:lang w:val="en-US"/>
                              </w:rPr>
                            </w:pPr>
                            <w:bookmarkStart w:id="18" w:name="_Toc102813918"/>
                            <w:r>
                              <w:t xml:space="preserve">Gambar </w:t>
                            </w:r>
                            <w:fldSimple w:instr=" SEQ Gambar \* ARABIC ">
                              <w:r w:rsidR="00BB39A6">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328E3FEB" w:rsidR="00C7788F" w:rsidRPr="004F1707" w:rsidRDefault="00C7788F" w:rsidP="00C7788F">
                      <w:pPr>
                        <w:pStyle w:val="Caption"/>
                        <w:jc w:val="center"/>
                        <w:rPr>
                          <w:noProof/>
                          <w:spacing w:val="15"/>
                          <w:lang w:val="en-US"/>
                        </w:rPr>
                      </w:pPr>
                      <w:bookmarkStart w:id="19" w:name="_Toc102813918"/>
                      <w:r>
                        <w:t xml:space="preserve">Gambar </w:t>
                      </w:r>
                      <w:r w:rsidR="000D24DC">
                        <w:fldChar w:fldCharType="begin"/>
                      </w:r>
                      <w:r w:rsidR="000D24DC">
                        <w:instrText xml:space="preserve"> SEQ Gambar \* ARABIC </w:instrText>
                      </w:r>
                      <w:r w:rsidR="000D24DC">
                        <w:fldChar w:fldCharType="separate"/>
                      </w:r>
                      <w:r w:rsidR="00BB39A6">
                        <w:rPr>
                          <w:noProof/>
                        </w:rPr>
                        <w:t>1</w:t>
                      </w:r>
                      <w:r w:rsidR="000D24DC">
                        <w:rPr>
                          <w:noProof/>
                        </w:rPr>
                        <w:fldChar w:fldCharType="end"/>
                      </w:r>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19" w:name="_Toc102679495"/>
      <w:r w:rsidRPr="00D57E41">
        <w:lastRenderedPageBreak/>
        <w:t xml:space="preserve">BAB </w:t>
      </w:r>
      <w:r>
        <w:t xml:space="preserve">III </w:t>
      </w:r>
      <w:r w:rsidR="00FC6AB6">
        <w:br/>
      </w:r>
      <w:r>
        <w:t>METODOLOGI PENELITIAN</w:t>
      </w:r>
      <w:bookmarkEnd w:id="19"/>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0"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r w:rsidR="000D24DC">
                        <w:fldChar w:fldCharType="begin"/>
                      </w:r>
                      <w:r w:rsidR="000D24DC">
                        <w:instrText xml:space="preserve"> SEQ Table \* ARABIC </w:instrText>
                      </w:r>
                      <w:r w:rsidR="000D24DC">
                        <w:fldChar w:fldCharType="separate"/>
                      </w:r>
                      <w:r>
                        <w:rPr>
                          <w:noProof/>
                        </w:rPr>
                        <w:t>3</w:t>
                      </w:r>
                      <w:r w:rsidR="000D24DC">
                        <w:rPr>
                          <w:noProof/>
                        </w:rPr>
                        <w:fldChar w:fldCharType="end"/>
                      </w:r>
                      <w:r>
                        <w:t>. Tabel Metodologi penelitian</w:t>
                      </w:r>
                      <w:bookmarkEnd w:id="22"/>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1" w:name="_Toc102679496"/>
      <w:proofErr w:type="spellStart"/>
      <w:r>
        <w:rPr>
          <w:lang w:val="en-US"/>
        </w:rPr>
        <w:t>Studi</w:t>
      </w:r>
      <w:proofErr w:type="spellEnd"/>
      <w:r>
        <w:rPr>
          <w:lang w:val="en-US"/>
        </w:rPr>
        <w:t xml:space="preserve"> </w:t>
      </w:r>
      <w:proofErr w:type="spellStart"/>
      <w:r>
        <w:rPr>
          <w:lang w:val="en-US"/>
        </w:rPr>
        <w:t>Literatur</w:t>
      </w:r>
      <w:bookmarkEnd w:id="21"/>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2" w:name="_Toc102679497"/>
      <w:r>
        <w:rPr>
          <w:lang w:val="id-ID"/>
        </w:rPr>
        <w:t>Pengumpula</w:t>
      </w:r>
      <w:r w:rsidR="003C062B">
        <w:rPr>
          <w:lang w:val="id-ID"/>
        </w:rPr>
        <w:t>n Data</w:t>
      </w:r>
      <w:bookmarkEnd w:id="22"/>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3" w:name="_Toc102679498"/>
      <w:r>
        <w:rPr>
          <w:lang w:val="id-ID"/>
        </w:rPr>
        <w:t>Analisa</w:t>
      </w:r>
      <w:r w:rsidR="00B829EE">
        <w:rPr>
          <w:lang w:val="id-ID"/>
        </w:rPr>
        <w:t xml:space="preserve"> Sistem</w:t>
      </w:r>
      <w:bookmarkEnd w:id="2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4" w:name="_Toc102679499"/>
      <w:r>
        <w:rPr>
          <w:lang w:val="id-ID"/>
        </w:rPr>
        <w:t>Pengembangan Sistem</w:t>
      </w:r>
      <w:bookmarkEnd w:id="24"/>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67DFBEB" w:rsidR="003D0660" w:rsidRPr="00B67B1B" w:rsidRDefault="003D0660" w:rsidP="003D0660">
                            <w:pPr>
                              <w:pStyle w:val="Caption"/>
                              <w:jc w:val="center"/>
                              <w:rPr>
                                <w:noProof/>
                                <w:spacing w:val="15"/>
                                <w:lang w:val="en-US"/>
                              </w:rPr>
                            </w:pPr>
                            <w:bookmarkStart w:id="25" w:name="_Toc102677113"/>
                            <w:bookmarkStart w:id="26" w:name="_Toc102813919"/>
                            <w:r>
                              <w:t xml:space="preserve">Gambar </w:t>
                            </w:r>
                            <w:fldSimple w:instr=" SEQ Gambar \* ARABIC ">
                              <w:r w:rsidR="00BB39A6">
                                <w:rPr>
                                  <w:noProof/>
                                </w:rPr>
                                <w:t>2</w:t>
                              </w:r>
                            </w:fldSimple>
                            <w:r w:rsidR="00785BBF">
                              <w:t>.</w:t>
                            </w:r>
                            <w:r>
                              <w:t xml:space="preserve"> Alur </w:t>
                            </w:r>
                            <w:proofErr w:type="spellStart"/>
                            <w:r>
                              <w:t>metode</w:t>
                            </w:r>
                            <w:proofErr w:type="spellEnd"/>
                            <w:r>
                              <w:t xml:space="preserve"> prototype</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267DFBEB" w:rsidR="003D0660" w:rsidRPr="00B67B1B" w:rsidRDefault="003D0660" w:rsidP="003D0660">
                      <w:pPr>
                        <w:pStyle w:val="Caption"/>
                        <w:jc w:val="center"/>
                        <w:rPr>
                          <w:noProof/>
                          <w:spacing w:val="15"/>
                          <w:lang w:val="en-US"/>
                        </w:rPr>
                      </w:pPr>
                      <w:bookmarkStart w:id="29" w:name="_Toc102677113"/>
                      <w:bookmarkStart w:id="30" w:name="_Toc102813919"/>
                      <w:r>
                        <w:t xml:space="preserve">Gambar </w:t>
                      </w:r>
                      <w:r w:rsidR="000D24DC">
                        <w:fldChar w:fldCharType="begin"/>
                      </w:r>
                      <w:r w:rsidR="000D24DC">
                        <w:instrText xml:space="preserve"> SEQ Gambar \* ARABIC </w:instrText>
                      </w:r>
                      <w:r w:rsidR="000D24DC">
                        <w:fldChar w:fldCharType="separate"/>
                      </w:r>
                      <w:r w:rsidR="00BB39A6">
                        <w:rPr>
                          <w:noProof/>
                        </w:rPr>
                        <w:t>2</w:t>
                      </w:r>
                      <w:r w:rsidR="000D24DC">
                        <w:rPr>
                          <w:noProof/>
                        </w:rPr>
                        <w:fldChar w:fldCharType="end"/>
                      </w:r>
                      <w:r w:rsidR="00785BBF">
                        <w:t>.</w:t>
                      </w:r>
                      <w:r>
                        <w:t xml:space="preserve"> Alur metode prototype</w:t>
                      </w:r>
                      <w:bookmarkEnd w:id="29"/>
                      <w:bookmarkEnd w:id="30"/>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1">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7" w:name="_Toc102679500"/>
      <w:proofErr w:type="spellStart"/>
      <w:r>
        <w:rPr>
          <w:lang w:val="en-US"/>
        </w:rPr>
        <w:t>Pembuatan</w:t>
      </w:r>
      <w:proofErr w:type="spellEnd"/>
      <w:r>
        <w:rPr>
          <w:lang w:val="en-US"/>
        </w:rPr>
        <w:t xml:space="preserve"> </w:t>
      </w:r>
      <w:proofErr w:type="spellStart"/>
      <w:r>
        <w:rPr>
          <w:lang w:val="en-US"/>
        </w:rPr>
        <w:t>Laporan</w:t>
      </w:r>
      <w:bookmarkEnd w:id="27"/>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8" w:name="_Toc102679501"/>
      <w:r w:rsidRPr="00D57E41">
        <w:lastRenderedPageBreak/>
        <w:t xml:space="preserve">BAB </w:t>
      </w:r>
      <w:r>
        <w:t xml:space="preserve">IV </w:t>
      </w:r>
      <w:r w:rsidR="0040597A">
        <w:br/>
      </w:r>
      <w:r>
        <w:t>HASIL DAN PEMBAHASAN</w:t>
      </w:r>
      <w:bookmarkEnd w:id="28"/>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29" w:name="_Toc102679502"/>
      <w:proofErr w:type="spellStart"/>
      <w:r w:rsidR="00356554">
        <w:t>Rancangan</w:t>
      </w:r>
      <w:proofErr w:type="spellEnd"/>
      <w:r w:rsidR="00356554">
        <w:t xml:space="preserve"> </w:t>
      </w:r>
      <w:proofErr w:type="spellStart"/>
      <w:r w:rsidR="00356554">
        <w:t>Sistem</w:t>
      </w:r>
      <w:bookmarkEnd w:id="29"/>
      <w:proofErr w:type="spellEnd"/>
    </w:p>
    <w:p w14:paraId="254241BC" w14:textId="438BD901" w:rsidR="008B11FE" w:rsidRPr="00CD3BA4" w:rsidRDefault="0017663E" w:rsidP="00F5185C">
      <w:pPr>
        <w:pStyle w:val="Subtitle"/>
        <w:numPr>
          <w:ilvl w:val="0"/>
          <w:numId w:val="35"/>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7F5F8CF" w:rsidR="004F40FA" w:rsidRDefault="004F40FA" w:rsidP="00115C5D">
      <w:pPr>
        <w:pStyle w:val="Caption"/>
        <w:keepNext/>
        <w:ind w:left="284"/>
        <w:jc w:val="center"/>
      </w:pPr>
      <w:bookmarkStart w:id="30" w:name="_Toc102678118"/>
      <w:r>
        <w:t xml:space="preserve">Table </w:t>
      </w:r>
      <w:fldSimple w:instr=" SEQ Table \* ARABIC ">
        <w:r w:rsidR="009762C0">
          <w:rPr>
            <w:noProof/>
          </w:rPr>
          <w:t>4</w:t>
        </w:r>
      </w:fldSimple>
      <w:r>
        <w:t xml:space="preserve">. </w:t>
      </w:r>
      <w:proofErr w:type="spellStart"/>
      <w:r>
        <w:t>Tabel</w:t>
      </w:r>
      <w:proofErr w:type="spellEnd"/>
      <w:r>
        <w:t xml:space="preserve"> WBS (</w:t>
      </w:r>
      <w:r w:rsidR="00BB074A">
        <w:t>Work Breakdown Structure</w:t>
      </w:r>
      <w:r>
        <w:t>)</w:t>
      </w:r>
      <w:bookmarkEnd w:id="30"/>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7E99230F" w14:textId="33C2EA95" w:rsidR="00E75DFF" w:rsidRDefault="00A4413D" w:rsidP="00382469">
      <w:pPr>
        <w:pStyle w:val="Subtitle"/>
        <w:numPr>
          <w:ilvl w:val="0"/>
          <w:numId w:val="0"/>
        </w:numPr>
        <w:spacing w:line="276" w:lineRule="auto"/>
        <w:ind w:left="1134"/>
      </w:pPr>
      <w:r>
        <w:t>3.</w:t>
      </w:r>
      <w:r>
        <w:tab/>
        <w:t>Console Firebase Google</w:t>
      </w:r>
    </w:p>
    <w:p w14:paraId="64020A21" w14:textId="04A43ED5" w:rsidR="00E75DFF" w:rsidRPr="0018319E" w:rsidRDefault="0027766C" w:rsidP="00D81FD0">
      <w:pPr>
        <w:pStyle w:val="Subtitle"/>
        <w:numPr>
          <w:ilvl w:val="0"/>
          <w:numId w:val="0"/>
        </w:numPr>
        <w:spacing w:line="276" w:lineRule="auto"/>
        <w:ind w:left="709" w:firstLine="709"/>
        <w:sectPr w:rsidR="00E75DFF" w:rsidRPr="0018319E" w:rsidSect="00C45DB8">
          <w:headerReference w:type="default" r:id="rId52"/>
          <w:footerReference w:type="default" r:id="rId53"/>
          <w:headerReference w:type="first" r:id="rId54"/>
          <w:footerReference w:type="first" r:id="rId55"/>
          <w:pgSz w:w="11906" w:h="16838" w:code="9"/>
          <w:pgMar w:top="2268" w:right="1701" w:bottom="1701" w:left="2268" w:header="706" w:footer="706" w:gutter="0"/>
          <w:paperSrc w:first="7"/>
          <w:cols w:space="708"/>
          <w:titlePg/>
          <w:docGrid w:linePitch="360"/>
        </w:sectPr>
      </w:pPr>
      <w:r>
        <w:tab/>
      </w:r>
      <w:proofErr w:type="spellStart"/>
      <w:r w:rsidR="00E75DFF">
        <w:t>Sedangkan</w:t>
      </w:r>
      <w:proofErr w:type="spellEnd"/>
      <w:r w:rsidR="00E75DFF">
        <w:t xml:space="preserve"> </w:t>
      </w:r>
      <w:proofErr w:type="spellStart"/>
      <w:r w:rsidR="00E75DFF">
        <w:t>perhitungan</w:t>
      </w:r>
      <w:proofErr w:type="spellEnd"/>
      <w:r w:rsidR="00E75DFF">
        <w:t xml:space="preserve"> </w:t>
      </w:r>
      <w:proofErr w:type="spellStart"/>
      <w:r w:rsidR="00E75DFF">
        <w:t>jarak</w:t>
      </w:r>
      <w:proofErr w:type="spellEnd"/>
      <w:r w:rsidR="00E75DFF">
        <w:t xml:space="preserve"> </w:t>
      </w:r>
      <w:proofErr w:type="spellStart"/>
      <w:r w:rsidR="00E75DFF">
        <w:t>ketika</w:t>
      </w:r>
      <w:proofErr w:type="spellEnd"/>
      <w:r w:rsidR="00E75DFF">
        <w:t xml:space="preserve"> </w:t>
      </w:r>
      <w:proofErr w:type="spellStart"/>
      <w:r w:rsidR="00E75DFF">
        <w:t>melakukan</w:t>
      </w:r>
      <w:proofErr w:type="spellEnd"/>
      <w:r w:rsidR="00E75DFF">
        <w:t xml:space="preserve"> </w:t>
      </w:r>
      <w:proofErr w:type="spellStart"/>
      <w:r w:rsidR="00E75DFF">
        <w:t>presensi</w:t>
      </w:r>
      <w:proofErr w:type="spellEnd"/>
      <w:r w:rsidR="00E75DFF">
        <w:t xml:space="preserve">, </w:t>
      </w:r>
      <w:proofErr w:type="spellStart"/>
      <w:r w:rsidR="00E75DFF">
        <w:t>akan</w:t>
      </w:r>
      <w:proofErr w:type="spellEnd"/>
      <w:r w:rsidR="00E75DFF">
        <w:t xml:space="preserve"> </w:t>
      </w:r>
      <w:proofErr w:type="spellStart"/>
      <w:r w:rsidR="00E75DFF">
        <w:t>digunakan</w:t>
      </w:r>
      <w:proofErr w:type="spellEnd"/>
      <w:r w:rsidR="00E75DFF">
        <w:t xml:space="preserve"> </w:t>
      </w:r>
      <w:proofErr w:type="spellStart"/>
      <w:r w:rsidR="00E75DFF">
        <w:t>algortima</w:t>
      </w:r>
      <w:proofErr w:type="spellEnd"/>
      <w:r w:rsidR="00E75DFF">
        <w:t xml:space="preserve"> haversine, </w:t>
      </w:r>
      <w:proofErr w:type="spellStart"/>
      <w:r w:rsidR="00E75DFF">
        <w:t>penggunaan</w:t>
      </w:r>
      <w:proofErr w:type="spellEnd"/>
      <w:r w:rsidR="00E75DFF">
        <w:t xml:space="preserve"> </w:t>
      </w:r>
      <w:proofErr w:type="spellStart"/>
      <w:r w:rsidR="00E75DFF">
        <w:t>algoritma</w:t>
      </w:r>
      <w:proofErr w:type="spellEnd"/>
      <w:r w:rsidR="00E75DFF">
        <w:t xml:space="preserve"> haversine </w:t>
      </w:r>
      <w:proofErr w:type="spellStart"/>
      <w:r w:rsidR="00E75DFF">
        <w:t>Dairakudakan</w:t>
      </w:r>
      <w:proofErr w:type="spellEnd"/>
      <w:r w:rsidR="00E75DFF">
        <w:t xml:space="preserve"> </w:t>
      </w:r>
      <w:proofErr w:type="spellStart"/>
      <w:r w:rsidR="00E75DFF">
        <w:t>untuk</w:t>
      </w:r>
      <w:proofErr w:type="spellEnd"/>
      <w:r w:rsidR="00E75DFF">
        <w:t xml:space="preserve"> </w:t>
      </w:r>
      <w:proofErr w:type="spellStart"/>
      <w:r w:rsidR="00E75DFF">
        <w:t>mendapatkan</w:t>
      </w:r>
      <w:proofErr w:type="spellEnd"/>
      <w:r w:rsidR="00E75DFF">
        <w:t xml:space="preserve"> </w:t>
      </w:r>
      <w:proofErr w:type="spellStart"/>
      <w:r w:rsidR="00E75DFF">
        <w:t>hasil</w:t>
      </w:r>
      <w:proofErr w:type="spellEnd"/>
      <w:r w:rsidR="00E75DFF">
        <w:t xml:space="preserve"> yang </w:t>
      </w:r>
      <w:proofErr w:type="spellStart"/>
      <w:r w:rsidR="00E75DFF">
        <w:t>akurat</w:t>
      </w:r>
      <w:proofErr w:type="spellEnd"/>
      <w:r w:rsidR="00E75DFF">
        <w:t xml:space="preserve"> </w:t>
      </w:r>
      <w:proofErr w:type="spellStart"/>
      <w:r w:rsidR="00E75DFF">
        <w:t>ketika</w:t>
      </w:r>
      <w:proofErr w:type="spellEnd"/>
      <w:r w:rsidR="00E75DFF">
        <w:t xml:space="preserve"> </w:t>
      </w:r>
      <w:proofErr w:type="spellStart"/>
      <w:r w:rsidR="00E75DFF">
        <w:t>melakukan</w:t>
      </w:r>
      <w:proofErr w:type="spellEnd"/>
      <w:r w:rsidR="00E75DFF">
        <w:t xml:space="preserve"> </w:t>
      </w:r>
      <w:proofErr w:type="spellStart"/>
      <w:r w:rsidR="00E75DFF">
        <w:t>perhitungan</w:t>
      </w:r>
      <w:proofErr w:type="spellEnd"/>
      <w:r w:rsidR="00E75DFF">
        <w:t xml:space="preserve"> </w:t>
      </w:r>
      <w:proofErr w:type="spellStart"/>
      <w:r w:rsidR="00E75DFF">
        <w:t>jarak</w:t>
      </w:r>
      <w:proofErr w:type="spellEnd"/>
      <w:r w:rsidR="00E75DFF">
        <w:t xml:space="preserve"> </w:t>
      </w:r>
      <w:proofErr w:type="spellStart"/>
      <w:r w:rsidR="00E75DFF">
        <w:t>presensi</w:t>
      </w:r>
      <w:proofErr w:type="spellEnd"/>
      <w:r w:rsidR="00E75DFF">
        <w:t>, algor</w:t>
      </w:r>
      <w:r w:rsidR="00E75DFF">
        <w:rPr>
          <w:lang w:val="id-ID"/>
        </w:rPr>
        <w:t xml:space="preserve">itma ini menjadi algoritma paling mumpuni dalam rentang kecepatan pemrosesan, ketepatan aplikasi, akurasi dan perbandingan kinerja secara keseluruhan jika dikomparasi dengan algortima Euclidean dan Manhattan </w:t>
      </w:r>
      <w:r w:rsidR="00E75DFF">
        <w:rPr>
          <w:lang w:val="id-ID"/>
        </w:rPr>
        <w:fldChar w:fldCharType="begin" w:fldLock="1"/>
      </w:r>
      <w:r w:rsidR="00E75DFF">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rPr>
          <w:lang w:val="id-ID"/>
        </w:rPr>
        <w:fldChar w:fldCharType="separate"/>
      </w:r>
      <w:r w:rsidR="00E75DFF" w:rsidRPr="00A6282D">
        <w:rPr>
          <w:noProof/>
          <w:lang w:val="id-ID"/>
        </w:rPr>
        <w:t xml:space="preserve">(Metode Perhitungan </w:t>
      </w:r>
      <w:r w:rsidR="00E75DFF" w:rsidRPr="00A6282D">
        <w:rPr>
          <w:i/>
          <w:noProof/>
          <w:lang w:val="id-ID"/>
        </w:rPr>
        <w:t>et al.</w:t>
      </w:r>
      <w:r w:rsidR="00E75DFF" w:rsidRPr="00A6282D">
        <w:rPr>
          <w:noProof/>
          <w:lang w:val="id-ID"/>
        </w:rPr>
        <w:t>, 2020)</w:t>
      </w:r>
      <w:r w:rsidR="00E75DFF">
        <w:rPr>
          <w:lang w:val="id-ID"/>
        </w:rPr>
        <w:fldChar w:fldCharType="end"/>
      </w:r>
      <w:r w:rsidR="00E75DFF">
        <w:rPr>
          <w:lang w:val="id-ID"/>
        </w:rPr>
        <w:t xml:space="preserve">.Berikut ini adalah data yang menunjukkan kinerja keseluruhan algortima haversine, Manhattan dan Euclidean untuk diimplantasikan dalam pembuatan aplikasi presensi berbasis andorid di kantor </w:t>
      </w:r>
      <w:r w:rsidR="00E75DFF">
        <w:rPr>
          <w:lang w:val="en-US"/>
        </w:rPr>
        <w:t>B</w:t>
      </w:r>
      <w:r w:rsidR="00E75DFF">
        <w:rPr>
          <w:lang w:val="id-ID"/>
        </w:rPr>
        <w:t xml:space="preserve">alai </w:t>
      </w:r>
      <w:r w:rsidR="00E75DFF">
        <w:rPr>
          <w:lang w:val="en-US"/>
        </w:rPr>
        <w:t>D</w:t>
      </w:r>
      <w:r w:rsidR="00E75DFF">
        <w:rPr>
          <w:lang w:val="id-ID"/>
        </w:rPr>
        <w:t>esa Warureja Kabupaten Tega</w:t>
      </w:r>
      <w:r w:rsidR="00E75DFF">
        <w:rPr>
          <w:lang w:val="en-US"/>
        </w:rPr>
        <w:t>l.</w:t>
      </w:r>
    </w:p>
    <w:p w14:paraId="3D4B90F8" w14:textId="77777777" w:rsidR="00E75DFF" w:rsidRPr="0018319E" w:rsidRDefault="00E75DFF" w:rsidP="00E75DFF">
      <w:pPr>
        <w:pStyle w:val="Subtitle"/>
        <w:numPr>
          <w:ilvl w:val="0"/>
          <w:numId w:val="0"/>
        </w:numPr>
        <w:spacing w:line="276" w:lineRule="auto"/>
        <w:ind w:left="1134"/>
        <w:sectPr w:rsidR="00E75DFF" w:rsidRPr="0018319E" w:rsidSect="00C45DB8">
          <w:headerReference w:type="default" r:id="rId56"/>
          <w:footerReference w:type="default" r:id="rId57"/>
          <w:headerReference w:type="first" r:id="rId58"/>
          <w:footerReference w:type="first" r:id="rId59"/>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56224" behindDoc="0" locked="0" layoutInCell="1" allowOverlap="1" wp14:anchorId="5CD67605" wp14:editId="2A7A7C3A">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6D595FCF" w14:textId="77777777" w:rsidR="00E75DFF" w:rsidRPr="006C0632" w:rsidRDefault="00E75DFF" w:rsidP="00E75DFF">
                            <w:pPr>
                              <w:pStyle w:val="Caption"/>
                              <w:jc w:val="center"/>
                              <w:rPr>
                                <w:noProof/>
                                <w:spacing w:val="15"/>
                                <w:lang w:val="id-ID"/>
                              </w:rPr>
                            </w:pPr>
                            <w:r>
                              <w:t xml:space="preserve">Table </w:t>
                            </w:r>
                            <w:fldSimple w:instr=" SEQ Table \* ARABIC ">
                              <w:r>
                                <w:rPr>
                                  <w:noProof/>
                                </w:rPr>
                                <w:t>5</w:t>
                              </w:r>
                            </w:fldSimple>
                            <w:r>
                              <w:rPr>
                                <w:lang w:val="id-ID"/>
                              </w:rPr>
                              <w:t xml:space="preserve">. </w:t>
                            </w:r>
                            <w:r>
                              <w:rPr>
                                <w:lang w:val="id-ID"/>
                              </w:rPr>
                              <w:t>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67605" id="Text Box 196" o:spid="_x0000_s1029" type="#_x0000_t202" style="position:absolute;left:0;text-align:left;margin-left:102.9pt;margin-top:0;width:250.35pt;height:17.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6D595FCF" w14:textId="77777777" w:rsidR="00E75DFF" w:rsidRPr="006C0632" w:rsidRDefault="00E75DFF" w:rsidP="00E75DFF">
                      <w:pPr>
                        <w:pStyle w:val="Caption"/>
                        <w:jc w:val="center"/>
                        <w:rPr>
                          <w:noProof/>
                          <w:spacing w:val="15"/>
                          <w:lang w:val="id-ID"/>
                        </w:rPr>
                      </w:pPr>
                      <w:r>
                        <w:t xml:space="preserve">Table </w:t>
                      </w:r>
                      <w:r w:rsidR="000D24DC">
                        <w:fldChar w:fldCharType="begin"/>
                      </w:r>
                      <w:r w:rsidR="000D24DC">
                        <w:instrText xml:space="preserve"> SEQ Table \* ARABIC </w:instrText>
                      </w:r>
                      <w:r w:rsidR="000D24DC">
                        <w:fldChar w:fldCharType="separate"/>
                      </w:r>
                      <w:r>
                        <w:rPr>
                          <w:noProof/>
                        </w:rPr>
                        <w:t>5</w:t>
                      </w:r>
                      <w:r w:rsidR="000D24DC">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1955200" behindDoc="0" locked="0" layoutInCell="1" allowOverlap="1" wp14:anchorId="37FC91D1" wp14:editId="6F72C31C">
            <wp:simplePos x="0" y="0"/>
            <wp:positionH relativeFrom="column">
              <wp:posOffset>1204253</wp:posOffset>
            </wp:positionH>
            <wp:positionV relativeFrom="paragraph">
              <wp:posOffset>253121</wp:posOffset>
            </wp:positionV>
            <wp:extent cx="3460841" cy="5040000"/>
            <wp:effectExtent l="0" t="0" r="6350" b="8255"/>
            <wp:wrapTopAndBottom/>
            <wp:docPr id="195" name="Picture 1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0">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055309" w14:textId="77777777" w:rsidR="00E75DFF" w:rsidRPr="00E81F6E" w:rsidRDefault="00E75DFF" w:rsidP="00A158AA">
      <w:pPr>
        <w:pStyle w:val="Subtitle"/>
        <w:spacing w:line="276" w:lineRule="auto"/>
        <w:ind w:left="1134" w:firstLine="709"/>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424F4B0C" w14:textId="1CA6B64B" w:rsidR="00E75DFF" w:rsidRPr="00301E6D" w:rsidRDefault="00E75DFF" w:rsidP="00E75DFF">
      <w:pPr>
        <w:tabs>
          <w:tab w:val="left" w:pos="2705"/>
        </w:tabs>
        <w:sectPr w:rsidR="00E75DFF" w:rsidRPr="00301E6D" w:rsidSect="008C1843">
          <w:type w:val="continuous"/>
          <w:pgSz w:w="11906" w:h="16838" w:code="9"/>
          <w:pgMar w:top="2268" w:right="1701" w:bottom="1701" w:left="2268" w:header="706" w:footer="706" w:gutter="0"/>
          <w:paperSrc w:first="7"/>
          <w:cols w:space="708"/>
          <w:titlePg/>
          <w:docGrid w:linePitch="360"/>
        </w:sectPr>
      </w:pPr>
    </w:p>
    <w:p w14:paraId="2D43D4D6" w14:textId="7D0CE2E6" w:rsidR="00E75DFF" w:rsidRDefault="00E75DFF" w:rsidP="008D4B36">
      <w:pPr>
        <w:pStyle w:val="Subtitle"/>
        <w:keepNext/>
        <w:ind w:firstLine="1843"/>
        <w:jc w:val="center"/>
      </w:pPr>
      <w:bookmarkStart w:id="31" w:name="_Toc102813920"/>
      <w:r>
        <w:rPr>
          <w:rFonts w:eastAsiaTheme="majorEastAsia"/>
          <w:noProof/>
        </w:rPr>
        <w:lastRenderedPageBreak/>
        <w:drawing>
          <wp:anchor distT="0" distB="0" distL="114300" distR="114300" simplePos="0" relativeHeight="251992064" behindDoc="0" locked="0" layoutInCell="1" allowOverlap="1" wp14:anchorId="20B3EE41" wp14:editId="4533C423">
            <wp:simplePos x="0" y="0"/>
            <wp:positionH relativeFrom="column">
              <wp:posOffset>1409700</wp:posOffset>
            </wp:positionH>
            <wp:positionV relativeFrom="paragraph">
              <wp:posOffset>38100</wp:posOffset>
            </wp:positionV>
            <wp:extent cx="3424806" cy="2520000"/>
            <wp:effectExtent l="0" t="0" r="4445" b="0"/>
            <wp:wrapTopAndBottom/>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anchor>
        </w:drawing>
      </w:r>
      <w:r>
        <w:t xml:space="preserve">Gambar </w:t>
      </w:r>
      <w:fldSimple w:instr=" SEQ Gambar \* ARABIC ">
        <w:r w:rsidR="00BB39A6">
          <w:rPr>
            <w:noProof/>
          </w:rPr>
          <w:t>3</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1"/>
      <w:proofErr w:type="spellEnd"/>
    </w:p>
    <w:p w14:paraId="1E48E565" w14:textId="35389897" w:rsidR="00E75DFF" w:rsidRDefault="00BD332B" w:rsidP="0057397A">
      <w:pPr>
        <w:pStyle w:val="Subtitle"/>
        <w:ind w:left="993" w:firstLine="1134"/>
        <w:rPr>
          <w:rFonts w:eastAsiaTheme="majorEastAsia"/>
        </w:rPr>
      </w:pPr>
      <w:r>
        <w:rPr>
          <w:noProof/>
        </w:rPr>
        <mc:AlternateContent>
          <mc:Choice Requires="wps">
            <w:drawing>
              <wp:anchor distT="0" distB="0" distL="114300" distR="114300" simplePos="0" relativeHeight="251960320" behindDoc="0" locked="0" layoutInCell="1" allowOverlap="1" wp14:anchorId="5D2CECB3" wp14:editId="096BFBB2">
                <wp:simplePos x="0" y="0"/>
                <wp:positionH relativeFrom="column">
                  <wp:posOffset>1489710</wp:posOffset>
                </wp:positionH>
                <wp:positionV relativeFrom="paragraph">
                  <wp:posOffset>3349625</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39912FE4" w14:textId="32703279" w:rsidR="00E75DFF" w:rsidRPr="000F570E" w:rsidRDefault="00E75DFF" w:rsidP="00E75DFF">
                            <w:pPr>
                              <w:pStyle w:val="Caption"/>
                              <w:ind w:left="709" w:hanging="709"/>
                              <w:jc w:val="center"/>
                              <w:rPr>
                                <w:noProof/>
                                <w:spacing w:val="15"/>
                              </w:rPr>
                            </w:pPr>
                            <w:bookmarkStart w:id="32" w:name="_Toc102813921"/>
                            <w:r>
                              <w:t xml:space="preserve">Gambar </w:t>
                            </w:r>
                            <w:fldSimple w:instr=" SEQ Gambar \* ARABIC ">
                              <w:r w:rsidR="00BB39A6">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CECB3" id="Text Box 23" o:spid="_x0000_s1030" type="#_x0000_t202" style="position:absolute;left:0;text-align:left;margin-left:117.3pt;margin-top:263.75pt;width:266.7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n9j1R4QAAAAsBAAAPAAAAZHJzL2Rvd25yZXYueG1sTI+xTsMwEIZ3JN7B&#10;OiQWRB3SNK1CnKqqYIClInRhc2M3DsTnyHba8PYcXWC8u0//fX+5nmzPTtqHzqGAh1kCTGPjVIet&#10;gP378/0KWIgSlewdagHfOsC6ur4qZaHcGd/0qY4toxAMhRRgYhwKzkNjtJVh5gaNdDs6b2Wk0bdc&#10;eXmmcNvzNElybmWH9MHIQW+Nbr7q0QrYZR87czcen1432dy/7Mdt/tnWQtzeTJtHYFFP8Q+GX31S&#10;h4qcDm5EFVgvIJ1nOaECFulyAYyIZb6idofLJgdelfx/h+oHAAD//wMAUEsBAi0AFAAGAAgAAAAh&#10;ALaDOJL+AAAA4QEAABMAAAAAAAAAAAAAAAAAAAAAAFtDb250ZW50X1R5cGVzXS54bWxQSwECLQAU&#10;AAYACAAAACEAOP0h/9YAAACUAQAACwAAAAAAAAAAAAAAAAAvAQAAX3JlbHMvLnJlbHNQSwECLQAU&#10;AAYACAAAACEAYH0fbhoCAAA/BAAADgAAAAAAAAAAAAAAAAAuAgAAZHJzL2Uyb0RvYy54bWxQSwEC&#10;LQAUAAYACAAAACEA5/Y9UeEAAAALAQAADwAAAAAAAAAAAAAAAAB0BAAAZHJzL2Rvd25yZXYueG1s&#10;UEsFBgAAAAAEAAQA8wAAAIIFAAAAAA==&#10;" stroked="f">
                <v:textbox style="mso-fit-shape-to-text:t" inset="0,0,0,0">
                  <w:txbxContent>
                    <w:p w14:paraId="39912FE4" w14:textId="32703279" w:rsidR="00E75DFF" w:rsidRPr="000F570E" w:rsidRDefault="00E75DFF" w:rsidP="00E75DFF">
                      <w:pPr>
                        <w:pStyle w:val="Caption"/>
                        <w:ind w:left="709" w:hanging="709"/>
                        <w:jc w:val="center"/>
                        <w:rPr>
                          <w:noProof/>
                          <w:spacing w:val="15"/>
                        </w:rPr>
                      </w:pPr>
                      <w:bookmarkStart w:id="37" w:name="_Toc102813921"/>
                      <w:r>
                        <w:t xml:space="preserve">Gambar </w:t>
                      </w:r>
                      <w:r w:rsidR="000D24DC">
                        <w:fldChar w:fldCharType="begin"/>
                      </w:r>
                      <w:r w:rsidR="000D24DC">
                        <w:instrText xml:space="preserve"> SEQ Gambar \* ARABIC </w:instrText>
                      </w:r>
                      <w:r w:rsidR="000D24DC">
                        <w:fldChar w:fldCharType="separate"/>
                      </w:r>
                      <w:r w:rsidR="00BB39A6">
                        <w:rPr>
                          <w:noProof/>
                        </w:rPr>
                        <w:t>4</w:t>
                      </w:r>
                      <w:r w:rsidR="000D24DC">
                        <w:rPr>
                          <w:noProof/>
                        </w:rPr>
                        <w:fldChar w:fldCharType="end"/>
                      </w:r>
                      <w:r>
                        <w:t>.</w:t>
                      </w:r>
                      <w:r w:rsidRPr="000A1764">
                        <w:t>Grafik toleransi pada tiap metode</w:t>
                      </w:r>
                      <w:bookmarkEnd w:id="37"/>
                    </w:p>
                  </w:txbxContent>
                </v:textbox>
                <w10:wrap type="topAndBottom"/>
              </v:shape>
            </w:pict>
          </mc:Fallback>
        </mc:AlternateContent>
      </w:r>
      <w:r>
        <w:rPr>
          <w:noProof/>
        </w:rPr>
        <w:drawing>
          <wp:anchor distT="0" distB="0" distL="114300" distR="114300" simplePos="0" relativeHeight="251959296" behindDoc="0" locked="0" layoutInCell="1" allowOverlap="1" wp14:anchorId="42F15AB3" wp14:editId="421FE80D">
            <wp:simplePos x="0" y="0"/>
            <wp:positionH relativeFrom="column">
              <wp:posOffset>1489710</wp:posOffset>
            </wp:positionH>
            <wp:positionV relativeFrom="paragraph">
              <wp:posOffset>824230</wp:posOffset>
            </wp:positionV>
            <wp:extent cx="3387417" cy="2520000"/>
            <wp:effectExtent l="0" t="0" r="3810" b="0"/>
            <wp:wrapTopAndBottom/>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E75DFF">
        <w:rPr>
          <w:rFonts w:eastAsiaTheme="majorEastAsia"/>
        </w:rPr>
        <w:t xml:space="preserve">Pada </w:t>
      </w:r>
      <w:proofErr w:type="spellStart"/>
      <w:r w:rsidR="00E75DFF">
        <w:rPr>
          <w:rFonts w:eastAsiaTheme="majorEastAsia"/>
        </w:rPr>
        <w:t>gambar</w:t>
      </w:r>
      <w:proofErr w:type="spellEnd"/>
      <w:r w:rsidR="00E75DFF">
        <w:rPr>
          <w:rFonts w:eastAsiaTheme="majorEastAsia"/>
        </w:rPr>
        <w:t xml:space="preserve"> </w:t>
      </w:r>
      <w:proofErr w:type="spellStart"/>
      <w:r w:rsidR="00E75DFF">
        <w:rPr>
          <w:rFonts w:eastAsiaTheme="majorEastAsia"/>
        </w:rPr>
        <w:t>nomor</w:t>
      </w:r>
      <w:proofErr w:type="spellEnd"/>
      <w:r w:rsidR="00E75DFF">
        <w:rPr>
          <w:rFonts w:eastAsiaTheme="majorEastAsia"/>
        </w:rPr>
        <w:t xml:space="preserve"> 5 </w:t>
      </w:r>
      <w:proofErr w:type="spellStart"/>
      <w:r w:rsidR="00E75DFF">
        <w:rPr>
          <w:rFonts w:eastAsiaTheme="majorEastAsia"/>
        </w:rPr>
        <w:t>merupakan</w:t>
      </w:r>
      <w:proofErr w:type="spellEnd"/>
      <w:r w:rsidR="00E75DFF">
        <w:rPr>
          <w:rFonts w:eastAsiaTheme="majorEastAsia"/>
        </w:rPr>
        <w:t xml:space="preserve"> data </w:t>
      </w:r>
      <w:proofErr w:type="spellStart"/>
      <w:r w:rsidR="00E75DFF">
        <w:rPr>
          <w:rFonts w:eastAsiaTheme="majorEastAsia"/>
        </w:rPr>
        <w:t>hasil</w:t>
      </w:r>
      <w:proofErr w:type="spellEnd"/>
      <w:r w:rsidR="00E75DFF">
        <w:rPr>
          <w:rFonts w:eastAsiaTheme="majorEastAsia"/>
        </w:rPr>
        <w:t xml:space="preserve"> </w:t>
      </w:r>
      <w:proofErr w:type="spellStart"/>
      <w:r w:rsidR="00E75DFF">
        <w:rPr>
          <w:rFonts w:eastAsiaTheme="majorEastAsia"/>
        </w:rPr>
        <w:t>perhitungan</w:t>
      </w:r>
      <w:proofErr w:type="spellEnd"/>
      <w:r w:rsidR="00E75DFF">
        <w:rPr>
          <w:rFonts w:eastAsiaTheme="majorEastAsia"/>
        </w:rPr>
        <w:t xml:space="preserve"> </w:t>
      </w:r>
      <w:proofErr w:type="spellStart"/>
      <w:r w:rsidR="00E75DFF">
        <w:rPr>
          <w:rFonts w:eastAsiaTheme="majorEastAsia"/>
        </w:rPr>
        <w:t>terhadap</w:t>
      </w:r>
      <w:proofErr w:type="spellEnd"/>
      <w:r w:rsidR="00E75DFF">
        <w:rPr>
          <w:rFonts w:eastAsiaTheme="majorEastAsia"/>
        </w:rPr>
        <w:t xml:space="preserve"> data </w:t>
      </w:r>
      <w:proofErr w:type="spellStart"/>
      <w:r w:rsidR="00E75DFF">
        <w:rPr>
          <w:rFonts w:eastAsiaTheme="majorEastAsia"/>
        </w:rPr>
        <w:t>dengan</w:t>
      </w:r>
      <w:proofErr w:type="spellEnd"/>
      <w:r w:rsidR="00E75DFF">
        <w:rPr>
          <w:rFonts w:eastAsiaTheme="majorEastAsia"/>
        </w:rPr>
        <w:t xml:space="preserve"> </w:t>
      </w:r>
      <w:proofErr w:type="spellStart"/>
      <w:r w:rsidR="00E75DFF">
        <w:rPr>
          <w:rFonts w:eastAsiaTheme="majorEastAsia"/>
        </w:rPr>
        <w:t>jumlah</w:t>
      </w:r>
      <w:proofErr w:type="spellEnd"/>
      <w:r w:rsidR="00E75DFF">
        <w:rPr>
          <w:rFonts w:eastAsiaTheme="majorEastAsia"/>
        </w:rPr>
        <w:t xml:space="preserve"> </w:t>
      </w:r>
      <w:proofErr w:type="spellStart"/>
      <w:r w:rsidR="00E75DFF">
        <w:rPr>
          <w:rFonts w:eastAsiaTheme="majorEastAsia"/>
        </w:rPr>
        <w:t>enam</w:t>
      </w:r>
      <w:proofErr w:type="spellEnd"/>
      <w:r w:rsidR="00E75DFF">
        <w:rPr>
          <w:rFonts w:eastAsiaTheme="majorEastAsia"/>
        </w:rPr>
        <w:t xml:space="preserve"> </w:t>
      </w:r>
      <w:proofErr w:type="spellStart"/>
      <w:r w:rsidR="00E75DFF">
        <w:rPr>
          <w:rFonts w:eastAsiaTheme="majorEastAsia"/>
        </w:rPr>
        <w:t>puluh</w:t>
      </w:r>
      <w:proofErr w:type="spellEnd"/>
      <w:r w:rsidR="00E75DFF">
        <w:rPr>
          <w:rFonts w:eastAsiaTheme="majorEastAsia"/>
        </w:rPr>
        <w:t xml:space="preserve"> data </w:t>
      </w:r>
      <w:proofErr w:type="spellStart"/>
      <w:r w:rsidR="00E75DFF">
        <w:rPr>
          <w:rFonts w:eastAsiaTheme="majorEastAsia"/>
        </w:rPr>
        <w:t>dengan</w:t>
      </w:r>
      <w:proofErr w:type="spellEnd"/>
      <w:r w:rsidR="00E75DFF">
        <w:rPr>
          <w:rFonts w:eastAsiaTheme="majorEastAsia"/>
        </w:rPr>
        <w:t xml:space="preserve"> </w:t>
      </w:r>
      <w:proofErr w:type="spellStart"/>
      <w:r w:rsidR="00E75DFF">
        <w:rPr>
          <w:rFonts w:eastAsiaTheme="majorEastAsia"/>
        </w:rPr>
        <w:t>akurasi</w:t>
      </w:r>
      <w:proofErr w:type="spellEnd"/>
      <w:r w:rsidR="00E75DFF">
        <w:rPr>
          <w:rFonts w:eastAsiaTheme="majorEastAsia"/>
        </w:rPr>
        <w:t xml:space="preserve"> </w:t>
      </w:r>
      <w:proofErr w:type="spellStart"/>
      <w:r w:rsidR="00E75DFF">
        <w:rPr>
          <w:rFonts w:eastAsiaTheme="majorEastAsia"/>
        </w:rPr>
        <w:t>ketepatan</w:t>
      </w:r>
      <w:proofErr w:type="spellEnd"/>
      <w:r w:rsidR="00E75DFF">
        <w:rPr>
          <w:rFonts w:eastAsiaTheme="majorEastAsia"/>
        </w:rPr>
        <w:t xml:space="preserve"> </w:t>
      </w:r>
      <w:proofErr w:type="spellStart"/>
      <w:r w:rsidR="00E75DFF">
        <w:rPr>
          <w:rFonts w:eastAsiaTheme="majorEastAsia"/>
        </w:rPr>
        <w:t>keputusan</w:t>
      </w:r>
      <w:proofErr w:type="spellEnd"/>
      <w:r w:rsidR="00E75DFF">
        <w:rPr>
          <w:rFonts w:eastAsiaTheme="majorEastAsia"/>
        </w:rPr>
        <w:t xml:space="preserve"> haversine </w:t>
      </w:r>
      <w:proofErr w:type="spellStart"/>
      <w:r w:rsidR="00E75DFF">
        <w:rPr>
          <w:rFonts w:eastAsiaTheme="majorEastAsia"/>
        </w:rPr>
        <w:t>sebesar</w:t>
      </w:r>
      <w:proofErr w:type="spellEnd"/>
      <w:r w:rsidR="00E75DFF">
        <w:rPr>
          <w:rFonts w:eastAsiaTheme="majorEastAsia"/>
        </w:rPr>
        <w:t xml:space="preserve"> 90%.</w:t>
      </w:r>
    </w:p>
    <w:p w14:paraId="6D950A63" w14:textId="77777777" w:rsidR="00E75DFF" w:rsidRDefault="00E75DFF" w:rsidP="00960539">
      <w:pPr>
        <w:pStyle w:val="Subtitle"/>
        <w:ind w:left="993" w:firstLine="1134"/>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09BC68BC" w14:textId="77777777" w:rsidR="00E75DFF" w:rsidRPr="00B77E1C" w:rsidRDefault="00E75DFF" w:rsidP="00E75DFF">
      <w:pPr>
        <w:sectPr w:rsidR="00E75DFF" w:rsidRPr="00B77E1C" w:rsidSect="00701D33">
          <w:pgSz w:w="11906" w:h="16838" w:code="9"/>
          <w:pgMar w:top="2268" w:right="1701" w:bottom="1701" w:left="2268" w:header="706" w:footer="706" w:gutter="0"/>
          <w:paperSrc w:first="7"/>
          <w:cols w:space="708"/>
          <w:titlePg/>
          <w:docGrid w:linePitch="360"/>
        </w:sectPr>
      </w:pPr>
    </w:p>
    <w:p w14:paraId="1C0AB603" w14:textId="58A3F3A9" w:rsidR="00E75DFF" w:rsidRPr="00C0540F" w:rsidRDefault="00597D8B" w:rsidP="00774F9E">
      <w:pPr>
        <w:pStyle w:val="Subtitle"/>
        <w:ind w:left="993" w:firstLine="1134"/>
      </w:pPr>
      <w:r>
        <w:rPr>
          <w:noProof/>
        </w:rPr>
        <w:lastRenderedPageBreak/>
        <mc:AlternateContent>
          <mc:Choice Requires="wps">
            <w:drawing>
              <wp:anchor distT="0" distB="0" distL="114300" distR="114300" simplePos="0" relativeHeight="251962368" behindDoc="0" locked="0" layoutInCell="1" allowOverlap="1" wp14:anchorId="40F47D9D" wp14:editId="65E3E081">
                <wp:simplePos x="0" y="0"/>
                <wp:positionH relativeFrom="column">
                  <wp:posOffset>1104477</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81C7CF5" w14:textId="77777777" w:rsidR="00E75DFF" w:rsidRPr="00161086" w:rsidRDefault="00E75DFF" w:rsidP="000C31BA">
                            <w:pPr>
                              <w:pStyle w:val="Caption"/>
                              <w:jc w:val="center"/>
                              <w:rPr>
                                <w:noProof/>
                                <w:spacing w:val="15"/>
                              </w:rPr>
                            </w:pPr>
                            <w:r>
                              <w:t xml:space="preserve">Table </w:t>
                            </w:r>
                            <w:fldSimple w:instr=" SEQ Table \* ARABIC ">
                              <w:r>
                                <w:rPr>
                                  <w:noProof/>
                                </w:rPr>
                                <w:t>6</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F47D9D" id="Text Box 29" o:spid="_x0000_s1031" type="#_x0000_t202" style="position:absolute;left:0;text-align:left;margin-left:86.95pt;margin-top:.1pt;width:267.6pt;height:18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pq5b6twAAAAHAQAADwAAAGRycy9kb3ducmV2LnhtbEyOwU7DMBBE&#10;70j8g7VIXBB1mkopDXEqaOEGh5aq521skoh4HdlOk/49y4keRzN684r1ZDtxNj60jhTMZwkIQ5XT&#10;LdUKDl/vj08gQkTS2DkyCi4mwLq8vSkw126knTnvYy0YQiFHBU2MfS5lqBpjMcxcb4i7b+ctRo6+&#10;ltrjyHDbyTRJMmmxJX5osDebxlQ/+8EqyLZ+GHe0edge3j7ws6/T4+vlqNT93fTyDCKaKf6P4U+f&#10;1aFkp5MbSAfRcV4uVjxVkILgepms5iBOChZZCrIs5LV/+QsAAP//AwBQSwECLQAUAAYACAAAACEA&#10;toM4kv4AAADhAQAAEwAAAAAAAAAAAAAAAAAAAAAAW0NvbnRlbnRfVHlwZXNdLnhtbFBLAQItABQA&#10;BgAIAAAAIQA4/SH/1gAAAJQBAAALAAAAAAAAAAAAAAAAAC8BAABfcmVscy8ucmVsc1BLAQItABQA&#10;BgAIAAAAIQAgtnVYHgIAAEIEAAAOAAAAAAAAAAAAAAAAAC4CAABkcnMvZTJvRG9jLnhtbFBLAQIt&#10;ABQABgAIAAAAIQCmrlvq3AAAAAcBAAAPAAAAAAAAAAAAAAAAAHgEAABkcnMvZG93bnJldi54bWxQ&#10;SwUGAAAAAAQABADzAAAAgQUAAAAA&#10;" stroked="f">
                <v:textbox inset="0,0,0,0">
                  <w:txbxContent>
                    <w:p w14:paraId="681C7CF5" w14:textId="77777777" w:rsidR="00E75DFF" w:rsidRPr="00161086" w:rsidRDefault="00E75DFF" w:rsidP="000C31BA">
                      <w:pPr>
                        <w:pStyle w:val="Caption"/>
                        <w:jc w:val="center"/>
                        <w:rPr>
                          <w:noProof/>
                          <w:spacing w:val="15"/>
                        </w:rPr>
                      </w:pPr>
                      <w:r>
                        <w:t xml:space="preserve">Table </w:t>
                      </w:r>
                      <w:r w:rsidR="000D24DC">
                        <w:fldChar w:fldCharType="begin"/>
                      </w:r>
                      <w:r w:rsidR="000D24DC">
                        <w:instrText xml:space="preserve"> SEQ Table \* ARABIC </w:instrText>
                      </w:r>
                      <w:r w:rsidR="000D24DC">
                        <w:fldChar w:fldCharType="separate"/>
                      </w:r>
                      <w:r>
                        <w:rPr>
                          <w:noProof/>
                        </w:rPr>
                        <w:t>6</w:t>
                      </w:r>
                      <w:r w:rsidR="000D24DC">
                        <w:rPr>
                          <w:noProof/>
                        </w:rPr>
                        <w:fldChar w:fldCharType="end"/>
                      </w:r>
                      <w:r>
                        <w:t>. Perbandingan kinerja pada tiap metode</w:t>
                      </w:r>
                    </w:p>
                  </w:txbxContent>
                </v:textbox>
                <w10:wrap type="topAndBottom"/>
              </v:shape>
            </w:pict>
          </mc:Fallback>
        </mc:AlternateContent>
      </w:r>
      <w:r>
        <w:rPr>
          <w:noProof/>
        </w:rPr>
        <w:drawing>
          <wp:anchor distT="0" distB="0" distL="114300" distR="114300" simplePos="0" relativeHeight="251961344" behindDoc="0" locked="0" layoutInCell="1" allowOverlap="1" wp14:anchorId="214063E9" wp14:editId="1FCFC2A3">
            <wp:simplePos x="0" y="0"/>
            <wp:positionH relativeFrom="column">
              <wp:posOffset>1105959</wp:posOffset>
            </wp:positionH>
            <wp:positionV relativeFrom="paragraph">
              <wp:posOffset>229870</wp:posOffset>
            </wp:positionV>
            <wp:extent cx="3398815" cy="1348857"/>
            <wp:effectExtent l="0" t="0" r="0" b="3810"/>
            <wp:wrapTopAndBottom/>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E75DFF">
        <w:tab/>
        <w:t xml:space="preserve">Pada </w:t>
      </w:r>
      <w:proofErr w:type="spellStart"/>
      <w:r w:rsidR="00E75DFF">
        <w:t>tabel</w:t>
      </w:r>
      <w:proofErr w:type="spellEnd"/>
      <w:r w:rsidR="00E75DFF">
        <w:t xml:space="preserve"> </w:t>
      </w:r>
      <w:proofErr w:type="spellStart"/>
      <w:r w:rsidR="00E75DFF">
        <w:t>nomor</w:t>
      </w:r>
      <w:proofErr w:type="spellEnd"/>
      <w:r w:rsidR="00E75DFF">
        <w:t xml:space="preserve"> 5, </w:t>
      </w:r>
      <w:proofErr w:type="spellStart"/>
      <w:r w:rsidR="00E75DFF">
        <w:t>dapat</w:t>
      </w:r>
      <w:proofErr w:type="spellEnd"/>
      <w:r w:rsidR="00E75DFF">
        <w:t xml:space="preserve"> </w:t>
      </w:r>
      <w:proofErr w:type="spellStart"/>
      <w:r w:rsidR="00E75DFF">
        <w:t>dinyatakan</w:t>
      </w:r>
      <w:proofErr w:type="spellEnd"/>
      <w:r w:rsidR="00E75DFF">
        <w:t xml:space="preserve"> </w:t>
      </w:r>
      <w:proofErr w:type="spellStart"/>
      <w:r w:rsidR="00E75DFF">
        <w:t>metode</w:t>
      </w:r>
      <w:proofErr w:type="spellEnd"/>
      <w:r w:rsidR="00E75DFF">
        <w:t xml:space="preserve"> </w:t>
      </w:r>
      <w:proofErr w:type="spellStart"/>
      <w:r w:rsidR="00E75DFF">
        <w:t>perhitungan</w:t>
      </w:r>
      <w:proofErr w:type="spellEnd"/>
      <w:r w:rsidR="00E75DFF">
        <w:t xml:space="preserve"> yang </w:t>
      </w:r>
      <w:proofErr w:type="spellStart"/>
      <w:r w:rsidR="00E75DFF">
        <w:t>menghasilkan</w:t>
      </w:r>
      <w:proofErr w:type="spellEnd"/>
      <w:r w:rsidR="00E75DFF">
        <w:t xml:space="preserve"> </w:t>
      </w:r>
      <w:proofErr w:type="spellStart"/>
      <w:r w:rsidR="00E75DFF">
        <w:t>jarak</w:t>
      </w:r>
      <w:proofErr w:type="spellEnd"/>
      <w:r w:rsidR="00E75DFF">
        <w:t xml:space="preserve"> </w:t>
      </w:r>
      <w:proofErr w:type="spellStart"/>
      <w:r w:rsidR="00E75DFF">
        <w:t>terkecil</w:t>
      </w:r>
      <w:proofErr w:type="spellEnd"/>
      <w:r w:rsidR="00E75DFF">
        <w:t xml:space="preserve"> </w:t>
      </w:r>
      <w:proofErr w:type="spellStart"/>
      <w:r w:rsidR="00E75DFF">
        <w:t>jika</w:t>
      </w:r>
      <w:proofErr w:type="spellEnd"/>
      <w:r w:rsidR="00E75DFF">
        <w:t xml:space="preserve"> </w:t>
      </w:r>
      <w:proofErr w:type="spellStart"/>
      <w:r w:rsidR="00E75DFF">
        <w:t>dibandingkan</w:t>
      </w:r>
      <w:proofErr w:type="spellEnd"/>
      <w:r w:rsidR="00E75DFF">
        <w:t xml:space="preserve"> </w:t>
      </w:r>
      <w:proofErr w:type="spellStart"/>
      <w:r w:rsidR="00E75DFF">
        <w:t>dengan</w:t>
      </w:r>
      <w:proofErr w:type="spellEnd"/>
      <w:r w:rsidR="00E75DFF">
        <w:t xml:space="preserve"> </w:t>
      </w:r>
      <w:proofErr w:type="spellStart"/>
      <w:r w:rsidR="00E75DFF">
        <w:t>cara</w:t>
      </w:r>
      <w:proofErr w:type="spellEnd"/>
      <w:r w:rsidR="00E75DFF">
        <w:t xml:space="preserve"> </w:t>
      </w:r>
      <w:proofErr w:type="spellStart"/>
      <w:r w:rsidR="00E75DFF">
        <w:t>perhitungan</w:t>
      </w:r>
      <w:proofErr w:type="spellEnd"/>
      <w:r w:rsidR="00E75DFF">
        <w:t xml:space="preserve"> manual </w:t>
      </w:r>
      <w:proofErr w:type="spellStart"/>
      <w:r w:rsidR="00E75DFF">
        <w:t>adalah</w:t>
      </w:r>
      <w:proofErr w:type="spellEnd"/>
      <w:r w:rsidR="00E75DFF">
        <w:t xml:space="preserve"> </w:t>
      </w:r>
      <w:proofErr w:type="spellStart"/>
      <w:r w:rsidR="00E75DFF">
        <w:t>metode</w:t>
      </w:r>
      <w:proofErr w:type="spellEnd"/>
      <w:r w:rsidR="00E75DFF">
        <w:t xml:space="preserve"> haversine </w:t>
      </w:r>
      <w:proofErr w:type="spellStart"/>
      <w:r w:rsidR="00E75DFF">
        <w:t>dengan</w:t>
      </w:r>
      <w:proofErr w:type="spellEnd"/>
      <w:r w:rsidR="00E75DFF">
        <w:t xml:space="preserve"> </w:t>
      </w:r>
      <w:proofErr w:type="spellStart"/>
      <w:r w:rsidR="00E75DFF">
        <w:t>perolehan</w:t>
      </w:r>
      <w:proofErr w:type="spellEnd"/>
      <w:r w:rsidR="00E75DFF">
        <w:t xml:space="preserve"> </w:t>
      </w:r>
      <w:proofErr w:type="spellStart"/>
      <w:r w:rsidR="00E75DFF">
        <w:t>akurasi</w:t>
      </w:r>
      <w:proofErr w:type="spellEnd"/>
      <w:r w:rsidR="00E75DFF">
        <w:t xml:space="preserve"> </w:t>
      </w:r>
      <w:proofErr w:type="spellStart"/>
      <w:r w:rsidR="00E75DFF">
        <w:t>sebesar</w:t>
      </w:r>
      <w:proofErr w:type="spellEnd"/>
      <w:r w:rsidR="00E75DFF">
        <w:t xml:space="preserve"> 98.66%</w:t>
      </w:r>
      <w:r w:rsidR="00E75DFF">
        <w:fldChar w:fldCharType="begin" w:fldLock="1"/>
      </w:r>
      <w:r w:rsidR="00E75DF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fldChar w:fldCharType="separate"/>
      </w:r>
      <w:r w:rsidR="00E75DFF" w:rsidRPr="00406C3F">
        <w:rPr>
          <w:noProof/>
        </w:rPr>
        <w:t>(</w:t>
      </w:r>
      <w:proofErr w:type="spellStart"/>
      <w:r w:rsidR="00E75DFF" w:rsidRPr="00406C3F">
        <w:rPr>
          <w:noProof/>
        </w:rPr>
        <w:t>Metode</w:t>
      </w:r>
      <w:proofErr w:type="spellEnd"/>
      <w:r w:rsidR="00E75DFF" w:rsidRPr="00406C3F">
        <w:rPr>
          <w:noProof/>
        </w:rPr>
        <w:t xml:space="preserve"> Perhitungan </w:t>
      </w:r>
      <w:r w:rsidR="00E75DFF" w:rsidRPr="00406C3F">
        <w:rPr>
          <w:i/>
          <w:noProof/>
        </w:rPr>
        <w:t>et al.</w:t>
      </w:r>
      <w:r w:rsidR="00E75DFF" w:rsidRPr="00406C3F">
        <w:rPr>
          <w:noProof/>
        </w:rPr>
        <w:t>, 2020)</w:t>
      </w:r>
      <w:r w:rsidR="00E75DFF">
        <w:fldChar w:fldCharType="end"/>
      </w:r>
      <w:r w:rsidR="00E75DFF">
        <w:t>.</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6AB2D95D" w:rsidR="00E75DFF" w:rsidRDefault="00F95F8D" w:rsidP="00A66568">
      <w:pPr>
        <w:pStyle w:val="Subtitle"/>
        <w:spacing w:line="240" w:lineRule="auto"/>
        <w:ind w:left="1134" w:hanging="709"/>
      </w:pPr>
      <w:r>
        <w:rPr>
          <w:noProof/>
        </w:rPr>
        <mc:AlternateContent>
          <mc:Choice Requires="wps">
            <w:drawing>
              <wp:anchor distT="0" distB="0" distL="114300" distR="114300" simplePos="0" relativeHeight="251957248" behindDoc="0" locked="0" layoutInCell="1" allowOverlap="1" wp14:anchorId="11A6F335" wp14:editId="670C7036">
                <wp:simplePos x="0" y="0"/>
                <wp:positionH relativeFrom="column">
                  <wp:posOffset>1102995</wp:posOffset>
                </wp:positionH>
                <wp:positionV relativeFrom="paragraph">
                  <wp:posOffset>3218180</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3C19E8C5" w:rsidR="00E75DFF" w:rsidRPr="000D399B" w:rsidRDefault="00E75DFF" w:rsidP="00E75DFF">
                            <w:pPr>
                              <w:pStyle w:val="Caption"/>
                              <w:jc w:val="center"/>
                              <w:rPr>
                                <w:noProof/>
                                <w:spacing w:val="15"/>
                              </w:rPr>
                            </w:pPr>
                            <w:bookmarkStart w:id="33" w:name="_Toc102813922"/>
                            <w:r>
                              <w:t xml:space="preserve">Gambar </w:t>
                            </w:r>
                            <w:fldSimple w:instr=" SEQ Gambar \* ARABIC ">
                              <w:r w:rsidR="00BB39A6">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86.85pt;margin-top:253.4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KhtgYzgAAAACwEAAA8AAABkcnMvZG93bnJldi54bWxMj8FOwzAQ&#10;RO9I/IO1SFwQdWjVJApxKmjhBoeWqudt7CZR43UUO0369ywnepzZp9mZfDXZVlxM7xtHCl5mEQhD&#10;pdMNVQr2P5/PKQgfkDS2joyCq/GwKu7vcsy0G2lrLrtQCQ4hn6GCOoQuk9KXtbHoZ64zxLeT6y0G&#10;ln0ldY8jh9tWzqMolhYb4g81dmZdm/K8G6yCeNMP45bWT5v9xxd+d9X88H49KPX4ML29gghmCv8w&#10;/NXn6lBwp6MbSHvRsk4WCaMKllHMG5hIFukSxJGdOElBFrm83VD8AgAA//8DAFBLAQItABQABgAI&#10;AAAAIQC2gziS/gAAAOEBAAATAAAAAAAAAAAAAAAAAAAAAABbQ29udGVudF9UeXBlc10ueG1sUEsB&#10;Ai0AFAAGAAgAAAAhADj9If/WAAAAlAEAAAsAAAAAAAAAAAAAAAAALwEAAF9yZWxzLy5yZWxzUEsB&#10;Ai0AFAAGAAgAAAAhAMwrdtofAgAAQgQAAA4AAAAAAAAAAAAAAAAALgIAAGRycy9lMm9Eb2MueG1s&#10;UEsBAi0AFAAGAAgAAAAhAKhtgYzgAAAACwEAAA8AAAAAAAAAAAAAAAAAeQQAAGRycy9kb3ducmV2&#10;LnhtbFBLBQYAAAAABAAEAPMAAACGBQAAAAA=&#10;" stroked="f">
                <v:textbox inset="0,0,0,0">
                  <w:txbxContent>
                    <w:p w14:paraId="23DC2099" w14:textId="3C19E8C5" w:rsidR="00E75DFF" w:rsidRPr="000D399B" w:rsidRDefault="00E75DFF" w:rsidP="00E75DFF">
                      <w:pPr>
                        <w:pStyle w:val="Caption"/>
                        <w:jc w:val="center"/>
                        <w:rPr>
                          <w:noProof/>
                          <w:spacing w:val="15"/>
                        </w:rPr>
                      </w:pPr>
                      <w:bookmarkStart w:id="39" w:name="_Toc102813922"/>
                      <w:r>
                        <w:t xml:space="preserve">Gambar </w:t>
                      </w:r>
                      <w:r w:rsidR="000D24DC">
                        <w:fldChar w:fldCharType="begin"/>
                      </w:r>
                      <w:r w:rsidR="000D24DC">
                        <w:instrText xml:space="preserve"> SEQ Gambar \* ARABIC </w:instrText>
                      </w:r>
                      <w:r w:rsidR="000D24DC">
                        <w:fldChar w:fldCharType="separate"/>
                      </w:r>
                      <w:r w:rsidR="00BB39A6">
                        <w:rPr>
                          <w:noProof/>
                        </w:rPr>
                        <w:t>5</w:t>
                      </w:r>
                      <w:r w:rsidR="000D24DC">
                        <w:rPr>
                          <w:noProof/>
                        </w:rPr>
                        <w:fldChar w:fldCharType="end"/>
                      </w:r>
                      <w:r>
                        <w:t xml:space="preserve">. </w:t>
                      </w:r>
                      <w:r w:rsidRPr="007A12A6">
                        <w:t>ERD NoSql firebae aplikasi presensi</w:t>
                      </w:r>
                      <w:bookmarkEnd w:id="39"/>
                    </w:p>
                  </w:txbxContent>
                </v:textbox>
                <w10:wrap type="square"/>
              </v:shape>
            </w:pict>
          </mc:Fallback>
        </mc:AlternateContent>
      </w:r>
      <w:r>
        <w:rPr>
          <w:noProof/>
        </w:rPr>
        <w:drawing>
          <wp:anchor distT="0" distB="0" distL="114300" distR="114300" simplePos="0" relativeHeight="251926528" behindDoc="1" locked="0" layoutInCell="1" allowOverlap="1" wp14:anchorId="6F3F56CA" wp14:editId="3260B228">
            <wp:simplePos x="0" y="0"/>
            <wp:positionH relativeFrom="column">
              <wp:posOffset>1099820</wp:posOffset>
            </wp:positionH>
            <wp:positionV relativeFrom="paragraph">
              <wp:posOffset>1144905</wp:posOffset>
            </wp:positionV>
            <wp:extent cx="3584575" cy="2043430"/>
            <wp:effectExtent l="19050" t="19050" r="1587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84575" cy="20434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907303">
      <w:pPr>
        <w:pStyle w:val="Subtitle"/>
        <w:numPr>
          <w:ilvl w:val="0"/>
          <w:numId w:val="38"/>
        </w:numPr>
        <w:spacing w:line="240" w:lineRule="auto"/>
        <w:ind w:left="709" w:firstLine="556"/>
      </w:pPr>
      <w:r>
        <w:lastRenderedPageBreak/>
        <w:t>Use Case Diagram</w:t>
      </w:r>
    </w:p>
    <w:p w14:paraId="5C72E7ED" w14:textId="2C66E81D" w:rsidR="00E75DFF" w:rsidRPr="003C4072" w:rsidRDefault="00312025" w:rsidP="00823D9A">
      <w:pPr>
        <w:pStyle w:val="Subtitle"/>
        <w:ind w:left="1134" w:firstLine="1134"/>
      </w:pPr>
      <w:r>
        <w:rPr>
          <w:noProof/>
        </w:rPr>
        <mc:AlternateContent>
          <mc:Choice Requires="wps">
            <w:drawing>
              <wp:anchor distT="0" distB="0" distL="114300" distR="114300" simplePos="0" relativeHeight="251927552" behindDoc="1" locked="0" layoutInCell="1" allowOverlap="1" wp14:anchorId="28CE0036" wp14:editId="0349480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B278B24" w:rsidR="00E75DFF" w:rsidRPr="00CC54E6" w:rsidRDefault="00E75DFF" w:rsidP="00E75DFF">
                            <w:pPr>
                              <w:pStyle w:val="Caption"/>
                              <w:jc w:val="center"/>
                              <w:rPr>
                                <w:noProof/>
                                <w:spacing w:val="15"/>
                              </w:rPr>
                            </w:pPr>
                            <w:bookmarkStart w:id="34" w:name="_Toc102813923"/>
                            <w:r>
                              <w:t xml:space="preserve">Gambar </w:t>
                            </w:r>
                            <w:fldSimple w:instr=" SEQ Gambar \* ARABIC ">
                              <w:r w:rsidR="00BB39A6">
                                <w:rPr>
                                  <w:noProof/>
                                </w:rPr>
                                <w:t>6</w:t>
                              </w:r>
                            </w:fldSimple>
                            <w:r>
                              <w:t xml:space="preserve">. Use Case diagram </w:t>
                            </w:r>
                            <w:proofErr w:type="spellStart"/>
                            <w:r>
                              <w:t>aplikasi</w:t>
                            </w:r>
                            <w:proofErr w:type="spellEnd"/>
                            <w:r>
                              <w:t xml:space="preserve"> </w:t>
                            </w:r>
                            <w:proofErr w:type="spellStart"/>
                            <w:r>
                              <w:t>presensi</w:t>
                            </w:r>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B278B24" w:rsidR="00E75DFF" w:rsidRPr="00CC54E6" w:rsidRDefault="00E75DFF" w:rsidP="00E75DFF">
                      <w:pPr>
                        <w:pStyle w:val="Caption"/>
                        <w:jc w:val="center"/>
                        <w:rPr>
                          <w:noProof/>
                          <w:spacing w:val="15"/>
                        </w:rPr>
                      </w:pPr>
                      <w:bookmarkStart w:id="41" w:name="_Toc102813923"/>
                      <w:r>
                        <w:t xml:space="preserve">Gambar </w:t>
                      </w:r>
                      <w:r w:rsidR="000D24DC">
                        <w:fldChar w:fldCharType="begin"/>
                      </w:r>
                      <w:r w:rsidR="000D24DC">
                        <w:instrText xml:space="preserve"> SEQ Gambar \* ARABIC </w:instrText>
                      </w:r>
                      <w:r w:rsidR="000D24DC">
                        <w:fldChar w:fldCharType="separate"/>
                      </w:r>
                      <w:r w:rsidR="00BB39A6">
                        <w:rPr>
                          <w:noProof/>
                        </w:rPr>
                        <w:t>6</w:t>
                      </w:r>
                      <w:r w:rsidR="000D24DC">
                        <w:rPr>
                          <w:noProof/>
                        </w:rPr>
                        <w:fldChar w:fldCharType="end"/>
                      </w:r>
                      <w:r>
                        <w:t>. Use Case diagram aplikasi presensi</w:t>
                      </w:r>
                      <w:bookmarkEnd w:id="41"/>
                    </w:p>
                  </w:txbxContent>
                </v:textbox>
                <w10:wrap type="topAndBottom"/>
              </v:shape>
            </w:pict>
          </mc:Fallback>
        </mc:AlternateContent>
      </w:r>
      <w:r>
        <w:rPr>
          <w:noProof/>
        </w:rPr>
        <w:drawing>
          <wp:anchor distT="0" distB="0" distL="114300" distR="114300" simplePos="0" relativeHeight="251953152" behindDoc="0" locked="0" layoutInCell="1" allowOverlap="1" wp14:anchorId="28D719E0" wp14:editId="07585F20">
            <wp:simplePos x="0" y="0"/>
            <wp:positionH relativeFrom="column">
              <wp:posOffset>967105</wp:posOffset>
            </wp:positionH>
            <wp:positionV relativeFrom="paragraph">
              <wp:posOffset>1047750</wp:posOffset>
            </wp:positionV>
            <wp:extent cx="3893820" cy="2692400"/>
            <wp:effectExtent l="19050" t="19050" r="11430" b="1270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3F686717" w:rsidR="00E75DFF" w:rsidRPr="006A4E81" w:rsidRDefault="00E75DFF" w:rsidP="00E75DFF">
                            <w:pPr>
                              <w:pStyle w:val="Caption"/>
                              <w:jc w:val="center"/>
                            </w:pPr>
                            <w:bookmarkStart w:id="35" w:name="_Toc102813924"/>
                            <w:r>
                              <w:t xml:space="preserve">Gambar </w:t>
                            </w:r>
                            <w:fldSimple w:instr=" SEQ Gambar \* ARABIC ">
                              <w:r w:rsidR="00BB39A6">
                                <w:rPr>
                                  <w:noProof/>
                                </w:rPr>
                                <w:t>7</w:t>
                              </w:r>
                            </w:fldSimple>
                            <w:r>
                              <w:t>. Activity diagram logi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3F686717" w:rsidR="00E75DFF" w:rsidRPr="006A4E81" w:rsidRDefault="00E75DFF" w:rsidP="00E75DFF">
                      <w:pPr>
                        <w:pStyle w:val="Caption"/>
                        <w:jc w:val="center"/>
                      </w:pPr>
                      <w:bookmarkStart w:id="43" w:name="_Toc102813924"/>
                      <w:r>
                        <w:t xml:space="preserve">Gambar </w:t>
                      </w:r>
                      <w:r w:rsidR="000D24DC">
                        <w:fldChar w:fldCharType="begin"/>
                      </w:r>
                      <w:r w:rsidR="000D24DC">
                        <w:instrText xml:space="preserve"> SEQ Gambar \* ARABIC </w:instrText>
                      </w:r>
                      <w:r w:rsidR="000D24DC">
                        <w:fldChar w:fldCharType="separate"/>
                      </w:r>
                      <w:r w:rsidR="00BB39A6">
                        <w:rPr>
                          <w:noProof/>
                        </w:rPr>
                        <w:t>7</w:t>
                      </w:r>
                      <w:r w:rsidR="000D24DC">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77777777" w:rsidR="00E75DFF" w:rsidRPr="00C6264E" w:rsidRDefault="00E75DFF" w:rsidP="00E75DFF">
      <w:pPr>
        <w:pStyle w:val="Subtitle"/>
        <w:numPr>
          <w:ilvl w:val="0"/>
          <w:numId w:val="25"/>
        </w:numPr>
        <w:rPr>
          <w:lang w:val="en-US"/>
        </w:rPr>
      </w:pPr>
      <w:r>
        <w:rPr>
          <w:noProof/>
        </w:rPr>
        <w:drawing>
          <wp:anchor distT="0" distB="0" distL="114300" distR="114300" simplePos="0" relativeHeight="251929600" behindDoc="0" locked="0" layoutInCell="1" allowOverlap="1" wp14:anchorId="7D1D734C" wp14:editId="6DDD1C6C">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0" locked="0" layoutInCell="1" allowOverlap="1" wp14:anchorId="56985824" wp14:editId="2D7A2F20">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7A8A11C0" w:rsidR="00E75DFF" w:rsidRPr="00B42342" w:rsidRDefault="00E75DFF" w:rsidP="00E75DFF">
                            <w:pPr>
                              <w:pStyle w:val="Caption"/>
                              <w:jc w:val="center"/>
                              <w:rPr>
                                <w:noProof/>
                                <w:spacing w:val="15"/>
                                <w:lang w:val="id-ID"/>
                              </w:rPr>
                            </w:pPr>
                            <w:bookmarkStart w:id="36" w:name="_Toc102813925"/>
                            <w:r>
                              <w:t xml:space="preserve">Gambar </w:t>
                            </w:r>
                            <w:fldSimple w:instr=" SEQ Gambar \* ARABIC ">
                              <w:r w:rsidR="00BB39A6">
                                <w:rPr>
                                  <w:noProof/>
                                </w:rPr>
                                <w:t>8</w:t>
                              </w:r>
                            </w:fldSimple>
                            <w:r>
                              <w:t xml:space="preserve">. Activity diagram </w:t>
                            </w:r>
                            <w:proofErr w:type="spellStart"/>
                            <w:r>
                              <w:t>registrasi</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9.65pt;margin-top:255.15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774893BE" w14:textId="7A8A11C0" w:rsidR="00E75DFF" w:rsidRPr="00B42342" w:rsidRDefault="00E75DFF" w:rsidP="00E75DFF">
                      <w:pPr>
                        <w:pStyle w:val="Caption"/>
                        <w:jc w:val="center"/>
                        <w:rPr>
                          <w:noProof/>
                          <w:spacing w:val="15"/>
                          <w:lang w:val="id-ID"/>
                        </w:rPr>
                      </w:pPr>
                      <w:bookmarkStart w:id="45" w:name="_Toc102813925"/>
                      <w:r>
                        <w:t xml:space="preserve">Gambar </w:t>
                      </w:r>
                      <w:r w:rsidR="000D24DC">
                        <w:fldChar w:fldCharType="begin"/>
                      </w:r>
                      <w:r w:rsidR="000D24DC">
                        <w:instrText xml:space="preserve"> SEQ Gambar \* ARABIC </w:instrText>
                      </w:r>
                      <w:r w:rsidR="000D24DC">
                        <w:fldChar w:fldCharType="separate"/>
                      </w:r>
                      <w:r w:rsidR="00BB39A6">
                        <w:rPr>
                          <w:noProof/>
                        </w:rPr>
                        <w:t>8</w:t>
                      </w:r>
                      <w:r w:rsidR="000D24DC">
                        <w:rPr>
                          <w:noProof/>
                        </w:rPr>
                        <w:fldChar w:fldCharType="end"/>
                      </w:r>
                      <w:r>
                        <w:t>. Activity diagram registrasi</w:t>
                      </w:r>
                      <w:bookmarkEnd w:id="45"/>
                    </w:p>
                  </w:txbxContent>
                </v:textbox>
                <w10:wrap type="topAndBottom"/>
              </v:shape>
            </w:pict>
          </mc:Fallback>
        </mc:AlternateContent>
      </w:r>
      <w:r>
        <w:rPr>
          <w:lang w:val="en-US"/>
        </w:rPr>
        <w:t xml:space="preserve">Activity diagram </w:t>
      </w:r>
      <w:proofErr w:type="spellStart"/>
      <w:r>
        <w:rPr>
          <w:lang w:val="en-US"/>
        </w:rPr>
        <w:t>registrasi</w:t>
      </w:r>
      <w:proofErr w:type="spellEnd"/>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25CA63C7" w:rsidR="00E75DFF" w:rsidRPr="00072706" w:rsidRDefault="00E75DFF" w:rsidP="00E75DFF">
                            <w:pPr>
                              <w:pStyle w:val="Caption"/>
                              <w:jc w:val="center"/>
                              <w:rPr>
                                <w:noProof/>
                                <w:spacing w:val="15"/>
                              </w:rPr>
                            </w:pPr>
                            <w:bookmarkStart w:id="37" w:name="_Toc102813926"/>
                            <w:r>
                              <w:t xml:space="preserve">Gambar </w:t>
                            </w:r>
                            <w:fldSimple w:instr=" SEQ Gambar \* ARABIC ">
                              <w:r w:rsidR="00BB39A6">
                                <w:rPr>
                                  <w:noProof/>
                                </w:rPr>
                                <w:t>9</w:t>
                              </w:r>
                            </w:fldSimple>
                            <w:r>
                              <w:rPr>
                                <w:lang w:val="id-ID"/>
                              </w:rPr>
                              <w:t xml:space="preserve">. </w:t>
                            </w:r>
                            <w:r>
                              <w:rPr>
                                <w:lang w:val="id-ID"/>
                              </w:rPr>
                              <w:t>Activity diagram reset password</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25CA63C7" w:rsidR="00E75DFF" w:rsidRPr="00072706" w:rsidRDefault="00E75DFF" w:rsidP="00E75DFF">
                      <w:pPr>
                        <w:pStyle w:val="Caption"/>
                        <w:jc w:val="center"/>
                        <w:rPr>
                          <w:noProof/>
                          <w:spacing w:val="15"/>
                        </w:rPr>
                      </w:pPr>
                      <w:bookmarkStart w:id="47" w:name="_Toc102813926"/>
                      <w:r>
                        <w:t xml:space="preserve">Gambar </w:t>
                      </w:r>
                      <w:r w:rsidR="000D24DC">
                        <w:fldChar w:fldCharType="begin"/>
                      </w:r>
                      <w:r w:rsidR="000D24DC">
                        <w:instrText xml:space="preserve"> SEQ Gambar \* ARABIC </w:instrText>
                      </w:r>
                      <w:r w:rsidR="000D24DC">
                        <w:fldChar w:fldCharType="separate"/>
                      </w:r>
                      <w:r w:rsidR="00BB39A6">
                        <w:rPr>
                          <w:noProof/>
                        </w:rPr>
                        <w:t>9</w:t>
                      </w:r>
                      <w:r w:rsidR="000D24DC">
                        <w:rPr>
                          <w:noProof/>
                        </w:rPr>
                        <w:fldChar w:fldCharType="end"/>
                      </w:r>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16BC332E">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350A4522">
            <wp:simplePos x="0" y="0"/>
            <wp:positionH relativeFrom="column">
              <wp:posOffset>1210945</wp:posOffset>
            </wp:positionH>
            <wp:positionV relativeFrom="paragraph">
              <wp:posOffset>304108</wp:posOffset>
            </wp:positionV>
            <wp:extent cx="2454489" cy="6912000"/>
            <wp:effectExtent l="0" t="0" r="3175" b="3175"/>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3C3C5A08" w:rsidR="00E75DFF" w:rsidRPr="00D01BD7" w:rsidRDefault="00E75DFF" w:rsidP="00E75DFF">
                            <w:pPr>
                              <w:pStyle w:val="Caption"/>
                              <w:jc w:val="center"/>
                              <w:rPr>
                                <w:noProof/>
                                <w:spacing w:val="15"/>
                                <w:lang w:val="id-ID"/>
                              </w:rPr>
                            </w:pPr>
                            <w:bookmarkStart w:id="38" w:name="_Toc102813927"/>
                            <w:r>
                              <w:t xml:space="preserve">Gambar </w:t>
                            </w:r>
                            <w:fldSimple w:instr=" SEQ Gambar \* ARABIC ">
                              <w:r w:rsidR="00BB39A6">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3C3C5A08" w:rsidR="00E75DFF" w:rsidRPr="00D01BD7" w:rsidRDefault="00E75DFF" w:rsidP="00E75DFF">
                      <w:pPr>
                        <w:pStyle w:val="Caption"/>
                        <w:jc w:val="center"/>
                        <w:rPr>
                          <w:noProof/>
                          <w:spacing w:val="15"/>
                          <w:lang w:val="id-ID"/>
                        </w:rPr>
                      </w:pPr>
                      <w:bookmarkStart w:id="49" w:name="_Toc102813927"/>
                      <w:r>
                        <w:t xml:space="preserve">Gambar </w:t>
                      </w:r>
                      <w:r w:rsidR="000D24DC">
                        <w:fldChar w:fldCharType="begin"/>
                      </w:r>
                      <w:r w:rsidR="000D24DC">
                        <w:instrText xml:space="preserve"> SEQ Gambar \* ARABIC </w:instrText>
                      </w:r>
                      <w:r w:rsidR="000D24DC">
                        <w:fldChar w:fldCharType="separate"/>
                      </w:r>
                      <w:r w:rsidR="00BB39A6">
                        <w:rPr>
                          <w:noProof/>
                        </w:rPr>
                        <w:t>10</w:t>
                      </w:r>
                      <w:r w:rsidR="000D24DC">
                        <w:rPr>
                          <w:noProof/>
                        </w:rPr>
                        <w:fldChar w:fldCharType="end"/>
                      </w:r>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92D829A" w:rsidR="00E75DFF" w:rsidRPr="008851C8" w:rsidRDefault="00E75DFF" w:rsidP="00E75DFF">
                            <w:pPr>
                              <w:pStyle w:val="Caption"/>
                              <w:jc w:val="center"/>
                              <w:rPr>
                                <w:noProof/>
                                <w:spacing w:val="15"/>
                                <w:lang w:val="en-US"/>
                              </w:rPr>
                            </w:pPr>
                            <w:bookmarkStart w:id="39" w:name="_Toc102813928"/>
                            <w:r>
                              <w:t xml:space="preserve">Gambar </w:t>
                            </w:r>
                            <w:fldSimple w:instr=" SEQ Gambar \* ARABIC ">
                              <w:r w:rsidR="00BB39A6">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92D829A" w:rsidR="00E75DFF" w:rsidRPr="008851C8" w:rsidRDefault="00E75DFF" w:rsidP="00E75DFF">
                      <w:pPr>
                        <w:pStyle w:val="Caption"/>
                        <w:jc w:val="center"/>
                        <w:rPr>
                          <w:noProof/>
                          <w:spacing w:val="15"/>
                          <w:lang w:val="en-US"/>
                        </w:rPr>
                      </w:pPr>
                      <w:bookmarkStart w:id="51" w:name="_Toc102813928"/>
                      <w:r>
                        <w:t xml:space="preserve">Gambar </w:t>
                      </w:r>
                      <w:r w:rsidR="000D24DC">
                        <w:fldChar w:fldCharType="begin"/>
                      </w:r>
                      <w:r w:rsidR="000D24DC">
                        <w:instrText xml:space="preserve"> SEQ Gambar \* ARABIC </w:instrText>
                      </w:r>
                      <w:r w:rsidR="000D24DC">
                        <w:fldChar w:fldCharType="separate"/>
                      </w:r>
                      <w:r w:rsidR="00BB39A6">
                        <w:rPr>
                          <w:noProof/>
                        </w:rPr>
                        <w:t>11</w:t>
                      </w:r>
                      <w:r w:rsidR="000D24DC">
                        <w:rPr>
                          <w:noProof/>
                        </w:rPr>
                        <w:fldChar w:fldCharType="end"/>
                      </w:r>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67FE213A" w:rsidR="00E75DFF" w:rsidRPr="00381577" w:rsidRDefault="00B522BE" w:rsidP="00E75DFF">
      <w:pPr>
        <w:pStyle w:val="Subtitle"/>
        <w:numPr>
          <w:ilvl w:val="0"/>
          <w:numId w:val="25"/>
        </w:numPr>
        <w:rPr>
          <w:lang w:val="en-US"/>
        </w:rPr>
      </w:pPr>
      <w:r>
        <w:rPr>
          <w:noProof/>
        </w:rPr>
        <mc:AlternateContent>
          <mc:Choice Requires="wps">
            <w:drawing>
              <wp:anchor distT="0" distB="0" distL="114300" distR="114300" simplePos="0" relativeHeight="251937792" behindDoc="0" locked="0" layoutInCell="1" allowOverlap="1" wp14:anchorId="3D9A0DD5" wp14:editId="2223EC2E">
                <wp:simplePos x="0" y="0"/>
                <wp:positionH relativeFrom="column">
                  <wp:posOffset>92964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7389DC03" w:rsidR="00E75DFF" w:rsidRPr="00AD22C3" w:rsidRDefault="00E75DFF" w:rsidP="00E75DFF">
                            <w:pPr>
                              <w:pStyle w:val="Caption"/>
                              <w:jc w:val="center"/>
                              <w:rPr>
                                <w:noProof/>
                                <w:spacing w:val="15"/>
                                <w:lang w:val="en-US"/>
                              </w:rPr>
                            </w:pPr>
                            <w:bookmarkStart w:id="40" w:name="_Toc102813929"/>
                            <w:r>
                              <w:t xml:space="preserve">Gambar </w:t>
                            </w:r>
                            <w:fldSimple w:instr=" SEQ Gambar \* ARABIC ">
                              <w:r w:rsidR="00BB39A6">
                                <w:rPr>
                                  <w:noProof/>
                                </w:rPr>
                                <w:t>12</w:t>
                              </w:r>
                            </w:fldSimple>
                            <w:r>
                              <w:t xml:space="preserve">. Activity diagram menu profile </w:t>
                            </w:r>
                            <w:proofErr w:type="spellStart"/>
                            <w:r>
                              <w:t>aplika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3.2pt;margin-top:266.45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Mw/et4QAAAAsBAAAPAAAAZHJzL2Rvd25yZXYueG1sTI8xT8MwEIV3JP6D&#10;dUgsiDo0aVRCnKqqYIClInTp5sZuHIjPke204d9zncp27+7p3ffK1WR7dtI+dA4FPM0SYBobpzps&#10;Bey+3h6XwEKUqGTvUAv41QFW1e1NKQvlzvipT3VsGYVgKKQAE+NQcB4ao60MMzdopNvReSsjSd9y&#10;5eWZwm3P50mScys7pA9GDnpjdPNTj1bANttvzcN4fP1YZ6l/342b/Luthbi/m9YvwKKe4tUMF3xC&#10;h4qYDm5EFVhPOsszsgpYpPNnYOTIFykNh8smTYBXJf/fofoDAAD//wMAUEsBAi0AFAAGAAgAAAAh&#10;ALaDOJL+AAAA4QEAABMAAAAAAAAAAAAAAAAAAAAAAFtDb250ZW50X1R5cGVzXS54bWxQSwECLQAU&#10;AAYACAAAACEAOP0h/9YAAACUAQAACwAAAAAAAAAAAAAAAAAvAQAAX3JlbHMvLnJlbHNQSwECLQAU&#10;AAYACAAAACEAzw+YrxoCAABABAAADgAAAAAAAAAAAAAAAAAuAgAAZHJzL2Uyb0RvYy54bWxQSwEC&#10;LQAUAAYACAAAACEAjMP3reEAAAALAQAADwAAAAAAAAAAAAAAAAB0BAAAZHJzL2Rvd25yZXYueG1s&#10;UEsFBgAAAAAEAAQA8wAAAIIFAAAAAA==&#10;" stroked="f">
                <v:textbox style="mso-fit-shape-to-text:t" inset="0,0,0,0">
                  <w:txbxContent>
                    <w:p w14:paraId="7E523650" w14:textId="7389DC03" w:rsidR="00E75DFF" w:rsidRPr="00AD22C3" w:rsidRDefault="00E75DFF" w:rsidP="00E75DFF">
                      <w:pPr>
                        <w:pStyle w:val="Caption"/>
                        <w:jc w:val="center"/>
                        <w:rPr>
                          <w:noProof/>
                          <w:spacing w:val="15"/>
                          <w:lang w:val="en-US"/>
                        </w:rPr>
                      </w:pPr>
                      <w:bookmarkStart w:id="53" w:name="_Toc102813929"/>
                      <w:r>
                        <w:t xml:space="preserve">Gambar </w:t>
                      </w:r>
                      <w:r w:rsidR="000D24DC">
                        <w:fldChar w:fldCharType="begin"/>
                      </w:r>
                      <w:r w:rsidR="000D24DC">
                        <w:instrText xml:space="preserve"> SEQ Gambar \* ARABIC </w:instrText>
                      </w:r>
                      <w:r w:rsidR="000D24DC">
                        <w:fldChar w:fldCharType="separate"/>
                      </w:r>
                      <w:r w:rsidR="00BB39A6">
                        <w:rPr>
                          <w:noProof/>
                        </w:rPr>
                        <w:t>12</w:t>
                      </w:r>
                      <w:r w:rsidR="000D24DC">
                        <w:rPr>
                          <w:noProof/>
                        </w:rPr>
                        <w:fldChar w:fldCharType="end"/>
                      </w:r>
                      <w:r>
                        <w:t>. Activity diagram menu profile aplikasi</w:t>
                      </w:r>
                      <w:bookmarkEnd w:id="53"/>
                    </w:p>
                  </w:txbxContent>
                </v:textbox>
                <w10:wrap type="topAndBottom"/>
              </v:shape>
            </w:pict>
          </mc:Fallback>
        </mc:AlternateContent>
      </w:r>
      <w:r w:rsidR="00E75DFF">
        <w:rPr>
          <w:noProof/>
          <w:lang w:val="en-US"/>
        </w:rPr>
        <w:drawing>
          <wp:anchor distT="0" distB="0" distL="114300" distR="114300" simplePos="0" relativeHeight="251936768" behindDoc="0" locked="0" layoutInCell="1" allowOverlap="1" wp14:anchorId="442BC80F" wp14:editId="74728C8C">
            <wp:simplePos x="0" y="0"/>
            <wp:positionH relativeFrom="column">
              <wp:posOffset>928370</wp:posOffset>
            </wp:positionH>
            <wp:positionV relativeFrom="paragraph">
              <wp:posOffset>313690</wp:posOffset>
            </wp:positionV>
            <wp:extent cx="3222625" cy="3013075"/>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114CE139" w:rsidR="00E75DFF" w:rsidRPr="00007538" w:rsidRDefault="00E75DFF" w:rsidP="00E75DFF">
                            <w:pPr>
                              <w:pStyle w:val="Caption"/>
                              <w:jc w:val="center"/>
                              <w:rPr>
                                <w:noProof/>
                                <w:spacing w:val="15"/>
                                <w:lang w:val="en-US"/>
                              </w:rPr>
                            </w:pPr>
                            <w:bookmarkStart w:id="41" w:name="_Toc102813930"/>
                            <w:r>
                              <w:t xml:space="preserve">Gambar </w:t>
                            </w:r>
                            <w:fldSimple w:instr=" SEQ Gambar \* ARABIC ">
                              <w:r w:rsidR="00BB39A6">
                                <w:rPr>
                                  <w:noProof/>
                                </w:rPr>
                                <w:t>13</w:t>
                              </w:r>
                            </w:fldSimple>
                            <w:r>
                              <w:t xml:space="preserve">. Activity update </w:t>
                            </w:r>
                            <w:proofErr w:type="spellStart"/>
                            <w:r>
                              <w:t>foto</w:t>
                            </w:r>
                            <w:proofErr w:type="spellEnd"/>
                            <w:r>
                              <w:t xml:space="preserve"> profi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114CE139" w:rsidR="00E75DFF" w:rsidRPr="00007538" w:rsidRDefault="00E75DFF" w:rsidP="00E75DFF">
                      <w:pPr>
                        <w:pStyle w:val="Caption"/>
                        <w:jc w:val="center"/>
                        <w:rPr>
                          <w:noProof/>
                          <w:spacing w:val="15"/>
                          <w:lang w:val="en-US"/>
                        </w:rPr>
                      </w:pPr>
                      <w:bookmarkStart w:id="55" w:name="_Toc102813930"/>
                      <w:r>
                        <w:t xml:space="preserve">Gambar </w:t>
                      </w:r>
                      <w:r w:rsidR="000D24DC">
                        <w:fldChar w:fldCharType="begin"/>
                      </w:r>
                      <w:r w:rsidR="000D24DC">
                        <w:instrText xml:space="preserve"> SEQ Gambar \* ARABIC </w:instrText>
                      </w:r>
                      <w:r w:rsidR="000D24DC">
                        <w:fldChar w:fldCharType="separate"/>
                      </w:r>
                      <w:r w:rsidR="00BB39A6">
                        <w:rPr>
                          <w:noProof/>
                        </w:rPr>
                        <w:t>13</w:t>
                      </w:r>
                      <w:r w:rsidR="000D24DC">
                        <w:rPr>
                          <w:noProof/>
                        </w:rPr>
                        <w:fldChar w:fldCharType="end"/>
                      </w:r>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0E0E7B19" w:rsidR="00E75DFF" w:rsidRPr="00FD45E6" w:rsidRDefault="00E75DFF" w:rsidP="00E75DFF">
                            <w:pPr>
                              <w:pStyle w:val="Caption"/>
                              <w:jc w:val="center"/>
                              <w:rPr>
                                <w:noProof/>
                                <w:spacing w:val="15"/>
                                <w:lang w:val="en-US"/>
                              </w:rPr>
                            </w:pPr>
                            <w:bookmarkStart w:id="42" w:name="_Toc102813931"/>
                            <w:r>
                              <w:t xml:space="preserve">Gambar </w:t>
                            </w:r>
                            <w:fldSimple w:instr=" SEQ Gambar \* ARABIC ">
                              <w:r w:rsidR="00BB39A6">
                                <w:rPr>
                                  <w:noProof/>
                                </w:rPr>
                                <w:t>14</w:t>
                              </w:r>
                            </w:fldSimple>
                            <w:r>
                              <w:t>. Activity diagram update usernam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0E0E7B19" w:rsidR="00E75DFF" w:rsidRPr="00FD45E6" w:rsidRDefault="00E75DFF" w:rsidP="00E75DFF">
                      <w:pPr>
                        <w:pStyle w:val="Caption"/>
                        <w:jc w:val="center"/>
                        <w:rPr>
                          <w:noProof/>
                          <w:spacing w:val="15"/>
                          <w:lang w:val="en-US"/>
                        </w:rPr>
                      </w:pPr>
                      <w:bookmarkStart w:id="57" w:name="_Toc102813931"/>
                      <w:r>
                        <w:t xml:space="preserve">Gambar </w:t>
                      </w:r>
                      <w:r w:rsidR="000D24DC">
                        <w:fldChar w:fldCharType="begin"/>
                      </w:r>
                      <w:r w:rsidR="000D24DC">
                        <w:instrText xml:space="preserve"> SEQ Gambar \* ARABIC </w:instrText>
                      </w:r>
                      <w:r w:rsidR="000D24DC">
                        <w:fldChar w:fldCharType="separate"/>
                      </w:r>
                      <w:r w:rsidR="00BB39A6">
                        <w:rPr>
                          <w:noProof/>
                        </w:rPr>
                        <w:t>14</w:t>
                      </w:r>
                      <w:r w:rsidR="000D24DC">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1E01D2B4">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74E48E4C">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779A927D" w:rsidR="00E75DFF" w:rsidRPr="008D5189" w:rsidRDefault="00E75DFF" w:rsidP="00E75DFF">
                            <w:pPr>
                              <w:pStyle w:val="Caption"/>
                              <w:jc w:val="center"/>
                              <w:rPr>
                                <w:noProof/>
                                <w:spacing w:val="15"/>
                                <w:lang w:val="en-US"/>
                              </w:rPr>
                            </w:pPr>
                            <w:bookmarkStart w:id="43" w:name="_Toc102813932"/>
                            <w:r>
                              <w:t xml:space="preserve">Gambar </w:t>
                            </w:r>
                            <w:fldSimple w:instr=" SEQ Gambar \* ARABIC ">
                              <w:r w:rsidR="00BB39A6">
                                <w:rPr>
                                  <w:noProof/>
                                </w:rPr>
                                <w:t>15</w:t>
                              </w:r>
                            </w:fldSimple>
                            <w:r>
                              <w:rPr>
                                <w:lang w:val="id-ID"/>
                              </w:rPr>
                              <w:t xml:space="preserve">. </w:t>
                            </w:r>
                            <w:r>
                              <w:rPr>
                                <w:lang w:val="id-ID"/>
                              </w:rPr>
                              <w:t>Activity diagram ganti emai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13.95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2941DA79" w14:textId="779A927D" w:rsidR="00E75DFF" w:rsidRPr="008D5189" w:rsidRDefault="00E75DFF" w:rsidP="00E75DFF">
                      <w:pPr>
                        <w:pStyle w:val="Caption"/>
                        <w:jc w:val="center"/>
                        <w:rPr>
                          <w:noProof/>
                          <w:spacing w:val="15"/>
                          <w:lang w:val="en-US"/>
                        </w:rPr>
                      </w:pPr>
                      <w:bookmarkStart w:id="59" w:name="_Toc102813932"/>
                      <w:r>
                        <w:t xml:space="preserve">Gambar </w:t>
                      </w:r>
                      <w:r w:rsidR="000D24DC">
                        <w:fldChar w:fldCharType="begin"/>
                      </w:r>
                      <w:r w:rsidR="000D24DC">
                        <w:instrText xml:space="preserve"> SEQ Gambar \* ARABIC </w:instrText>
                      </w:r>
                      <w:r w:rsidR="000D24DC">
                        <w:fldChar w:fldCharType="separate"/>
                      </w:r>
                      <w:r w:rsidR="00BB39A6">
                        <w:rPr>
                          <w:noProof/>
                        </w:rPr>
                        <w:t>15</w:t>
                      </w:r>
                      <w:r w:rsidR="000D24DC">
                        <w:rPr>
                          <w:noProof/>
                        </w:rPr>
                        <w:fldChar w:fldCharType="end"/>
                      </w:r>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049999A1">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45BB6719" w:rsidR="00E75DFF" w:rsidRPr="00401D2C" w:rsidRDefault="00E75DFF" w:rsidP="00E75DFF">
                            <w:pPr>
                              <w:pStyle w:val="Caption"/>
                              <w:jc w:val="center"/>
                              <w:rPr>
                                <w:noProof/>
                                <w:spacing w:val="15"/>
                                <w:lang w:val="id-ID"/>
                              </w:rPr>
                            </w:pPr>
                            <w:bookmarkStart w:id="44" w:name="_Toc102813933"/>
                            <w:r>
                              <w:t xml:space="preserve">Gambar </w:t>
                            </w:r>
                            <w:fldSimple w:instr=" SEQ Gambar \* ARABIC ">
                              <w:r w:rsidR="00BB39A6">
                                <w:rPr>
                                  <w:noProof/>
                                </w:rPr>
                                <w:t>16</w:t>
                              </w:r>
                            </w:fldSimple>
                            <w:r>
                              <w:rPr>
                                <w:lang w:val="id-ID"/>
                              </w:rPr>
                              <w:t xml:space="preserve">. </w:t>
                            </w:r>
                            <w:r>
                              <w:rPr>
                                <w:lang w:val="id-ID"/>
                              </w:rPr>
                              <w:t>Activity diagram verifikasi emai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45BB6719" w:rsidR="00E75DFF" w:rsidRPr="00401D2C" w:rsidRDefault="00E75DFF" w:rsidP="00E75DFF">
                      <w:pPr>
                        <w:pStyle w:val="Caption"/>
                        <w:jc w:val="center"/>
                        <w:rPr>
                          <w:noProof/>
                          <w:spacing w:val="15"/>
                          <w:lang w:val="id-ID"/>
                        </w:rPr>
                      </w:pPr>
                      <w:bookmarkStart w:id="61" w:name="_Toc102813933"/>
                      <w:r>
                        <w:t xml:space="preserve">Gambar </w:t>
                      </w:r>
                      <w:r w:rsidR="000D24DC">
                        <w:fldChar w:fldCharType="begin"/>
                      </w:r>
                      <w:r w:rsidR="000D24DC">
                        <w:instrText xml:space="preserve"> SEQ Gambar \* ARABIC </w:instrText>
                      </w:r>
                      <w:r w:rsidR="000D24DC">
                        <w:fldChar w:fldCharType="separate"/>
                      </w:r>
                      <w:r w:rsidR="00BB39A6">
                        <w:rPr>
                          <w:noProof/>
                        </w:rPr>
                        <w:t>16</w:t>
                      </w:r>
                      <w:r w:rsidR="000D24DC">
                        <w:rPr>
                          <w:noProof/>
                        </w:rPr>
                        <w:fldChar w:fldCharType="end"/>
                      </w:r>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77CCAE94">
            <wp:simplePos x="0" y="0"/>
            <wp:positionH relativeFrom="column">
              <wp:posOffset>1068070</wp:posOffset>
            </wp:positionH>
            <wp:positionV relativeFrom="paragraph">
              <wp:posOffset>267970</wp:posOffset>
            </wp:positionV>
            <wp:extent cx="3130550" cy="3201035"/>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2C2885FB">
            <wp:simplePos x="0" y="0"/>
            <wp:positionH relativeFrom="column">
              <wp:posOffset>1127760</wp:posOffset>
            </wp:positionH>
            <wp:positionV relativeFrom="paragraph">
              <wp:posOffset>3759835</wp:posOffset>
            </wp:positionV>
            <wp:extent cx="3070860" cy="381889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B731254">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60B5FB56" w:rsidR="00E75DFF" w:rsidRPr="00395DCF" w:rsidRDefault="00E75DFF" w:rsidP="00E75DFF">
                            <w:pPr>
                              <w:pStyle w:val="Caption"/>
                              <w:jc w:val="center"/>
                              <w:rPr>
                                <w:noProof/>
                                <w:spacing w:val="15"/>
                                <w:lang w:val="en-US"/>
                              </w:rPr>
                            </w:pPr>
                            <w:bookmarkStart w:id="45" w:name="_Toc102813934"/>
                            <w:r>
                              <w:t xml:space="preserve">Gambar </w:t>
                            </w:r>
                            <w:fldSimple w:instr=" SEQ Gambar \* ARABIC ">
                              <w:r w:rsidR="00BB39A6">
                                <w:rPr>
                                  <w:noProof/>
                                </w:rPr>
                                <w:t>17</w:t>
                              </w:r>
                            </w:fldSimple>
                            <w:r>
                              <w:rPr>
                                <w:lang w:val="id-ID"/>
                              </w:rPr>
                              <w:t xml:space="preserve">. </w:t>
                            </w:r>
                            <w:r>
                              <w:rPr>
                                <w:lang w:val="id-ID"/>
                              </w:rPr>
                              <w:t>Activity diagram ganti passwo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60B5FB56" w:rsidR="00E75DFF" w:rsidRPr="00395DCF" w:rsidRDefault="00E75DFF" w:rsidP="00E75DFF">
                      <w:pPr>
                        <w:pStyle w:val="Caption"/>
                        <w:jc w:val="center"/>
                        <w:rPr>
                          <w:noProof/>
                          <w:spacing w:val="15"/>
                          <w:lang w:val="en-US"/>
                        </w:rPr>
                      </w:pPr>
                      <w:bookmarkStart w:id="63" w:name="_Toc102813934"/>
                      <w:r>
                        <w:t xml:space="preserve">Gambar </w:t>
                      </w:r>
                      <w:r w:rsidR="000D24DC">
                        <w:fldChar w:fldCharType="begin"/>
                      </w:r>
                      <w:r w:rsidR="000D24DC">
                        <w:instrText xml:space="preserve"> SEQ Gambar \* ARABIC </w:instrText>
                      </w:r>
                      <w:r w:rsidR="000D24DC">
                        <w:fldChar w:fldCharType="separate"/>
                      </w:r>
                      <w:r w:rsidR="00BB39A6">
                        <w:rPr>
                          <w:noProof/>
                        </w:rPr>
                        <w:t>17</w:t>
                      </w:r>
                      <w:r w:rsidR="000D24DC">
                        <w:rPr>
                          <w:noProof/>
                        </w:rPr>
                        <w:fldChar w:fldCharType="end"/>
                      </w:r>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06D9C1B6" w:rsidR="00E75DFF" w:rsidRPr="003248BB" w:rsidRDefault="00E75DFF" w:rsidP="00E75DFF">
                            <w:pPr>
                              <w:pStyle w:val="Caption"/>
                              <w:jc w:val="center"/>
                              <w:rPr>
                                <w:rFonts w:eastAsiaTheme="majorEastAsia"/>
                                <w:noProof/>
                                <w:spacing w:val="15"/>
                                <w:lang w:val="id-ID"/>
                              </w:rPr>
                            </w:pPr>
                            <w:bookmarkStart w:id="46" w:name="_Toc102813935"/>
                            <w:r>
                              <w:t xml:space="preserve">Gambar </w:t>
                            </w:r>
                            <w:fldSimple w:instr=" SEQ Gambar \* ARABIC ">
                              <w:r w:rsidR="00BB39A6">
                                <w:rPr>
                                  <w:noProof/>
                                </w:rPr>
                                <w:t>18</w:t>
                              </w:r>
                            </w:fldSimple>
                            <w:r>
                              <w:rPr>
                                <w:lang w:val="id-ID"/>
                              </w:rPr>
                              <w:t xml:space="preserve">. </w:t>
                            </w:r>
                            <w:r>
                              <w:rPr>
                                <w:lang w:val="id-ID"/>
                              </w:rPr>
                              <w:t>Activity diagram lapor masalah pada aplikas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06D9C1B6" w:rsidR="00E75DFF" w:rsidRPr="003248BB" w:rsidRDefault="00E75DFF" w:rsidP="00E75DFF">
                      <w:pPr>
                        <w:pStyle w:val="Caption"/>
                        <w:jc w:val="center"/>
                        <w:rPr>
                          <w:rFonts w:eastAsiaTheme="majorEastAsia"/>
                          <w:noProof/>
                          <w:spacing w:val="15"/>
                          <w:lang w:val="id-ID"/>
                        </w:rPr>
                      </w:pPr>
                      <w:bookmarkStart w:id="65" w:name="_Toc102813935"/>
                      <w:r>
                        <w:t xml:space="preserve">Gambar </w:t>
                      </w:r>
                      <w:r w:rsidR="000D24DC">
                        <w:fldChar w:fldCharType="begin"/>
                      </w:r>
                      <w:r w:rsidR="000D24DC">
                        <w:instrText xml:space="preserve"> SEQ Gambar \* ARABIC </w:instrText>
                      </w:r>
                      <w:r w:rsidR="000D24DC">
                        <w:fldChar w:fldCharType="separate"/>
                      </w:r>
                      <w:r w:rsidR="00BB39A6">
                        <w:rPr>
                          <w:noProof/>
                        </w:rPr>
                        <w:t>18</w:t>
                      </w:r>
                      <w:r w:rsidR="000D24DC">
                        <w:rPr>
                          <w:noProof/>
                        </w:rPr>
                        <w:fldChar w:fldCharType="end"/>
                      </w:r>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0CFDA0F5" w:rsidR="00E75DFF" w:rsidRPr="00AE49CF" w:rsidRDefault="00E75DFF" w:rsidP="00E75DFF">
                            <w:pPr>
                              <w:pStyle w:val="Caption"/>
                              <w:jc w:val="center"/>
                              <w:rPr>
                                <w:rFonts w:eastAsiaTheme="majorEastAsia"/>
                                <w:noProof/>
                                <w:spacing w:val="15"/>
                                <w:lang w:val="id-ID"/>
                              </w:rPr>
                            </w:pPr>
                            <w:bookmarkStart w:id="47" w:name="_Toc102813936"/>
                            <w:r>
                              <w:t xml:space="preserve">Gambar </w:t>
                            </w:r>
                            <w:fldSimple w:instr=" SEQ Gambar \* ARABIC ">
                              <w:r w:rsidR="00BB39A6">
                                <w:rPr>
                                  <w:noProof/>
                                </w:rPr>
                                <w:t>19</w:t>
                              </w:r>
                            </w:fldSimple>
                            <w:r>
                              <w:rPr>
                                <w:lang w:val="id-ID"/>
                              </w:rPr>
                              <w:t xml:space="preserve">. </w:t>
                            </w:r>
                            <w:r>
                              <w:rPr>
                                <w:lang w:val="id-ID"/>
                              </w:rPr>
                              <w:t>Activity diagram tentang aplikasi</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0CFDA0F5" w:rsidR="00E75DFF" w:rsidRPr="00AE49CF" w:rsidRDefault="00E75DFF" w:rsidP="00E75DFF">
                      <w:pPr>
                        <w:pStyle w:val="Caption"/>
                        <w:jc w:val="center"/>
                        <w:rPr>
                          <w:rFonts w:eastAsiaTheme="majorEastAsia"/>
                          <w:noProof/>
                          <w:spacing w:val="15"/>
                          <w:lang w:val="id-ID"/>
                        </w:rPr>
                      </w:pPr>
                      <w:bookmarkStart w:id="67" w:name="_Toc102813936"/>
                      <w:r>
                        <w:t xml:space="preserve">Gambar </w:t>
                      </w:r>
                      <w:r w:rsidR="000D24DC">
                        <w:fldChar w:fldCharType="begin"/>
                      </w:r>
                      <w:r w:rsidR="000D24DC">
                        <w:instrText xml:space="preserve"> SEQ Gambar \* ARABIC </w:instrText>
                      </w:r>
                      <w:r w:rsidR="000D24DC">
                        <w:fldChar w:fldCharType="separate"/>
                      </w:r>
                      <w:r w:rsidR="00BB39A6">
                        <w:rPr>
                          <w:noProof/>
                        </w:rPr>
                        <w:t>19</w:t>
                      </w:r>
                      <w:r w:rsidR="000D24DC">
                        <w:rPr>
                          <w:noProof/>
                        </w:rPr>
                        <w:fldChar w:fldCharType="end"/>
                      </w:r>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5666A1FE" w:rsidR="00E75DFF" w:rsidRPr="00F372AC" w:rsidRDefault="00E75DFF" w:rsidP="00E75DFF">
                            <w:pPr>
                              <w:pStyle w:val="Caption"/>
                              <w:jc w:val="center"/>
                              <w:rPr>
                                <w:noProof/>
                                <w:spacing w:val="15"/>
                                <w:lang w:val="en-US"/>
                              </w:rPr>
                            </w:pPr>
                            <w:bookmarkStart w:id="48" w:name="_Toc102813937"/>
                            <w:r>
                              <w:t xml:space="preserve">Gambar </w:t>
                            </w:r>
                            <w:fldSimple w:instr=" SEQ Gambar \* ARABIC ">
                              <w:r w:rsidR="00BB39A6">
                                <w:rPr>
                                  <w:noProof/>
                                </w:rPr>
                                <w:t>20</w:t>
                              </w:r>
                            </w:fldSimple>
                            <w:r>
                              <w:rPr>
                                <w:lang w:val="id-ID"/>
                              </w:rPr>
                              <w:t xml:space="preserve">. </w:t>
                            </w:r>
                            <w:r>
                              <w:rPr>
                                <w:lang w:val="id-ID"/>
                              </w:rPr>
                              <w:t>Activity diagram keluar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5666A1FE" w:rsidR="00E75DFF" w:rsidRPr="00F372AC" w:rsidRDefault="00E75DFF" w:rsidP="00E75DFF">
                      <w:pPr>
                        <w:pStyle w:val="Caption"/>
                        <w:jc w:val="center"/>
                        <w:rPr>
                          <w:noProof/>
                          <w:spacing w:val="15"/>
                          <w:lang w:val="en-US"/>
                        </w:rPr>
                      </w:pPr>
                      <w:bookmarkStart w:id="69" w:name="_Toc102813937"/>
                      <w:r>
                        <w:t xml:space="preserve">Gambar </w:t>
                      </w:r>
                      <w:r w:rsidR="000D24DC">
                        <w:fldChar w:fldCharType="begin"/>
                      </w:r>
                      <w:r w:rsidR="000D24DC">
                        <w:instrText xml:space="preserve"> SEQ Gambar \* ARABIC </w:instrText>
                      </w:r>
                      <w:r w:rsidR="000D24DC">
                        <w:fldChar w:fldCharType="separate"/>
                      </w:r>
                      <w:r w:rsidR="00BB39A6">
                        <w:rPr>
                          <w:noProof/>
                        </w:rPr>
                        <w:t>20</w:t>
                      </w:r>
                      <w:r w:rsidR="000D24DC">
                        <w:rPr>
                          <w:noProof/>
                        </w:rPr>
                        <w:fldChar w:fldCharType="end"/>
                      </w:r>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777CE3C">
            <wp:simplePos x="0" y="0"/>
            <wp:positionH relativeFrom="column">
              <wp:posOffset>984250</wp:posOffset>
            </wp:positionH>
            <wp:positionV relativeFrom="paragraph">
              <wp:posOffset>3928110</wp:posOffset>
            </wp:positionV>
            <wp:extent cx="3353435" cy="3636645"/>
            <wp:effectExtent l="0" t="0" r="0" b="190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7C20A300" w:rsidR="007C4827" w:rsidRPr="00D25DA7" w:rsidRDefault="0026295A" w:rsidP="007C4827">
      <w:pPr>
        <w:pStyle w:val="Subtitle"/>
        <w:numPr>
          <w:ilvl w:val="0"/>
          <w:numId w:val="50"/>
        </w:numPr>
        <w:rPr>
          <w:lang w:val="en-US"/>
        </w:rPr>
      </w:pPr>
      <w:r>
        <w:rPr>
          <w:rFonts w:eastAsiaTheme="minorHAnsi"/>
          <w:i/>
          <w:iCs/>
          <w:noProof/>
          <w:spacing w:val="0"/>
          <w:szCs w:val="18"/>
        </w:rPr>
        <w:drawing>
          <wp:anchor distT="0" distB="0" distL="114300" distR="114300" simplePos="0" relativeHeight="251993088" behindDoc="0" locked="0" layoutInCell="1" allowOverlap="1" wp14:anchorId="1709F610" wp14:editId="525DB44F">
            <wp:simplePos x="0" y="0"/>
            <wp:positionH relativeFrom="column">
              <wp:posOffset>784860</wp:posOffset>
            </wp:positionH>
            <wp:positionV relativeFrom="paragraph">
              <wp:posOffset>317500</wp:posOffset>
            </wp:positionV>
            <wp:extent cx="4159250" cy="1979930"/>
            <wp:effectExtent l="19050" t="19050" r="12700" b="2032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59250" cy="1979930"/>
                    </a:xfrm>
                    <a:prstGeom prst="rect">
                      <a:avLst/>
                    </a:prstGeom>
                    <a:noFill/>
                    <a:ln w="12700">
                      <a:solidFill>
                        <a:schemeClr val="tx1"/>
                      </a:solidFill>
                    </a:ln>
                  </pic:spPr>
                </pic:pic>
              </a:graphicData>
            </a:graphic>
          </wp:anchor>
        </w:drawing>
      </w:r>
      <w:r w:rsidR="00A702F1">
        <w:rPr>
          <w:noProof/>
        </w:rPr>
        <mc:AlternateContent>
          <mc:Choice Requires="wps">
            <w:drawing>
              <wp:anchor distT="0" distB="0" distL="114300" distR="114300" simplePos="0" relativeHeight="251995136" behindDoc="0" locked="0" layoutInCell="1" allowOverlap="1" wp14:anchorId="4EC01D61" wp14:editId="373A9736">
                <wp:simplePos x="0" y="0"/>
                <wp:positionH relativeFrom="column">
                  <wp:posOffset>783244</wp:posOffset>
                </wp:positionH>
                <wp:positionV relativeFrom="paragraph">
                  <wp:posOffset>233870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71F74EE8" w:rsidR="00E15033" w:rsidRPr="005A5599" w:rsidRDefault="00E15033" w:rsidP="00E15033">
                            <w:pPr>
                              <w:pStyle w:val="Caption"/>
                              <w:jc w:val="center"/>
                              <w:rPr>
                                <w:noProof/>
                              </w:rPr>
                            </w:pPr>
                            <w:bookmarkStart w:id="49" w:name="_Toc102813938"/>
                            <w:r>
                              <w:t xml:space="preserve">Gambar </w:t>
                            </w:r>
                            <w:fldSimple w:instr=" SEQ Gambar \* ARABIC ">
                              <w:r w:rsidR="00BB39A6">
                                <w:rPr>
                                  <w:noProof/>
                                </w:rPr>
                                <w:t>21</w:t>
                              </w:r>
                            </w:fldSimple>
                            <w:r>
                              <w:t>. Sequence diagram logi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1.65pt;margin-top:184.1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4FTfT+AAAAALAQAADwAAAGRycy9kb3ducmV2LnhtbEyPMU/DMBCFdyT+&#10;g3VILIg6NFFapXGqqoIBlorQpZsbu3EgPke204Z/z5UFtvfunt59V64n27Oz9qFzKOBplgDT2DjV&#10;YStg//HyuAQWokQle4dawLcOsK5ub0pZKHfBd32uY8uoBEMhBZgYh4Lz0BhtZZi5QSPtTs5bGcn6&#10;lisvL1Ruez5Pkpxb2SFdMHLQW6Obr3q0AnbZYWcextPz2yZL/et+3OafbS3E/d20WQGLeop/Ybji&#10;EzpUxHR0I6rAevLzNKWogDRfkqDEYnEVx99JBrwq+f8fqh8AAAD//wMAUEsBAi0AFAAGAAgAAAAh&#10;ALaDOJL+AAAA4QEAABMAAAAAAAAAAAAAAAAAAAAAAFtDb250ZW50X1R5cGVzXS54bWxQSwECLQAU&#10;AAYACAAAACEAOP0h/9YAAACUAQAACwAAAAAAAAAAAAAAAAAvAQAAX3JlbHMvLnJlbHNQSwECLQAU&#10;AAYACAAAACEAZ27EDhsCAABABAAADgAAAAAAAAAAAAAAAAAuAgAAZHJzL2Uyb0RvYy54bWxQSwEC&#10;LQAUAAYACAAAACEA4FTfT+AAAAALAQAADwAAAAAAAAAAAAAAAAB1BAAAZHJzL2Rvd25yZXYueG1s&#10;UEsFBgAAAAAEAAQA8wAAAIIFAAAAAA==&#10;" stroked="f">
                <v:textbox style="mso-fit-shape-to-text:t" inset="0,0,0,0">
                  <w:txbxContent>
                    <w:p w14:paraId="4851845A" w14:textId="71F74EE8" w:rsidR="00E15033" w:rsidRPr="005A5599" w:rsidRDefault="00E15033" w:rsidP="00E15033">
                      <w:pPr>
                        <w:pStyle w:val="Caption"/>
                        <w:jc w:val="center"/>
                        <w:rPr>
                          <w:noProof/>
                        </w:rPr>
                      </w:pPr>
                      <w:bookmarkStart w:id="71" w:name="_Toc102813938"/>
                      <w:r>
                        <w:t xml:space="preserve">Gambar </w:t>
                      </w:r>
                      <w:r w:rsidR="000D24DC">
                        <w:fldChar w:fldCharType="begin"/>
                      </w:r>
                      <w:r w:rsidR="000D24DC">
                        <w:instrText xml:space="preserve"> SEQ Gambar \* ARABIC </w:instrText>
                      </w:r>
                      <w:r w:rsidR="000D24DC">
                        <w:fldChar w:fldCharType="separate"/>
                      </w:r>
                      <w:r w:rsidR="00BB39A6">
                        <w:rPr>
                          <w:noProof/>
                        </w:rPr>
                        <w:t>21</w:t>
                      </w:r>
                      <w:r w:rsidR="000D24DC">
                        <w:rPr>
                          <w:noProof/>
                        </w:rPr>
                        <w:fldChar w:fldCharType="end"/>
                      </w:r>
                      <w:r>
                        <w:t>. Sequence diagram login</w:t>
                      </w:r>
                      <w:bookmarkEnd w:id="71"/>
                    </w:p>
                  </w:txbxContent>
                </v:textbox>
                <w10:wrap type="topAndBottom"/>
              </v:shape>
            </w:pict>
          </mc:Fallback>
        </mc:AlternateContent>
      </w:r>
      <w:r w:rsidR="008A7265">
        <w:rPr>
          <w:lang w:val="en-US"/>
        </w:rPr>
        <w:t>Sequence diagram login</w:t>
      </w:r>
    </w:p>
    <w:p w14:paraId="6BFA9AAF" w14:textId="7F1C32F3"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8C1482">
      <w:pPr>
        <w:pStyle w:val="Subtitle"/>
        <w:numPr>
          <w:ilvl w:val="0"/>
          <w:numId w:val="50"/>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720A8582">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1CB0F726" w:rsidR="008E3E20" w:rsidRPr="001D096B" w:rsidRDefault="008E3E20" w:rsidP="008E3E20">
                            <w:pPr>
                              <w:pStyle w:val="Caption"/>
                              <w:jc w:val="center"/>
                              <w:rPr>
                                <w:noProof/>
                                <w:spacing w:val="15"/>
                                <w:lang w:val="en-US"/>
                              </w:rPr>
                            </w:pPr>
                            <w:bookmarkStart w:id="50" w:name="_Toc102813939"/>
                            <w:r>
                              <w:t xml:space="preserve">Gambar </w:t>
                            </w:r>
                            <w:fldSimple w:instr=" SEQ Gambar \* ARABIC ">
                              <w:r w:rsidR="00BB39A6">
                                <w:rPr>
                                  <w:noProof/>
                                </w:rPr>
                                <w:t>22</w:t>
                              </w:r>
                            </w:fldSimple>
                            <w:r>
                              <w:t>. Sequence diagram signup</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1CB0F726" w:rsidR="008E3E20" w:rsidRPr="001D096B" w:rsidRDefault="008E3E20" w:rsidP="008E3E20">
                      <w:pPr>
                        <w:pStyle w:val="Caption"/>
                        <w:jc w:val="center"/>
                        <w:rPr>
                          <w:noProof/>
                          <w:spacing w:val="15"/>
                          <w:lang w:val="en-US"/>
                        </w:rPr>
                      </w:pPr>
                      <w:bookmarkStart w:id="73" w:name="_Toc102813939"/>
                      <w:r>
                        <w:t xml:space="preserve">Gambar </w:t>
                      </w:r>
                      <w:r>
                        <w:fldChar w:fldCharType="begin"/>
                      </w:r>
                      <w:r>
                        <w:instrText xml:space="preserve"> SEQ Gambar \* ARABIC </w:instrText>
                      </w:r>
                      <w:r>
                        <w:fldChar w:fldCharType="separate"/>
                      </w:r>
                      <w:r w:rsidR="00BB39A6">
                        <w:rPr>
                          <w:noProof/>
                        </w:rPr>
                        <w:t>22</w:t>
                      </w:r>
                      <w: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AC4DFCB">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52339D">
      <w:pPr>
        <w:pStyle w:val="Subtitle"/>
        <w:numPr>
          <w:ilvl w:val="0"/>
          <w:numId w:val="50"/>
        </w:numPr>
        <w:rPr>
          <w:lang w:val="en-US"/>
        </w:rPr>
      </w:pPr>
      <w:r>
        <w:rPr>
          <w:noProof/>
          <w:lang w:val="en-US"/>
        </w:rPr>
        <w:drawing>
          <wp:anchor distT="0" distB="0" distL="114300" distR="114300" simplePos="0" relativeHeight="251999232" behindDoc="0" locked="0" layoutInCell="1" allowOverlap="1" wp14:anchorId="40CA6252" wp14:editId="4C2E7AD7">
            <wp:simplePos x="0" y="0"/>
            <wp:positionH relativeFrom="column">
              <wp:posOffset>789940</wp:posOffset>
            </wp:positionH>
            <wp:positionV relativeFrom="paragraph">
              <wp:posOffset>273050</wp:posOffset>
            </wp:positionV>
            <wp:extent cx="4137688" cy="1872000"/>
            <wp:effectExtent l="19050" t="19050" r="15240" b="1397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37688" cy="1872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01724A3A">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AC0135A" w:rsidR="00F43BF1" w:rsidRPr="00954AC4" w:rsidRDefault="00F43BF1" w:rsidP="00F43BF1">
                            <w:pPr>
                              <w:pStyle w:val="Caption"/>
                              <w:jc w:val="center"/>
                              <w:rPr>
                                <w:noProof/>
                                <w:spacing w:val="15"/>
                                <w:lang w:val="en-US"/>
                              </w:rPr>
                            </w:pPr>
                            <w:bookmarkStart w:id="51" w:name="_Toc102813940"/>
                            <w:r>
                              <w:t xml:space="preserve">Gambar </w:t>
                            </w:r>
                            <w:fldSimple w:instr=" SEQ Gambar \* ARABIC ">
                              <w:r w:rsidR="00BB39A6">
                                <w:rPr>
                                  <w:noProof/>
                                </w:rPr>
                                <w:t>23</w:t>
                              </w:r>
                            </w:fldSimple>
                            <w:r>
                              <w:t>. Sequence diagram reset password</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AC0135A" w:rsidR="00F43BF1" w:rsidRPr="00954AC4" w:rsidRDefault="00F43BF1" w:rsidP="00F43BF1">
                      <w:pPr>
                        <w:pStyle w:val="Caption"/>
                        <w:jc w:val="center"/>
                        <w:rPr>
                          <w:noProof/>
                          <w:spacing w:val="15"/>
                          <w:lang w:val="en-US"/>
                        </w:rPr>
                      </w:pPr>
                      <w:bookmarkStart w:id="75" w:name="_Toc102813940"/>
                      <w:r>
                        <w:t xml:space="preserve">Gambar </w:t>
                      </w:r>
                      <w:r>
                        <w:fldChar w:fldCharType="begin"/>
                      </w:r>
                      <w:r>
                        <w:instrText xml:space="preserve"> SEQ Gambar \* ARABIC </w:instrText>
                      </w:r>
                      <w:r>
                        <w:fldChar w:fldCharType="separate"/>
                      </w:r>
                      <w:r w:rsidR="00BB39A6">
                        <w:rPr>
                          <w:noProof/>
                        </w:rPr>
                        <w:t>23</w:t>
                      </w:r>
                      <w: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21189167"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6BAD5646" w:rsidR="00A92751" w:rsidRDefault="00CF361D" w:rsidP="00A92751">
      <w:pPr>
        <w:pStyle w:val="Subtitle"/>
        <w:numPr>
          <w:ilvl w:val="0"/>
          <w:numId w:val="50"/>
        </w:numPr>
        <w:rPr>
          <w:lang w:val="en-US"/>
        </w:rPr>
      </w:pPr>
      <w:r>
        <w:rPr>
          <w:noProof/>
          <w:lang w:val="en-US"/>
        </w:rPr>
        <w:drawing>
          <wp:anchor distT="0" distB="0" distL="114300" distR="114300" simplePos="0" relativeHeight="252002304" behindDoc="0" locked="0" layoutInCell="1" allowOverlap="1" wp14:anchorId="1CE2B68D" wp14:editId="447E931D">
            <wp:simplePos x="0" y="0"/>
            <wp:positionH relativeFrom="column">
              <wp:posOffset>782320</wp:posOffset>
            </wp:positionH>
            <wp:positionV relativeFrom="paragraph">
              <wp:posOffset>257810</wp:posOffset>
            </wp:positionV>
            <wp:extent cx="4225925" cy="1409700"/>
            <wp:effectExtent l="19050" t="19050" r="22225" b="19050"/>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225925" cy="14097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04352" behindDoc="0" locked="0" layoutInCell="1" allowOverlap="1" wp14:anchorId="61C90B78" wp14:editId="0751F513">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3AD012B4" w:rsidR="00BB39A6" w:rsidRPr="00103BF8" w:rsidRDefault="00BB39A6" w:rsidP="00BB39A6">
                            <w:pPr>
                              <w:pStyle w:val="Caption"/>
                              <w:jc w:val="center"/>
                              <w:rPr>
                                <w:noProof/>
                                <w:spacing w:val="15"/>
                                <w:lang w:val="en-US"/>
                              </w:rPr>
                            </w:pPr>
                            <w:r>
                              <w:t xml:space="preserve">Gambar </w:t>
                            </w:r>
                            <w:fldSimple w:instr=" SEQ Gambar \* ARABIC ">
                              <w:r>
                                <w:rPr>
                                  <w:noProof/>
                                </w:rPr>
                                <w:t>24</w:t>
                              </w:r>
                            </w:fldSimple>
                            <w:r>
                              <w:t xml:space="preserve">. Sequence diagram </w:t>
                            </w:r>
                            <w:proofErr w:type="spellStart"/>
                            <w:r>
                              <w:t>presen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1C90B78" id="_x0000_t202" coordsize="21600,21600" o:spt="202" path="m,l,21600r21600,l21600,xe">
                <v:stroke joinstyle="miter"/>
                <v:path gradientshapeok="t" o:connecttype="rect"/>
              </v:shapetype>
              <v:shape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3AD012B4" w:rsidR="00BB39A6" w:rsidRPr="00103BF8" w:rsidRDefault="00BB39A6" w:rsidP="00BB39A6">
                      <w:pPr>
                        <w:pStyle w:val="Caption"/>
                        <w:jc w:val="center"/>
                        <w:rPr>
                          <w:noProof/>
                          <w:spacing w:val="15"/>
                          <w:lang w:val="en-US"/>
                        </w:rPr>
                      </w:pPr>
                      <w:r>
                        <w:t xml:space="preserve">Gambar </w:t>
                      </w:r>
                      <w:fldSimple w:instr=" SEQ Gambar \* ARABIC ">
                        <w:r>
                          <w:rPr>
                            <w:noProof/>
                          </w:rPr>
                          <w:t>24</w:t>
                        </w:r>
                      </w:fldSimple>
                      <w:r>
                        <w:t xml:space="preserve">. Sequence diagram </w:t>
                      </w:r>
                      <w:proofErr w:type="spellStart"/>
                      <w:r>
                        <w:t>presensi</w:t>
                      </w:r>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2490CC2" w:rsidR="009311EB" w:rsidRPr="00646FC0"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618948F6" w14:textId="0A582D50" w:rsidR="00E75DFF" w:rsidRPr="00A84ABC" w:rsidRDefault="00E75DFF" w:rsidP="00E75DFF">
      <w:pPr>
        <w:pStyle w:val="Subtitle"/>
        <w:numPr>
          <w:ilvl w:val="0"/>
          <w:numId w:val="38"/>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w:lastRenderedPageBreak/>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8C276C8" w:rsidR="00E75DFF" w:rsidRPr="001216BE" w:rsidRDefault="00E75DFF" w:rsidP="00E75DFF">
                            <w:pPr>
                              <w:pStyle w:val="Caption"/>
                              <w:jc w:val="center"/>
                              <w:rPr>
                                <w:spacing w:val="15"/>
                              </w:rPr>
                            </w:pPr>
                            <w:bookmarkStart w:id="52" w:name="_Toc102813941"/>
                            <w:r>
                              <w:t xml:space="preserve">Gambar </w:t>
                            </w:r>
                            <w:fldSimple w:instr=" SEQ Gambar \* ARABIC ">
                              <w:r w:rsidR="00BB39A6">
                                <w:rPr>
                                  <w:noProof/>
                                </w:rPr>
                                <w:t>25</w:t>
                              </w:r>
                            </w:fldSimple>
                            <w:r>
                              <w:t xml:space="preserve">. Wireframe login dan signup </w:t>
                            </w:r>
                            <w:proofErr w:type="spellStart"/>
                            <w:r>
                              <w:t>aplikasi</w:t>
                            </w:r>
                            <w:proofErr w:type="spellEnd"/>
                            <w:r>
                              <w:t xml:space="preserve"> </w:t>
                            </w:r>
                            <w:proofErr w:type="spellStart"/>
                            <w:r>
                              <w:t>presen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52"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gByGgIAAEA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zWZ34ymFJMXms7tYI7tddejDVwU1i0bOkThJUInz&#10;zocudUiJnTwYXWy1MfEnBjYG2VkQf02lg+qL/5ZlbMy1EG91BaMnu80RrdAeWqaLnE/nw5AHKC40&#10;O0InC+/kVlPDnfDhWSDpgGYibYcnOkoDTc6htzirAH/8zR/ziR6KctaQrnLuv58EKs7MN0vERREO&#10;Bg7GYTDsqd4AjTqhrXEymXQBgxnMEqF+I8mvYxcKCSupV87DYG5Cp25aGanW65REUnMi7OzeyVh6&#10;APalfRPoeloCsfkIg+LE4h07XW7ix61PgaBO1EVgOxR7vEmmifx+peIe/Pqfsm6Lv/oJAAD//wMA&#10;UEsDBBQABgAIAAAAIQB0d4M04QAAAAsBAAAPAAAAZHJzL2Rvd25yZXYueG1sTI+xTsMwEIZ3JN7B&#10;OiQWRB3SJEUhTlVVMMBSEbqwufE1DsR2ZDtteHsOFhj/u0//fVetZzOwE/rQOyvgbpEAQ9s61dtO&#10;wP7t6fYeWIjSKjk4iwK+MMC6vryoZKnc2b7iqYkdoxIbSilAxziWnIdWo5Fh4Ua0tDs6b2Sk6Duu&#10;vDxTuRl4miQFN7K3dEHLEbca289mMgJ22ftO30zHx5dNtvTP+2lbfHSNENdX8+YBWMQ5/sHwo0/q&#10;UJPTwU1WBTZQTlYpoQLyfJUDI6JYphmww++kAF5X/P8P9TcAAAD//wMAUEsBAi0AFAAGAAgAAAAh&#10;ALaDOJL+AAAA4QEAABMAAAAAAAAAAAAAAAAAAAAAAFtDb250ZW50X1R5cGVzXS54bWxQSwECLQAU&#10;AAYACAAAACEAOP0h/9YAAACUAQAACwAAAAAAAAAAAAAAAAAvAQAAX3JlbHMvLnJlbHNQSwECLQAU&#10;AAYACAAAACEAsUIAchoCAABABAAADgAAAAAAAAAAAAAAAAAuAgAAZHJzL2Uyb0RvYy54bWxQSwEC&#10;LQAUAAYACAAAACEAdHeDNOEAAAALAQAADwAAAAAAAAAAAAAAAAB0BAAAZHJzL2Rvd25yZXYueG1s&#10;UEsFBgAAAAAEAAQA8wAAAIIFAAAAAA==&#10;" stroked="f">
                <v:textbox style="mso-fit-shape-to-text:t" inset="0,0,0,0">
                  <w:txbxContent>
                    <w:p w14:paraId="05B903A4" w14:textId="68C276C8" w:rsidR="00E75DFF" w:rsidRPr="001216BE" w:rsidRDefault="00E75DFF" w:rsidP="00E75DFF">
                      <w:pPr>
                        <w:pStyle w:val="Caption"/>
                        <w:jc w:val="center"/>
                        <w:rPr>
                          <w:spacing w:val="15"/>
                        </w:rPr>
                      </w:pPr>
                      <w:bookmarkStart w:id="77" w:name="_Toc102813941"/>
                      <w:r>
                        <w:t xml:space="preserve">Gambar </w:t>
                      </w:r>
                      <w:r w:rsidR="000D24DC">
                        <w:fldChar w:fldCharType="begin"/>
                      </w:r>
                      <w:r w:rsidR="000D24DC">
                        <w:instrText xml:space="preserve"> SEQ Gambar \* ARABIC </w:instrText>
                      </w:r>
                      <w:r w:rsidR="000D24DC">
                        <w:fldChar w:fldCharType="separate"/>
                      </w:r>
                      <w:r w:rsidR="00BB39A6">
                        <w:rPr>
                          <w:noProof/>
                        </w:rPr>
                        <w:t>25</w:t>
                      </w:r>
                      <w:r w:rsidR="000D24DC">
                        <w:rPr>
                          <w:noProof/>
                        </w:rPr>
                        <w:fldChar w:fldCharType="end"/>
                      </w:r>
                      <w:r>
                        <w:t>. Wireframe login dan signup aplikasi presensi</w:t>
                      </w:r>
                      <w:bookmarkEnd w:id="77"/>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88"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w:lastRenderedPageBreak/>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E13C5C9" w:rsidR="00E75DFF" w:rsidRPr="00E86B49" w:rsidRDefault="00E75DFF" w:rsidP="00E75DFF">
                            <w:pPr>
                              <w:pStyle w:val="Caption"/>
                              <w:jc w:val="center"/>
                              <w:rPr>
                                <w:spacing w:val="15"/>
                              </w:rPr>
                            </w:pPr>
                            <w:bookmarkStart w:id="53" w:name="_Toc102813942"/>
                            <w:r>
                              <w:t xml:space="preserve">Gambar </w:t>
                            </w:r>
                            <w:fldSimple w:instr=" SEQ Gambar \* ARABIC ">
                              <w:r w:rsidR="00BB39A6">
                                <w:rPr>
                                  <w:noProof/>
                                </w:rPr>
                                <w:t>26</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3"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ntIGwIAAEAEAAAOAAAAZHJzL2Uyb0RvYy54bWysU01v2zAMvQ/YfxB0X5wPJBuMOEWWIsOA&#10;oC2QDj0rshwLkEWNUmJ3v36UHCdbt9Owi0yTFCm+97i86xrDzgq9BlvwyWjMmbISSm2PBf/2vP3w&#10;iTMfhC2FAasK/qo8v1u9f7dsXa6mUIMpFTIqYn3euoLXIbg8y7ysVSP8CJyyFKwAGxHoF49ZiaKl&#10;6o3JpuPxImsBS4cglffkve+DfJXqV5WS4bGqvArMFJzeFtKJ6TzEM1stRX5E4WotL88Q//CKRmhL&#10;Ta+l7kUQ7IT6j1KNlggeqjCS0GRQVVqqNANNMxm/mWZfC6fSLASOd1eY/P8rKx/Oe/eELHSfoSMC&#10;IyCt87knZ5ynq7CJX3opozhB+HqFTXWBSXLOFuP5fEYhSbHFbB5rZLerDn34oqBh0Sg4EicJKnHe&#10;+dCnDimxkwejy602Jv7EwMYgOwvir611UJfiv2UZG3MtxFt9wejJbnNEK3SHjumy4NOPw5AHKF9p&#10;doReFt7JraaGO+HDk0DSAc1E2g6PdFQG2oLDxeKsBvzxN3/MJ3ooyllLuiq4/34SqDgzXy0RF0U4&#10;GDgYh8Gwp2YDNOqEtsbJZNIFDGYwK4TmhSS/jl0oJKykXgUPg7kJvbppZaRar1MSSc2JsLN7J2Pp&#10;Adjn7kWgu9ASiM0HGBQn8jfs9LmJH7c+BYI6UReB7VG84E0yTeRfViruwa//Keu2+KufAAAA//8D&#10;AFBLAwQUAAYACAAAACEADKRNBOAAAAAKAQAADwAAAGRycy9kb3ducmV2LnhtbEyPMU/DMBCFdyT+&#10;g3VILIg6TUtEQ5yqqmCApSJ0YXPjaxyIz1HstOHfc7DAdnfv6d33ivXkOnHCIbSeFMxnCQik2puW&#10;GgX7t6fbexAhajK684QKvjDAury8KHRu/Jle8VTFRnAIhVwrsDH2uZShtuh0mPkeibWjH5yOvA6N&#10;NIM+c7jrZJokmXS6Jf5gdY9bi/VnNToFu+X7zt6Mx8eXzXIxPO/HbfbRVEpdX02bBxARp/hnhh98&#10;RoeSmQ5+JBNEp2CVpuxUcDdf8cCGLEu43OH3sgBZFvJ/hfIbAAD//wMAUEsBAi0AFAAGAAgAAAAh&#10;ALaDOJL+AAAA4QEAABMAAAAAAAAAAAAAAAAAAAAAAFtDb250ZW50X1R5cGVzXS54bWxQSwECLQAU&#10;AAYACAAAACEAOP0h/9YAAACUAQAACwAAAAAAAAAAAAAAAAAvAQAAX3JlbHMvLnJlbHNQSwECLQAU&#10;AAYACAAAACEAyiJ7SBsCAABABAAADgAAAAAAAAAAAAAAAAAuAgAAZHJzL2Uyb0RvYy54bWxQSwEC&#10;LQAUAAYACAAAACEADKRNBOAAAAAKAQAADwAAAAAAAAAAAAAAAAB1BAAAZHJzL2Rvd25yZXYueG1s&#10;UEsFBgAAAAAEAAQA8wAAAIIFAAAAAA==&#10;" stroked="f">
                <v:textbox style="mso-fit-shape-to-text:t" inset="0,0,0,0">
                  <w:txbxContent>
                    <w:p w14:paraId="52227651" w14:textId="5E13C5C9" w:rsidR="00E75DFF" w:rsidRPr="00E86B49" w:rsidRDefault="00E75DFF" w:rsidP="00E75DFF">
                      <w:pPr>
                        <w:pStyle w:val="Caption"/>
                        <w:jc w:val="center"/>
                        <w:rPr>
                          <w:spacing w:val="15"/>
                        </w:rPr>
                      </w:pPr>
                      <w:bookmarkStart w:id="79" w:name="_Toc102813942"/>
                      <w:r>
                        <w:t xml:space="preserve">Gambar </w:t>
                      </w:r>
                      <w:r w:rsidR="000D24DC">
                        <w:fldChar w:fldCharType="begin"/>
                      </w:r>
                      <w:r w:rsidR="000D24DC">
                        <w:instrText xml:space="preserve"> SEQ Gambar \* ARABIC </w:instrText>
                      </w:r>
                      <w:r w:rsidR="000D24DC">
                        <w:fldChar w:fldCharType="separate"/>
                      </w:r>
                      <w:r w:rsidR="00BB39A6">
                        <w:rPr>
                          <w:noProof/>
                        </w:rPr>
                        <w:t>26</w:t>
                      </w:r>
                      <w:r w:rsidR="000D24DC">
                        <w:rPr>
                          <w:noProof/>
                        </w:rPr>
                        <w:fldChar w:fldCharType="end"/>
                      </w:r>
                      <w:r>
                        <w:t>. Wireframe halaman beranda aplikasi</w:t>
                      </w:r>
                      <w:bookmarkEnd w:id="79"/>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89"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42ABAC87" w:rsidR="00E75DFF" w:rsidRPr="00D97BB3" w:rsidRDefault="00E75DFF" w:rsidP="00E75DFF">
                            <w:pPr>
                              <w:pStyle w:val="Caption"/>
                              <w:jc w:val="center"/>
                              <w:rPr>
                                <w:spacing w:val="15"/>
                              </w:rPr>
                            </w:pPr>
                            <w:bookmarkStart w:id="54" w:name="_Toc102813943"/>
                            <w:r>
                              <w:t xml:space="preserve">Gambar </w:t>
                            </w:r>
                            <w:fldSimple w:instr=" SEQ Gambar \* ARABIC ">
                              <w:r w:rsidR="00BB39A6">
                                <w:rPr>
                                  <w:noProof/>
                                </w:rPr>
                                <w:t>27</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4"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0PkHAIAAEAEAAAOAAAAZHJzL2Uyb0RvYy54bWysU01v2zAMvQ/YfxB0X5ykHwiMOEWWIsOA&#10;oC2QDj0rshwLkEWNUmJnv36UHCdbt9Owi0yTFCm+9zh/6BrDjgq9BlvwyWjMmbISSm33Bf/2uv40&#10;48wHYUthwKqCn5TnD4uPH+aty9UUajClQkZFrM9bV/A6BJdnmZe1aoQfgVOWghVgIwL94j4rUbRU&#10;vTHZdDy+z1rA0iFI5T15H/sgX6T6VaVkeK4qrwIzBae3hXRiOnfxzBZzke9RuFrL8zPEP7yiEdpS&#10;00upRxEEO6D+o1SjJYKHKowkNBlUlZYqzUDTTMbvptnWwqk0C4Hj3QUm///Kyqfj1r0gC91n6IjA&#10;CEjrfO7JGefpKmzil17KKE4Qni6wqS4wSc6b6fh2dnvHmaTY/c1d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PnzQ+QcAgAAQAQAAA4AAAAAAAAAAAAAAAAALgIAAGRycy9lMm9Eb2MueG1sUEsB&#10;Ai0AFAAGAAgAAAAhAP1X4gDgAAAACwEAAA8AAAAAAAAAAAAAAAAAdgQAAGRycy9kb3ducmV2Lnht&#10;bFBLBQYAAAAABAAEAPMAAACDBQAAAAA=&#10;" stroked="f">
                <v:textbox style="mso-fit-shape-to-text:t" inset="0,0,0,0">
                  <w:txbxContent>
                    <w:p w14:paraId="24638928" w14:textId="42ABAC87" w:rsidR="00E75DFF" w:rsidRPr="00D97BB3" w:rsidRDefault="00E75DFF" w:rsidP="00E75DFF">
                      <w:pPr>
                        <w:pStyle w:val="Caption"/>
                        <w:jc w:val="center"/>
                        <w:rPr>
                          <w:spacing w:val="15"/>
                        </w:rPr>
                      </w:pPr>
                      <w:bookmarkStart w:id="81" w:name="_Toc102813943"/>
                      <w:r>
                        <w:t xml:space="preserve">Gambar </w:t>
                      </w:r>
                      <w:r w:rsidR="000D24DC">
                        <w:fldChar w:fldCharType="begin"/>
                      </w:r>
                      <w:r w:rsidR="000D24DC">
                        <w:instrText xml:space="preserve"> SEQ Gambar \* ARABIC </w:instrText>
                      </w:r>
                      <w:r w:rsidR="000D24DC">
                        <w:fldChar w:fldCharType="separate"/>
                      </w:r>
                      <w:r w:rsidR="00BB39A6">
                        <w:rPr>
                          <w:noProof/>
                        </w:rPr>
                        <w:t>27</w:t>
                      </w:r>
                      <w:r w:rsidR="000D24DC">
                        <w:rPr>
                          <w:noProof/>
                        </w:rPr>
                        <w:fldChar w:fldCharType="end"/>
                      </w:r>
                      <w:r>
                        <w:t>. Wireframe halaman presensi dan histori presensi</w:t>
                      </w:r>
                      <w:bookmarkEnd w:id="81"/>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90"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lastRenderedPageBreak/>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90"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1476C076" w:rsidR="00E75DFF" w:rsidRPr="00A50533" w:rsidRDefault="00E75DFF" w:rsidP="00E75DFF">
                            <w:pPr>
                              <w:pStyle w:val="Caption"/>
                              <w:jc w:val="center"/>
                              <w:rPr>
                                <w:spacing w:val="15"/>
                              </w:rPr>
                            </w:pPr>
                            <w:bookmarkStart w:id="55" w:name="_Toc102813944"/>
                            <w:r>
                              <w:t xml:space="preserve">Gambar </w:t>
                            </w:r>
                            <w:fldSimple w:instr=" SEQ Gambar \* ARABIC ">
                              <w:r w:rsidR="00BB39A6">
                                <w:rPr>
                                  <w:noProof/>
                                </w:rPr>
                                <w:t>28</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5"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Lf1GwIAAEAEAAAOAAAAZHJzL2Uyb0RvYy54bWysU01v2zAMvQ/YfxB0X5wPtFiDOEWWIsOA&#10;oC2QDj0rshwLkEWNUmJnv36UbCddt9Owi0yTFCm+97i4b2vDTgq9BpvzyWjMmbISCm0POf/+svn0&#10;mTMfhC2EAatyflae3y8/flg0bq6mUIEpFDIqYv28cTmvQnDzLPOyUrXwI3DKUrAErEWgXzxkBYqG&#10;qtcmm47Ht1kDWDgEqbwn70MX5MtUvyyVDE9l6VVgJuf0tpBOTOc+ntlyIeYHFK7Ssn+G+IdX1EJb&#10;anop9SCCYEfUf5SqtUTwUIaRhDqDstRSpRlomsn43TS7SjiVZiFwvLvA5P9fWfl42rlnZKH9Ai0R&#10;GAFpnJ97csZ52hLr+KWXMooThOcLbKoNTJJzNpvObu4oJCl2O7uJNbLrVYc+fFVQs2jkHImTBJU4&#10;bX3oUoeU2MmD0cVGGxN/YmBtkJ0E8ddUOqi++G9ZxsZcC/FWVzB6susc0QrtvmW6yPn0bhhyD8WZ&#10;ZkfoZOGd3GhquBU+PAskHdBMpO3wREdpoMk59BZnFeDPv/ljPtFDUc4a0lXO/Y+jQMWZ+WaJuCjC&#10;wcDB2A+GPdZroFEntDVOJpMuYDCDWSLUryT5VexCIWEl9cp5GMx16NRNKyPVapWSSGpOhK3dORlL&#10;D8C+tK8CXU9LIDYfYVCcmL9jp8tN/LjVMRDUiboIbIdijzfJNJHfr1Tcg7f/Keu6+MtfAA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uxy39RsCAABABAAADgAAAAAAAAAAAAAAAAAuAgAAZHJzL2Uyb0RvYy54bWxQSwEC&#10;LQAUAAYACAAAACEAu0znBeAAAAALAQAADwAAAAAAAAAAAAAAAAB1BAAAZHJzL2Rvd25yZXYueG1s&#10;UEsFBgAAAAAEAAQA8wAAAIIFAAAAAA==&#10;" stroked="f">
                <v:textbox style="mso-fit-shape-to-text:t" inset="0,0,0,0">
                  <w:txbxContent>
                    <w:p w14:paraId="7FE512FC" w14:textId="1476C076" w:rsidR="00E75DFF" w:rsidRPr="00A50533" w:rsidRDefault="00E75DFF" w:rsidP="00E75DFF">
                      <w:pPr>
                        <w:pStyle w:val="Caption"/>
                        <w:jc w:val="center"/>
                        <w:rPr>
                          <w:spacing w:val="15"/>
                        </w:rPr>
                      </w:pPr>
                      <w:bookmarkStart w:id="83" w:name="_Toc102813944"/>
                      <w:r>
                        <w:t xml:space="preserve">Gambar </w:t>
                      </w:r>
                      <w:r w:rsidR="000D24DC">
                        <w:fldChar w:fldCharType="begin"/>
                      </w:r>
                      <w:r w:rsidR="000D24DC">
                        <w:instrText xml:space="preserve"> SEQ Gambar \* ARABIC </w:instrText>
                      </w:r>
                      <w:r w:rsidR="000D24DC">
                        <w:fldChar w:fldCharType="separate"/>
                      </w:r>
                      <w:r w:rsidR="00BB39A6">
                        <w:rPr>
                          <w:noProof/>
                        </w:rPr>
                        <w:t>28</w:t>
                      </w:r>
                      <w:r w:rsidR="000D24DC">
                        <w:rPr>
                          <w:noProof/>
                        </w:rPr>
                        <w:fldChar w:fldCharType="end"/>
                      </w:r>
                      <w:r>
                        <w:t>. Wireframe halaman profil pengguna aplikasi presensi</w:t>
                      </w:r>
                      <w:bookmarkEnd w:id="83"/>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68FBE1B7" w:rsidR="00E75DFF" w:rsidRPr="00C14DEE" w:rsidRDefault="00E75DFF" w:rsidP="00E75DFF">
                            <w:pPr>
                              <w:pStyle w:val="Caption"/>
                              <w:jc w:val="center"/>
                              <w:rPr>
                                <w:noProof/>
                                <w:spacing w:val="15"/>
                                <w:lang w:val="en-US"/>
                              </w:rPr>
                            </w:pPr>
                            <w:bookmarkStart w:id="56" w:name="_Toc102813945"/>
                            <w:r>
                              <w:t xml:space="preserve">Gambar </w:t>
                            </w:r>
                            <w:fldSimple w:instr=" SEQ Gambar \* ARABIC ">
                              <w:r w:rsidR="00BB39A6">
                                <w:rPr>
                                  <w:noProof/>
                                </w:rPr>
                                <w:t>2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6"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I4GQIAAEAEAAAOAAAAZHJzL2Uyb0RvYy54bWysU01v2zAMvQ/YfxB0X5wPtNiMOEWWIsOA&#10;oC2QDj0rshwLkEWNUmJ3v36UbCdbt9Owi0yT1KPI97i86xrDzgq9Blvw2WTKmbISSm2PBf/2vP3w&#10;kTMfhC2FAasK/qo8v1u9f7dsXa7mUIMpFTICsT5vXcHrEFyeZV7WqhF+Ak5ZClaAjQj0i8esRNES&#10;emOy+XR6m7WApUOQynvy3vdBvkr4VaVkeKwqrwIzBae3hXRiOg/xzFZLkR9RuFrL4RniH17RCG2p&#10;6AXqXgTBTqj/gGq0RPBQhYmEJoOq0lKlHqib2fRNN/taOJV6oeF4dxmT/3+w8uG8d0/IQvcZOiIw&#10;DqR1PvfkjP10FTbxSy9lFKcRvl7GprrAJDnns5vFpzmFJMVuFzcRI7tedejDFwUNi0bBkThJoxLn&#10;nQ996pgSK3kwutxqY+JPDGwMsrMg/tpaBzWA/5ZlbMy1EG/1gNGTXfuIVugOHdNlwReJ9eg6QPlK&#10;vSP0svBObjUV3AkfngSSDqgn0nZ4pKMy0BYcBouzGvDH3/wxn+ihKGct6arg/vtJoOLMfLVEXBTh&#10;aOBoHEbDnpoNUKsz2honk0kXMJjRrBCaF5L8OlahkLCSahU8jOYm9OqmlZFqvU5JJDUnws7unYzQ&#10;42CfuxeBbqAlEJsPMCpO5G/Y6XMTP259CjTqRN11isO8SaaJ/GGl4h78+p+yrou/+gkAAP//AwBQ&#10;SwMEFAAGAAgAAAAhAGeNqRDhAAAACwEAAA8AAABkcnMvZG93bnJldi54bWxMj7FOwzAQhnck3sE6&#10;JBZEnaZN1IQ4VVXBUJaK0IXNja9xID5HsdOGt69hgfG/+/Tfd8V6Mh074+BaSwLmswgYUm1VS42A&#10;w/vL4wqY85KU7CyhgG90sC5vbwqZK3uhNzxXvmGhhFwuBWjv+5xzV2s00s1sjxR2JzsY6UMcGq4G&#10;eQnlpuNxFKXcyJbCBS173Gqsv6rRCNgvP/b6YTw9v26Wi2F3GLfpZ1MJcX83bZ6AeZz8Hww/+kEd&#10;yuB0tCMpx7qQV1kWUAFJmsTAApHE2RzY8XeyAF4W/P8P5RUAAP//AwBQSwECLQAUAAYACAAAACEA&#10;toM4kv4AAADhAQAAEwAAAAAAAAAAAAAAAAAAAAAAW0NvbnRlbnRfVHlwZXNdLnhtbFBLAQItABQA&#10;BgAIAAAAIQA4/SH/1gAAAJQBAAALAAAAAAAAAAAAAAAAAC8BAABfcmVscy8ucmVsc1BLAQItABQA&#10;BgAIAAAAIQChJJI4GQIAAEAEAAAOAAAAAAAAAAAAAAAAAC4CAABkcnMvZTJvRG9jLnhtbFBLAQIt&#10;ABQABgAIAAAAIQBnjakQ4QAAAAsBAAAPAAAAAAAAAAAAAAAAAHMEAABkcnMvZG93bnJldi54bWxQ&#10;SwUGAAAAAAQABADzAAAAgQUAAAAA&#10;" stroked="f">
                <v:textbox style="mso-fit-shape-to-text:t" inset="0,0,0,0">
                  <w:txbxContent>
                    <w:p w14:paraId="7D2D2B02" w14:textId="68FBE1B7" w:rsidR="00E75DFF" w:rsidRPr="00C14DEE" w:rsidRDefault="00E75DFF" w:rsidP="00E75DFF">
                      <w:pPr>
                        <w:pStyle w:val="Caption"/>
                        <w:jc w:val="center"/>
                        <w:rPr>
                          <w:noProof/>
                          <w:spacing w:val="15"/>
                          <w:lang w:val="en-US"/>
                        </w:rPr>
                      </w:pPr>
                      <w:bookmarkStart w:id="85" w:name="_Toc102813945"/>
                      <w:r>
                        <w:t xml:space="preserve">Gambar </w:t>
                      </w:r>
                      <w:r w:rsidR="000D24DC">
                        <w:fldChar w:fldCharType="begin"/>
                      </w:r>
                      <w:r w:rsidR="000D24DC">
                        <w:instrText xml:space="preserve"> SEQ Gambar \* ARABIC </w:instrText>
                      </w:r>
                      <w:r w:rsidR="000D24DC">
                        <w:fldChar w:fldCharType="separate"/>
                      </w:r>
                      <w:r w:rsidR="00BB39A6">
                        <w:rPr>
                          <w:noProof/>
                        </w:rPr>
                        <w:t>29</w:t>
                      </w:r>
                      <w:r w:rsidR="000D24DC">
                        <w:rPr>
                          <w:noProof/>
                        </w:rPr>
                        <w:fldChar w:fldCharType="end"/>
                      </w:r>
                      <w:r>
                        <w:t>. Antar muka pengguna splash screen aplikasi</w:t>
                      </w:r>
                      <w:bookmarkEnd w:id="85"/>
                    </w:p>
                  </w:txbxContent>
                </v:textbox>
                <w10:wrap type="topAndBottom"/>
              </v:shape>
            </w:pict>
          </mc:Fallback>
        </mc:AlternateContent>
      </w: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282D8AB5" w14:textId="77777777" w:rsidR="0004117A" w:rsidRPr="0004117A" w:rsidRDefault="0004117A" w:rsidP="0004117A">
      <w:pPr>
        <w:rPr>
          <w:lang w:val="en-US"/>
        </w:rPr>
      </w:pPr>
    </w:p>
    <w:p w14:paraId="4ECD10B4" w14:textId="52D76381" w:rsidR="00E75DFF" w:rsidRPr="009C4F89" w:rsidRDefault="0004117A" w:rsidP="00E75DFF">
      <w:pPr>
        <w:pStyle w:val="Subtitle"/>
        <w:numPr>
          <w:ilvl w:val="0"/>
          <w:numId w:val="33"/>
        </w:numPr>
        <w:rPr>
          <w:lang w:val="en-US"/>
        </w:rPr>
      </w:pPr>
      <w:r>
        <w:rPr>
          <w:noProof/>
        </w:rPr>
        <mc:AlternateContent>
          <mc:Choice Requires="wps">
            <w:drawing>
              <wp:anchor distT="0" distB="0" distL="114300" distR="114300" simplePos="0" relativeHeight="251974656" behindDoc="0" locked="0" layoutInCell="1" allowOverlap="1" wp14:anchorId="3E267687" wp14:editId="0B58722E">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59601425" w:rsidR="00E75DFF" w:rsidRPr="000E2B66" w:rsidRDefault="00E75DFF" w:rsidP="00E75DFF">
                            <w:pPr>
                              <w:pStyle w:val="Caption"/>
                              <w:jc w:val="center"/>
                              <w:rPr>
                                <w:noProof/>
                                <w:spacing w:val="15"/>
                                <w:lang w:val="en-US"/>
                              </w:rPr>
                            </w:pPr>
                            <w:bookmarkStart w:id="57" w:name="_Toc102813946"/>
                            <w:r>
                              <w:t xml:space="preserve">Gambar </w:t>
                            </w:r>
                            <w:fldSimple w:instr=" SEQ Gambar \* ARABIC ">
                              <w:r w:rsidR="00BB39A6">
                                <w:rPr>
                                  <w:noProof/>
                                </w:rPr>
                                <w:t>3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57"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7FLHgIAAEMEAAAOAAAAZHJzL2Uyb0RvYy54bWysU02P2jAQvVfqf7B8Lwl0QRUirCgrqkpo&#10;dyW22rNxbGLJ8bhjQ0J/fccJgXbbU9WLM/GM5+O9N4v7trbspDAYcAUfj3LOlJNQGnco+LeXzYdP&#10;nIUoXCksOFXwswr8fvn+3aLxczWBCmypkFESF+aNL3gVo59nWZCVqkUYgVeOnBqwFpF+8ZCVKBrK&#10;XttskuezrAEsPYJUIdDtQ+/kyy6/1krGJ62DiswWnHqL3YnduU9ntlyI+QGFr4y8tCH+oYtaGEdF&#10;r6keRBTsiOaPVLWRCAF0HEmoM9DaSNXNQNOM8zfT7CrhVTcLgRP8Fabw/9LKx9POPyOL7WdoicAE&#10;SOPDPNBlmqfVWKcvdcrITxCer7CpNjJJl5PZ3Sy/m3ImyfdxOp3lHa7Z7bXHEL8oqFkyCo5ES4eW&#10;OG1DpIoUOoSkYgGsKTfG2vSTHGuL7CSIwqYyUaUe6cVvUdalWAfpVe9ON9ltlGTFdt8yU1KT1zn3&#10;UJ5pfIReGcHLjaGCWxHis0CSAk1M8o5PdGgLTcHhYnFWAf74232KJ4bIy1lD0ip4+H4UqDizXx1x&#10;l3Q4GDgY+8Fwx3oNNOqYFsfLzqQHGO1gaoT6lVS/SlXIJZykWgWPg7mOvcBpa6RarbogUpsXcet2&#10;XqbUA7Av7atAf6ElEqGPMIhOzN+w08f2MK+OEbTpqEvA9ihe8Caldvxctiqtwq//XdRt95c/AQAA&#10;//8DAFBLAwQUAAYACAAAACEAc1TVQ+AAAAALAQAADwAAAGRycy9kb3ducmV2LnhtbEyPwU7DMAyG&#10;70i8Q2QkLoilVDRqS9MJNrjBYWPaOWtCW9E4VZKu3dtjTnDzL3/6/blaL3ZgZ+ND71DCwyoBZrBx&#10;usdWwuHz7T4HFqJCrQaHRsLFBFjX11eVKrWbcWfO+9gyKsFQKgldjGPJeWg6Y1VYudEg7b6ctypS&#10;9C3XXs1UbgeeJongVvVIFzo1mk1nmu/9ZCWIrZ/mHW7utofXd/Uxtunx5XKU8vZmeX4CFs0S/2D4&#10;1Sd1qMnp5CbUgQ2URZESKiF7TAUwIrI8K4CdaChyAbyu+P8f6h8AAAD//wMAUEsBAi0AFAAGAAgA&#10;AAAhALaDOJL+AAAA4QEAABMAAAAAAAAAAAAAAAAAAAAAAFtDb250ZW50X1R5cGVzXS54bWxQSwEC&#10;LQAUAAYACAAAACEAOP0h/9YAAACUAQAACwAAAAAAAAAAAAAAAAAvAQAAX3JlbHMvLnJlbHNQSwEC&#10;LQAUAAYACAAAACEA31exSx4CAABDBAAADgAAAAAAAAAAAAAAAAAuAgAAZHJzL2Uyb0RvYy54bWxQ&#10;SwECLQAUAAYACAAAACEAc1TVQ+AAAAALAQAADwAAAAAAAAAAAAAAAAB4BAAAZHJzL2Rvd25yZXYu&#10;eG1sUEsFBgAAAAAEAAQA8wAAAIUFAAAAAA==&#10;" stroked="f">
                <v:textbox inset="0,0,0,0">
                  <w:txbxContent>
                    <w:p w14:paraId="1CF90D01" w14:textId="59601425" w:rsidR="00E75DFF" w:rsidRPr="000E2B66" w:rsidRDefault="00E75DFF" w:rsidP="00E75DFF">
                      <w:pPr>
                        <w:pStyle w:val="Caption"/>
                        <w:jc w:val="center"/>
                        <w:rPr>
                          <w:noProof/>
                          <w:spacing w:val="15"/>
                          <w:lang w:val="en-US"/>
                        </w:rPr>
                      </w:pPr>
                      <w:bookmarkStart w:id="87" w:name="_Toc102813946"/>
                      <w:r>
                        <w:t xml:space="preserve">Gambar </w:t>
                      </w:r>
                      <w:r w:rsidR="000D24DC">
                        <w:fldChar w:fldCharType="begin"/>
                      </w:r>
                      <w:r w:rsidR="000D24DC">
                        <w:instrText xml:space="preserve"> SEQ Gambar \* ARABIC </w:instrText>
                      </w:r>
                      <w:r w:rsidR="000D24DC">
                        <w:fldChar w:fldCharType="separate"/>
                      </w:r>
                      <w:r w:rsidR="00BB39A6">
                        <w:rPr>
                          <w:noProof/>
                        </w:rPr>
                        <w:t>30</w:t>
                      </w:r>
                      <w:r w:rsidR="000D24DC">
                        <w:rPr>
                          <w:noProof/>
                        </w:rPr>
                        <w:fldChar w:fldCharType="end"/>
                      </w:r>
                      <w:r>
                        <w:t>. Antar muka pengguna login dan signup</w:t>
                      </w:r>
                      <w:bookmarkEnd w:id="87"/>
                    </w:p>
                  </w:txbxContent>
                </v:textbox>
                <w10:wrap type="topAndBottom"/>
              </v:shape>
            </w:pict>
          </mc:Fallback>
        </mc:AlternateContent>
      </w:r>
      <w:r>
        <w:rPr>
          <w:noProof/>
        </w:rPr>
        <mc:AlternateContent>
          <mc:Choice Requires="wpg">
            <w:drawing>
              <wp:anchor distT="0" distB="0" distL="114300" distR="114300" simplePos="0" relativeHeight="251973632" behindDoc="0" locked="0" layoutInCell="1" allowOverlap="1" wp14:anchorId="50F74A5B" wp14:editId="7EB80E23">
                <wp:simplePos x="0" y="0"/>
                <wp:positionH relativeFrom="column">
                  <wp:posOffset>935355</wp:posOffset>
                </wp:positionH>
                <wp:positionV relativeFrom="paragraph">
                  <wp:posOffset>208280</wp:posOffset>
                </wp:positionV>
                <wp:extent cx="3102840" cy="3240000"/>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40000"/>
                          <a:chOff x="0" y="0"/>
                          <a:chExt cx="3102840" cy="3260552"/>
                        </a:xfrm>
                      </wpg:grpSpPr>
                      <pic:pic xmlns:pic="http://schemas.openxmlformats.org/drawingml/2006/picture">
                        <pic:nvPicPr>
                          <pic:cNvPr id="33" name="Picture 33"/>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14:sizeRelV relativeFrom="margin">
                  <wp14:pctHeight>0</wp14:pctHeight>
                </wp14:sizeRelV>
              </wp:anchor>
            </w:drawing>
          </mc:Choice>
          <mc:Fallback>
            <w:pict>
              <v:group w14:anchorId="7F37A8E3" id="Group 57" o:spid="_x0000_s1026" style="position:absolute;margin-left:73.65pt;margin-top:16.4pt;width:244.3pt;height:255.1pt;z-index:251973632;mso-height-relative:margin"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ESmcQIAAGQHAAAOAAAAZHJzL2Uyb0RvYy54bWzUVdlqGzEUfS/0H8S8&#10;x7M4tpMhdihNYwqhMV0+QNZoZkRGC5K8/X2PNLazONASyEMM1mi9OufcI+nqeis7subWCa2mST7I&#10;EsIV05VQzTT58/v27CIhzlNV0U4rPk123CXXs8+frjam5IVudVdxSxBEuXJjpknrvSnT1LGWS+oG&#10;2nCFwVpbST2atkkrSzeILru0yLJxutG2MlYz7hx6b/rBZBbj1zVn/r6uHfekmybA5mNpY7kMZTq7&#10;omVjqWkF28Ogb0AhqVDY9BjqhnpKVlachJKCWe107QdMy1TXtWA8cgCbPHvBZm71ykQuTblpzFEm&#10;SPtCpzeHZT/Wc2t+mYWFEhvTQIvYCly2tZXhC5RkGyXbHSXjW08YOod5VlycQ1mGsWFxnuHXi8pa&#10;KH+yjrXfXl85zkajIqxMDxunz+AYwUr89xqgdqLBv72CVX5lebIPIv8rhqT2YWXOkC5DvViKTvhd&#10;tB4SE0Cp9UKwhe0bkHNhiaigxTAhikpYHsNhV4Ie0AtLwqx+DQ2c7jR7cETpry1VDf/iDFyLsxTF&#10;eD49Dc1nGy47YW5F14U8hfqeGhz+wiGvqNO770azleTK98fJ8g4stXKtMC4htuRyyUHHfq9yJBlH&#10;2YOSsUL5Ps3OW+5ZG/avgeMnsPdJPA5E0I84AwUHv73isHw0Kc4vYaZTn+WjYTYcHX02vJxMos+O&#10;boGS1vk515KEChADCVJES7q+c3tMhylw2SOMWEWzzw0qH8djxYnH4hEK3D6mx0DonT3Wu6vIJhdR&#10;KloebjKYLx8Xo8NN9j4Oi3carvJ4ze2fnfBWPG2j/vRxnP0FAAD//wMAUEsDBAoAAAAAAAAAIQDT&#10;7ukvZY0BAGWNAQAUAAAAZHJzL21lZGlhL2ltYWdlMS5wbmeJUE5HDQoaCgAAAA1JSERSAAABcAAA&#10;AwwIBgAAAEpm/KwAAAABc1JHQgCuzhzpAAAABGdBTUEAALGPC/xhBQAAAAlwSFlzAAAh1QAAIdUB&#10;BJy0nQAA/6VJREFUeF7snQWYF8Ubxw2kr7v7jpSQBklJEUHp7ubg7siDo0tQ2u7uIA2QEFBQQOmQ&#10;RgwUwcL+v//3O7vz2/nt7R31uwNk9nm+z+7OzM7O1mfffWd25gY96UlPetKTnvSkJz3pSU960pOe&#10;9KQnPelJT3rSk570pCc96UlPetKTnvSkJz3pSU960pOe9KQnPelJT3rSk570pCc96UlPetKTnvSk&#10;Jz3pSU960pOe9KQnPelJT3rSk570pCc96UlPetKTnvSkJz3pSU960pOe9KQnPelJT3rSk570pCc9&#10;6UlPetKTnvSkJz3pSU960pOe9KQnPelJT3rSk570pCc96UlPetKTnvSkJz3pSU96ElObm80FPelJ&#10;T3rS0zU03dSyVNcq5rJrqlOnToG0tDT/CRMmhM6atSh00SJLs1iDBw+OGzhwYGIvqNfAxMypU8Mm&#10;zJoVOmFCLjpf/Hk1wZR93R7uFCd1vu1U5ZAGx3EhUrfJZdtZ14Ccyu0op2O+KMlzrZ57rZxlO39O&#10;18Mepki9xnieoQHDhsVbz/vToYueZmGOZx/bTZgQzOmKMyZuNGhxw00suaynfJxuYd04ZcqsBL4w&#10;CePGjUvq129IqYyMsTEDhwxpkjZ8xLrxEyfT9Ptm0+wH5tH9c+aL+czZD9C0GbNoyrQZNGnKdJow&#10;eSpNmDhFKGvCZJfGjZ9EY8dPpCyeQ8hrvBIv0kyYJNJJZfG6ISOtGjc2a6KDJlDmuAnWOu8Pc4SJ&#10;cCGZ1ozDXMbzsroPlNNpfyIOZcYx4FgnQXzcLinrIn6q+7FwmLHdVJo4eZqbJsn5FGg6TZ46g8/t&#10;TJoyncVzrEtN5DTQZE6HtO4y8hISebGmcn4cJ7fPvg2L06jrrrJhX3J50jTr+ITU4zeOTV5fIazj&#10;fCnn0yVcc5xT5dyLe8G8dpiL68fXVr0GkBqG7d3ixo0XktfWJfMeyRyrhKkSeZr5ogxSvC73oaZV&#10;t8V2otxYFutIb4Sr6ceMHc/KMoVlVqYxH52ZRaPGjKNRmeNoNMdjHXKlswn5qefPeLaM8y+vy3g5&#10;R7jrWlnL8vqK+8O8N6bPnC2e9fv4+cZzPmf+Qpq34EGav+ghmrfwQbp/3gKaOuM+LtvY08OGZTww&#10;bNiIilOmTEno3Ll7jZEjR5Z95JFnEubPn5/Q99FHb4mJiSlsIEZPlzMVYOHt6DbNWbSo9OQZM8rd&#10;ffc9zdLSRpadOGnqD7iQuDnSMkb+OSR12Mn+A4cc7tev/6levftRtx69qHOX7tShU1dq36EztW3f&#10;kVq3aUf3tmbd25buYbW6pzW1bNWa7m55D7W4G2pFd93Vku688266q0UrsX53y3upJcs1R/pWnBbb&#10;KOEtW5kyw4TuvpfzgO7hfFktDLnCxD5leCtq3qKlEJbvuovFyyhDc5SJhTl0N8plE9KJ8psyynaP&#10;kFE2PtZ72vDcUCtex/G34jBD1nJLXsZxtrq3DZ8nyDhf97S2dC+rlQxnifPK57d1u/bUpl0Hat22&#10;vUsIh9qI9Q5G2tYIZ4llRUjblvPh5dYcD8k4hGF+jxDKoSy7yqess4xjMsoqrrdQG+sasXDNWvE5&#10;Mu4HvjZmGOJaYN0M43uPWuC+QDhfQxHfEuu4F/g63a1cPynXNTGuNbZ3i5fCtW3O17n53eJa49qL&#10;683ryPPOuxDOyxwmljnMuPbI17r22Id6T4htW9xtlFGWH5LlEellHN9v5r5FnpzuTi6TUQ6zfHe2&#10;4LAWZllbULM776JmYm5IlhGSYeIYkC+fH3FP8vm0S14b3HeYy+tnXVfzHmO14XuobbuOhvi5bsNz&#10;POMdOnahTp27iee+S9cezIDe1Kt3X+rTbwD1HziYBg0eSsPSR9BofvEwP2jmfffTvPmLaNaceecm&#10;TZ16V8t77+02Z87CihkZY0oFBQXBWtfTRUzwad8UHh4eEBISUgwBkyfPKDt8eGb5vn37Rs+eO2/z&#10;mLET/x2SOvS73n36b27bofMywAA3ZqOmd1KduvWpevWaVLFiJSpduiwlJ5eghIQkik9IoPj4RIqL&#10;i6eYmDiKjomlmGiWOY+MimZFUWSkoQihSFPGeiQvQ1GR0RQdFcN5xFBsbBzngTyNfC0h3xihaFYU&#10;5y9l7Mtc57wiI4x5RATvJyKS+NgpDAoLE+Lz4FIwFBxCoaGhrrDQkFBDHOZaDgnjdQjh4ULhYazw&#10;CBbvB+J9RbLk8WH/OHaUJUocL4vDovi8uMssuxCOL9Y8D8bcEJZzEc5RlLGM7ZBHNK+LayKvC59f&#10;dT/WXEotA9a5bCi/ml4eh7h2fK7F+eZjFsIxR/C54HPC5ybMFM5/CJ+/kGBWEJ9DPp8hwaF83kMp&#10;KJDPeRCuQTAFBQRTgH8Q+fsHkJ+fP/n6+pKPjw/Ll7y9fVje5O3lTcWLF3dTsWKsosWoaNGiVKRI&#10;ESpSuDAVLlzEVFEqVKgw3XJLQVYhMS/I84Ji3RCWESbTFCxYmIV5QSrMy4U5vyKcj9iOw8U25txN&#10;BW4xZS674m6hAjezOByy0iHMkLFcQMg9XgnjfGTecjsj3li2tkMaU2r5FIlj5uMTx8nLhfjYCvN5&#10;Mo61CBUtUoy8inmRd3Fv8vP15+sSSIG4VvyshPG9j3s6LjaeeZBCZcqUo8qVqlHdug2oORtp9/CL&#10;vX37Tgz8bocGDhr2B74m8MWekTH8FL9QB89dtKhqk06dvBlF+OrXU24TA6uov7+/d9euXSMGDBlS&#10;p8+gQRUzsya+PWRY+p7OXXu82LJlm/vZKvjzjjuaUPUaNV2QLlGiFKWklKSkpCQGdoK4UGXLlqXK&#10;lStT7dq1qXHjxmxhtGSruw2/rTvwW7oTdezIb+tOljp26iTCO3TsaKmDpfYdOhhq3z5nseWJeTue&#10;txPzdtbcVFtVbduyJWGqjaHWbdqwBdpGzFu3hlqbUsNs4WZcmxxkbcN58zb33nuv0D2KWt1zjyX+&#10;umjVqtUFqSVbnZZaekR33323qRam2Hps0cKSfZ1111135ajmzZuz1XhnNjVt2lSoSZMmQo0aNRK6&#10;4447qEGDBlS/fn2hunXrCuFeqlWrllCNGjWoatWqVKVKFapUqRLddtttVKFCBapQvgLdems5cf+V&#10;KVOGSpUqJVSyZEm+T0tQclIyJSUmUWJConiBRUebLxj5QjVfKuLFwi8T8eJVXjB4MYfh5Wy+rEOk&#10;+AVjiV8yQcEMsSAKCAgUQMOLxt/PeNkI+fiRL79s8MLBi8d46fiQV3EvftF4UTGIoVgcLxzx0inO&#10;Lx1+8TAsixbBy8cUvyws4YVkyHopWRLhhaCihngbyD0PQ9njZN5qWFEqKsVlcS3nILn/Qvyig7AN&#10;jjkwMJgNhjiqWKES1W/QUFj/nbt2p9Sh6TR56vRf+/QfmDFkyLC2kyZNr2qiSk/2CfAeMCD1tj59&#10;+nfs3W/A/CFDhx3u23fgJ23bdniGP9F+qHV7Hbq1XHmGdAo/KLdRuXLlxAOCh4qBT8OGDaNRo0bR&#10;yJEjKT09g9J4fejQoTR48GAaMGAA9evXj3r16kU9evSg7t27C3Xr1k1s2wXqwp9eDHJDnbIJgO/I&#10;UPeEOvCLQEhdNiVfFG7r8gWhLtskXhrmS8Kutm0NtRPztjkKLxCncCHE2eKdXhZS1gvm4iVfMOfT&#10;PeJl4/xiUeX0krgQyReJfd1J9heK00sFLxJIXba/VJo1ayYkXy5NzZcLjBAIL5iGDRu6Xi5S9erV&#10;y/aiwUumWrVq4iUDYwYvmYoVKwqVL1+eXzS3UllWGX7ZlCpTWrxo8JJJKZFCScn8kklKpITEBGEU&#10;xfPXq/yCio7GV47xRSa+WOWLx5R48YivSCnja1K8ePACwhcivnKE1JeOoSAWXj6B/PKREi8fXz9D&#10;8uWDl46X+dLBy4ZfMsWKQOaLxgHihhBnpuEvISEOL8Jwx4sK+8aXO77m4crq1r0npWeM+n1c1qR3&#10;s7ImtRqTlVXPyys8wEQXvAZw+V6/E0PNr2vXHq0HDx62bmja8J969+n/Rzv+rGnUuClVqFiJEhOT&#10;qWbNmuJGhHU0dtxYmj59Ok2ePJnGjRtHY8aMEeAeMWIEf/pkCJinpqa6wbt3794C0m3YCsUDhIcC&#10;eckb/vbbcdPf7lLNmlAtUzWtOVv+NS5Q1avXMGVft8uIs29fw5auWrXqVL0aL/O8Gs+xLlVVWa5W&#10;FWILUU3DYdjW2E7KjFPSVKtaTVlWwlxxOasqx0NYrlIF1ml2Vc0WVsWUPTy73LeV2wFONlWqzFZx&#10;5ezhdlUyxctV7HFSZjwk91WJwywZ+8KykZ73K/aNsEpuuu02Q+qyuwBYA7IVKhigvY3XsXx+VRBQ&#10;lnMhNnjkHF8G6no5RfZ1S+XYaGLxF4WTypblFwDD36UyxrwMzw2VoTKl8RWClwOrpPvXSEoKxC8L&#10;/ipJ5K+SBP4qSYjHyyKBXxRwxcE9Fi2El4R8EQD6cGMFBvLXBcNduq+sLwj+WuCvBvHF4CYT1tnC&#10;ncTpGPBwWZYsWZrq3t7gTMtWbValpg2n9OEjD3Xq0m182siR1eAnv64rPidMmFZq+PAxowcPSVvX&#10;b8CgvwHuBg0a8YUvyzfJrVS7Th1qypbJfbPuo7lz59L9999PM2ZMpylTptDEiRMFwEePHk3Dhw8X&#10;FjesbFhnDRs2YjjXozq16zCg6wiLBA9JyRIlhc8UF8aP3+rFi3vzxTIuNj7J5KebJfOzzz7Hp9gl&#10;ytie85bL5r7cbiDTgnCVw5VenVsqZFsvzBYGVCQnFbKt8/6MbVEeo1ywSFxhIk8pI29Darhdajq5&#10;r+LZws8ntZzZ47Pv1/k6qnLPE4JFZs8b10Ddp7hHcJ6UMLc8xTUztpP3lNv1tK/bw4QctpNC3jJ/&#10;ua0abw+XaeV2LHm86jHIMCl7eplGTeuWr7lfEafu1y57uFzHdqZEmAyH1GOU5+SihPMplVO8lzl3&#10;Ssf3E+8bvnUYkrWZKfe27fBP/4FDfh+Smr4hbcSIeibKMF03zRJv7NmzZ/iwYRltR2RmLRo6bPjO&#10;Dp26/3BHwybibQdXyR13NKQBAwfQvPnzaeHChTRv3jwB7/vuu0/Ae/z48ZSZmUlDhgzhT+l7+TOy&#10;Ad1eq7awWlAJhrexAE9BBhH8Y+pFyeGGwIUSN6At/HwqAsk8pWxpssvpZrGvyzBV6s2GZVX2cGO9&#10;mJIGy9a6ldYIw7rT/u3lkNvbt1HT2NNdiox81PJnz19dh+zlti87yb5tTrqQfJzCL1A53UNyXYVb&#10;Tts4SNzXvJ1UbvCGXPtRJOPkC8sprVOYKIMZLp4RMyxbWhlnD1PD5TpLPqvZnju73M4RXx9z2dpW&#10;XnvIfo9xvCkwpFixYsLihxu3Tt0G1L5zl89Hjhnbb9Cg9OZdevatFGI0vMjWeu6/NhVs37lz1ZGj&#10;xz6ZOnTY4T59+59s2uzuY+Ur3EYp/FlVv0EDGjpsGC1ctIgeffRRWsRzCe8ZM2YIeMNlcuedzalO&#10;nXpUia1qtLIowheiCFuJbheHL7rrRsG6vCDiwinrl6lLAzgkbxJ5w0DyBpLhTpCSN5pd9nh1Gyvc&#10;HeAyHF8iMtwer6ZzCpeyHxuk5nexsueV0z6c4tXlHHQh1yqXayquuy3MJXMb172YQ7xbvlhWQZVT&#10;ehlnLrv2ASnby3v/fJKAtK+r4Rb05ReH+dVhyr6N3E4V0stwua09nbq9Pc6Q/MKyyqTGZ8tPnhOx&#10;bmyrfqGJdVTG4nyZ582QvJ9wH1r3EtLC3w5ffmxs4mc1atz+ZPsOXXb26jVgca9e/Woy3/7bAMcf&#10;U8Myhq9KyxhJXbr1EE3/0AyvarVqNHDQQJozdy499dRT9MQTT9AjjzxCCxYsoNmzZ9PUqVNp0KBB&#10;VIutbPho8Uljv2DWhcoeJi6KfBguSvJCOqzLi+2K84SQt4SXfb/qsrquxtvD5Q1oxQPghXm5iCtc&#10;Sk2LZfebN/u6XFbDchPSSdnzsutC87wAOV0n+30hl2W4Gq+G87J42HnZdY/JNBDnpcLAMY1cx1wK&#10;ZVDj1TSYm+VWwSeX1TApGa6mkdvYAWyFW5J5SFnAw7qEoJFW5qFuoy7LNKpkmMzjfLK2s8puSF3O&#10;Lc35pZYLkufckO1+ZJCjIjUh3qjsbHVv6zcGDhzWulOnTmGMOVRq/rdcKZ07dy42eOjQfiNHjn10&#10;SGr6F2i/XaFCJeGPrluvHk2bNo1efPFFeu655wTAYX3DdTJr1izq27evqFgsUaKkcaL5hhYn2DzR&#10;6klX5XYx1GXzQXE9aOqFcV0gU9ni+ELKOFXZ0knhwkvJdXWem9Rt1fQXsm1u4q8VnudoPXpS5z0/&#10;qmzHpZ5fmYe6nFMaNdy89uL687p6P2RLY0svw+z3myoJCRkv0ijp3fZhzl3bq+nMMss4md61bi6r&#10;+7PPneLdl53BJdOpkvnZt5Vh8jhkWvs2OYVJGXk6KecyWXFOutB0FyL3srrdT677C1/7RcnH25ci&#10;wiMpLi5hTMeOHWNat+7lz7hDy5SCrP8GxNH/wPBRmU8NG5axpW//gT83adLseFKyUfuM5nzz58+n&#10;V155hV566SV69tlnheWNCku0KKlbpx7FxyeItqjSl21/oOSFk8vyxNsvhJR4OLCMfOSFkVIulmN8&#10;LhLp5QWWQpw9LCfJvFxhCrxlnCs+F4hnS6sop3BFEu7ieOQ5k9up2yLelGtb87yKdOZ5zrYs1+Wy&#10;mZeUzNOVtynHdc7HdU0RLpcdJNOqsofjnslpO3mfGbIedie58jTLKcNkfm5pWOJ4zPDC5rK6bys+&#10;9/26S6Y9n6y0cn9S2fM0pMZb6Q3L3JAVpx6zDJPLqtzzcA93L6+TZHqnuIuXuk8sy3tOyHW/Mo84&#10;Hmzy8fF9zd8/pOoNNxgtUpo0aRJUqlQptd+Va3OaMGFCwfETJr+Tlj5qX4+efX69o2Fj8WcUWoOg&#10;BQks7tdff51efvllF7znzJlD+PEGP+mgMjLHSkg+scZFt2RdcGvZLU7ZVkius5BG5MnLMq0Mc9vG&#10;XHfFI06uq+WTy3KOtPIYpGS43Eaml7LH2eMVif07pBXHby67wpGvzNsMxzFjbuRjPUhSru2UuSvO&#10;lFg34522Q5zYjymZRoQjXg0zw11pbfH26wvJtK5tWEgnpa6r20khXN3WHmfJ/tDbw83tzON1lpXW&#10;qaxWfG660HQXL6M89nB7mCy3FWa/b6TUNIZyKrsanlMaJ11M2osR8nWXuEdMgONZKVSoyA/Fi/ss&#10;CAwMu42xV7h169ZF6tSpUzwyMrKIQcJrdBo7fsIHo0aP+b5bj94/1a3XQPySjHag8xfMpzfefJPe&#10;ZMH6lvBGe+46depSUGCwC0zZhIfafLDlzeH8AFhx9rQuSUCYcFDTudI77Q/p5TaIcyofL4uLjWXM&#10;ITONfLDlvt0k84HscWa82LcpmY9cd+WJuZIWy/ZzgnQyXsS55saDqMa79g+Z26r5uc4NC+HZ9mWu&#10;yzh1GzVcrst8rGUnOBgPmRpmz0euq2F2qeWT65ir2xqyP9xS9nh1m5zCz5fWXfJY3ZVz+vxRzmV2&#10;Lq8qT5c9r8+FPFZD8lnAsyLiCxX5zsfHb3JYWFg0ow+VmRDcKddmO/HmzZsHjs7M+rV7zz5/1q1/&#10;B0M5iBITE+nhRx6m5cuX0zvvvEOvvfaasMIB7549e4rf4PF7rwsUdpDZ1uUD5/ywGeHqw2kPUyXz&#10;cQrHdmLZ3Kfcvys/tSxyGfFYZrnyM9dFnBKWo8w0Mm+xzOGqZBmwLLcRcTKcJcIVgEthXZZRbmNP&#10;41hGEWfcuGpaKZGvuSzLL8OkRL4spzgjzHpwsG7A21iHzlcGyCl/Y909b1kWmd6+jSW5naqLDZdS&#10;8z1f2px0qdtdvFz/MTjEXZjUstqvQw4S/yHYwq6Y5HXKLte9WajYN77evhMCAwOTGIHyD81rs2VK&#10;5tisnb379v+nfoNGFBgQJPp6WLBwAS1fsZyWLl1Kb7zxhqi4fOyxx6hz587i11r4k9yAbZcaJ06c&#10;8wOnhtnTqOuQ/cF1Cndtx/tV153yc8ET85xkphXb28OVeHvZxLKSFudBxiHM7bwoca581PQs7N9V&#10;BiXcXcbN6RYm0juEZxPHC2veKc6SqxzKsvrwIB95DGpa17EqsrbPLSz7QynTWumzp7HCLkQXm/7q&#10;lgFwLOfjcV0VAHe6/mqYcT9JsSX+AxuhM4OCwsszBkUnWGyVl+DZjbGxsTFYv9qnIpMmT/98wKCh&#10;9ze98y7R6Q5+fZ056z5heQPeb7/9tvB7P/nkk6I/EnS247KuVQFIEJ8kMZdhWBcnzpQAiiWkwdw4&#10;ue6yh1kXwX1ZXXeFcb7Zwky5yiPLoqY1l0WcjDfj5LJLMg1LPVaxzJJ5uqVHPGTbxi3OlNxezUfm&#10;68rTlAgzPxFd6w5zsS/HMN6Ot1f3L9PKdPbt5LKU68FQ4mS67Pm6P2BWfjLcOA61DIas+Oxh9vgL&#10;0aVsk4/KTzB6el8FWflSdnkfqLLirXvNWLbuU6jITz4+fpOCgyPLMg9hiReMjIwsw/NbeJ5tIJqr&#10;apo2c9YXQ4am/dvqnjY/468l9E0waMhgWrFiBb377ru0ZMkSevXVV0Vb7+7de5Kvr5/xkKvAViFu&#10;D8ecT6Z8AMVDKuN5WcTxsgg316XkhVDj1DA1Tq6r8chXuhzUcFk+VxpzrqYTknGmZLhcdx2jeZzo&#10;MtPqNtM4RwZQlW3MuZqXOF5z//Y4uY65t7fR/amEtHEzqulkuLXsHm/McyyDWJfbSVnbG9uo+8ie&#10;j11GuJGP2K95jEYZZF5GvMxH7l/dj7us7SzlFG5XbnlcSeVSpmsZ4BeYH74WjC+GS5W8rqqc0hn3&#10;ltFRllvYr35+AcNDQkLiGItojVKADdkQHzbPBSiv1ilt+IgVnbt0+6dKleqiH9/SZcvQsmXLBLwx&#10;h+sElnfPnr0EQPAAqtCyQ8xtXQmTD7QqnGSncAkTe7h6cexxarx9XRXCUR7HcGVZhJvpnNYl8HGM&#10;uAHwyQqwenl5CcjiXPFbXcy9vMw/J3k7eVwiP3PZday2chngKyrqGZAn+oKB0MUoenczbjxzW7GN&#10;vCGtbeU+rTxl2uxhah7YVuZllVuGGeFyW7ks1+W+rThrG3t6e37O4fY0cv1qkKfKc7Udl00XCOJL&#10;VTaAe3x/7veOeHbFMyzvVQ4vVGTfDTcUjjLReENUVFQ4OsBiqAebQVfXNGHi1H39B6ZmNmzU5Jyv&#10;Lzq696NVH35I7733ngD44sWL6fnnn6chg4dQ8WJWR1ISynZIixPCJ0nIXMZJEwBAvIwzZZ1UQ2qc&#10;Gu+0fr70clmVkc68WLZw9zTZJeCNY5LHaC6jU3/04+LFYAWwfRmucDEFmDL6dQ4gXx9/8vbyFedQ&#10;3lD2fUjJsiCd0QWnDxXj8w9442VQnNdxrXDunbeT67wf8wsge5yUvIGtcNe2Qsa6cc7cw6w83CXT&#10;uqcxtrOWZT7WsrvUcKfl/5guFVgXso1T3he7v4tNf7nK4/3h3nTxynyWCxcuctjLy/cJRqNrdB+2&#10;wvukpKR48WJRI+QqmfoPHJzat//AB1u1avNryZJlGESF6IUXX6QPPvhAAByuE/ysg54Dvb0BC4ff&#10;qfmghZRl42GXJ8SYizicMDPOekhzlysvU2q4sWzCR+zXWJZpZDr7dtnkKrN1YXOSPA65P8PqLsbW&#10;MPo+ZmAHGF1mCngHWOuys36AHZDHiCRqvm5l5fzU8gLWBsCNLjjRFSeWEY785HaWzHPCy/Yb1shX&#10;hln7yD5Xt5H5GeuGrHgjjQx3F86VfT/qshqWXcY+ncIt2ddlmF32NFep8huS55NanqutbJct897A&#10;s6zwrEiRIocCA0Nre3v738eYFD/2JCYmel9VnV8NnTDBd/yEKZs6du72L/o3wWcE+gReuXIlvf/+&#10;+8L/DdcJOqNCb4E59oXBByzArMzlwytPkAC4kjb3h9Zd2Na1LKSefPvFUJetbdR1NcyY2yFhQMk5&#10;rTG3jpPTFmHLmy1iuDQkpL1gMbMM2PqKPhjQJFN0em+m8WXgFysCiFv7M5aNdVcY70cFOF4UyFda&#10;43hJuJVLLKv5yHNihCGtXJfbufalyjzvRpzc3pZOnAOZxphbZbDWEQfJODUekvHqNmq8mgfWrfJn&#10;PwZV6r7U9O7bG1LP0xUVAIlKP6c4LY/Jdb/gPmc2SYCrdUuFfX1jzOaFN6JCE6OPhYWFNTQIemWn&#10;GzPHTvio38DBz9zZvMVp/EFZnCG0eMlil/WNNt+otGzbtj0fGOBtHKCb+OBd4GbJB0l9mMS6TMdS&#10;4+zKKc7KUzm5rnV7GnddaJ4W3Kw4dVt12ThWYxsMZwV4G5Y2W9cMbsPNAeh6C9jyhaegIAvgEuKI&#10;M/Yt9yePzchbhPE5QzpvQJwBLgWAY0xBWOBqGWU5rTxluWW+7mHZjtu8RpaMNBYI3eWe1rjGYkgv&#10;jLRivvDRracIcwk9LJppTMne5LKtyzDM1TzUMDMdtpFh6j2qls8ot3WepdRz7xk57+di5PkyOcjT&#10;VvWl5JfTNhcbfokS97wpw90IFaOg4BB+9rxnMy/RT8pNCQkJ8I3DIsf6lZvadesWmzl+wpaOnbtS&#10;zZq1+UYvSvXq1aeVq1a5rG/8bTl8+AiOU/zedvEBq8r+oLiH2ePUNPYwZ1kn167c8pX7tdKYF84V&#10;ZuWLdQErXEwRZ0imRTjicQNh2QC04S6BawPwBlzRZS6Gm0JXlkiDUUnCwiLMkUkMgAP8OLeuvE0Z&#10;ZTPF+4CvW1SEmpY4VJwhDp86fOtGWnV793Lb1610xj6c4ixZZZHnTJ4vVxrz2uNY4GrDsWH0FZwX&#10;P355qa4kIy5IvNAMBfO5MQZ+lpIjuUihK1AM+YVxJ7FuDP/lnkZKDhFmnFuUyZRZRvVcyOMwZF+/&#10;lnQZZfcEDGUeqpzS5aSctuEwx5YpuaR3DD+v1HtCVVHcm6VZ9U103uDn5+fD92gpc/XKTCPHjH14&#10;wMAhv97VohWlpJTiB7CoaG3y4YcfiopLtPlG/yYYzT1H61uR6EiJD9gu+wnJPdwdJoZyOsHZw7Pl&#10;yw9sTnEWlNzj5LoEuFy3y4BBUWHtAaJiEFoGhgS4d3FfatyoGdWr20D4u2EtYkxBY0T3GNMKNyx2&#10;wF3NWy0njhHlQB7+voE8R3q0RoFbBhXODEYGuPM5MmTla5yznPaF4zGaVZnHL9JaUrd3y4vLJ1/g&#10;KBegjZcUoIw5gGyMxWiM4I9ljNMYF4eR8Y3R6THHOobiwjIGu05OThZjO0IYxss1/iMvly5dWoz+&#10;hOHAEIY4CNvIgbLxExrGYzTuUdMAQTlF+aWs41LX7cesdR5JcKpySncJcgR4TrqEfbs9B3x/WPeG&#10;odCQ0P/5+vun8rOKSsyCfA+n8Fw0MQRLr8g0bebsd7r37PNvvfp3CIsIo+LA6ob7BCDHr/IY2f28&#10;8DYfXFEJwAeryv1BMeR2shQZ4fKkqnHuJzt7uJVW3bdYNy8G1q2yGNsZD6iRRpWEl5Sap5SI42NH&#10;erhPAG7AGFaybOrnxRZ4iZTSVCKpDFuY4RwfQSHBkaKzL/ToqLpRAGe5L/VYXMu8HwlwX6EAlgFv&#10;zAFwNb3c3lVWCMfnOnYrf/ftlPNirsswuWysK3mZ50GcO1FOX2EFA8KAtAQzoArFx8eLOfrWwfiN&#10;EraAMIRlpAGMJZwBbCxj7EhAG9siHmNYYrxIMY4jC/cw0iEegEcavDSMe9X9C9J+jDnJOvbzp9Uy&#10;lRtELwGweS/12vIy38eY457GvFDBwv9jZBYIDAxpz/PCDHD8rYm5HCQ53ya8MW6eMHVqpREjMp+/&#10;t3W7nzAAMW5ouEtWrVrlqrjEMGg5uk1UmQ+vfIDlg2E9INZclStO2caKN06m+/byBNtlpVGlboeH&#10;UILMBR5zW5FeKb8EqZXeyEuuizRmegiVl/BvA+D4ZPdl0MIKLcbnxsfLn0KDYyi5ZGVKKV2L4hPL&#10;MlgAmFJi1G7pTgCcRTlyEPy6AuB+EuCAtwVwNFGUae3nQj0OKaSRsoer63bJeMzV86GmwTkANAFh&#10;wFiCGxCGsAywArgAuFwGfAFjuQ44QwA20mHQ5erVq4t0WMcc6xLqmCMM8MZ+YInjBQK3Vbb7GNdQ&#10;lNe4D+Q94SQrDsftHuccpuX216UEtl32ba4aWdcUz7e5/j8/P78oLy+vEQZGb7iZvyqD4Eox1/Nn&#10;4gcL3SQWnDxtxmuDh6R93KTpnT/ExsaLvrsBcFlx+fTTT1OzZs34Zj+/60SFmXwwcgMGZJ0YY1lN&#10;a8gCrEhjyqpcUKXkZZNRFsstIPLA3CynKy3KYArHgDTyOKRcaSGkNeey9YmEsZC/4Rbx9QumlJI1&#10;qVqde6lq7VZUrnwlhk05tipLWgD3B8B93fO3CQDHi0EA3Ac/77ClzxL+b4Y4AC7L7NpGlSyvKXm+&#10;xLlwkNwuWxjyMfNS87bnj/JERcEVEitAjvsLiouLF8IXiBjNnCXDMMI5BqBFusQEBr5pect0ADMk&#10;XSTSykZcIgt5Yl/GiOgxwmfuzddG3EtmuWVZhURZjfvMuNcMofzWshVunTM1zF32vHKScZ6s9Bey&#10;jbtyL0dOuvj9QJe2L5c8Be7zbX+5+buU/XgLFSr6P29v7/FgZ+HChWvxvEBoaGIQz0WfKfk+TZo8&#10;9bkevfr+Xbt2PQGR9PR00dcJXCfoaXDW7Fmi4I6WC6Qu8wGrD7Jr3ZR14xuSD5O6rD78xgNkl3Vy&#10;Xduy7Pnb81GFtJi7tuV8hPhY3NLJcCwrUtNAIh9Ohz8uJcBRGSeFLnhDw2OoTLnbqWrNplSlWgO2&#10;Etl6ZIBHRkQJgAfCb86wL+7lY+2XJfahLEuAQ/Cvw20D4ece4X83LXB7me2S+Yq5fVmRTOvaFmXB&#10;XF53NRyy3Q8ABUY9wQtH/MQkjhMKMuoKeO4uGc/ibSA/XkblrBTOk5EXXliouDWFLxHz3FgyXnLy&#10;Wme75nIZcyVeHrN1v9mVW5y71LzskDb25Z4+57ydwq3yXkyZ3KVud6l55KMuBuDnS5ur5Dm1zgkA&#10;fvPNhXYyOr34+QPIMd2YmJhYKCwsLH9/7MnIyKidnj7ixbbtOv9Ypkw5AYLHH3/CZX2jp8Gmwvp2&#10;cJ/IB8D2wLpkW5c3mZQI520lhCEniKgn0Vi3Tq6Mx1zuQ01rD5dhdrmOA+VRw02p62q8lMib81AB&#10;HhjI4A5Ca4pwMQBGQnwilWErEa6BCgxvCBYmICYBDjgVLeZtnU+cD1NYxn4AcPy9idYsaH4H6x6/&#10;0GMZTRVRESrLLYRtndbNPNU49ZhcaficGPs1lrNJ5pNTGF8rIad0QvJ/AiklLsdtbDLLK0HodDw4&#10;BinXsUFy3RTiXcevhFn3nXX/YY59Io26L2N/EtTqsjGXy07rRph7GYz81DKoy3Ib93UnOe1L1YXk&#10;kVfKs30D3pfVjt793APghQoV2sL4vDkkJCSW53BFFwkPD0+OjIzEcGz5N02bMePBtLSMAy3ubvUT&#10;BibGJ+gzzzwrfN9vvfWW6O8EYHAEuCr5MCgPhYSxDMNJyAZohJtxQkhr5idvNrf0DhL5suTNLvcn&#10;4+W6SwhHPGSmwXK2dKxs5TUly4tldZ/o9AuVlwbAjYpJfL5HRkZRUmIy4cco+GhReQl4w4IU8GYF&#10;sKXp7Y2mbgA4n29b3tb5Li4sb9F2WkDb2/ypx1hHnm7bymVT8pic4kQ8JOMwV9Nh2VUOUzKNPVxV&#10;jmlyALcqse157j9T8iGTZXVdP3PuOg5VyN9cFmlluE0Il/lLyfR2qfeHse6e3lq3pIZZcdnzyElq&#10;HoZkOc4Xll3Z87o0eSqfy5bHrHBWoSIS4JiK+fj43IEWKQxv9FSYry1Rbp51/9xnUodlUIOGjSk8&#10;LJK6d+su3CZwoaC3wQEDBhoP83kfMJv4QMVDI5eVdSnXCTGXZVrXA1OEbwCWWFe2E0K8InU7WYZs&#10;ccr2TvnJ7YT4uBAuygWZaVz5qWmlzG1UPzgqMwFxNJ+LiIgUfmC0xADUDcCbaQKCxKd+0aLoF4Vf&#10;mPa8bcIPQRLYqkQrGF/ORy2n7RrJliJiXaazH5N9Xc0Dy1JOYW7KDbwS3FI5xAPeue5DkSyPTa5r&#10;bMptXaZDuCmZTsa57lV+oA2wSlnbyO3s6/Z85bLMS+Ytw1QZYTnFWXMrTzVd9nUrnT2NPZ1ctsLc&#10;188vpzJLZc8/j+VJN4oB8M/9/PwaFy1aNIyNtoXM0gL4KxNzQdZ8mm7KHDfhmb79BlHVajWE5Ya2&#10;3ujvBB1WvfDCC6JCyfFBUSUfAPMhUOcq+CAZJ8JZ4mYxl2Ue9rSuPNU0kLmtK40qe7i6HZZl2R3S&#10;CHGcTAuJcjqksQtp8defaP/sZ1nXLlC7ZFjnWIbLw9cP/mwfzsPBnaDu0xT83YYVLv9oBMDFwKyi&#10;TxW3Y1LzUMPtxwPJY3EKV5ft6dQwl1B+9Xic4u1pVCFcSg2X25r5qGWQy3apx82S11Ws2/ORaRXJ&#10;e9KQASA13JU2hzxc6cw4uW6AzLq/7HJP6y63fG3rMk9LBoxkGnu8Eaa+DOzwMtaN38qt9HIb52Ur&#10;TU6yjj97nF1q3vktWzn/V7Bg4e+9vLxer1mzZmmedzF5ejNcKPnWnHDMuHEdM0Zmru3avdfZ0mVu&#10;FVbdgw8+6Bpp59FHH+UbW31oziN54yo3sHxQhNQ4JVyEKXILN/MRy3I/OW0v0wlxmdVwSJYRkvm4&#10;bcOypzHl2o+IN/NW4u0CTEWTQrbE3QDuArrV7tsLzQwBXdcfrrbzLfet7NPI3+hbxepnBV3UuleA&#10;qtu41u3HLeMvRa48ZJll+SEnAF9IGmO9mJAVhnVjGXkoyu04ZFxuaexSz416rngu7mE1LId0bnKI&#10;NyCZfTmbnPKTsuerSObpEr5mGT5Ii3UJZvc02cOsdAbI5PaGjDyNdHLZAp5MY0LPJTWd+7qRj1Oa&#10;Ky17+Vj/Y+PpSKdOnRopfYMXjYiISArJr25mH3r00QWZWZN+6tip++8pKSXFqDsAOKxvNCMcOHCg&#10;8w2ek2w3kbiRVPEJyOmGE8opP5lePrwyXMqe3ikN8jhfGqd83OQAD7uUbQEf+du8aJ/tbzYVZKGy&#10;0svL+BXeApgKMSnk5bxfQBz5C6E1Cio/c0jrJvX41OVs+8P8AvITMtKKfkfEsnpM7sdlgFmGu29v&#10;yIizgK1uI9M4bOc6FiVevGyV9fMJ27vuN3OuLss4+/2kSk0jl+3xTnH2MPuyPb0SLiDrEK5u43oG&#10;zTm2cUvHMqCbg+z5mkKczEuCV4ZbsqCsbifDDChagLSnkeFSOW2XdzKO0doXl6tI8TPdunVrySjF&#10;SD0R6CM8JiYGlZp53pwQfpoCTz7z3IJx4ydR+w6dqWTJ0qKt9zPPPCNGmUd/38lJydaNfTEybxgs&#10;u+BtSlwYzJ1kz0fKMd58aN3CFIlt8PCqczPOMa0tTEjdh7qsxksQmfFyf670EMPHhKzos0RUOKrW&#10;tszDyscCnEyj7tNcd5VbhuWknNKoeZgS50rdr5nONZfL9jhLFsBlmHt+EsbuQJaywqxzYKU35L6N&#10;DDfKjjBsY7xArfxk2WV51XVF8ny4hLRmeqyr96+a3r69U5w9jRpvX1fD7MtSsiyAiQCKuW5TtmdQ&#10;LmN79XhkuBnnirelcYWZypb2QqXsxwCyum6XBVM1rQSqGp8n4rJa8EZLlCL/Fi5cZHvnzp3LFS5c&#10;OKpo0aKjmak3oymhIGweT/hv/8a5CxYtGDl6LN1zb1tKTEyhMWMyRcUlKjGfeuopthKVYdIuRPLi&#10;ygudUxo1TgIjp/SOkg+gfLik1DDjIXbJbb/ZtzEednscJAEg55YENIQAYzVehmdfN7aR4fZ4d0kw&#10;uQPLVkYXYCBsJ49FlTxuNX81Tll2nScZpsrazv043PPF/t3LbcQZ21jLOck4n9Y5zR5vhLvLyteY&#10;q9vJNDguKVlOhzh5DlznwpR93U32/B0knw01TK7LvLPln0u+Ij3HS6lx2JeZxgVu9dlUpWznSuuk&#10;nLZ3EtKqckpj35+ZVoYJYV2IIW26gdwBrobZoGsqp/CLlzvACxYs8lGdOnUKM0vLFChQ4D1B1vyc&#10;pk6fuSAtYwQ1bdqcoiJjafas2cL6BsQfeeQR0ZLC4wB3E246pwdSjVfTyzCkt6+reTjlqUJFxltp&#10;5MNspPEWsuIlCKQQ775u5WctI85aNvI00hpS85DpLFnprXIh3CwPW/RCZrhdRh7GsVlS46zjk/kb&#10;aeQ5NdJb+cCidT42VWpZ1TQ5p7eJv0yMY5Zp3POzwt2X1TCntIaM47KutZq3PGYpPg+u+1gJM2Xk&#10;LdfVeLnsnl5I5GcPzyW9CJPltofLOFkOWxr78+cCvS08m2z5qJLnQhyHEq7Gy3C5DAkmmPmqaezb&#10;2dkhl+1hSGdKgttt3QQ9QCv4JcKNOAlgdflSJAFuorQUA3yJuXwDfOIxMTGh5mreTeOyJi0YMjSd&#10;6ta7Q7RAmTFjBr3++uvi552ePXsSKuHcTnROsp9gVfa0LuGCWg+VdTOqYU5ySuMOFkMGBKSMeCvM&#10;Lb0KQgBEyIfXDdCq2xngNFwgxrKZVm5XFNuZacV2ZrgrXoYZ+RthMn1O26hxPHeFyzi5bK5znHq8&#10;1rEqadzCjThjXT3HkBVupDHWZR7nk8wnt2Uht2OyymjJ2L+71HxUIMvtZdnVMHsad8n01nZqnHXP&#10;qevo50aNc5aRxp6PlLEPzA1ZcbIsVpwsj5SVTt0e6+qzpkoNk9uf7xiMvMT+xLNthZ1XKgucuGCP&#10;s8erQpwJawvaOcs9nTOML0UmwDckJiYGRUdHx/v5+fU3sXpzQEBAeGxsbIy5nnfTyNFjZw0YlPoX&#10;mhCi/TBG2oH1Df93QkKS8wl0knri7XK8GSDcOFLygXQX+rcWPmNeRm9+YuACXsdABlJYF2EcJ8LM&#10;lhlirgi/cruFIQ0L3b3iL0Y3Ib3Yxl1u28plKbM82bYxhf27wsxtsA/79q51U2IbW1iOcu3LXM8h&#10;T3ucWiZHqWmV8By3U9KfV5yHbEUj6gbktTfngLocBMNxewjxQlhWw23ryMPMR15jLLvuISybEull&#10;vq51U3LdlLq9K42UTGOmk+vZ0mCOe1jcx+77FeVUjl+WUZwXU+q6McCHMfcWc8SzxP6U9Cy1DMY2&#10;kLEs07rSyHTKvtxlpjGPw8qPZT7DiMe1lc+0SId1XoYQJuMN8UtKGFgWFyzDROGJdMOyXC4ZSAJc&#10;xvGyBWJ3v/aFyUiPvzH5hfBHZGTM1jZt2tzGOJW/0ON3+ui4uLgQcz3vphEjxkzu13/gr+UrVBIH&#10;PXHiJDHeJTqvCgwIuUj3CU6ickJFOOYGpI0Tbi3Lh9MQLFjDipXbGmmMdBLkxg2IG8OY+3hZUPYp&#10;zoDkdQFKzKXOt87Cb+mQU5wquW9ZFiGsS5lhuCl91HAW+gP3gngZx4PjxVwcmxDnz1LzNB4CS3Ib&#10;Ney8Ussoy+AKM/YJ+WDfMp0rvTGXD6QojzzXWDcfZh9OJ4RlN7mfP0fxduK4edltfwiXknmJl6BN&#10;Ih9lf/Y4+7oqM9x1/c25XHY8Dhy7us5ybZNtH3J74xisfBWp27jyVverLrNc54b3yXMZbz0HPMd1&#10;EjLSQK5rjnWkNdOJfcrracYb2xppXPkjPeKUbUV6c11eN7mtKIciGZ6TnDhhcQR8YQHEct2U+xeJ&#10;+vWBOUu6jRTZrXThcmFlh7Ulw3p3Bz6YGR4e8X2vXr26mUi9ISYmpnBSUlJEfHx83vZM2Lx588DU&#10;oWmz+/YbcKZs2Qqiw6XJkycL6xu/zwcHA+DGScLcKnweiU+6d2AYJVRvSg2GP0wtZy3R0tLSylF3&#10;jHyUkmrdxdwIF/xw5MpFyR3a7nJOFxYW/vOgQYPuN7GKqUBKSopXnrdG6d27d7UhacPX9Os/iMqW&#10;LU/ok3r69OmiGSEqMENCwlxvMY8DHJ87/Nb1j0igss17iYtxzwMrtLS0tC5Z4MitLfpSQFSy4EsR&#10;5owjfy5bCsBDw34ZPHjwAyZW5VQgzwE+cMiwtsPSMvYJgN9agSpXrkKzZs0SgxZPmzaVLfIQjwO8&#10;mHcAeQeEUdm7ejteAC0tLS1PqVyr/uKrHtxx4tHFyvCfSxkADwwK/m3YsGGPMFJv8fb2lj0R5j3A&#10;R44cPWb4iFG/9u0/kG4tV4GaNbuT5s2bJ6zvAQMGiL8GpS+qSJHiSsEvXhER0ZRSsiy1GjGPej38&#10;gePJ1tLSurp175wV1Gbuu2K57bx3qS0vIwzLMvxy1Pex1UK9HvnQI/lBre5fRnVT57BVniSMRyc+&#10;XbwsCzwwMOj39PT05xmpNyt9gecpwPEX5i1Zk6ZMx088ffoB4BWpS5eutGjRInrooYfo7rvvFkN2&#10;GQD3vmSA+weFUXRCCXr57eX048+/0bdnfqVzf/4tLpDTyXbSvaxuD66kzgtzBn/7+e85hmtpaXlO&#10;/Rmuk17fLOA66Y3NNPmNT6nnI6to1pKtlPr0OsdtAHk8u5g7xePZ7cf5DnhiDf377/+ETp09J/Lv&#10;/eiHHnu2W85eyiCfSwERieTtH+rIqwuXI8ALMsADBWHzEuBooxgaGhpjB3ivXn1EPyhQrVq1RJOu&#10;SwU4tsOv+R1Ts2ju2x9T5ssf04Z9Jynr1U/o53N/0nMf7XM8yapwwfs9voYyX/mEVnx+lF7auF+A&#10;XE2DdaSZ+c4Wj72xtbS0nDV3+Re0+6sfxbP51JrdtG7PSRrx/AY69O1ZGvLU2mzp2857j4Y9u57j&#10;1ollezyU9eomsf3R738mOf399z908sdfaOuh72jCa5sct4P6PLqa0jh/KezHiQN4OYx4YQMNfeYj&#10;ajv7HarcPl3UvxW+SK5ZLhQJ8GIUFGQAHMNThoXFR5uYzTuAo7tDjN82YcqU6aPGMMD7MsDLV6Se&#10;PXvRwoULhSpWvM1s0mcAvGgRb7Pg5xeGxKpZszatXr2Gnly9W7yluzJo399+VLytz/72xwUBHBdj&#10;/d6vxRsZ01///EOvf/IldX/IgHiHBe/Royt30sodx2nN7q94/f1seWhpaXlOEuCt57xLs5duow+2&#10;HxfgPPr9TzSSAammbcfABjCnvPkZDX2awZkDwGcu3kp///OveMbt07dnfqPZS7Y5bgct2XKYvjr9&#10;Cx059ZPQZwx8+9c9jMftR7+nY/yC2HfyR1rw7nYu/wpqMepBqla9NgUEBDtyLCe5+8ENgA8bNux5&#10;dGQVFxeXbGL2ZlbedGiFBuboOUsCvHffAVS+QkXq168fLWB4z58/X1jPaDxvVGIaDefVQuckv6AI&#10;atOxK23duk1cgA92HKOXN+ynB5Z9TlsPf0fzVnxOv/7+1wUBPIvfvHv5hP/+598iL0x//PUPvfbJ&#10;AQHx/o+vprc+PSjgrQGupZX3ygnggGfGcxbABbwZ2oD39Le35BnAV+08Qat3neCvgT1Ci97bTp0W&#10;vi8gDuscaY589xPtOXGaxrGl/xKzCCBPe249TWLD8r11m6l28/bkw9xy4pmTZIMOCfKgoODfhw4d&#10;agc4+pq6yVj08AQ/Df7TnzRt2vRRmeMMgJe/jfr06SvgjYpMjAYuW6BcKMD9QmKo+j19aMlHW83T&#10;n/N0IQCH6+SjvSfpwNdnhN9cTn/x59Ubm76kUS9u0ADX0spHzV3+OR3/4Re6j6E7e+lW/qo2AH78&#10;h59pHD+vSAN4wn891YR3XgG8Iz/v4MObm78UPviRL24ULw7EvbHpIC3bekTUnz25eg+NfmmjCB/+&#10;/Ab67uxvovyDnlwrtms74xW6rWUfCo5McOSaKkDb/lMQAA4XCoZUY66WNDGbdy6U4ODgkIiIiMhJ&#10;U6ZNH80A78MAL8cA79WrN82dO1coPj6RoW20QLkQgPsGRVH5u/tQ1znv0Bp+I55vulCAA8y4SPu/&#10;/pF+++Mvc2ui//3vf7Sa374fsjTAtbTyR6MYknBZwnUx/IUNNH/FF2zpfijCnlq9m/o8tpreZONq&#10;5fZjLnjnFcDx4th+7Hvx8oCwfN/iLQLi73x6iJZvOyoAjrSoCH3o/R306scHBCvazzdYgZdA5suf&#10;0CMrNlPPjPEUHBHnyDcpWN9CWDYlAY4OrNg4xi/1mPIO4FFRUQl4UwiAj80yKjHLoxKzlxhODYqN&#10;TXDBG79v5wbw4n7BVLJ+W2o24QXq+fAqjwMcwmfS2j0n6Jszv5o5kPCNnzz9K328/2sNcC2tKyy0&#10;GFm27Qid+fV3NqyO5znAUTH55Jrd9NiqXcKvvfvEafG1jpeIPS3cKisY6GhIgTnKivAui1YK9+6a&#10;3Sfo3U07qX2foeSTS1NDO8ARBoDDB24MpRZdw8Rs3gEcw+Bj2J8Jk6ZMHyMBXq4i9TQB/sADDwiA&#10;W/2T5AzwIhweVe52umPEI+KE5BXAV/CNMeXNT+mRlTvcIP7Pv//SCf6k+2ivBriW1pUS3CbL+Rn9&#10;8+9/6Ff+Us4PgPdg1gx79iNX82LUjaF+bfBT7s0ZUZHagS1wVFyiFdz3P5+jZ9buEduhzblspgyw&#10;L179CVWp35yKFMuBdwxvtS8V9M0ifeD5BvDw8PAodH84dsIkw4UiAF6BevTqSQ/MecAEePwFATwo&#10;thTVHjDTdbLyCuB4s49+6WPxyfMgfwp9wxdWTv/+73/iE6pTLu3EtbS08kYA6fvbjwl4Y8ovgKN1&#10;G/aDViZYX7njGP3AcIZlnvbcRzTiBcPvvenAN6IhBZbhA8cXwpubD9LoFz8WhiG40mH++/T2p4dE&#10;2i4TH6GQxHKOvBMAN/uGkjAPDg75gy3wV/If4FmTpo/JzKK+JsC7A+AMbwlwtAMX3XsW93UEeGBk&#10;EtXpO8V1QiFPA1z61vDmRN4Ihz8LlSm4uID3fv5senbdXlcFhpaWVv6o66KVtIoh+jd/CcspvwAO&#10;S/uTA1/T5i+/oaVbj4jKyRfX7xfuEtSbfXbwO2Fdgw2/nPtLGIEI33XiB2GVQ3CpwHf+Ab+APj/y&#10;PaHZM4zE25lrQdEp2ZiH/2HUnhCh0JBQ+MBftgEcrVDQlNDzkwrwzLHjSfSFUq48devRg+43AR4T&#10;E29078kSALd/UhTxppiK9am17aSivfcqhu75pgc/2OG2nZPwZh/Db1fZHEgVfiRADTIqJsYy6PVP&#10;PFpa+SuADs+6Cm9M+QVwCC1PFrz7hfgqX/judsEfhMOvPW/FF2IZbFj03g5XGvw4hHAwJOO59bSI&#10;wxEHnsClIvKevZQSqzfJ5koxLHAD4kVMMcD/SEtLez0oKChUAXjeTaoLxQXwW8tT1+7dafb999P9&#10;LBfAvX2pOM/tFrh/RCLVGfyAcbCKcLImvLaZXtl4gN7iTxIn4XMGv87at71YoS2qU7iWllbeq8dD&#10;q+jxD3fR02v3uAmVivjdvv/ja1zquugD0WeKUz5DnllHb2w+KFwYdj3H1jPg77RdXqve0LnCRaxy&#10;zwVw04UCgEdERPzTr1+/E/Hx8Q8qAEcbcHRZ4vnJssAniErMvgMMgMMCdwE8lgGOju59/AyIK2+i&#10;osX9KKlWC9FJjNOB482GTytcYCd14YvptJ2Wlta1I3RgBSvcLviTEYdKQymn7aWQtjvYwF/cdsGi&#10;Bk+ctstrgW8l6rd268nQcKEYABdigEdFRVHv3r0pPiF5T774wPETD9qBuwDefyCVKVuOurEFDni7&#10;LHABcH/y5jlG6ZAH4RceT41GPe540FpaWlr/FTXOfNLNCncB3HSjYB4ZGSX+oYlPSMkfgMtf6UUl&#10;5ji4UAZS6dLlsrtQBMADBMAxJJI4CNFssDa/nZY7HrCWlpbWf0XgXGylhlSkmME/DBBh/B8jAV7M&#10;BfCUEiXyGeDwgY+bwBb4ICpV+lbq0q2bAPjs2bMFwAFuH9MCR2sUHIBXYDjVGzqPWs9fqaWlpfWf&#10;V/30heQXZvyhibpAY8xOFeDR4ifI5PwGeNakSdPHZkmAlzUAzvCeNUsC3M8AuI8FcLhPOjy+gTo9&#10;tUlLS0vrP68Oj2+k4Pgy5wV4ifwH+JTp48ZPFO3AS5UuQ10VgKMduAFww4WCkafhPkmo3ow6P/Op&#10;lpaW1nWjlDqtqKj5P0wxlgFwQ1EC4L0Z4CXzF+ATpkxzAbxEiTLUpWs3MSYmZAe4t7eP6POk+dRX&#10;HA9QS0tL67+q5lNfJd+QGAPgrnESYIF7mQBnC7xkPgM8a4LpQmGAp5QoyQDvKqxvdxeKBLifGLrf&#10;6eC0tLS0/usKiEwyAS5HKjMUHRUjLPCSJUvtCwmJqG9iNu8mVyVm1oTpmePGi75QklNKUJduDHC4&#10;UFyVmCrA/ckvNNbxwLS0tLT+6wqOLaX0DaUAPNIAeL67UFSAJyWXoM5duxgAt1ngGNzYxyeQwlIq&#10;OB6YlpaW1n9dkbfWYHj7GhAXfnAF4L3ZAi9Ven94eHgDE7N5D/AxY7OmjxkrAZ6iAHwWAzyOAQ54&#10;GwD38w+h2kPuczwwLS0trf+66qbeTz7+YaYVfpUBPDEpmTp3YYCblZjR0SrA/ckvMJw6PrHR8cC0&#10;tLS0/usC//xDY1wAx5jBWI4xXSj5D/AsBrjpQsEYmJ07WwCPjXUHuH9ghONBaWlpaV0vCgyNNQFu&#10;KUZUYvai5JKl8hvgpg+87wAGeJLLAr/vPgPgAt6+gTwPJP8gDXAtLa3rW4HhsaJfqGJFTTHAwcqe&#10;PXuhFYoKcPRGeIux6OEpWyUmAzyBAd6JAX6fAPh9FB0da1rfJsC1Ba6lpXWdSwAcYyQ4ADwpqaQK&#10;cAzoAIh7frIAPmn62HETqHef/hSfkOgG8IiIaA1wLS0tLUVBDHBvAFxxocSZAE9OzmcXCn6lz8wy&#10;AR6fwADvTDPvm0UzZ6oAN+Svf+LR0tK6zhUUCc8ExkdwBzh84KVKu1Vi5t2ADk4AjwPAO1sAj9QA&#10;19LS0nKTALi3zQKPixfNCEu7AzzvxsSUAJ/gAng/Bni8ADjcJzNnzjQBHki+viy4UHQlppaW1nUu&#10;AFx2r61a4BiRp0yZMgfCwsIam5gFwFGJ6XmIS4BPmjJt+tjxE/nt0U844jt26sQWeHaAoyWKBriW&#10;ltb1LpcLhQEONwpkAbysCnBMcKN4viLTDvCeDPAYALxjRwFvDXAtLS2t7JIuFDcfeFy8CfByqgsl&#10;7ybeSUBISHzwlGkzpo+bMIl69uorfp13A3ik4kLRANfS0tIyXCheNheKCfBy5crnD8BDQ0ODgoJi&#10;QoUFnjWRevTswwCPNVwoDO8ZM7IDPEADXEtL6zqX9IF7FTescOFCkQAvnw3g8H97viWKmwuFAd6t&#10;ey+Kiop2AHiAqMCENMC1tLSud1kAV3zgLgu8gh3gRUJCQoqZy56bXK1QGOBohdK1mzvAhQvFbEao&#10;Aa6lpaVlKCgSfURZAPdys8DdAQ54JyYmepurnpskwDGoMX6l79qtJ0UKgDtUYmqAa2lpaQkFR8YL&#10;HzhcKIA4FBcbL3ojLF26TP4CHL/Sj8nMoq5de7gBfMaMGQzwGA1wLS0tLUUAOFqhCIBLC5wB7lSJ&#10;6efn5xMWFhZornpuUgE+OnMcdenanSIjoxQfOAM8MsaowNQA19LS0hISAPexATwugQHeh8rbXCgx&#10;MTG+oaGJQeaq5yY7wDt3YYBHMMA7dqQZDPDpqgWuW6FoaWlpCQVHopttPwFu4QMv7kPxAuDwgVd0&#10;Azha+/n7R0aYq56bLIBPmD5mbBYDvBtFREZSh04McIa3mwtFA1xLS0tLyOUD9zJboTDAExISBcBv&#10;u+02FeAF4uPjoyMiIiLNdc9NKsBHjRlHnTozwCMkwKcLgBu9EVoAD9QA19LSus5luFDYAlfagcMC&#10;RyVmhYruFnhISEhwngCcdxIVHR0dnw3gHTvS9OnThQsFAJfwhg9cA1xLS+t6VzaAw4USnyD6A69o&#10;AzjgHRUVlWCuem6yAG74wAXAwy2AT2O5WeAa4FpaWlougMtf6QXA2QLv2bMnVaiQ3wCfYAE8XAX4&#10;NBvAWdoHrqWldb3LDnAMryZdKBUrVlEBfnNISEgsK85c99wE/zcyz2KAY1R6CfD2HTqYAJ9Gbv2B&#10;a4BraWlpKS4UowkhAJ4Qb/rAK1TYHxYW1tDEbN75wF2VmLDAx2ZRx85dGeARbgCP0gDX0tLScpOb&#10;D5yFFimJZiuUcuUrHWRoNzcxewN+4gkIiAo3Vz03xcTEhMKNMmbshOmjMscxwGGBR4h24CrAxU88&#10;JsC1D1xLS+t6FwDuywD3FgCHBe7jAniFCpXdAB4dHe0XHBwXYq56boqKigoPDQ2NGTk6cwrrHwlw&#10;ywfOAI9kgPtpgGtpaWlJCQvcW1rgPlTcBHifPn2oQiV3gLORHBAYGB1mrnpuki6UjJEjx4wYNeZX&#10;wwduABwVmFOnAuAx7gAP1gDX0tK6vmUAHD/yKABPTKI+fftSeRvA8/xX+vT04UMyRow8JX3gHTp2&#10;cAM4hlLTANfS0tIyFByZYALcakaYZAK8XAV3H3ieA3xoevqAjOEjv5UA7ygAPo2mwoUS5f4rvQa4&#10;lpbW9a4g6UIxAe7NcwC8b79+2Vwo+QZw4UKJkBY4A3zq1OwAD4l0PCAtLS2t60US4MXRH4rZCgUA&#10;78cAr1yl6qHg4OBWJmaFDxxDV5qrnptcAB+a1idjxMivpA+8fYf2At5TAHC4UABwU7oSU0tL63qX&#10;6gP3hg/cdKEA4BUrVgbAW5qYzft24AMHD+2QljHqgApwwNsR4NqFoqWldZ3LDnC4UlSABwUF3WNi&#10;Nu8ADnijGeHAIUNap2eM2mP9ickAnzJFyAVw7ULR0tLSEhIAx488pgsFgzu4fOC33XYkMDCwrYnZ&#10;vO+NMBvA2zsD3E8DXEtLS8tohSL6QjGscF8GeHJSMvVFK5Ty5Q8GBwe3MDF7g7+/vzd+5jFXPTfh&#10;T0y8GQYOtADOqy6AG5WYsSbAgxjgQRQYqgGupaV1fSs4MtEEuOH/Nn6lTxAulAqV3Vuh8HLeDGoM&#10;FwpnHtuv38C709JHbpcAb9uunWmBZwd4QJAGuJaW1vUty4Vi+L/xS70EeMWKFQ8HBQW1NjGbdwCX&#10;LpT+/Qe1EADHkGoM8HYugE/JboFrF4qWltZ1LrhQZF8oohmhAHiiYYFXrGj3gecXwLu7uVAmT55C&#10;0a524EFCgcEa4FpaWte3pA9cjItpulEwJmb//v2pfIUKVwbgGJXeHeCTzR95AhjeBsQDNMC1tLSu&#10;c6kAl6PSwwIHwPPNApftwPsPMgDepWt3ioyIonYMcMDbEeC6ElNLS+s6l2wHLn7iUQA+YMAAuq1S&#10;pfy1wAcOGSZaoXQGwCMNgE+aNIklAW65UHQlppaW1vUuVyUmgxt9ofh4oTdCtsAB8OztwPMW4EOG&#10;DeuUNmLkQeEDFwBv5wJ4pGgHblnguhJTS0vrepd0ocgh1WCJSwu8fIUKx/z9/buZmM07gKMNOGce&#10;5wbwiChqKwBuuFCyAVxb4FpaWte5DICjEyvDfeJdDGNiMsAHDpQWeHsTszf4+fn5YFg1c9Vzk/yR&#10;Z/DQ9A5pGaMP5A5wsxWKBrhWLmr35GZq8dgmQ48auvui9Uk2tRD6+JJ192OWWjy6UZEZjjmrJavt&#10;k5scj01LSyo4Es2r8Rem0QIFEE9KSBIAr1ip0klf34CBJmbzoRWKWYlp+MCjFRfKJOVXehPg2oWi&#10;lYvqLfyYioxdS4XGraHCmWuoWOZaKn5RWkPFx67MpmKZH1DRMe9R0dHv8vxdXn8/B73HQvxyKjbW&#10;UvFxK8gr612eI26ZJY5DuNfYd8mbt/Pj7WrNW+d4bFpaUsGRcWZnVkYlJiCOvlAGDGCA35bPAO/Z&#10;s2elYRnDV1mVmO1o4sSJNGmiBrjWxakOA/ym0avppjGr6eYxa/JODPq80WqqMm+D47FpaUlZvRFK&#10;H7ivGFINAL/ttsr5C/BOPXumpA8fsUQ0IwTA25kAZwvccKFYAA/SANfKRQD4zWPWstbliW4S4vwd&#10;4esJaYBrnV8ugMs/MdEXCgN88ODBVLlylfwFeJs2baIzRox+rWu3XqLZoAT4RLbA3SsxAzXAtXJV&#10;3gJ8LRUY8ibdPOgVB/B6ShrgWueXa0g1BeBwoRgAr/q1r6//EBOzNwQFBRXHsGrmqucmCfBGjVr7&#10;Dx815pmu3XtTVDQDvH37HAGuXShauSmvAV5qxCSq3Lc93TLoJQf4ekZV5m10PDYtLSkBcDQjxK/0&#10;LB8APAEAH0KVKlX7luMyTMyK7mQjIyP9zVXPTRLgzZs3Lzpi1LjHuvfoQ9HRsQrAJzLAozXAtS5Y&#10;ngS4cJeMZqiO+ID1PhUYvoL6vZhKby6JoEqjhlOBke8J3Tx6Jd3ElvNNDjC+FGmAa51P6qDGohkh&#10;W+EqwP38LIDnmQslKioqPCwsLLpNmzY3j87MWtSjZ18BcPSFAnhPmDCBIiPcAR6sf6XXykWeB/hq&#10;Chv7HHV9cABlvdWelm2tSOfOFKJln1ahrHc6UYMpQ6lYxkt0ownwm5wqPC9SVeZqgGvlLgPgaiWm&#10;DyUnJtOQIUOoWjV3CzwgIMCLDWXPD+jg4+Pjy1Z4AJYzM7MW9OzVj2JiLAt8PABus8CDtQWulYs8&#10;70JZQ6ETXqPeD/aglRui6d/fbiJi/fbDzfTWurLUYPIQKjriNQb4Wga4AX1rW5Tj4stSZe7Hjsem&#10;pSVl/EoP/7fRjBA/9CQlmQCvXiN/AA7TPiUlxQvLbIE7AzzKALifnwa41vl1sQC/EWnZela3AYRv&#10;NJclhIsNf5synu3EAL+FAX4jHd5XiNov6Ec3j3zfgrcJcGxbIP09GvLaFvIb8TpvD8va2uf5pAGu&#10;dT5JgMN1IgCOduAC4KlUvUbNb33yw4WSDeC9LYBPYIBnZWVRhHChAN5oRqh94Fq562IAfuOY1RTX&#10;sQ/5p70iQF5gxIfkn/4MFbsrlQqP+tAtbaHU12jgg61o7aYoGjM9kd55uwj1em4oxwHeH1nitMNe&#10;30aPrztIm7dtJ+++7UWaAgz3mwXkpZvFytsuDXCt88llgaMSs5gB8qSkJMsCz2+AZ47LWtCrT3+K&#10;iY1jgLcT/m8ngOtmhFq56UIBXnDoYqo3uicteDKRgsa8Si0n9qQXP2lIL66uQf4dx1OhUaupgJI+&#10;JHU+Nc9oQTWm3Uc+fRdQ7TG9qVL6QLpl6KsmvNcbGvMRLV7/BZ377RwtXrWMiqdXpQKjV1Gh0R/Q&#10;LYNeo5vGMsBRWankbZcGuNb55AZw2YzQdKFUv+IAb2cAfPz48WYlpgVw7ULRyk0XAvCAQQ9TQO+H&#10;acmHSdQurQzdndWadn7uS18dCaa7F2UxvFfQzaPdXSpFR71NgcOfYRizZc4ALjhiMRVOfYFuHr6U&#10;gSyt8PV0I2vT/q/ojz/+oEaL+lHx4bfR4t3f0FNrt9OTq7eTV4+ZGuBaly2jGaEBbwFwb4xKn0Kp&#10;qalUo2YtNx94ngEcvWTJ9okC4MKFEs8Ab88AV1uhaBeK1oXpfAAvkPoWzVvWkir27Ezb94RQubRM&#10;6tI/hVpM60M15j5IBYYvI68+D7ptA4CLvy/HrKaCfR6h4m3GU5Gh+JnnQwFjN4CzBd5i7rvUelJ/&#10;8h+cTj41y9M///5N33z/DdUb0o6KtOxntFjJpYwa4FrnUxD6QhHdycIHbrhQkpNTaAgDXPjA8wPg&#10;qBlNTk4W3RyOGzdhQW+2wGMVgMOFglYoALefn/ErvQa4Vm7KCeCoWLxh9Dq6tWc7entJKA2eVJ26&#10;Dkihyo1K02ebitNnu6Jp095ylHp/MyqQsSTb9rew5V3jvpn05JLytGpDCs15rg6VHv8A3ShcIhbA&#10;4UIpNGoVFUp/iQqOXEKbtm2jP//8k1pNGUAFB1cl/1urUlDrTLqpwaBs+5DSANc6nwyAG+CWLhRY&#10;4ALg+WWB2wHep+8AiotLEJWYcJ+oPnANcK0LUU4Ah8U7cck82ri+KT37ZCjdN/92eu2VmtS8Sym6&#10;q0ss1b43km7PGkchWajQRKsUue1aKjbkReow5W5a/mYkPTM5gQ7tTqRlD4XQa0+UpI6PDaNCI+FG&#10;sfzgN44ByLG8jpoMnUntB3cin3G1KWr23bTvwH7ae/gYPbt4BQV2GqPsx5IGuNb55GqFgnbgLOlC&#10;kQD3UgDO0y0M8ELmsucmN4BnTVrQt99AG8DHWwBneAPiuhJTKzflBPDgriOo7l0l6Lkny9C4hfdQ&#10;xa5dqe+QUPpwVTjt+CyB4lu0optGvc/glZWMnMeoDylu+AO06JFQ+nhpEL3QKIq2jxpMp78dSodm&#10;B9Gr9WJo/evBNHFRCoUPX8Tb4kWhVGgy1L1T36TCI5ZS0KR36MiPX9Mvv5ylV959nUqmtifvjlOy&#10;lRPSANc6nwyAY1BjA+D4lT7FdKFUq179++LevmMFZI3pllKlShU0lz03qZWYAHi//oNcAIf/e9y4&#10;ccIH7msC3J8BrisxtXKTM8DX0OhXOlD3nt40aWokDRxQgjZtDKJT3wfR3AW+lJBxPxUeuUJY6UKj&#10;11DBYe9Qnb4t6MPl/tQ6wZderxhG65Iiac3oIXT29ChaNa04LU4IomXlwqlLOT96/ZVoumPsQCow&#10;YpkCcBYD/UYGuf/k9fTn33/R3m8PU+i0hnTj9G5044hVAvI3cxpVGuBa55MFcLhRLICLSswabIF7&#10;+bhZ4HkCcPVPTAHwAYMpPj5R+MDhPgHAowBw0wcOiGuAa+UmJ4AXbzeJ5jyWQhlDvalapWgq0z2d&#10;ojLfJO8e08m3xwNsaRuWN1qeFBq5liInvkPLlibT0S+K0aJGYfRZSgztSwyndbVi6N2HU+mNlzJo&#10;7vAoWn9nHO1ODqXXUiLovpphtH99cRo3LY58Rj/DLwG8DGTLFIZ4xmoKKluZwu+tT8V6VqToKS2p&#10;1dhF5J3xJu8XlZqAt1FeDXCt88kOcPjCBcCHDhWtUPIF4KoFnjVh0oL+A4cIgLdv38FlgUdFRpM/&#10;AxzWt/aBa51PdoAXGvQy1RjSmp57K4a69fGl0s2a00ebEun3nwpS8/7lqOCItxiyhuWN9tqRVarS&#10;6ZMF6Ol58TS1RSgtTQih1PAg2pWcSMcHhdHXxwfTvl0L6PCeJPpqbBBtKR1DWbGR9E5COM2vH0EL&#10;JpWlkwf9qcb42SI/d5fKerqZYV6k//PUukcf+pct8n/++oMe3nCI067k8hrNCzXAtc4nF8BRiVnM&#10;V/SLkpKUQkMZ4DVr3c4Az+d24ALgAxjgCQC44kJBKxThQjGkAa6Vm9wAzlZwxYlz6IHHK9PAEcl0&#10;a+UYevOtANq+K4Lq3V2eigx+ngHL6UatpIDRL9ETTyTRT0e8qU9EcXo63I8t73B6t0w0vVGG53dH&#10;0tq3A+nv34bSn7/OoD9/LkCfrSpK77UOpklx/vR6fAhtT4qkD5MjaGyoL53cUZB69wil4HFvmxY2&#10;AP4RBUxYTbNeeZ/OnTtH35/+jp765C0KTO9MxQY+pgGudcGyAxyWOCxwA+CwwN0qMYuiPxRz2XMT&#10;2oHLTlaysgDwwS6AoxJTAtxoB24CPFgDXCtnSYADzPBHVxydQUvXxtCQuTWo59ga1GzKMBowvQnF&#10;pt9HN4/8gPyz3qFqfTvQ6e8C6MMXImhTSiJ9HB9J4yOC6cG4AHo0JZr29o+iP36+mc58U4C+O9Gf&#10;tmxaSBtXh9HZbwvRPz8Xol0ZETQnLpgWxQbRyNhg+ighkralxNPqBwPoq31+VC41jXzGoqUK+khZ&#10;QeUHTKeHXniOfBolUfFRDahY/zHiC0ADXOtCpQIckj5wALxGzVo/eHv7ZgnIGlPeuFDUybDADYDj&#10;T0wJ8KioaPJjgPujEhMuFA1wrVxkAXwtxQ0aT+W7tKFF79Sg1Ell6PbW1Wj9Rn96bXEcxUx8nAqP&#10;+oCefiOB/vjxFlr+hD/NiA6idfHBtDAmhBbERNBbcaG0tUQUbeweQnu3FadpE2NoysSx9NiiOVSz&#10;UkmamBlNu7d504dDQmljSgS9nhxNCxPZyk9JoA+SkumpJLbcF/nTXz/dQvc/Wd5woYxeQ0UGvUC3&#10;dB1BfoOaU4mZ/Sh80CK6KWOFgLcGuNaFSAIcrhMfBrgvXCgS4LWyAzxPmhGqk2qBt23bjiaMhwsl&#10;SwDc1zdAWN8a4FrnkwXwNTT0nQx64K2mlPVkYxo77lZ64ekI+mRDKNXIHCMGZ0AvhIdOhNP/fr2B&#10;5iQH04SwIBoWGki7E6NoR4lo2pUURu+khFGLqn7UpmUs9erRiQ7s2yP0+ssvUM+unalF01hqVdeP&#10;XioRQlsZ4DuTYmh3cjg9EB9FU8MC6NmYUPr31xtp5+5w0w8On/ha8p78EfV/6ws69cO39ObKNZTY&#10;ayYVTl+uAa51QQqOTDAscFRiFmOAM8QB8GFpaXChuAE8z3zg6gSAD0AlpgS49IGb3cm6XChBGuBa&#10;OcsFcLZ0U19Lo8+3hlHXzNqUOq0K9R4YSi3616HI0U9xGvwGv57efr80/Xn2RppT15u2M4BfuDWB&#10;diZG08pSCbSlfCwtbx1JjWvF0T13NqGHH5xPmzd9TEePHqIXn3+WRqYPo9YtW1ClMuH0VPMI+qxS&#10;NG3kPLaViKCPSyfTjpRIeqyav8i/75iGFsC5fHc8sZX+/ft3+vHMd7Rl/1aa+PAcCusyUQNc64Jk&#10;WOD+rt4IpQXuBHCeimBcTHM5byZXKxTFhTJ27Fi3AR0AcN2MUCs3SYDfkrGMms3IoM2fJ9C4R+pR&#10;6Vb3Up8RifTUK8lUbvajokOqGzPXUcKdrej7k7fQ2ncL09qS0bSPre9tKdH0fNUk+iwrijauKkqV&#10;by1FkyeOpbEzxlLbgZ1p4ryp1H9qBqVnptOYEcOpWpUK9MEyb9o2K4xeqhBFm9lq350cQZtKR9N7&#10;Lxel338uQKFDHjLhjeaCa6jyA2vpvS2baNayRygprRF5DbyLCqXOFXDXI/JonU+WD9wYkUf6wNMY&#10;4LfXrnOKAZ5pohVT3vvAXe3AYYED4FkWwF0/8rD0kGpauQkABwQL9niQfO/uR6OevINGjo+kXsNu&#10;pXeXh1DLtPoMyhcZpmsExItlvEHfnvITI+28nRZJuxPiaWOJaPq0URT99VNx2vhhYYqOCqCUGiWp&#10;WsbdNOv9pyhr+ULymVCXSg1rSHVbNqDSJWPovaW+9PcvvqK1yvqkCNrBen9QHP398w30zVfe4q9O&#10;CXCoQNo75NVzJEVN6ESVpnegkhPn0g2ikys9pJrW+QWA+4q+UIzBHCTAYYHXqnW7W18oPN3MKmAs&#10;5tGkAhwWeBZb4JkM8KioGLdKTG2Ba+UmF8DbjqFKLUtQ96mNqXX/ivTO22E07ekalNTqHio06DkX&#10;wG/OXEtL3gtl0N5E585E0+7EJHqLgfxx/XAGMgN8bREKLBlKXt1upWoz2tGcx+ZTp9mpVHRYJSo6&#10;qSZFpdahuApJ9N6SAPrnt+L0YVN/WpYQQTuTIunIp2H0v19voodfqcpwhu/bbA8OgDPQS0xeQZNf&#10;XEEr135Az6z9nMrP5i+H0av1oMZa55WwwL1NHzggDoAn5QjwG1k3GYt5NFk/8iSwBd6WAZ5FmZmZ&#10;AuC+GFJNVGJqF4pW7pIAL9R1BmXen0CPr2hAjXrWo/RZjWjkW/3p1vYNqWC/xxSAr6H6vWrR72du&#10;pj9+jKTtiVE0NyGM3qwUSduei6FZc73Ir0NZSnzgbmqT1ZMq1L+NYsvGU1yVJKrQryFFzGxCAZ3L&#10;0iNPh9KeN0NpcZ0QejgulL5gC/zYlmAG+M1UeugIC94mwAsPfoU6TpgnKjFPfn2Mvv7mBKU99QEV&#10;zVimAa51XqkAl/2BA+BwodS6PRvAC0VGRhYxlz03NWnSpFDr1q1FxuMY4Mav9AzwtgzwLAvgYkxM&#10;6QMP0wDXylkS4DenvkEjn29FB78Mo0HDoqjJkLvoo+2lqdOEJlQw9WU3gPv3m0u/nilIf58pRotL&#10;R9GCuGB6MD6MZpdLoIrVAymmXUVqPqYjW/Gv0/2zZ9KwoYNpeHoaZYwcRrcPbELR7cpSi9axNKtK&#10;DD2cHEmPxIbRkuQQ+vWED537oSgVSHs9G8BvGfQ63dZ7LGW+dD+lvjyZxr0+n24fP5cKZyzWANc6&#10;rwwXiglw+Sem6QMXAFdG5OGpcFhYWFFz2XNThw4dAtu3bx+CZQvgidTGBPiYMWNslZjaB66VuyTA&#10;C/R6nOoO70Jrt99KE6eE0QPz4+jH77yo8wO9qCBDUgV4gRHv0eef+tP/frqBPl3oR4fuD6bnu8TT&#10;rH7tacbksfTQvDn0yEPzad3qVXT86BE6fOggffnlfnr99Vdo1uxpNHf+LBqV1o9SW91Brw2MpyO8&#10;/Wdzfeiv0zfRiqWJxgAOwoWiulHWU6ERi8ln1BDyzqpLPqnd2fp+im4Zs5qqztOtULRyF5oR+vr6&#10;GwCHG4WVnJxMaenpVLN2na85LlVA1pjgPvG8CwXwZgs8AstqXyit27QWFZgGwA0LXLdC0boQAeBo&#10;hVKo23yKa9WeOs5oQz2H30pL3/GjFz+4jap0a0WFB6s+cNaYNdQ9ozYd3j+YfvtxGv34w0zKmtaC&#10;uswdRn1fm0JDV86nHosn04L1LxH9718i+pd+/ukszV31LHV6fRwNWvUAtX00nVqP7UFvLM2gX3+8&#10;n86emkhHDgyhegM60A28D9eo9QxvDLt2U8Z7VLjrIiqbNpNazBxNvgPniCaEujdCrQuRBLg6JmZy&#10;EgOcLfCatW4/6esbMFBANi+nli1bBrRq1SoYy2ozwtZt2rgAHmUHuG4HrpWLJMALpi2ljvN60Ii5&#10;1en2DnfQ24vLUt+JDahtWjOKGf8Ug3S1BXBWSJcp1PL5dOq+dBJ1WzGZbp3VigJnNaKbZ9emm+bV&#10;oxvn16UeH8xwAfyns2eo1/LpdMP8OkI3zbqdwmY2ocbPDaae702nzovHU+tnR1DhAU87ArzUrI/p&#10;yeXr6d11m+j1FR9QpbQF/GWwjC1z3Q5c6/wyAI5mhHChGC1RcgD4TeZfmGiJ4tmpTZs2oe3atYvC&#10;sgR4QmIScbj4iWe0ALjlQoGC9Z+YWrmozsKNDPDVVGD0Gkp7K5V27w2kQROrUcu+DWnBYyXoleUN&#10;qNzMp+lmc3BiqULDl1LBmTXphnm30w0LTS24ncHNcJ5fjwrczwB/fSKd+u5b+v777+jokcPU7bUJ&#10;dONcBvgC1kJFWJ9fmwqPZ/hnrrIB/CO6KW05JXWfQk+88CT9cPo7+uqrk/TAEy9RfOpjom16Ze1C&#10;0TqPpA8czQdlU0IJ8FruAEcLlEJ50g4cPnBAHMsTJk1dMGBQKiXAAm/dWgB81KhR2QAeGBzheEBa&#10;WtAdD20kr/EMzDFrKGnqU/TC+rq0d38wdUmrSG8ujqLRsytRmW6DqWjG224Ah7zvKm0AmOFbaEpN&#10;KjqplrC8C95XhxKzmtLsdx6n4wzuTzaspwN799CgpyaSd2plBn8tAe2C02pR0Sm16cZ5BsiD7qzG&#10;QF7DAF/rBvAbR6ykIl1nUqnuLenOp4dR66dGUJ2s3hTQdbIGuNYFyQC4P3kxuIsrFnh6ejaAY8qb&#10;H3kY1EGtWnUKw3LWpEkLBuYGcPRIyAoM0gDXylnNHvmEwibjZ5m1VKT7/VR+QG96fPntNH1aEK16&#10;z4s6zOtLvSbWoqisJwXkVYAXaz6I3tmzlh5b+xr1GTeE0mdm0pJ96+nhpc/TpPsm054v99H6D1fT&#10;Q7Pm0MbVa2nLvu005b5JtOCVR+mtHR/S6HmTqOeI/jR38ZO0eN86iuo0zgS4hLcJ8IwVdEvn2VR8&#10;2GgqPrwOFe7Xiwql81fBsLdFmioa4FrnkbTAXQD3sgBeu3ad4/7+gT0FZI2pCPpDMZc9NxmVmF2N&#10;SkwB8KHChQKAownhyJEM8KhYG8C1C0UrZ7V9cjOVn2P+zJP6EnVb2JXSHm5FDbrWoZdeTqSBD/Wm&#10;5R/dRhXnPpEN4IXT36JNj7xG6+Y/T4vHz6flUx+izby+ds5z9O60h+mTR16llbOepKUct3r2U5z2&#10;VXp/2iO0etZT9MlDr9AKTvNO1jxadf9TtOHRN8h/1FK6aazxyz7AfCOXqXjmB9R1/uu0bscB+uCL&#10;HTTj9deocKcZVGA0Xjof0S2cvvr8DY7HpqUlJXzg5q/00gJHM8L09HSqU7cuAzyou4AsT3nWmRVa&#10;oLRr1y4Wy9kAPnYsA3yk6I3QzYWiLXCtXNTp6U+pxvxP6ObRAOZK6vxIH/r401Ba8FAI3dU0hJo0&#10;j6LPPommagsfYajCD25VZt4ydjW9M3EhfTjxcfpwEmuyOZfLrFVy3U2PmTLWV016lO6oWpduGb5c&#10;5CsGjRj+HhWv05tuyXidmmYNpnPnfqOfzvxIaz76iMr1nixawiCd37jVVH+BBrhW7pIuFLQ+kT5w&#10;ADwjI4Pq1aunAvxmdGSVJ93JduzYMb5Dhw4lsAyACx+4CfCxY8cZABcuFAPe+BNT+8C1zqdaAPgo&#10;tnrZ4vUd/go9uKIRnfmmED3zcDB1zWhKC5+Ooird21DvCrXIf+ibFsAZoqUqNqAXM2bSCyNn0Auj&#10;Lk3PseKHPshQXmnkPXotBQ58gp4odxvdPGIFeQ8YRYnTW1LjAa3p7ZWLafqybS6A3zp7A7V/arPj&#10;cWlpSbnagTO4RSsUBrkEeP369VWAF8CoZ3niA0cLFEAcy44AHzWKIsItCxw/8miAa51PTR78mEIn&#10;yGHV1pBf1lJqNX0gbfgkgfr3DqfUzCSaendd+jglgWrUaUW3jFxOhQe/SgXZar85bQX5jVpF/rnI&#10;b9TKXOUz6gMqIIZRW02F+j5HBUesomWly9KqcuWo2KglVHz0Qiow/XbySa1NcQM6UHCf+8TLBgCv&#10;+ID+C1Pr/DIAHmAB3OwPXAC8wR1uLhSe8qYSE9Z3586dy2FZuFAGZ7fAwxng3t6GDxztwAO0C0Xr&#10;POr09GaqNOdjuhFAZigW7jKPKjVsR2X7z6TK/VMppWI5erpkPO1OjqTdSdF0R6UGtLJ0AgX0W8QQ&#10;XS/80Tdfhm5iFR6xnoZUaUZrSiTSnBKVaG9iBK1NiaXImq2peKsM8m09hEre0ZmaNulLBRj4gHfx&#10;cR9RTf56cDomLS1VViWmbAdu9IUCgN9xR5NsLpT8s8DNVij4kWfkiJEUERFFPibAYYVrgGtdiKrN&#10;2UgFRhruiwKZ62jQnb1oMwN0U2Ik9U+IoOVJkQzVaHq9RArt4LBdyRG0PSGaYpNuJ/GTD1vuwnfN&#10;QL9QAdwAeLGMd+mFshVpe3IU7UyJouUlY/lFESE6uHokNpreSYqlncmx9EyluuTf/2neFr0QrqEK&#10;sz9yPBYtLbuCIxMNC9zLssCTE1No+PDhdoDnnwtl4GCzEtP8E3PEiBEUEc4AVyox/TXAtS5Qtz2w&#10;QYAYVvhN4z6kqY060G6G9X4G6b6kKPoUgE2IpD0tmtLJKaMYslG0u2QMLS1fhuK6z6CiI9+ngiMB&#10;c/jTGc4qrIWMliPwt8NNUiz9PbqtXBNanRhLe/jlsL9sKTq3/zBtL1OSXq1QgQEeTvv4RbGX9/9O&#10;TDSVrtza5SMvNPYTum3OVsfj0NKySwDcrMQUo9ILgCcLgDdu3DR/AN6mTZtohngClvEjjx3gKEx4&#10;WKQGuNYlqSpb4YXYuhUAZwUNeJoWVatHuxige9gCX8mQ3RUXQj9vWEXffLiSdlcpRV9260B7q1ag&#10;HaUT6K1yt1LdO/pTWJ9nKSBtCfkMW0rFTRVj+XJYYNo7FNvtYWpXthatTI6mPWUSaV+j2rSr1m10&#10;cvFbtKFVI9o9YACt5X22Dg2kvQzwzzhd5u13M7zRyZUB8BIz11P7J7X7ROvCZDQjtIZUk32hCBdK&#10;43yywLt06VKyW7du5bE8yQR4Ir9F8Cs9AI7C2AGuXShaFyq0CS91HyxmC+IR92TSo7feSjvZ2p4V&#10;E0VPxoXR+oQw2puWSn/s2Udn336Tft2xgw60aUl7y6TQnkrlaHe5FFrD0F0YF0kjE2IpIz6WxsZE&#10;0guJUfRZiRjaVbks7alShvZ3aUP7BvamL3veQ79s2UBn1rxHn5SIpU0pUTQlPowt8BDamhJNM2vf&#10;TYWGfyDgjbboxcZiGDXddFDrwhUUaY6JCR84mhGKH3kMF0qDOxq7ARxtwPMN4NICx4886ekZFCYA&#10;bsBbW+BaF6sa8z4ir3FrhB/cgPhqSmg1kh4rW54hHkHPJEbSvMgo2sZA35UcS6sqVqADqUPoi/Sh&#10;tJ+t8YOzp9LR9CG0t/qttL9OJdpX8zbacyuDvWwK7atWgXZXLU9fTZtAR557ms5s+pSOjMuks+8u&#10;oX09O9KaxBhaVSqe3kwMpyXxMbQlOYZm1WlBBdl6x8j0UAF+uaSw9d1BNx3UuggFsQVuAFz6wA2A&#10;21uhoB/w8PDwAF70/JBqnTp1KsUQr4BlF8AT0AqlDY0BwNPSKSzUBLgpDXCti1HHpz+lcvdvpEJj&#10;DYBLBbYcR/OrVKfPU+JoU3I8rSuZQs8mJ9KbFavTntrVaW/3zrS10720e+hAOvXKy3TkiYfp6/eW&#10;0tEFs2lLhza0rU9POjJ1Eh3JGMwgv5W+mcbLI9Npa50qtCwlll6uXJ2yQoPpi8RYmhMZQKt5P1Nr&#10;30s3j3yP929UkKLpoN+Ej6jeAv3rvNbFyfCBBzgCvF49t3bghcwR6dGplWenXr163dqjR4+qWHa5&#10;UBKSXQBHz1p2gOs/MbUuVk0f/pjCJ6MS0oCmhLjv4Jdoev17aFG5UvRhQjTVr1CPwvs8Qffd3pKe&#10;rl6P3ihRmjYkJdCBxvXoh5eepdOvvEiHe3SnnS2a05ejh9HOOxvQjhaNaUetCrS+RBK9VL4iLarR&#10;iMrXaEGFMhbT+tIlaCVb9k+XL0+t67ejGzM3GJWWDHBUjBYdt5YqPKBdJ1oXL8MHjlYohg8cvRIC&#10;4PiVvnYd9IXiAnje9UbI8C7XpWfP6lhWfeAS4MOGDTMADveJBLjuTlbrElRz7ifkleUOcPRRcvOY&#10;D6htsz7UpVI9qtBpGt0AyI/eQMWHvUlVm6bS8NptaEGdu+nBag1pYfnq9PCtlenRCpXowQqVaWHV&#10;2znuTppWryX1aNqLYjrOoAIZKzjftUILKlSg1Np3UVjbiXSj2RoG/niUoRDHl75vvWNZtbTOJ/uf&#10;mGJUegY4jN4aNWocZ6tbAvwmuFHyBOD9+vWr0qtfv7pYFgAXf2KaAB8zhoYOHcoAj2AL3KrEDNQj&#10;8mhdotDLX3GGuAS4qiL9nqQi/TH4wkem1pv6SPxVWXjwG1Sk80Ly7jib/DrNpmKd7qfCfZ+ggsOX&#10;i3bjRptxyLSwx3xISXen0U0jP2Cr23ppiDbfbIXHTf+I7n5E/3WpdWnKDnAfF8CrV6+uAjzvLPCB&#10;AwfWZog3w7IBcFRiMsDbGAAfMmQIhdoBri1wrUtUJ1aVuRup+DgJU3eJViFslRtan7NEm3DnPFTd&#10;CJmVp1K38HrktA3U7JFNjmXU0roQGS4UozdCF8ATHQFeID4+3idPRqXv37//7aymWJ40afqCQYOH&#10;mQBvKwA+ePBgC+DahaLlAXV8ajNVnrORijlAHE36jMpFCKDOSRcGcJmXsW60OAmduoEaPfyZY9m0&#10;tC5URiWmBXBvb+NPTPjAqzHA/S2AF0QrlDwZlb5Pnz5Ve/bsUw/L4kcetsATE40h1TIzx9IgBrjL&#10;hWICPEi7ULQuU4B49Xkfi0pE2UY8u6y/Li9boz8Sv8pHTFlLDR7WlrfW5QsA9wHAUYlZXP6JmR3g&#10;AHdMTExongC8f+/+t/ftO7AJlsWv9INSXQAfPXoMDRw40AS44T6B9JiYWp5SjXkbqYiwxGFR2+UA&#10;4ksUOscqe98GavyQ9nlreUYGwP2F5Q14y1/pAfCqVaseDQgI6AiuAtxxcXEheeJC6ddvUN3+/fs3&#10;x7I1JqbxI8+o0aMtgMvOrNgS1wDX8qRqLfiE4mdsFP2ZOMH38rWBqs79hNo+6bx/La1LkXChMBdh&#10;gdsBXq1atSOBgYFtBWRvuKEARuTJk0pMtr4bDBgwoCWWJcBFM8JcAK594Fqe1t2PbaKa8z6mAqL1&#10;iBOEL02x0zeI0YEwSpDTfrW0LlXiV3pvdGYlf+SxAF6lShVY4J0FZI0pb/oDHzgwtdngwYPbYVkF&#10;+D333CsGNGa4U1hIuJsLJUgDXCuPVGfBRip7/0a6SfQj7gzl8wkVnF4TGNzzPqEW/GJA3+RO+9LS&#10;uhwZv9LD8lYBbvjAq1SurLZCwZQ3AO8/aFDjgQOHtMayCvBWre4RAO/Xrx+FKgDHgA7ahaKVVwJs&#10;Wz+5meou/JiSZm4UvQTecIFWOVqb+I5fR9UZ3I0f3qT7NtHKU6EZoajEZHCr3ckC4JXdAX6Tv7+/&#10;d56MSm9Y4EPdLfAkALyVI8ANC1z/Sq+VtwLI73l8MzV48GMqed86KjhqJUM6e8WmbFYYPXUD1V74&#10;Cd35yCca3Fr5IozIIyox3VqhGAC/7bbb4ANvLyB7ww2F0QolT0alHzQotTkDvAOWDYAPMS1wO8CV&#10;ZoQa4Fr5JGGRP7GJmj/yMTV6CDDfQLcA5KPXUejEtVRz3kZq+vAnAvYdtKtEKx/lssDhAy9u+cDx&#10;I0/58uWPsdXdFVxFK5T4+PjgPBmVflBqaqvU1NRuWM6aMGlB/4FDRHeyLQHw0aOpb9++2QAeHKIB&#10;rpX/AszRvzgqPKF7HzfcJNrHrXUl5GoHLn3g6MyKAY7+oxjgbu3AWdGRkZH+WPfoNCg1vfngoemG&#10;BS4BnmACfNRo6tNHAtyAt7bAtbS0tAwLXAyp5laJyQA3LHC3AR1MF0qQue65KTU1jS3wYcICn4BB&#10;jQXAkxngRiVmnz59KEQFuC9+pdcA19LSur7lAritHXhaerod4DcwwH3zBOBDh2bcM3RoutiRC+Bc&#10;iJYtW9FIBnhvE+DS+taVmFpaWlo5AxyVmAC40grl5jwbE3PIkGFt2QLvi2X8Si8rMe9q0UKMSN+z&#10;Vy8KDQlzd6FoH7iWltZ1LqMVih95F/MhH0ha4GlpdGs5dxcK/N950gpFtcAFwE0XSm4A139iamlp&#10;Xe+y2oH7GBBXAF7uVneAR0dH+7FFjmHVPDsNGcYW+DDTAp9gAbyFCfBevXobLhSzDTh+5NEA19LS&#10;ut5lAByVmOaQagB4kmmB31rO1YyQpyKwvtd0q+O7t9/dsQeGNPGcJQ4LPDU1rQeWJcCFC+Wuu8Tw&#10;+HaAQ7oSU0tL63qXqzdCCXCzGSEAXqZ8ebfOrErFx0cvad944b5B99CBwfemmeGXPw1NT283NC2t&#10;H5bhQkEzQgC8uQnw3r17U2iIe3eyelBjLS2t611WO3DFAjcBXrpMGTeAV01K6jurac2zx9La0IkR&#10;7T0H8LSMjPYZGSP6Y1kAfMBglwUOF4oF8AAXwIP1gA5aWlrXubIBnOUCeOnSKsBvalSmRMPn292x&#10;+ZsxnejU+K4eBHja8I7pw4cPwLL4ld4FcMMH3ruXBriWlpaWXa5KTDQjZMGFkpSYpAJc/CDJ040d&#10;K5ft/my7xmdOTepDP0zr40EXir0duNkboeUD75WtO1kNcC0tretdKsC9FICjHXjZsmXVMTEL9K1R&#10;If3FLnfRqRmD6If7BnvUAr+XAd4Ty7IZIXojvKuFO8DR+kQDXEtLS8uQGJHHyQJngJcqVfqEv39g&#10;LwFZBvig2pXTX+3Rik7dN4QBnupZF0paWsZALAsXigT4XS1cAA8PZYD7BZK/b5CQHtRYS0vrepcK&#10;cMBbADzBBHjpMid9fQMEV3kqOLROlRFv9DQBPtuzFnjXjIyRqVh2ATzRbIUywmiFEh4eYQDcP8ho&#10;B64BrqWldZ0rR4CnpcEC/9rX119wFb0RptatlvlWr3vo+/tSPQvw9PTh3UeMGCEydA3o4AbwPgLg&#10;/gLgwQLg2gLX0tK63oVf6QFwCW8V4CVKlPjWx8cvA1zFH5jpDapnLe7Tmk7NGko/zBnmOYCz9d2L&#10;AT4CyxLg6MzKagduAFxa4HChBIdGOR6QlpaW1vUiozMrZ4CzBf6Vn1+AaJ6NodRG1Ks+bokE+GwP&#10;+sBHKgCXP/KoAEd3sm4A92OAh2mAXyvKWrqLxi/dLTRuyS4a+Mo2V1wX1qBXt1nxnBbr6vaDeX3s&#10;kp2uNKpkmu7PfUaTV+ylxzYcpknLrfBuHJ72xheO2/Z+YQulvf6FKNOQVz93bQON53Jgnz2f/8wV&#10;1v+lrTTnwwO0aO1BGv7mdlc48hn19g4a/c5O6sXLMtyujLe20+Mbj9CsD/a5hfd9casoTzrn2e1Z&#10;K3wolw3h/Xi/OE8j39oh1nGs6vbQ8Dd38HHspEF8blHmMVyWUe/soD4vbHWlwXnEcaW+9jl15f1k&#10;8P7kuVA1nPej5q119cpwofg7ArxM2bJHZTNCuFBG1K+RCQv8e08D/KItcJYG+LWjvd/+RF9+94vQ&#10;/u9+pi9OnKFVe7+jKSv2MGy20EMfHXTFH0D8V2do05HTNO3dvWL7R9cfEtvINKoQP4xB9+nR03To&#10;+1/p1M9/0MFTv9Dynd8IAONl8NrW447b4sXy6pbjtPvrs5z/WQFiWeZ93xrlzHhjuwDi/DVf0rbj&#10;Z+jEmXP09dnfeZuf6PENh6gHx2E/a/Z/RxsPfi9ALvNQtfHQ92KbU7/8QcdO/0arOf2M94zjm7x8&#10;jyjPjq/OinMht3nx02MifOb7e8WL6MN934n1wbaXDWD87q5vaMfJM/xy+ZLS+YX18aEfaM83P9EL&#10;m4+50j3G5d3Px/X0x0eoz4tbaOmOk65zoWoF56Xmr3X1SvWBq80IRTtw9z8xC46+o+bwxX3bMMCH&#10;McDz0oUCC5zfIrIduAb4ta2///2X/v7nX5q9cj/NZQt21d5v6c+//6X1DLz+L2+lVxiw//7vf7SZ&#10;oY00iP/1j7/oMAN5wrLd9Pq2E/Tz73/TJ4d/ECBFGilYo4Dtb3/+Q8t2fk33r9pP72w/Sef++oeW&#10;8jqs73VfnqKz5/6iJQwsddv+L29j8J6iP/7+h3j39Oa2rwQMu7D+/vd/9NPvf9HYxbvYIt1O3/z0&#10;O8P7N3qMXyaPmC+UUz//Tg+u+5KmMYjx0jjx42+ivPbjX//l9/Qvn4OD3/9Ms7l8r2w5QX/x+dh6&#10;7EdhXT+w6gBh+h8XAmlhKWO7D/g8YHpw3UF+UWzhl98vYh2Wupo/zgHg/+uff9MLDP0xi3fSV/yi&#10;wTHhpSZfFG98/pU4z0t3fE0D+Ni38P4xAfLqecGLTc1f6+pVjs0IGeC33nrrsYCAgC4CsjfcUGBs&#10;w1rpi/uyBS4qMT1ogQ8bNqxbenr6UCy7XCgC4EYzQrdWKH4a4NeaAHAAC8twBeAz/pc//hbAu/9D&#10;BpoJ8GVsNSMN3BmfsAWJsHmrD7gAvpjB3OdFyyUA9WSrmTlFP7BlC1gjDK6MtQdO0VOfHKERDF8A&#10;/HuOX8jWqbotJAGOCcAe8Mq2bAAfu2SXiN/OXwY9GJYA5gNcbuxj9sp9uQIcx/sz5wM4j37HsM7h&#10;5oA1jXPwJkNVAhwT9vnMJ0dFussFOCa8KFfs+lqkyQngTi8drWtDALjrT0wxqLGP61f6smVvdetO&#10;dkLjWunL+tzreYDzztozxK2+UEyAWy4UDfBrWSrAIVi0gObJs+dowZoD2QAOH/lGBji2m6sAHMB5&#10;dtNRemLjYSG4PACmz0/8KCx8uAee53i4NQbxS6AvW7fSAgcYV+371rXtdIYutpcAX8Mw/oOt9j1f&#10;/5QN4Hgh4IvgVwbuZ0dP0/1spfZioGIf8HnnBvCeL3wmtvuWrXUZ1pU164P94pjhLpIAR5qjP/xK&#10;x/FiY0v9cgH+zU/nxEvn9K9/0JN8zDkBHC9GeV4gvHTU/LWuXrn9Sm8CPMXsTrbsreVUgBce26jm&#10;6OXSAvdkK5T0oent0oYavREaLpRUF8AzMjKoZ89eFBYWbjYjDKIA/2AN8GtIADFcCPich06Kz/v/&#10;CR8tIAiAYx3ABLy+ZrDDBQJXCFwsEuAALaxZKVTyIf9hDGn4gAEnWLVfcR7L2eqUcQD4vwzkc39a&#10;269jYMN3LgH+/OZjdIThiRfBhGW73AAOQN73wT4u+y8i/sff/qSjp3+jpz4+IvaRG8AnLN/N+/1b&#10;+PbV8EyGLKZd/MKQAAdQ8RJDeV7Zcly4kjBdKsAP8rmGG+kMlxfnYNX+7xwBju3U89qdX2Bq/lpX&#10;r8SIPN6G+8SrOCCudCdbtryrFQpPN2Y1un1wnjQjHDZkWJf0IelDsCx/pXcCuMsC161QrikB4AA0&#10;4PEPL+OzfsfJswIicIkA4JgATVjqSAcAy9YqEuDv7/mGRry1g4a89rkQ/NVyH7CmAetHNxym3xnU&#10;gOC7u79xARxW6FMfH3ZtixcDtpcAf3bTMUp97QtRtrPn/nQDOPJHWpQX7hS4P1BOlOlJhnhuAMdX&#10;AACJF5MaPmnFHnHMKsBRcZv+5he0nKH70zlY/H+J8MsB+FQuG14GOMbfON4J4A+wtS/PC6TmrXV1&#10;S1jgJsClD9wF8DLWn5hoB55Rv9p4AfD70AolzyxwDfD/mqQLBTCTks3tJMABlvd2f0tj3tkhKjMB&#10;0gdNn3VuPnCA+7uffxeuD6x3e/YzUVGKCS1T0LTuQnzgADhA+Kr5NSC/CCazBQ1If/vT7wzub8U2&#10;cNG89NkxkQatWHIDOMAPFwq+AGQYWrW8zNvjGD/68ns3gMMH//jGw3SGXyLIH9PlAHzCsj2UtXSn&#10;iJfHpX3g/x0ZPnDTArcBvFw5y4WCZoSj7qiRiXbgRjPCvHShiGaEObhQtA/8mpPdB65KBbj0gaNi&#10;D+lR+QYr3LLAv6Xxy3aJ9s1SeBEASrCa53y4XwBzwZovBZg+OXyaRr69QwAclZwvfHrUbVuA1A5w&#10;+H9//8uq1EQbcQAO+4CPPYMt5AFsvaNsmF7beiJXgEPwbWP7bSd+FO288SLB8cINM+iVz7MBHGVY&#10;xpCVkx3gcOeox3E+gKMMcBHB/YPJDvBF6750yw+uJfsxaF2dcgEc/YGz1AEdyleo4GpG6Abw2cM8&#10;7ANPZ4CbI/JYzQgTqXnz5ibAewqABwDgZmdWwWH6V/prRb//9bfwAzvFwYKGNfsnQ3TJdsNvjWZ0&#10;Gw5+L8Lw4wysXPidASC7kH7Kit3GOr8oYOn+wzr1y+/07OajNPT1z0Wba/t2ECoy0R4droqnPznq&#10;+olmwCtbRfzp3/6gzHd2Ur+XttA7278SYcgbwr4+P3FGtAGf+u4eAXf40NHCRh6bFCotYYVje1k+&#10;vFDkFwaa7iEOFbdw7SAMPwp9dtSonAXwAek93/ws1u1CuT8/fka8xJ7jY0Zrl6OnfxXAx485yK/7&#10;c5+KZpRIv/iLk+KnJHzp2POC0C5ell3r6pZTM0IngPN087iGtdKWoBIT7cDnZHjQBz4so0t6+nDh&#10;A1ct8DvvvNMCeKgN4KEa4NeKUCmWW8UYLE40zwPoZBiWEYY4LGN7rNul5jHy7Z0M+xPCQsW6PS+n&#10;bWGxA25qegjx9jLjZYPWI2jmh32pcYCo+helk/AieJ0t9jmr9meLw/7s28tyy3XEy7KrknEorzyO&#10;bnxMOeWHudzGnhdk307r6pWwwOEDNy1wtRKzfPnyx4Os/sBvmNqs7sClDHCPV2IOTU/vwLJG5FEA&#10;np6eQT16GAAXLhQAHD5w3ZmVlpbWdS4JcLhOAG8oxRngBSY0rZ2+LC8APmLE6L6jho8ajeVJDPCB&#10;g4cqAE83AG6vxNQWuJaW1nUuwwdudmZV3EdIArxCxYpulZiiL5Te9+aBBT546D2pg9J6YFkCPJEB&#10;3owBjo7Ju3fv4Q5wuFC0Ba6lpXWdS/jAZTPCYgbADRdKOlWsWNkN4MPr1xgrAO7pH3n69u1biVUb&#10;y24Ab9aMhvGbpFv37tkrMbUFrqWldZ1LdCcrf+TBqPTCB26MiVm5cmVXXyiJiYnew+pVn/ROrzwA&#10;eIsWLbzatGnjg2UngHft1s3VjNCP4Q1pC1xLS+t6l9uADgxvFeCVKlVytUJBf+AZ9aqPe6fXPZ4H&#10;OODdsWNHPyxbAE+mpk0Z4MOGUZeuXSk0NEy4UDTAtbS0tAy5+kIxKzBRoQmAw4XCFrjajLDA6Ia1&#10;0t/pfY/xI888DzYj7NSpU2S7du1isawCvEmTJjR06DDq3LmLALi/v1WJGRSsAa6lpXV9SwW4+JEH&#10;7cATDB945SpVXQM68FQgiwG+pLfZDtyTAG/dunWRhg0bFsOyC+BJydS4cWMT4J0FwOEDlxa4BriW&#10;ltb1LqMVimF9S4AnCYCnUdUaNY4GBAR0EpC94YaC4xrWGLG0N7qTRSsUDwJcndxdKE1p6LBhxBZ6&#10;NoBrF4qWltb1Lglw4QM3JYdUq1GjhupCKTSyfo2Ri8Wo9PkC8KRsAIcP3NcXLVECNcC1tLSue4lm&#10;hLIS0xSaEaISs1r16oeCg4NbmmgtMLpBjfR3YIGLX+k9WIkZGRlZBLWkWBYAH2IA3HChDNUA19LS&#10;0nKQAXBrUGM0KSyRmGIAvGbNg8zV5gKyDPCRDPC3UYmJzqzmeRDg0dHRfsnJyYFYdgO4qMQEwA0f&#10;uBvAtQ9cS0vrOlc2C5yXUxjg6EOqOlvgQUFB9wjISoDDhSL+xPSgCyUbwE0XSiO2wFNTUw2AB1sA&#10;99MA19LS0jJ94EZvhGp/4LDAa9asdTQgILizgCwDfHjdqulv9WqVXwBPpoaNGpkA70ShIQxwHwPe&#10;UGBQhOMBaV260BNdz+e3CGEZPfU5pctvYeBiT5cl9bXPacWub0S3rU7xqrBvcU5Y6OXPKU1eqht6&#10;CLTtF93LIlwNEz0JXoHySeEcXcn9X49SAS67k00yAW5UYgaLZoT4lX7w7ZXHvdmTAe7p/sDtAB80&#10;ZJhoRthIArwjAxwWOANculA0wD2vL06cob3f/GzqJzFm5dr9p6jfS+6j4OS3MLwaunE9HxwwUg6G&#10;PMOAC07xqka9vYMOiwEPjP6ycxKgOH/1l67zgnOCgRAwyIJT+rzQy58dF/2jZygvm81HT4swud73&#10;xS207fiPYlALGZafQje2r249QQ99dFCA3CmNluclAe5yobBggcOFUq1atWMBAUHiV3qeCg6tU2XE&#10;Gz1asgXu4T8x3QE+fcFgF8ANF0rHjh0NgDO4NcDzThj0d883ZwXUoFkr99POk2dpzf7vHNPnlzAO&#10;JkaQsffZbRcAh5FpMKK7U7yqCwU4RvyRAx7L8/ICrx869YtrUOO81iPrD9GJH8+5lRUDXGBINrmO&#10;kYswiIUcR/RKKO2N7TT41c/FqP5O8VqelxPA0RshLPDq1au7upNFI5H+NStmvdq9ped7I3QGeAo1&#10;bNiIhgyRAA9lCzyAfOFGYQVpgHtcAPhnx0671uE6uG/lPtr37U/CukXYxOW7hfW3++uf6JGPDrk6&#10;/395y3EG/j4x8DCsd4z+ggEQ3uN1jMi+lbeR+UL9GcgYaQdpMfo6gIpwjD4DYL71+Vf0xVdnaBLv&#10;760vvqKJDC8MRIBxKTE4MYYc28/lwriX2A7gQl6///m3GD3+JbZaEY4RctZ/+b1Rpu0nxaDBCJcA&#10;xxBkOB7ET3nXGH5MlQQ4rG8ZhuN6g8v38aEfGFrW8GM4B7DQNx35wW1YsjRe3s4vFpQXxyrDodHv&#10;7BQj+2D/2F6OFaoK+9t18ic+F0b5MITbL3/8Rf/7H7nOfwbDE0O3YRnXav7qA+IaYfBoXCeZ1+Mb&#10;DolzjBH/X996XAy/hms2VBnM+DM+H6P5/GDIOYzZiWPcevwMPbfpqIjHOKM4RoxDipcY3DkIR/xs&#10;vgdkmaa8u1dcH9w/2IfMX8tzEqPSox04fuIxf+SR3cmqAEdnVj2r3zbpFQFwD4/I4wbwqTMXDElN&#10;o6TkFGrQ4A4aPHhINoBDwRrgHpcd4FAWA1DCCyPdfH32HC3b+bUYyXzrsR/psQ2HRdzGgz+IgYMf&#10;4E/4ySv20FdnfhPrz35ylNJf305nf/uLvjz1q0gLK20rf+4D0LCaX2RAYmiz3i9uESOoY/gxWNKv&#10;bTtO6QymbQwPDFQMMBw//ZuA14sMXoDx3F//0K6vz4qXzcz399J3P/0uRszBkGEz3t9Hx3/8ld7b&#10;/Y0YGxOjyb/9xUkayC8PCXDAHmDESPAoL0bnkccOOQEcwsDDSP/kRsMKX8IvlLVfnhKjzW9gsGN8&#10;TIAPL52veBmuDfjbMc4mvmqwDeAJyx4ukhkMZYzh+ebnJxy/NPACgNsG5cMLBy+yr8/+Ls4Dzstq&#10;PraTfG3g8lnEgIY7LHPxLi7fYfqGz8lLnA75LOXj/IXPL8A8Z9UB8QLBeJ4j37bcMzinU/g48OKA&#10;lY8R9TFOKYagQzjuAVyvmXx+AXJcY2yH8/skv1wBdNwrGPMTc7zMvuevA5xvuQ8tz8j4ld4Z4DVr&#10;1jwYHBzcAlwFwLtWrTDpxS4tjFHp8xLgg4emUXJyCapXrx4NGjTIBnBD2oXieQHg27/6UTxwEKDy&#10;MwNny7Ezwg8O+G049L3wcQKYb237ilbvPyUgC/gAHBgVHp/QsP6Onf7VGuPxre0iLyyP4GVAow8D&#10;G+uwsveylQZIYJBgwB2DF8OSBMwAr3mrOW8Gw8kz54SvFz5fbIt9n/ntT7EMGH3DUJP+6SFsVY5n&#10;y136ZJ/ffFSMEwnwSIADSigv0gCuYzgPpJXKCeAYOBlghDvl0fWH+UXwq3jJIC9sc5jBDEsV+eGF&#10;BLBiuyH88nqbjxPL+GqA1S8rjDEuJ9xV8thUYczLT4+cFscEgGJw5XFLd4oR+bH9dz//wdfnKwFP&#10;vBgwFibOHa4bRvPHFxHyWb7rGzFINMJxrYbydcZLBIMZy339+c+/NJWtZww4jRfvWD4GXAtcS7xs&#10;PuMXN44RZX7p0+Pi5Y0X5JoDp/gYjph1EcZYobDikSe+AjDeptyHlmfkssBN94mvAHiKAHitWrXc&#10;2oF3qXhrxjPtm9KpGUPyDOC3TJg09SEAPEkBeAcAPEgC3N8EeLjjAWldugDwP9j6Ov3rn2LQXUBI&#10;WHgMBQyUC/fAOYYRwAX9dO4vYfXdv3K/ALjqewZk8fkuXQLwYcPywzIedgxYLPM5xRDCwMLLd34j&#10;AG58tlsWoR3gG/klIoHYl0F0lsuBZTvAIUAE5cZI8xiI+PSvf4hBhJ184AA4XDVyHcoJ4A/xPmBV&#10;wgUD6/03Prbv+TjkMeH48AKEdXyKzyXO6+bDP4gvGoAPeQC2+JKBtQ5LF4BbyxB0qjSG2wNfC9P4&#10;eADtQebo9f/yMeHlg5eYzBfbA7Q4VuSLQZRheSMOAH9S8d2fD+C4F+S5xhcFvtDO/WXdAzj3cN0s&#10;WHPADeAo20IOwxeQOPecJwZ0lvvQ8owuBuAdKpRKf/yeBvTt5L70w+xUzwHch0sQHh4eUKpUqYLj&#10;J05+eHBqGqWklKC6devSQNMCDwkK4YIC3pAfBQaGOR6Q1qXLyYUiBYDDT/s5g3kyW8xSWWxpARgX&#10;C3BAS80HVviw1z/3KMAX8Ryf/3IdrhW8lFDOnAAu/cxSOQH8KQbVkR9+EQAGwPHVAL+zekx9eVuA&#10;DIKP+bWtxwVQD576VYTB+gY8M9liRp5PbDySI8BhyaIu4WM+z18oXyB4UQDq8hygbgHNI3GtBrLF&#10;jPK/zl9KOQEczSkP84vhQgCeDl843x+7+Lqqx4l7AC4rFeCr9n0nKlrxwsK2OOd4kch9aHlGLheK&#10;CXDICeBoRlg3JSlzTrOadHJsV/p2Wh/PARw1pCkpKV68eMukSdMfSh2aLlwodQDwgQOpY4eOFBwY&#10;JPq69fX2E7+LBgaGOB6Q1qUrN4CjaR4+w9F0TVpYmMsKrIsBOFwogIa0IvEpD38r8rocgAPKADg+&#10;17EOKxlA7PmCUU5UbB47/dslAXwfAxx5AKRwB63c+53wVyMN/MxfcbngVoEVjHLieHBsnx75kct/&#10;xuVKGMovKXxxwH30xrYTwtWEfKFnNx3NEeAQoPzbn38LXz/yRtgbfL7wMvyBrW2sw8+OFjJvcd44&#10;rwNeMVwoOQEcI9l/yenHLdkl8sTx5gRwvDRe23JCVEyq9wCEeBXggDxebHC74NhQeaoB7nlJC1z2&#10;Bw7JVii1at3uAnhAQIBX5YS4idPvqErHhrWhEyPaexTgwVFRUeFYnjp95oLUYRkGwOvUoQEDBlIH&#10;E+C+3j78iWBIA9zz+plBiEoppzho1gf7GBR/isoquBrWMWjhT+3DwNlw8AfRCkWmRUsGtK6Q4IKF&#10;Jn3VQ175XFSA7v/2Z+GDRquSb86eE60YXmHIrtl/yq0Vh9G++YCA4zG2WD/68pSAAuIAQrh7sAx4&#10;oWIPwARk5/E2gPt6fum888VJUcEJq3Duh/tpJMfDokUrFbkfuBzsLhSUH5V03/K2aI+O4/qRzwF8&#10;1bBeZbplHAdrf+6HX9IrbGkDqiP4JYHtv/7pHC3Z/rV4KSEfHDe2mcT7ggtq2a6T9Pb2r0TlLACe&#10;U1NAWPlwxagtX+BTh4sC1j3WAUyUBS9IfHGsO/C9eHEuNn3gqGx93Kx4lsJ1QqUnWrfgGGDVoyIa&#10;LyGcM7ViFy4pVN6iZc84PnewtJft/EaUWQX4h3x+fubjQRne5ZcG3Eh4Maj71bp8SQtcdCdbzB3g&#10;NWvWOsKclL0R3lImKSEjs25l2tvnTjowsLnnfeBwoUyeMuPhocOGU0pKSRPgA6hDe2mBWwAP0gD3&#10;uAAlVPQ5xUmhZcOaA98J6xpNyNByBOGwHqUrAIJvGC1K5MMPGAD8Mh7bPcogQT6A1uQVBjgBaliI&#10;sNhl2pc/O8af4kalHJoPAhLS3wvr+gOlaR7cMztOnBX7xjoqLNGKZSWnQXtqVPTBXSMqExnqcAvI&#10;bVfu+9btZxkI5b+P89h46AfxIljGMJrG1qmaRgqwwssDFioqGWV4Klvd+PkHvnhpCUOwbO/n48U5&#10;wNeNaN7HZUIFpEyjCseC/cNNooaj9Us/BrdcB0xRIbyDy4LrgpckoI2XCdxJ9vIjPfJAOVA/gC8g&#10;fCUBxO/v/sZ1rqVwjnGukB6VuP3YUkc4AK42K3yW7yW0NML1RV6AvpqP1uULFjhcyt7FfchbsBGd&#10;WZUwAV77cFBQ0L1gLFqhJCUkZYysU+n05i5NaGvXJnkHcFjgAHhtE+Dt23egkMBAA+AmxAMDgx0P&#10;SEtLK38FOONrZNOR0+JFIduBa+W9DIDD8vYhLwXg+BOzdu3a+8PDwxuAsQzy4gzxyFfaNhz4frfm&#10;21b2bCUHerj8SQKcd1Bo0qTpj1gAr20AvF17Cg4wAW5a4BrgWlpXh+CuWspfEGgKOv09y42mlfcy&#10;eiO0/N+oIyyRDAs8g26vXXtfSEREXROzBWJiYgrz/EZj1YNTZGSkP8M7CGb++IkTnxQAL8EAr50d&#10;4D4Mb0gDXEvr6hAqPtESBi2V7O4WrbyVAXA/4yeeYu4Ar1On7p6wqKhaJmZvYYD7mhD37BQaGhrE&#10;GYe6AZwt8Ntvv5369+9P7dq2c7lQJMD9NcC1tLSucwmA+waI5oMS4CWTS9Lw4cMZ4PX3hYQYFjha&#10;+iUkJESBsQK6npzQBjw+Pj44J4C3bdNWW+BaWlpaNhmtUIwReeBC8fGyAF6vXr094eHRNcBYtAOP&#10;iIiIzBOAc+aB2S3wEgzw2gLgre9tTUEBAW7NCIM0wLW0tK5zGQA3eiNUAT5ixAiq36DB3rCwqNtN&#10;zBaOjIyMgBvFXPfcBAs8Li4uJCeA33PPPQLgaiWmBriWltb1LtmdrGiFwvIxXSgAeN269VytUMDW&#10;5OTkEjwPEtD15KQCPGu8O8D79etH97RqlQ3g+kceLS2t610qwCGjEhMAH5l/AJfNCDE6/fiJUx5F&#10;d7L4E/P2WrdT3759qWXLlhTkrwGupaWlpUoCXFRiohmhlwHwkSNHwgd+ICwsrDEYi0rMqKiohDwB&#10;uPSB40eeiZOnPIwh1ZKTUzTAtbS0tHJRiGhGCN+3CXDpQmGA165Tx9UXCn7kiYwEv/PIhYJWKHaA&#10;1xIA70et4EKRAIf4U0G3QtHS0rreZbQDNwHOQpvwkinZAe7jE+0XGRlXNk8ALtuBWwAfKgBes2Yt&#10;YYELgEsfuAa4lpaWllC2/sBNCxwulLr16u0NDY2sA8aiN8KIiIikPAE4KjDRxAV+mqysiY8PHDyU&#10;kpIMgPcRLhRtgWtpaWnZZe8PXAW42g6cp1vQ42ueAFz+Sg9XysjRY58dMCiVEhOTqXrNmtkALn/k&#10;CdAA19LSus4FgAsXimiFAoibLpQRI9Cbq+tPTJ4Kh4WFReeZCyU6OjosICAqPH3EqJf7DxxiALx6&#10;DQFw1YWiAa6lpaVl6DwAdzUjhAslLi4uOU9dKKGc+YgRmc8LgCcxwKtVpz59HHzgrKvahfL0Zur0&#10;9CYtLa3/gPA8Oz7nV4HQCgUjlcGoFQCHC8UE+O11637JxnEzMJbBnXftwF0AD00MyhgxmgE+mC3w&#10;JKparRoDvI97KxQfCfCrpBkhLi5f5MEvf0ZfHP2Rzv78p5aW1n9Qe746S6mvbBHP+9UC9VAF4IYP&#10;3JcBXsIA+O3WkGpwT8fGxpbLH4APMAFetSr17t2bAX6PezvwqwTg3VlLP/+Kfvr5D/rj97/p37/+&#10;Jfr7f1paWv9B4fnGc/7zL3/SBzu/ph42HlwJiR95GNoYjQcWOAZ0kABXx8Q0/7UpnycAx5+YYcaA&#10;Dt4jR499sh8AnpBEVapUEQC/9957KVh1oXBhg68kwPnt++DqL+nb0+ccL7SWltZ/X9+f+Z0e/+jg&#10;FbXGpQ/cGxCX3cmWMHojrK34wBngRRngsXlqgcPRPmJU5hN9+w+iBAZ4pUqVqGevXqIzq2DVAmdd&#10;CR94J75QXZ7+hF7ZfERb21paWoIDi7cep67CX57/IHeNSs+Wt2GBGwDPyEB/4PkMcPzIM2bs+Icl&#10;wCvedhv17NnT3Qd+pQDOF6f7M5vpxU8O079/anhraWkZAsTf2nKMuj+b/75xOSam2g68VIlS2Vqh&#10;+PsnesfE5HElJi/eMjoz66E+/QYywBOpYkUT4OgLRe2NUPzIk78ulK4M78fWfkl//Pa340XU0tK6&#10;fvXHub/p2Y2HqRtzwokfeaVsP/L4+lPpkqWvTDNCLGdmTVggAV6+fAXq0aOn0ZmVBDgXFgAPyEeA&#10;49No1Ftf0LbD3ztePC0tLa0dR0/TuHe256srxe1Xem8T4CVcAMePPPXAVbhQoqOj4/Ic4OOyJi0w&#10;XCiJVKpUaerWrRvdfffd1p+YgDjLP58AjovR7dnN9MRHBxwvmpaWlpbUCxsPCVdrfkHczQIHwH0C&#10;qDRzEwDHr/RhYcagxvlmgQPg/UyAp6SkUNeuXd0B7mUov1woaMg/6o1ttPvYaccLpqWlpSW17/iP&#10;NO7tL6jTU5sceeJpZXOh+Pi5AF6nTl23Ssz4+PhoXg/AukennCxwFeCBig/cAHj+VGJ2euoTmrFi&#10;p+PF0tLS0rJr3gd7qOOTnzjyxNMyBnRwB3ip0hbAGdwNwVVY4LGxsTFsgXt+UGNngCdRcnIyde3S&#10;lVq0aEGBshUKPhPyEeCdGeCzV+xwvFBaWlpadi1auVtww5EnHlaItMCLs2GLZoRohcIAHz5iONWu&#10;bfUHjn9tGOAp+QrwpMQk6tK5CzVvfhcF+vlbLhQubFB+uFCe3ky9n9tMz3+03/FCaWlpadn12idf&#10;Ut/nN+dLk0KjGaEcE9MEeKkylDF8OMYUdgE8JibGNz4+Hv2B5x/A4+PiqVOnTnTnnXdaABdvmvzp&#10;jRAVEemvbaPPD37neKG0tLS07Npx9Hsa9cbn+VKRaf3IA4DDQ8EAL8kAz8ig22tbAMeIPOHhohIz&#10;7wEufqVPTKaYmFjq2LGjO8BNC9w/nwCe+fZ2+uHMb44XSktLS8uuH8+eo8lLd+YfwGVfKMUMgJeB&#10;Bc4Ar1OnzqHg4OCW4KqPT4xvREQ+WeCyP/CoyCjq0KEDNWvajIL8AXBvA+Cs/PCB4wKgXSc6q3K6&#10;UFpaWlp2/fLLHzR1WT4DXLhQTAu8VGkD4HXrugAeFhYWGB0dXSrvAT5h0gKMyIMh1cLDI6h9+/bU&#10;tGlTCgTAvRjgsMJZ+dGMUANcS0vrYpW/AI/NEeD16tU7wOBuBK7mmw88a9KkBXJMzJCQEGrbti01&#10;adzYcKGw5S1/pc+PSkwNcC0trYvVFQF4MRPgaEZYspS0wF3twJmlxRISEqLyFeD+DO3WrVtTo0aN&#10;GOB+wvLOz75QNMC1tLQuVlcC4D4McGHgikpMA+B169XDiDxNwVX8yJOUlBSR5wCfoAAcPm/0Bd6w&#10;UUMKUAHO0gDX0tK6GpXvAMdPPA4Ar1PHagceFBRU3OxONu8BPmjwMAFwLy9vuuceBvgdBsC9i3kb&#10;zQgFwHUlppaW1tWnK2aBSx+4BXDXn5jMV39WmTz/lV4AfIhhgRcrVoxa3n033dGggXCheKMSEwBn&#10;5Vc7cA1wLS2ti9EVq8REM0LTB44ReeoqgxrHx8f7JCUllWQL3POdWUVERESyqR+LZcsHnkxFChcR&#10;v9E3qF+f/H3hQtEA19LSurp1xQDO8mVOSoDXVlwosLxjYmJKAuRY9+jkXImZTAULFqK77rqL6ter&#10;TwEC4Aa8Ie1C0dLSuhp1RQDu5UNeig8cAFdboaAdOBvK5TDHuken3ACOflDq16tHgb6+bgDPrz8x&#10;NcC1tLQuRvkPcLa+Gd5QLgAvmpiYGJknlZimCyUOy+4AL8gAb64BrqWldc3oSgAcDTtcrVBKGWNi&#10;1qtX70vm6p3gqtmdbEqeW+D4lV78iZloABz9oMCFEuir9IXC0j5wrbzU//76l/764x8hLDuludqF&#10;cmPAXRzDP3/+e80ex7Wm/Aa4MaixBLivsMBHjhxJ9evXd/nAAe6YmJjyeVKJmZMLpVDBQtSsWTOq&#10;X7ee5QPXAP/PCrD5/dzf9POvf+WoP37/O89BhPzP/PwnDXl1G41+eyd99f212ZnZ3wzu9ftP0cCX&#10;t9Gznxzh8/enYzotzyp/AW6OSm96JqQLBRZ4gwYNrgDAzb5QEhOTBMCbNGlCdevUIX9f9HXLhTQh&#10;rl0o/z0Bmk9uOOx4LaSeWH+Yvj19Lk8hjhfJm1tOiP11Yc14d69jutz00y9/0vdnf6fvz/wu8nNK&#10;k9c6fupXmv3BPnEcvV7YQu/u/NoxnZZnlb8Aj7MAjmaEwgIvKQBev0EDVzPCfAW40RthknChNGrY&#10;kOrUruNugXNhtQX+35Md4ENe/ZxGvrWDRrAGsBUJmCJ81Ns76Lff/soziCPfn7gs2Pf4pbvpwz0X&#10;3x/8nFUHqNtzn4ny/spfDk5p8lp//v4PfbTvlDiORWu+pIPf/OKYTsuzutIAL8kAhwulYcNGqMS8&#10;A1xFM0JmbFnMse7RKZsFrgD8jjvuYIDXZoAblZj4jR4F1QD/70kFeM/nt9DHX/4gwuEKWMMQHfTK&#10;Nte1OfLdL24Ah4/39Nk/6MT3vwmXx48//SHCZLwqWMdf/cDpWHgRwG1zmtP/wNvLbWA1Yx152gEM&#10;N84ptqzFvjiPs1zuv//8x9iOt8f6zPf2UddnjbLCEkZeKC/2h2WUD/mc4XsL5cVc5o/y2PN3Ohbk&#10;Byv/OKdD2h94+R+zHDL+HOeF/SF/7E/dXitvlJ8AD1EBLlwoKsAbulwoaH2CX+nxSz3WPTo5u1CM&#10;SswGDRpQbQa4bIUCNwogrl0o/z3lBHCpKcv3uKzw1Xu/E4CCAKZtR07TQ2sPUsab24XFCVfLruNn&#10;BKzl9qjMA+he3HSURnGa0WzJL/n8JOf1LT2y7hAtZCv1rHmtf+c8sf7w2kO0hveFMOwLIMQ6XBMZ&#10;b2wXeTzz8RHacvg0/cz7Auxf/+yE+HqQ99G8Dw+IvADhj788JZZxnJsO/iDmo7ksi7d95QLyqt3f&#10;uvLH18ZznxylrUd+FPCXx3Lut79p14mzIu90TofjXvDhl/Q5n4fvGP5IgxffF0d/FPt7nvM48PVP&#10;ru218k75DXDxKz0zET/yoF+UUiVMgDdqdDA4OLgFuOrvn+iN3ggZ4oWx7tHJXompArw+A/x2mwWu&#10;Af7f1PkAPmfVfupmWrUf7T8lgAfLdyUDT71uUqkMUcAQ6bD9vpM/0aRlu7Ol6/viFteL4dsfz4m0&#10;gCXWUY6nNx4RYbCaAUKE935hi4Ar9oH1Hs99Rsu3f00n2WK27wOWOMoNgL/22XER1p3TA9Bi2+c/&#10;45fAUfqO9/3oR4dc8YM5b+xHpll/4JRwi6AsH+z6hro9Z+SPilYIyyjv4/zyghX/JwP8/Z3fiPDh&#10;DPjN/MLAtlp5qysJcIyLWapECQb4KGrSpOmRwMCQtuCqn1+8T2RkQmJ4eHhUYGBgmEdBnpsFXq9+&#10;fap1++2iElMFuP4T878nFeAAIuCLMLgTYEmmvf6FiANsD31ruFDgShFhDMj0N76gB9naXLj6Sxq/&#10;ZJcIn/7uXpEGroQnGWwIgyazNY+08A33e2mrKzw3gH/OZZDpkC/WAdIRDEdAGkD/4tgZeufzr2jo&#10;a1+4XgoPrf2SHlt/yA3gEOB83/v76OF1B2ndvlPCsge4oWnv7qF3Gb4vbjrmsuYn8IsB5YObZqDp&#10;ToLlvYO/NLYfPcPb7BXlGPnWdtr71VkN8CukK+FCAby9AHC4UBjgo0aNokaNGh9lTnYAV0NDQ4OY&#10;s3dFRERMYoBnMshTEO6RKUcf+C0M8Hr1qGbNWq5WKBLgAbo72f+cVIDDYp31wT56gQH2OMNv8KuW&#10;/xuA/tP0585jqxxhfV/aQmv2fCvCYJWj+RzCAdFXPj0mrG9AG2FZDPeD3/zs2m/WUgP20IUAHHkC&#10;/EiLcnzy5fciDXT8+19FWqdKTBXgsKjxAoHfGnHQ/q9/Eu4SaDu/CM5xGeCWud9sSQLgw5+OfCTA&#10;AXpY/XCXfP3DOVEGHO+uE2c0wK+Q8h3gDG0BcFGJ6cMAT6HRo0dT4yZNjgcFBXUHV3kempCQMJ8B&#10;/m1AQMDTDPGKCPfIZAc4WqFgVPpbbrkFPWpRjRo1HVwoGuD/NakAz0mPrjtEZxlq0i0iw/uyFb2Y&#10;Ld/3GFjQY6YrAnpp8zFarVSCIl6t0Juk+NZzA/ghhv64xYarAlbxI2w5L/nipLCcAVFYxjLP8wEc&#10;ZfmYwS/TS6HSEq1elm0/Sa9vOU4vc9kBX2wD6B9jgCMdXkIIgxauPsDpv+avgW9pD1veMi8N8Cuj&#10;/AV4vAFwZqLozAoATwHAx8CFctzf3wA4Qzs8Pj5+UWxs7HKGeePg4OAQDr4JcZc95QbwOnXqUPXq&#10;1ckfNa0a4P9pqQCHKwAQBPAy39npatGxkiEFMMlt1OuVkwBwuCP6vGi4SjYccAfnhQIcfmVY4XO5&#10;XH1M3zQEy3gBfxXAqgekkfZSAH70u19oHsMY+4QLCZDGvuALxzYqwFEBCku9J4fJcnR79jOawF8T&#10;qB/Ay0QD/MooPwFu/MjjZzSvBhvhQhEAH01NmloAh9+b4d03Pia+u4+Pj29iYmIhDr4FcZc9OblQ&#10;JMDRAqV6tWoWwE2I6zEx/3tSAQ6IyUrMTw+dpmGm/xstLs7yA/I/cxt5rfq8uIVe/vQ4W+Enswmt&#10;NWAlSxDCugWM5X4vBOD/+8toIggIoyXL+/wiQd4At/Shw58NFwe2v1iAozz4gkActkO+8G3DIp/x&#10;3l4RLgGOJo4oy69cxhU7vhbleJXzhe8c6eAD33/yZw3wK6T8Bbj5Kz1b36524CbAmzLApQvF39/f&#10;G35vsJZXYXnfbM4vf8pugQ+m+PhEAfCaNWtS1SpVyM+HCygBzgoO0gD/rykngMO/O4vhKK1wABhh&#10;iEMzOoThT8M3t55w/fWI1hq7Gdxbjvwo1r/8+ieatsLwgY9dvJPXDR84QDhOcUfkBHDA9/C3v4gm&#10;g9j/16eNdF8zYB9YafjhoW3m/mA5S4Cj9QpcPrkBHGme47wR159fCGj3jnDAH8eOcAnwDQdOidYw&#10;KAt85Ej3B78A3uLjR7oBvP3SL05qgF8hXQmAixYoDHBY4SkmwJvdeafqAy+OVijKn5h5A/DMcVkL&#10;+vYf6AI4rO8qlStbAMdnAis4KNTxgDwpDfD8VU4Ah3YcO0NDXzMsaPiff/nF+BMTLUyk9Tzg5a3C&#10;9/0E5/Hw2oM0YelumrhsN+1kSxYW7jMMYpkWv8ejuR2a7V1IKxS8GNDWW+5nEVvIaCUDCxgvBISj&#10;WSAqS7E92qEDuAhHpSvKBcjmBPDfGNQSwHCLANpw/aAd+uBXjONGxS4Avuv4WdH0EWGw1NGMcu2+&#10;7/hl9qUIQ2sctNrRAL8yyvdKTAeAjxkzhu5s3vy4v8sCx488ySViYmJCeVXC+0bEXfbkDvAJC/r2&#10;swBetWpVAXB/Brh0nxgAD3M8IE9KAzx/lRvAYSlPZCDLa/PSpmMC4LDEV6JNtGmdQxLSsNjns4V+&#10;0rSW4aOealrhqqRlD+XmA8dPNrJ88FGn8gsFIMb28K+jHbh0lxxgC1+2EZf6/becAY7jA3TxYxDi&#10;Yb1j3/bjOvqd0QoFlZYyDuVIY2hjGf74F9g6R7NJDfAroytSicnwRisUGLkAeGZmprDApQ/cAHhc&#10;T2btIF4tijCPTSrA0Z1s3/6DKD4uQQF4FQFw8auoC+DahfJfE1qGALIbGWyfMLzR/luNBxQ/Pvi9&#10;iP/i6BkBcAhN+bYx/D7c863wQ09YsltY258dOi18yNJfDvAdZQv2vZ1fiyaKcHOs3fsdjXjTgCb0&#10;41njWuPFIMshmxwav9f/Tps531c/PS585/hjEjBFedB/iiwr9gXLH00gs5bsFHPkiYpK5PvpoR/o&#10;+zPGy0IKPu39bMG/seUEv2j2ihcHII8KS2wD/Sy+PIy0qFBdwfuetHw3TeWyvLn1Kw474zpvKANc&#10;PNhuK389oGMtdX9aeaP8daGYzQhNgMMST05KorFjx6IrbhfAvb0j/WNjY2fEx8c/iL7BEeaxye4D&#10;72cDeOVKlSmA3yyiltUFcO1C+a9J+onRjhuS/mxXPEvGQUivbosXwNenfxMVifApw6pVt/+Xwbfl&#10;8I8CkkgHaxuuC2n1QvhFXeYn94MyueXD6/hFH5WZ8IXDWlfLIoUwAB9uD8yxjm1lvvbjk9vAr40X&#10;D/pnkftXtwHAjbTGL/WizxTWL3wsap6y4jW3/Wl5XvntA5djYqoAhwXe/K67vvLzC+gHruJPzLi4&#10;hCnM2rm8ihYonpscLXDThVK5cmWqVKkS+QPg2geudRlaa/bMh94NUfGIClD4yeEOwfUev3SX61d1&#10;La1L1RUBuHShAODJBsDvvLP5SV/fgIHgKv7EZAv8gZiYmIW8WgxhHptyAzjgfdtttzn4wDXAtS5O&#10;cFuMfNv4KQb+Y9lKBEJfIrDcnSxpLa2LUX4DXLpQRCUmAzyFAQ4Xyl133QUXSg9wFf2Bx8XEzI6L&#10;jc1fCxzwrlCuvIMFrn3gWhcnWNdwZQDksMDxgxBarKCduHC5aHhreUBXAuBoAy6scOFCSXQB3GoH&#10;LioxJ8fGxCziVc92KWsHeJ++Axjghg+8QsWKVLZMWQa4twa41mULFjZ8ymhWCN81/ObwE2vLW8tT&#10;uiIWeHFv8irmJQCelJggAN6sWTN7K5RJsbGxeVuJKQEeZ1ZilitXjgFeRgBc/sQDgAdqgGtpaV2F&#10;upIARyWmC+BKKxQvr/CAqKiY+/IH4P0Y4KYFXobhXaZ0aV2JqaWldU3oSgHcu5i38SOP6QNv3txy&#10;oaDzqpiYmHl53oxwXNaEBb379qfYuHgB8BIlS1DpUqUsF4oJ8SD9I4+WltZVqPwGOLgIeEuAl0hJ&#10;FgC/UwE4XChxcQmT8gXgvfpYAMdfRRgm38/L3QceqC1wLS2tq1BXFOC8DIAbf2I2zwZwZu1j3t7e&#10;/gjz2OTsA48XAzokJSVRyRIlGdruANeVmFpaWlej8hPgQQLglg9cBXjjxk1cPnDRjDAubnY+WOAA&#10;eH8D4AULUkJCAheoBPnZXCjaB66lpXU1Kl8BHhEj3CY+sL4Z4mBkCgN8jAVw0Q6cLfFQ5ux81qM+&#10;Pj5+CPPYZAd47z4AeIIAOL8xKCU5hQGuKzG1tLSufuUrwMMVgJsuFBfAmzR1/YkZFBQjAB4bG/sQ&#10;+gZHmMcmFeDojRAAT4hPoMKFC5sATxYWuPufmLoSU0tL6+pTvvrAXQA3fuTB0GruAPcfDK7CAo+J&#10;icl7Cxz9gaMSEwAvUqQIW+JxlJIEgPsIWS4UDXAtLa2rT/leiakCvLgPlSiRTJljx1LTZs2+lgAv&#10;XjwskAE+O08scDjYzY7GFYAnCoBzuOhdywVvUxrgWlpaV6PyG+DiV3oGNyBuuFDMzqyaW61QfHxi&#10;fKOjY6cyTx8PDw8PQJjHJmQYHx8fjGXhQuk7gBITEqlY0aIUHR1NyYlJXEizEpPfNtoC19LSulqV&#10;v5WYhgUuR6XHsgR4s2bWkGqmkTyLefoIBjVGmMcms4kLBtt0A7hX8eIUFRXFAE8UANc+cC0tratd&#10;+VuJyQBncAPeENhYggEOH3jTZs2yATw2NvZhPz8/H4R5bOK3gl9ycnIgljOzJizo028gJbHV7VXc&#10;iyKjIikxPoH8uGDCAjchrgGupaV1NSpfXShsgYOJ6AtcDuggAe5kgeeJC0UFuNEXigVw3jHFxcSR&#10;Ly9rgGtpaV3tyl8L3GiFIixw+MAlwMeMcbPAQ0JCgpmzGNAhfwCOSkwvLy8KCgyi2OgYC+Bevhrg&#10;lyAMr4UxEX/+1Rq3UUtLy/O6IgAXFrg3c9KbSiQbAG/S1OpOFiPyREVF3Z9vAMeADgC4v78/xcXy&#10;ZwIv/9crMTHYwLs7v6bnPj5KL396XEgMynsZfVVvO/IjfXrotOjzGiOU7z5x1jGdlpaWZ3QlAY6/&#10;MdEbIQDeqHGTo4GBgR3AVVjgsbGxc/IF4H1hgaMSEwD38acYtsDtnVn9FwF+/Ptf6bGPDtGbW74S&#10;oIUwwO3lAPybH8/RSX4JAOAvbjomRlR3SqelpeUZ5asPnAEOHoo24KYLRQK8abM7jzDA24KrPj7R&#10;frGx8dPypB14bgCHzxsulOuhEhMAf3rjEdp80B2y2P/j6w/RE+sPi6HA7v9gP81mPfvxETEwL0Zr&#10;h3vkwTUH6ckNh0XaJV+cFNt+cvAH+mj/qRwBjjxnvrdXS+ua1txVB/jL9Qit2fsdPy9X1k14JSxw&#10;9UeelKQkGjV6NDVu0uRYQEBQF3DV2zvSn+E9g+X5zqzgn2GIh2HZBfD4JAFwQNuwwA14Yx0F/q8C&#10;HEDOeHO7GC0dOvD1z8K1Mu/D/bTz+Bk69M0v1Ov5LfQlhx/+9hcat3iXGBrst3N/ibEdj536VbhK&#10;Hl53UOS5bPvX9ObWr3IEOAbzdTp2La1rSV2f/ZR6v7CFBr/6OY3lZ0I+P4+uO0THvvslX8c7vTIu&#10;FDkij5cC8KauSkwM6BAbHT03LiYm7zuzAsCFD5wLA0VFRhlvGRPe/2WAw3peztDFMnTu3N8C4ADy&#10;6Z+McuBGxQ355x//0JTle+jnX/9ypcELYNb7+y4Y4N+cPufal5bWtaqDbNCgvgfGy6I1X9JwNoLw&#10;DPd4/jNKe+MLhvkuem/n1+J5Uu//vNAVB3hyMo0aNYqaKADnuegLJU984NkA3n8QxcYlUPHixUWh&#10;wkLChHPe3Qce7nhAntSVALiTCyU3gE9dsZd+/uUvOsLW+NR394o06/Z9d8EA19L6Lwj1RH//+Y8Y&#10;pBoGDZ6Db9k4AdThYunCz3PfF7fS6Hd20Pr9p8TA1k75eEJXxoWCAR0AcFRiGgBv3KSJAvAYBnjc&#10;/HzpDxwWeGxsnAnwYgLgKJg7wP+bFviDaw/S/A+/pNcZutDJ079dEMCP8mdiv5e20qwP9lMGWxwa&#10;4FrXuwB1gBouxq/5OYJxhOcaz8+clQfoCD8zTttdrq4UwH0woAPagTPAR48eTXc0bnzcXwE4cxa9&#10;EebxiDzjJogReWJj4wXAixcFwEMtC9yE+LVsgaNN9t6vfqKHGNZqOKD8F0MZgjUBIQw3IsJka5Q/&#10;fjeW1XCkQzjW/zTnSIsbGPkgDeZ5aXloaV2tkvf/YYb27Pf3C4u8D4P886M/cpzzNpeqfAV4GANc&#10;/MQDFwragftQyZQUAfAmTZp+5RsQMABchQsFAGcLfA6vFkSYxyYV4OgLBe3AMaCDt5c3FTMBjh95&#10;DHjLH3muPYDjJvqHb6LdJ86I/NGixCmdlpZW3urFzceox3Ofiedw6+HT9I9iIF2urgTApQsFhi4A&#10;jmaEjRs3OebvH9QNXJUWeJ67UAyAswUeF09eXBivIsUoNDiEC1bcVol57QH8X4b33q/OirwHv7qN&#10;lppN/bS0tPJf7+36hoa+9rmwxrexJQ4L3SndxSrfAS6aEMpKTAvgDZs0cbUDL1YsOCQmJmZePvjA&#10;LReKaIUiAB6cDeAhwRGOB+RJeRLgcHEc+vZnkW/6G1/Q5kM/OKbT0tLKP21j63vU2zsExPewcYW6&#10;Iqd0F6MrB/DiohWKdKHc0bChC+ByVPr8AXgfC+DFXQA3fOAuCzzk2gE4Ps1OfP+baKva/6Wt2vLW&#10;0rqK9D5b4vgixvN58JufhbHllO5CdUV84EXZ2C3qDvAGDRq49UbInJ0lAZ6YmFiIg29B3GVP7gA3&#10;+kLBqPT4HCjGhYILBZ20yApM4QO/hgD++7m/KWvJLuFzw5+STmm0tLSunJ7/5Cj1emELjV28k366&#10;zO4r8hXgoQbAvQTAvQQnS5ZIEQM6YFR6tR04c1b1gQPeBRB32ZMd4GhGKADu5U1F2QIPCYIFblZi&#10;mhAPuYYAvung9+LtPvv9fY7xWlpaV17zPzxA3djIMrqeuHR/eL4DHC4UhjckKzEFwJV24OJPzNjY&#10;uUpfKDeauvwpG8D7D6L4+ATy9va65gH+y69/Cct70Cvb6CxfWKc0WlpaV16wvPEPBZ7XH81/Li5F&#10;+Qlw0ZmVA8BFKxQF4OiuhDk7O978E9OjLhRkHmMOaixdKBbAi7oD3HShXCsAf/vzr0Rez3581DFe&#10;S0vr6tFLm49Rd/5afn3LCcf4C9EV8YGjEhMQL+YlfuSxA1x0JxsdO0da4B4FON4I8eagxlkmwNEb&#10;obc3XChFKSgwUPxldK0BHD/TdHv2M/ELb370wXApOsPHtungD+JvT0+1g9XSulaF+qrUVz8Xz7/8&#10;Ge5idUVcKALgxXleXAAcLhT0Bx4QENwZXEWPr/Gx8dPjYuLm8WphFvzfNyPusicnH7hhgRs+8KAA&#10;A+Dqr/TXAsA3HPheNE9Cl61O8VeDdp04QwNf3kafHT592bXvWlr/BeFrGc/tun2nHOPPpysGcNGM&#10;0AL4HQ3RDjxENCOMiYnxjY+NnRoXG+f5QY3VUekNH7hRiYnuZNGMMCgg6JoE+PC3jB7RvvvxnGO8&#10;1F/n/qRDBw7RutUf0boP112UNqzdQN+c+Nox3wuRBriWlrtOnfldVGaiaaFT/Pl0xSoxwcji6I3Q&#10;GNChYcOGsMA7uhgbEzOLIe75duBwoTgCnAtTvGhRChQWuPEjjwT4tdCMEJ1Lod23U5yqI18epocW&#10;PkKjho+5aGWOGkevvfSaY74XIg1wLa3sGmK2C3eKO5+uKMCZkxLgajNCCXDWfF4twoL75CbEXfbk&#10;5EJxWeAM8AD/AAvgJsSvdoBjIAb0evawrcMqJ23euFnA+KGFD9ODCx7KBumc9MyTz9L9982h+6bN&#10;csz3QqQBrqWVXU+sPyTcKPtO/uwYn5vyvRKzGHoihJiRAuDojRCVmFZ/4EYlZvQDigWeVwA3+kIB&#10;wNEbYTEXwE0XyjUCcIwE0o3f4Oh10ClelQT48iUrhCvlxedeognjJmYDttTErMn08Ucf04mjJ+ix&#10;hx/XANfS8rDwRyYYsHD1l47xuSlfAY7uZIsbXcl6m5WYALhhgTd2a0aIUenzZEi1bADvywBHd7Jc&#10;GAFwP//sAL/KO7PKfMcYquz3c385xquSAJ8zex5t2bSFjh0+JuYL5i7KBu/Fby2hHdu20++/nKPX&#10;X3mDpkycqgGupeVhoWMrPL/pb2x3jM9N+e5CwZ+YCsBlJWbjxk0OM8DvBVfhQomJiZmFDq14Fa1Q&#10;PDfZXSgS4MUA8CLFyN/XnwtWzIC3C+BX94AO+CEAefx9AU2RJMAhwPjVF1+lIweP0LFDR+ndZe8x&#10;pKfRvAcW0Kcff0pnT5+lDes20tNPPENjRma6tnHK90KkAa6l5Sw8v3g2nOJy0xXxgQuAFxMuFBfA&#10;mwiA3wOuSoCzBS76A2fewg/umX7BVYBnKi4UCXBfHxSQC3cNAXzY65cGcGjs6HE0f84CBvUG+vbk&#10;t8KtcuLIcTr93Q/CvTJt8nS39BrgWlqeF57f/i9d3QAPNnsjFP2BM8ANF0oSA3ws2oEfCwgIEKPS&#10;2wGemJjozWFFEXfZkyPAhQVejIoWLcrgRuFsrVCucoAPfd34GeBSAC4Fy3vhvEV0nOG95O0lvPwg&#10;W91js6XTANfS8rzw/KIlmVNcbroSFrjhA3cH+B22ViimC2UhrxbjOdwonrfA4QPvqwK8CAPcywng&#10;oY4H5EldDsDTPABwqfumz6aszAmOcZAGuJaW54Xn90KaAduV/wBXKzGLUUpSImWOHZutM6voaNGZ&#10;lajE5PDiHAw3yuVPdh+4bEYoAe7tZRROuk8MgIc4HpAndTkAv1Qf+KVIA1xLy/PC84tO6JzictOV&#10;ALiAt7DADYCPwZ+Y2S3w2QzwubxaKM9cKLDAe/fp7+ZCkQB3t8CvboCPMVuhaIBraV2bwvOL0bOc&#10;4nLTlQO40Q48OTEhG8ANCzx6nuIDz6sBHRjg5pBqADiaERo1rNeWBf7CJ0dFO/Dtx844xqvSANfS&#10;urq0+4Qxdu3TG444xuemKwVwL9EKxYuS4uNNgDc+7u9vANzHJyQuMjL6GQlwsy24510oshLTAngx&#10;Kl7UGC7IDwA3IX61Axw9mfV9cQtNXbHHMV6VBriW1tWlme/vE39iXkqPhPkKcDkmpgA4LHBngItR&#10;6WPi5sfGxCziVfi/PTfZfeDGkGoJ5o88DPEixciriOlCuUYADqEGGzfB+bpp/eXMz7RiyQoaN2Y8&#10;jR2ddVEy/src6JjvhUgDXEvLXXheez3/2TXUF4pRiQmAwwoHwI0feaw/McWgxjFxk+Lz3oViAjye&#10;AS5+pWeAFwbAzXbg14gLBUoz24KjdzOn+KtBGuBaWu76/uzvwv15KS1QoHy3wIt7CzezCnD8St/g&#10;jjvcKjEZ4LPiY+Pzx4WC/sDRmRUGNb5WAf7VD7+JG2Hh6gOO8VeD9p88KwZyha9eA1xL63/06EcH&#10;xfN/4vvfHOPPp3wFOPpCQR1hseLkAxcKAJ5guFAa3GFZ4AB4Akalj40XLpQ8s8BdP/IIC9wEuOpC&#10;kQAPvPoBDqEZEj7FMN6eU/yVFqANP9+/f/7Ln47OabS0rhf9zM8p6q4u5QceqSsDcC+Gt7cBcNOF&#10;0qCBuwUeHxc/OyEuQTQjNH/kyRsXimgHLgDuzfCWFvi1CfD3dn0j8nr24yMakFpaV7HwfIoxMZ/7&#10;lJZuP+mY5kKU7wA3XSjGwMbFKdEEeP36DdyaETJn58bHx4s/MfOwHbgFcG8vB4D7GAAPCgx2PCBP&#10;yhMAh4WLHs3QN/jBb35xTKOlpXXldfjbX0R9EOqu/vj90sewzVeAuwY1NuANHzgADh+4CnB0J8vw&#10;ns0SPnAOR0sUz/RKyOZ8aHh4eBSW3QDOwM7mQjGt8MBrBOAQBg2GL3zEW9tFBYlTGi0trSunH87+&#10;QeMW76RubH2v33eK/vnz0uuDrgjATXjjb0wJcAypFhgY2AFcZWCHsqE8XwKcDWbP9UYIeEdHR8dj&#10;WQC8/yAGeLwxqHEOPvBrCeD//PkPPbT2IPV8/jN6/pOjYuRrp3RaWlr5r9/Z2n7ls+PU58UttHDN&#10;l5f9fOa/CwUAN1qhSIDDhdKwUaODISEhzcFVjMgDeEuA83oxnnvGArcD3GhGiCHVvC0LnOfXKsCh&#10;c7/9TTPf20f9+RNt9Z5vL+gXey0trbwVnkOMPj/k1c9p2rt76awHnvX8BHgwA9zXdKE4tAM/FBwc&#10;fDe4KlqhJCTMYokBHTzqQslmgTPA0YxQVGLaLXBvX+FGuVZ84FJo5XHku19o0rLd4mZZu/c7+u23&#10;84/Wo6WllTc6d+4v2rD/lPB5T1i6W4xji69lp7QXo/wGuPSBexVjgBeTFvhYatikyZHAwJC24Krp&#10;A3+AAS4GNeZlWOQ+iLvsyQng+BMTlZjF7QCHBc7za80Ch9Bcb/uxH2ny8j0C4ku+OEnf/njOMa2W&#10;llbeCT/XLd/+tQveWw+fpj8vo+JSVb4CPMJqhaICHO3ATQu8Fbhq+sB7JiUlYYSegnkK8H79HQCu&#10;ulB4fq00I7QLEN95/AzN/mC/cKfAN34hHV5paWl5Ruio6pGPDol/NGa+t5c+P/LjZbU6sSvfAc6c&#10;lD/zCIAnJIj+wBs1berygcMCj4yMLBsTE+PLqzflMcAHCRcKKjEFwNGMEH8aSYCzrlWAQ/C7Hf3u&#10;V3pqw2HR5nTckl307o5vtDWupZWHgtX9wa5vaMKy3eK5e3TdITr07c+X1GFVbspXgEfCB24DOCzw&#10;MWP+3955gElRZX/776rkOMPMMIkcDLurm5Ob87fuqrvmLDlKUslJEHPCHDArwYQoJhRBBCXnnIMg&#10;Aoo5rXu/8zv3nqpb1bd7BpjumWFuPc87XV1VXV3T3fXWqXOT+kusELOwsPD7qP+N52kT+FCkULgW&#10;SktVt07dUOCxWiiVWeDC3v1fqGcWbee+w7tRNHD9q2s4rbJjz2dlkovzeKo6qA64c99n6oWlO9WN&#10;09aqHhMXqSueWaaeWrBd7f4gPVV6yyeFouVtC/xvf/vbuvz8/L/Aq+iNkBz7w4wKPFVT+pzDQODg&#10;08++Vqt37FcT52/jcTS7jl/EXdCOnb6O5L5Drd/1sfrqCy9zj6e0IKJGZD158Q46j9Zz7RIESCh3&#10;enzuVrVq+371yafpq0BQHikULXAN+kLRtVD+31py6x/hVRE40ZCeHllcXFxQVFSUhXWHPNkNeYYO&#10;Hzm2c9ceuhaKdGblFHjlK8RMBrqvRF8pa979SL26cpcaMkWP5tNl/ELuaOraV9Zwztzj8ZQMzhek&#10;JREM4TwaMHkZd2mxesdH6sOPv+LzzXUelhWZTqHUp0C3rkmhAETggwcPVv/4x8mr8vOLT4JXUYgJ&#10;gZuo+wg41+TDD32ym9JD4DoCb8W9EdapFe8PvAELvDLWQikNaFSwbc+nXNCyaPMHXMjZ8bEFzuPz&#10;eDyJoMHcbRR5L6TzB+fRlvc/zWjjucwLvJ4WOAW70pReC/wfqwoKmvwSXoXAi5o3/57phbBsUygJ&#10;faGIwDkH7h7Q4XCKwF0gSkD+bt9HX3KB58b3PvF4PKUA7S3QNB7nT7qjbReZFjga8kDgkLc05HEK&#10;vKjou8cddxw3ny9TgRcWFhbl5eU1w7xOoXRXLVpqgYcj8pj+wIn6JPDDoRDT4/EcfmQ+ApeGPLVV&#10;HcIl8IYNGxbn5+f/UASOgBmtMzF/yFOkEJME3qVrD9USAucceDKBH94RuMfjqZxkXODkQy7EJFci&#10;YyEplJNPPnlZQUHTH8CrEoHTI5rQHw3nom441h3yFM+BoxAzFLgUYtaKFGJ6gXs8nopIxgVem4Ja&#10;FGCSvO3OrP75z38uKChoyZVDEG2TY1tJBJ4Bgbd2R+CBwH0KxePxVDzKI4WChjz1a5MjUY0wEPip&#10;CwoLWxXBqxjQIS+v+Pj0C3zkyLFduvVULVu1CWuhoCEPPQYCpwM+3Asxy4NvK0njIRxnWRdOYX+H&#10;sk95fWn3Idum43/xlC8ZFbjVkEfXBQ9z4BSBLya3toFX4wJHuWOZ5cBdAm8VFzhF4FwDheR9OAsc&#10;J/N/v/zGKdMvPvlcffbxZwFff37g42zK/kUa2Ke816J5Bz8OYLr58tMvAtnNnT1XffNFYkMMrPua&#10;lmPb+LqSWLls5UF9nsLWjVvUvvf3BZ+rgOOUZdg/jg3Pv/rsS7Vx7Qa1eP7ihNd4KjcZFXgwpJoW&#10;eD0IvGWiwOMplLRVI+RCzG49AoFzCsUIXAoxweHSEtMGJ/eeXe+r9WvWq53b3k0QynVX36BGjxyj&#10;xoy6hnnumeecok/FBySZNSvXqI8/+Iif33vX/erDPR/w/OABQyPbViQmPjFJ7dq+k2U3euRVTknj&#10;ovbqS9PUA/c9eMBSvPmGW9Sn+w9+yLtnn5qsli5amvC+06dNZ1ljfs6bc9SEx8bzd/bu1h3qputv&#10;Dv4n+zWeyk3mBa5TKIHATQR+yr9OWYr+T+DVeDXC9EXgyIF36a5atY4JvFa0Hnijw1DgC+YuJClP&#10;UbPfnK0mPD6RIrSNkfUQ+Ef7tHjB8KEjWb6IqCH+/Xs/VHvf26s++fBjlsLnJLQ9u/bQsj0sbFwQ&#10;Vi1fpZ6e9LTaQBcJvG7f7r38iP1B4HgdJA+ZYR6ixOuxbwD5IGrHMoD3xbbxCwm20e+9V+1+dzcv&#10;wza7d+7m1+F9Mb+H5vF+H+3bz++HY8T/9AGxl7bBfrAc7/315zqaTSbwnSTDK4ePUpMmPMmvxTJs&#10;t2/3Pn6OY/2IPgf8v+CD9+k96Pjep+O44dobg/8Dx4XPC9vjM7TfAxE1jhX7tD8nETjWY7/6//hQ&#10;jRpxldq+ZQdvg33h+4PQcbdzz5338r7s/XsqP5kWODISnAOHI8mXIvDTTjstiMDRlL6oqMV3pSFP&#10;2lpiDh85emzXbpeq1q3bWgKvFaZQ6uqWmIdjLRSc9K+8+Kq65cZb1IolyxOkCIFDfhDAJySOG6+7&#10;Sb1PkvmQ5HbnbXer5yc/TxH1feq5p59jQSHiu/Wm29QD9z+oXnz+JbWFbvMn0wXiuquvZ4lDlDdd&#10;fwvLFPuHwN/f+b66+4671by35/E+IPoH7n1ATX7qWfX4I0/wtgvmLqCI9WY1jpbfdfvd6uWpL7Ng&#10;7WOd+fpM2s+96qEHHlGD+g/h/+Wzjz7l+Qfvf0g9SFHy0EHD1X1330f7fVw9NfEp/j92UGT6zJPP&#10;0vOned94L3wuD9N+3t36blKB41jXr16vHnnwUbV21Vq+EGL5cvoc77z9Lj7Wu2l/T45/kkW/ddNW&#10;9fC4R+hYHlZ3jL1TjRw2imWM/Y69+Tb1+quvq9tvvZP+jxmR98H//+LzL6onHh2vHhr3sJpGEf+X&#10;9H1A4EiHbF6/mT+n3e++pybT94DPdNx9D/Dxvf3W22oSvT+kfcdtd5HcR9Nn90pk/57KT3kLvFXz&#10;5izwf0cEngNh/65NmzbH0NMaSKdgGdYd8hQV+EgSeM9YBK4FbtdCORxz4JDDQhLWSySIFUtXJkgK&#10;Al+ycAmJap16Z/ZcktKDvBxCX71iDaddkB9+5IFH+bXz356vXnrhZbV141YWGcS1ZcNmFtB7O3bx&#10;a+MCh8xeeVFLBdJBFLpp/Sa1btU6vkDMobsDSBXzEBGk98JzU9XalWv4NQCSveHam9TShUv5LgLC&#10;xcUCAkfqB9tsI4HeOfYuXoaLEi4CEBzuHrZt3qa2b97O6RAsR6RbksAR2Y5/bALLe9niZSxyRO/4&#10;v5+hiw8+G7wGAl9EosX6JQuWBLl0SaHgNetoH9ger73v7vsj7/M5rd+xZTsfP+6U8DkgHQKBvzB5&#10;KkfVm+nzku2vuvJqTu1gXgQuF0ZcyGQ7z+FDxlMo3JmVbkqPaoQtjMD/85//LCZpQ9hciNmyZcub&#10;ybXPFhcX/7NZs2a/RRezWHfIky3weCFmQg7cCPxwTKEIkBSIL4fAIW4Iah1JHMsQ2UIgN5IwX3r+&#10;ZRYEBA4xbVi7QT014WkW22yKxiHRkgR+/93j+CKC57jlnz7tDXr9eJL0Cyw9SAsCnzplKssW7wPJ&#10;Iq+O1wAICgLH3QDy0QDHEhf4vXfex/NIl7z60qtqzqw5dCFYyymQKc8+z+/3PD2WJHAsg3CRBlm8&#10;YLGaNWOWmvjERLV00TKW8JRnp3CaBMeFSH/RvEW8P7yXfM4icFxwEPm/SndCiOLjAscdwtN0d4C7&#10;hAn0HtifCByR+x233ckXO7wXtvcCr3pkVODWiDzSFwoEPmTIEHXmmWeiIc+J8Cry3RR9X0euVeRa&#10;1aRJk7vFuYc8xSPw1AI/vDuzSkU8Bw4gA0SMiPwgBaRgIHDIcs3K1SwTRISPPvSomv/OfBYn0ieI&#10;mCHfuMAhRuwL6Qjkh++kW/1Vy1apxfMXqQl0IXjzjTdLFDguKrffegdF4Es4Skc6CMtLI/AZr8+k&#10;43uWjw+pIAgcEXoqgeMO5E2SNlIW2xEdUwQ/47UZLEvkpV0Cx50J0jy4kK2hu5drx1zHAp865UW+&#10;aG1ct5HX47OQ9wErlqxQD497mF+D9Alkvp3eDwLH3dHM199UU0j8uOjgWCFwHBPmvcCrBhmPwGtr&#10;gaMKIQoxWzRvxgI/66yzAoGjzjcJ/AYSt8rOzt5LEfn10gPsIU/xCBw58IRCzKAlZtUVOPLY8UI1&#10;iAEiffapZ7nGA3LHs2fO5rwxxAsZvT37HTXt5Wkstg/3fKhemfoKRdkLOV3wytRX+fXY19OTnuH9&#10;baYo/bVXXuf30mmCF1iwiEhXLVvJ6yFnvB4yWk53BEjP2MeFKBipmOVLlvGxYRmkizQD5nHRgGQx&#10;/ymJfcXSFVz7ZhOJ82WSK47xORLvnFlvc4HiW/Q/oXAQxwep4/+T98J+Z05/k3PosmzHlh3qnbfe&#10;4bw/onLsAxcWXMS2bNjCF43XXnmNU05IAU0mAWM/kC0+Qxw/7l6mvzo92CeA8PGZ4QKA1814fQZf&#10;YBbOW8ifL97jjdfe4NQTHyt9dvgMsRx3IShbwDxy5HgPe9+ew4PyEDh3ZkXyRi48FPjZgcBRiNm8&#10;eatuJO2XsrKyniCBn1K/fv2yKcREeI9SUcyzwLvHBY4cuBG4wTfkKR1cY4KiQYjWXgah2cvSASJj&#10;RNoQmWt9eYO7B4jUvhikA0ToFfUz8JQ9GRU4eiOsjd4IdSMeROKSQokLHLVQSN7HUQT+O+TEsbxM&#10;JroqZCMKxzwXYpLAW9sCJ3lXhUJMj8dT+cmkwPPsHLhpzAOBDx06VJ19XijwunULsouKWgYNecp0&#10;iubAR4/txgK3qhGSvCNN6b3APR5PBaXcCjEBeRIpFAj8vPPOy7zAR7LAeyUKnJBGPFrgvjMrj8dT&#10;8ch4DryujEpPIq+FCFwL/Nxzz1tBXv0JvBpviVmmU6LATQSOAR1I3JwDlwjcSNz3RujxeCoiGY/A&#10;SdzckKd2HUJXI4TAzznnnFVNmoQj8hQWFp6Qn59fC8/LdEqWQqlTR/cFrgVOBxcRuE+heDyeikfG&#10;I3CHwFGIeTYJvMASOAY1btWqVT08L9OpRIGbFIoXuMfjqehkXOCmN8JA4M2acUvMc887bynSJvAq&#10;6oFT9H1M06ZNa+B5mU4JKZQeOgdeh6LuqipwVMFDYw80bkG94jemTfd4PKWBzhfUvUe3CjiPXOdX&#10;Osl8IaYeUi0u8PPPPz/oCyUrK6sQKZS05MBJ3lkU2vPoECNHjhnbnQTepk1bJcOp6d4IjcDrH76d&#10;WQH0c4JGN6+/8jq3RkSDEDQU8Xg8pQfnDc4lnEc4n1avWO0839JBRgVuDWocT6HYAqfouwkJ/Oc5&#10;ekzMsp0Q3jdp0iQf8yzwnr0TBV6TDs5E31rgh08hJhqSIFpAa0f0c4IfHxrbIHrwDUA8ngMH5w3O&#10;H5xHEPrKpStY5OhO+as0N9zKfApFRqUPBY4I/KwzzwoE3qhRk3xy7I/SkgOnHTds06YNdy7uFLid&#10;QoHA6YAPhwgcP7L33n2Puy5FPxpe2h5P2YPzCUESWh+j2wd0oYAOyNJ1npWnwNEaE9UI4wJv2LBF&#10;/fz8Fk2kP/AynaICH20EfoyqTQdzuAocol5Dt3Uzp8/kCAHNur24PZ70gfML5xn64Xlrxizufwf9&#10;+bi2PRQyLnDTmVXYG6EW+JlnnhkIHA15cnKKW6YlB45+aYuLiwswLwJv2/ZYVYsOppYIXHLgQQql&#10;8gocnUfNnD6De/bz4vZ4MouIXCoIxAcjOVQyXogJeSMCDwTenEelR3/gIvD4oMZlOtGbSC2Uo4eP&#10;HH1nj559VBsSuLTC1BG4yYEbiVfGpvT44UDeuIWbN2eucxuPx5M50IskzkdIvKwCqUwKPA+FmByB&#10;a3nLgA5xgaPDQHJsBprSj75mbM9efU0EXosi8FomArcETlQ2gePHgW5TEXUj3+3axuPxZB70Vz+L&#10;zkuMl1oWEs9oBB4TeOoIPC89EThSKNnZJoUSCPy4iMCR39ECr3zVCPGjQM77nbfeVu/Mfse5jcfj&#10;KT8wSAnOT+TED1XiGU+hmIY8ocCbZTYCR8fiqAuO+ajAkQM3EThhp1Aqk8DRgT/6hH6dbtVc6z0e&#10;T/mDAay3btzC56trfWnJqMDzHQJv1kwNHDgQhZiLIG14VfoDT1cEXrtt27Z1MR8I/JgkAjeFmJWp&#10;N0JUX8I4lIf6w/B4POkD5+e0l14NhsNzbVMaMirwgqaqHgmcqxBaAkcEftHFFy8oLGxVBK/Wrp2X&#10;27hx02MrjMAry6DG+FGgee/WTVud6z0eT8UBQ+ohEkctFdf60lBuAq9NnkQ9cBI4WmJe0qHDAtT9&#10;hldRD7ygoGVxhgVucuA8pFpc4JUjhYIhu9ACzLXO4/FUPFC1cFdsjNcDIdMCRwrFJfB27dplJgdu&#10;CfyIK0ddfVtKgaMQkx4rQw4ct2EvvfASj0npWl8SGFR449qNavni5cyOrTvSPo6lx1PVQQrl5akv&#10;H3QaJbMCb6IasMC1vEFL0xdKxgWOnY+4ctRdEPgxSQWuqQwCR9P4l0ngrnUlsfvd3Xwrd8M1N6oB&#10;lw9i7rnzXjV3zlwvcY8nzbxCAj/YBj6ZFrguxAwF7orA0d9UQUFBm4wI/NLeJgIneWuB04FJNUKT&#10;QqkM9cDRWOdgct/ot+HF519SV105Rj3ywCPq2ScnM3fedpcaPGCo2uZHOfd40gpqjb09a45zXUlk&#10;PIUSrwcOgQ8dotq3b7+kSZMmxxnH5lIUfkxaBU4hfs0RI0bd0zMQuCnEdOTAsyuBwJ998hn134Oo&#10;eYIfz12336MmPD6R+22Q5ZvWbVQjh16pHnnwUV+jpZSg/v2n+z/hi6Jrvafyg3MBqcZZb8xSM16f&#10;ybw5/U21eP5iPn8ONtiZNH6Sc3lJlL/Am3IE3qFDhyXFxcXHw7H16zdpmJfXtFlaBY6uDoeOGDGu&#10;Z+9+nEKpSfIGtXhINSuFQgLPquAC//LTLw666iA6ox89coxaumhpwo/vuquv53RKWQoc1RwXzV+k&#10;5r8zn0Hz4i0bNtN7u7evTGxcu4ELkdH7nGu9p3Kz4J0F6uWpr6g7xt6lBl4xWPW/bCCDc+TqUdeo&#10;8Y9OUG/NeEvt3HbghZLPP/s8n8eudanIuMDraoGjGX0ygWdltaqHKoVpF/jgYSPGXUoCRwRes0ZN&#10;AmkU5HaifaFkVfBqhBhNB30QH4xo0b3s8CEj1bJFyxLW3XzDLWUu8G2btqobr7tJPT/5BfXCc1PV&#10;c888p8bd+4B6Y9obzu0rE++89Y665cZb+btwrfdUTiDWaS9NU2NI0iLt66+5kQsfp738mhr/2AQ+&#10;T7B8xNCR6oH7HjrgQR1WLFnBg6q41qWiPASOwRziAm/Xrl0wKn3GInAWuKmFEgjcHtDBUNEj8OnT&#10;XufI9kBu3xAt4qp/2y23q0H9h6j77h6nnpn0bIQRQ6/kH+XTk55h4br2c6BsXr+JLhgjKEp5V+3e&#10;uZsf36Tb0dFXjlHz5y4ItsP/ItivL2mdrLfn49uW9rm9LL4u/hx4gR9+oBAfv32UB4m8edSd5atZ&#10;7EiX7dm1R71GIr/5hluDbW69aSxts8q5TxefffQpN+xxrUtFpgXegARe1/RGCIk3a9qUR6WnCDwY&#10;lT4jtVBsgSOFUiMicCsHXgkE/uLzUzn/6lqXjBmvzYjcBpbEkIHDWLaufR0IInA7T4yLz5hRV/NF&#10;BNH+lo1b1MTHJ6knJzzFj0i5SG2YhfMWqUnjn1RPjse6idzPsvzvs+j2Fbn8pyY+rSY98aRavGAx&#10;n2To0OvN6TN5m107dvEJuWjeQn7OdecpukLOH+/9Bn0u2P+zTz3L+1+1bGVwBzLxiYncQRj2v5KW&#10;o8om7iCQv3x64jPqjlvv5LsWL/DDh6lTXlRDBw0PzgP8TlHlFr8b/NYAhA4BIxc+qH94Tt0x9k4O&#10;lFz7jYPf2JRnn3OuS0XGBc7VCCFwHYE3Ky5mgXfs2BGDGn/PODb9LTHpzbIGDB32MFIoInDkvxNa&#10;YlYCgb8w+fkDFjjG75MfWmlAlI4holz7OhBcAkcVyFEjRqvJz0xR75FgH37gEZYsJDnlmedJ7Per&#10;davX82ueJLlOfW4qSXKlmvn6THXvXfdx4RHWIWcPaeN1b82crW4noULg6AHuvrvu5/dCHXeckJOf&#10;eo4vCnPnzFMP3v+QWr9mPXcwNPbm2/iOALfAeA4p4+REhI3b5EcfepSkvoqPc93qder2W+7gkVew&#10;7Jknn/ECP4zARX70yKsi58HalXrw4rtuvztYNnLYKDXj9Rlqx5bt6u477gmWI0B69cVXSzWQAwQ+&#10;mYIG17pUlIfA7UJMCBwplE6dOgXVCHUKpUnzdEfgOYMGDX1UcuA1atTQAidwYIHAK0Eh5pRnp6gv&#10;K5nAH33oMfXYw0/w4z133Ktuuv5mFjGim80bNpPUP+ITZQkJGVUa57w5h5scT3piEp8UqO2BEwP7&#10;g6QhY+TyUSgK2WLZRhNVI+8O0X645wO1cK4+KZG3XE8XhVemvsJA0k88Ol699PxL3I86jhUXBVxY&#10;cAHAPvEZyF0ILjrYx0P3P8zrsOxtEr4X+OHDQ3RhH3iFzm0L+D198uEnkWXggfse5N8NGtPZy68d&#10;cz3fxbn2b4P9IgBwrUtFuQnc1ANv1qRJgsDr1SvKSpvAGzZsWB/Rd2MIfHAo8OrVq5PAa5pqhHWC&#10;AsyqJHAIavq0N9TjjzweyfnJurIUOApNEbVin+tWrQ1K7iFedLcJad9/7wMcYV9z1XVcug9Rbl6/&#10;WT087hGOlLEONT7w48e6NSvWUBR+A9cSwAkltUHQVPnuO+/lQicIGhcAFD5Nf3U63b28EOwbFxMU&#10;JmF/crzXjLmOBY/1SCPJ8vd37uaCrMcefjxY5nPghxev0O8Ev1X7PECggCDDXoZIG7+D93e9T0HA&#10;E5F1SLHstarnJqPSCJxroYRjYkoOvHPnzoHA0R9448ZNyN9pELiMickCHzrs0V59LlPHHKsFjoJM&#10;qQfe0DSjrxQplOdeKJMUytuzdB/FiC5vvv6WyLqyFjjeBycDsIWJaBm5cOS2kaZYQBE1ZA7JYjtE&#10;xRjXE5Ew8vh3jr2Tn0OwiNCxHOJGJI4cJE42MHvmW1xdElEzIn2kSXDSIc+ObfHeEDjeBxcROR40&#10;cEKL1LjA0QT63rvvVw+NezhY5gV+eIG7vBuuvSlyHuA3hd8s7soGXK6X4e7uA7q7w/lhC3/ksCvV&#10;3NnvRH7fycA2k5+e7FyXisxH4PUVD6tmhlRzCTyt3cmKwCkKL7xi4MAJEPixcYHTgbG861cOgb/0&#10;/ItlInBEsLL+ztvuDn6goKwFbufAbVCYiBJ8aQEKeSKNAbGirvr9944LjhMnGEr+UaC0Ye0GTsPI&#10;uJ9omgxhy/BVaynKx//x+CNP8MmChhfXX3sjCxyRE/b3Gn0mSIHgIsKvWbmGjnVkUMPHFjhOYtQy&#10;wMUF74HPHwWgOAYv8MMHBAdjrrw6OA9wTqyh3wV+Z1gHEPDgN4jqg7IdonK0cLaDgVTgN/k83Um7&#10;1qUi4wI3gxrHa6FEBZ5DAi9Kr8ALCwuL+g8YPPHS3hD48STwGlYEbqoRQuBERRc4ClCQ34VkXOtd&#10;uAQ+9ubbuU45anOgYMZelymBIzrGbSiqMI4acZW68bqbKQq6kdMdeA1qgODYrh59DeeyH7zvQRYo&#10;TigcP15zzZhrWd5Io0j0g9oAuBC89MLL/Hw/nXTYF6QNGWMZJPz0pKe5pgH2gzq9kLGstwUO8Jmj&#10;xsqVw0fxseCYfQ788ALnFFIgVw4fHZwLuKjff884DjaQSsNvCL8tqdWFxwO9K0b+/GAGYcmkwPMK&#10;0ReKGdQ4lkLp1KnTUnLqCXBsuqsRyqj0R4y66trbROA1AoHXTMyBZ1dsgSNlMHf23FLdqgnJCjGR&#10;+4as48vLSuA4Rvywk11ssBzrIcc9FBljHnzzhZYoRI2IB6kSRMb2viB4jDW4ffN2PiHsi4S8L14v&#10;74P5b0jO9rFg2ZeffsmRE8DrZD2Wy3ZA9iHbArzHgXwPnooPvmd8r6hGKucDaiThXMFFXcQNbr/1&#10;Dg6C5HdWWpC+RP/grnWpyKjAi3RnVtyQRwoxmzVTw4YNU126dInkwGlKz5iYEoFjfuSYa8aiEDMa&#10;gZPAY51ZVXSB4weGgsyyEHgyykrgpQH/j1DS+vg2yZZ7PIcKflM4x9CuYNjgMNcNkSM1J32hHMxv&#10;DwWYB/O6zAq8WDWgCLwkgWckhYJ5DOhwaS9dDzzMgcfqgUPgWRV/RB7UIf36AK76ByNw5P5c+/J4&#10;PAcPLgpPTnjSua4kMpoDN6PScyGmkXjzZk1Z4N06d15VUKBbYtaujQi8OP0R+GgTgUcEHm/IA4FX&#10;giHV0IBlzQH0v4D60ChhR26vNNx0/S3O/Xg8nkMD1WhRdda1riQyKfDGELiVQgEtmmqBUwS+Nje3&#10;4I/wan5+fq0WLVrkpjsHrlMoHIHrHHhYD9wIHFUJK0EKBSDnhmpIPv/q8VQecL6iO4YDzZkLmU2h&#10;SAQeplBE4J07d95Abj0ZXk1rIaYVgR+hx8QMBZ5QCyVIoVR8gQP0yVAW/ZV4PJ7MgEZmhzKObUZT&#10;KIWIwE0tFFMPvLlD4GiJmZvbpEVaBE5Xhiw0oyeqDx85+m5diPndqMDjhZgVvBqhgHrRz09+PmkV&#10;PY/HU3FA1I1+/FFzyrW+NGRU4DykmqlCmELg9es3bYDuZOFYlm5ZTs2bN88jiReiN8Khpj9wFjj3&#10;hSKFmKYaIeqBVyKBA7T8QjUm1zqPx1NxQD1ynK/SzuBgyGwEXswFmEidQN5oyOMSONLUhYWF36fH&#10;2izdspww4GbTpk0bRwR+HARueiO0UygmCq9MAsdVHd2joq9t13qPx1P+oI0DBlNBlxKHUuU1ozlw&#10;NOTh9IkWuETgpiXmhtzc3FPgWOTASeCtybM1WLplOWVlZdVDHlwErpvSH69q1LQETrcIlVXg+DGg&#10;IcvLLxz8SNcejyd9oCEa8t5bN2455EoHGRV4AQoxw35QUgm8oKCgbVoi8Ozs7LotWrSoH02hHK9q&#10;1bJGpbcFTlQmgQNE4QvnLuCRrpEXd23j8XgyD7otnjdnrlrwznxuueva5kDIrMBNU3rI29RCEYF3&#10;6dJldePGRb+FY5vUb9KwuLi4ZVFRUU2WbllOUgsFAh82IsyBOwVuCjEbVYJ64HHQ9Bcj2aB+OJqc&#10;u7bxeDyZA907LFu0lHu/RA+Zrm0OlMwWYuocOAQetMQkgaM/cLshDwY1bta4WVPUB2fpluUUFfio&#10;cb37Xq6OI4HXjgi8rhG4rgfeqJJF4AKu8PjBYGQR5Nxc23g8nvSDXgsRTC1duISjcNc2B0N55MCl&#10;FSZABM4C79YtIvC0jUrvEjgKMVGFMBxSzUTg9bXAcyqpwAEKSTAiyPy353E3qa5tPB5P+sBQa0iZ&#10;oI/7spQ3yGwE3iRxRB6TQqmYAjcplNxKmEKxQTpl++ZtPHbj8iXLfTTu8WQADHqNgR8w+hSCJwRT&#10;ru0OhfKIwEXeiMAhcFONMBB43boF2fn5TY9JSwrFLsSEwHv1vUwLXGqh1ExsiZlbiSNwAaXdKP3G&#10;gL8YrBcil8EOXNt7PJ4DB+cTn2cUbb8z+x0WOM6zdHVxkUmBc18oELipgVI/JvAcI3AMagyBw7Es&#10;3bKcMCamVCPkQsw+uh54TRJ3vB54fZI3qMwplDjIi2OoMvQsiNFu5syao7Zs2MzRge9HxeM5cCBt&#10;nFdbKcpGzS80zkHHcrvoPEtH1G2T0RRKUbFuiWkELhG4K4XSpEnrFmkReLJaKEEKxRa4IaeSp1Bc&#10;4AeHVAqGLoPMMaI6RvaZNWMW93eMHyBGdccIOhC8x+PR4LzAcHsokMRQfzPpvIG4cc4gVYnzKt3i&#10;FjIqcLTE5L5QoikUETi5NcMCRz1wdGaVbEg1w+EocAFRN6o0oTN6DA+FqAEj/EDsiCjQ2MDj8VjQ&#10;eQFR76DzBHezOG9w/uA8yvRdbGYFLn2hRAXuqoWSEYGjIU/PXn3NqPS2wKU7WZ0DP5wFHge3g+ib&#10;AY2B0CmWx+NJBOcHzpPyLkPKqMBRD1w6szJUDIEfc5zpzMqkUJCgZ4FX7nrgHo/n8CazAkc1Qp1C&#10;kbrgrhx47drcmdUJGRN4Wwg8WV8oxOFUiOnxeA4fMp1CgcAlhQJE4N27hwJv2LBF/eLiVi0zKvBI&#10;LRRb4FUsheLxeCoPGc+BW/XAtcCbSAS+Ji+v8A9wbMYa8oQCP1YLHE3p7XrgRuA+heLxeCoiGc+B&#10;c1N6XYCpUyhNOAfeqVOn9Xl5ef+AY9GQp3HjxseizQ1LtywnW+CDWeB9VNu2x4b9gXNLzOigxodD&#10;Qx4XKIAR8Bwl6CiYEex1FQ0cK4gfHwqX7OfpRj4z1zqA40tW2CXHKtvE1ycD25a2tgP27fqcZLns&#10;y318ZVtIl+xz8Bw8GRV4EUXgdTEmppa3nUIhga/JKwwj8IwUYrLAL40JHCmUmMAPxxw4TiT0joZ+&#10;Gj76YD8/f/2V19SExyaoSU9MUi9MfkG9u+3dpCd3ebN44RLuU3n/vv2R5UMGDos8TzdrV61Vjzz4&#10;qHMdgLSeefJZtWXDloR11465nh+/+OQLNfbm2xPWJ+PJCU9xXX3XujjoewOfE8ZetJejHQC6HH7g&#10;vgfUm9PfdHY7fMuNt6o97+1JWH6w3HvXfVwNL768rPsHqUpkUuB5aMhjIvAwhaJroaAlJrmVc+CI&#10;vGm+eVoFjk7H+w8a8kiPUgn88MuBo3nv1o1buaOrdSQhnEQP3v8wPV/FYkc912uuuk7t2bWHBY6q&#10;Ux/Sa/A69K2CfUDuqPu6f+9+fhTRQw5oTvwx7QdRpmyHRwBZYFuA95J9odtbvA6vxzK8J173KR2b&#10;NIzAc2wz9+156tWXXnUKHK/HcX66X4sB74NjxvFj/MGvaL9Yju3wnjgGrMd7SCSMY8QxYR6fDfYn&#10;x2pjCxzvg33g+PCI5yzwSc/y54rleB8sx/YL5y3iRwj8lhvH8rEA110EXod1OK4Jj08MBI73wbEB&#10;iXDxuenj0Pt67933gs9UeGf2XL4Q4H+aOuVFNXvm7OC4BFvgeG+sB3jNh3s+4Ec8x/viexGwDO+P&#10;z9v+f2yB47XynQ+4fBA/YjmW4fPGZ/X5x/o7x/+DZfjfv4j9H1Wd8siBxzuzEoFLISb6QGndujUP&#10;W8nSLctJBI7+UAYPHTFOC/yYaDVCyYEHvREefgJfv2a9umPsnar/ZQPVfXeP48Y7EPjm9ZuDbTBA&#10;8uRnnuMTEk3ub7v5Nn7NnDdn83p01jPl2efV3Xfcy4OzostMnLhvzXyLTtZ7aX8PqQ1rNrBcEIWi&#10;sQO2ue/u+wM5j7v3ARbAZopQH3ngEXXfPePUzNdn8jrI8elJTzPz35nPJ/krL77Kr3/0oUf5PV0C&#10;Rx8Ud95+t3r8kSdYHtjXbDqmsbfcru4hiaA/Zmw7m/4PSGXS+Ce5Zd3rr07nzwHrcOw4XojvqYlP&#10;qztvu0s9+uBjLC77/WyBQzpvvPYGH9/0V18PpPrUhKf5M8Z74bMRmQ4eMJQf8ZldPfoaPl68Lzod&#10;k/0DyHv+2/PVvbTfZ558Rt1G/wcEjn1PnzZd3X7rnQwuxFiG1+O7w74gSux384bwewXzaH/PPjWZ&#10;P1N8jmiB+9Vn0cGwReDv73yfPu/H+HeA//+B+x5UN99wC+/3A/oNoPEX3u+F56byd4fvZNrLr/Fd&#10;xT133qvWrV7HYhaB43N9gl6L936UPjv8BrEvbINGMU9PekrdTa97eeorLG60cMTFBt/DArprsI+x&#10;qlM+OXBdhdAWeKdO0f7AkUKBY1m6ZTmJwAsKCrIHDBj8cPeevVWbBIFHG/JU9t4IXeBkmfPmHD7J&#10;ltEJj+cQ+NzZ8zj6BrffeofasHYDn7gQxM5t76rlS1bwyYt9rFu1Tt1PYsJJPP+dBSzJ1ctX0Qn4&#10;jFpNJx0iTIgHErmLhIrb+MlPT1ajRoxmKaGXNpzwEN+tN43l/UAQL1JEOOuNWdwR0N133qMWzl/E&#10;In6eLhYz6Xb/S3rty1NfZmm4BL6FJAEpPjTuYU4D4X3HPzaB5TydJA0JYtvXXnldTSXp4Pggiucn&#10;v8B3JVjH8tr1Pv//d99xD8sGn9PUKVMj7ycCx/EhFQEp4sIG2bw9621e/tjDj/N2mL/5hlv5/8Rr&#10;bYHjbgcXNaRa7rr9nsh7QMyTxk9Sq+izxTFBoBA4jvvF51/iz3zj2o30uV7FFytI7vprbuALRTKB&#10;o7OlcfeOU8/R93E/XRhw0bPXA3wGyxYvZwl/Yu6a3pkzly9O2N/r9Pnhu0YaDnJ+9eVp/D+i3+vp&#10;095Q22n5xMcncVNzHBe2we/h/nse4AF9cbHB+wy8YjA/Yhvs74XnXuBWjrggYD/4neDCjmOW13g0&#10;5VWIqRvy1LVy4FGBN23aBp1Z5bB0y3ISgSO8HzB42DinwGuZCNykUA5HgUOgALelEChOPAh87E23&#10;8YkGnqPoG1LBiYteDCc8PoFFLgLH2JuIhBGdI7JiAVPUiSgZAyuvWbGGZYaT7mGKrtGvyk3X36xe&#10;fuElnr/26mv5GPD+EI4cG1732EOPs8CffepZtZciNixHtD93zjyeLykHjv2+9PzLatumbSwGDGoB&#10;ieP9IQlsA4G/8doMnodEXQLH/nGX8M5b75B0NgXyFUTg2HbKs1NYtBgy6xk67qWLlvJx2DlwXAwk&#10;ig8FHubAd2zZkSBwvPer9HnKc8mB47tZvXw1SxLfF/YnAsfFDdu6BI6LNe5CHn7gYT7WiU9M4j49&#10;cKyyDcBncM1V13JEL+Lc/e5u7jPnfhLqbXTMKDOBwHGXhCbm2OaD9z/gvnUef+Rxdd3V1/P3hN8Z&#10;jnHMqKu5fAUXTPyusL0IHKm40SPH8DEB/I5eogsUBD756ef4jgbbeUIyKfCgN0ITfWPeJXDUA2/S&#10;pNVxGRF4tx69VOs2bbkpfUIKxVBV6oHHUygC5D500HA+8XdSNAuBYx4iQuc+6AzrIbpdh2Rwe4y8&#10;OU5qpCZw8kLQiJ5eInFDPpAlRDps8AjeP9bfcO2NLCRIZOHchSxZl8DnUFSL90YkiCi8NAJHX8z3&#10;3HEvS2jx/MUUdT7H28QFDkng/8d2+B8h5d3vvsdpn43rNnAaARc1eS8gAodccNF67eXXWPJ4Tzzi&#10;s8P/vIkuWNj+zrF3seAwX1qB4/NANMr5e/q/cCGCwNEPB/Lhu3fu5n1CfqUROI4J6SPcfUCi2B7f&#10;E7472QZA4IjMIWFc2LAt7jCQtsFxzJ09V41/dHyCwHFXhc8CnyM+DzxHBA+Bv/bKa5weQXfGOA5s&#10;LwJHzh53YmtXruXPDhcLpFS8wJOT0ULMwlDg9SkCB+GgxuGYmPXqFWUVFxcfX1RUlMXSLctJBI4R&#10;k4cMGXlviQKnCDw7u2rUA08l8DtIPLg1RtoFqRXcniMqf4JOYEjxlamvcMoAt/PIfyJnDSlwTpRO&#10;PMgZ0kauGQJGJIbXYv+QDqJUyAKRG9IUuCjEBY7bb0RlENqzdOuPW+3SCByiQ84Vx4+Ibsozz2u5&#10;WALH8UFOWIbI+erR17LAEbkjssb/iGPDPu33s3PgK5eupH1PUUsWLOFcN1IIeJ+JJNnXX32dl+NO&#10;BBcsbF9agesc8wt8AVw8fxFH8RA45IZUDb4TfPbIo5dG4HxHRccKKfIFjS5KuIvCa2UbwHchdPHC&#10;d4iIG1GzThM9S5/LIn49vsO4wJeScPEdorc+HB8+U1x8IHDcqW1Yu5HTMkjJ4ViuuvJqTk/hN4X0&#10;zNP0GnxXyxcv5//dCzw5mU2h6BF5IHCkUVjgzXQOvEOHDhvIqSfDsRmpRkizRw4bMeqObj0hcCuF&#10;UpNuD2KFmFlZVUPguI2GtFzrUOgJySJyg5wgPOSFMY8IE7UYIAuckBg66hmKoBExI/+MZdgH5Itt&#10;MD9z+kyOsDCP9dgXRIITVQrxIAbc6strIEMUvqFQEMeKKO6zmHRwjHjERWfZouUcVULmKAh7YfJU&#10;FhByyTj+lctWca5eXou7BETnuBhhPzgmHBsiTvyP+H/wOtkeQDCzSaCYx7FAntgWQsTFBRcrSBKv&#10;xXGvX70+iDzxGeER+0SkinlE0m9M0xcVG0Tw2AeOBXceMjwePgNckFBQiIsE9gVZQ/BYjzuLt996&#10;J+F7hYzlWCFouUja4I4KNYkwjwsm7rhw7LgwI/eOtBD6lEe0jH3JPiBiCBgSx1BiG+i3g5pE/D50&#10;QcA2+P43rt3An8+bM2bxxRPLcVy4qPJ3TL8tvB9SdRigG+uwjSckowJHd7JWCgUSb9Gsma6F0qnz&#10;2vzc/D/DsZkS+P+NHDl6LCLwNixwuyFPHZM+acADOlQVgXs8nspFpgUeDmisqxKKwDt16rSqicmB&#10;5+Tk1GnRokWTDAq8bWxMzLAeOAu8iuTAPR5P5SLTKRQt7rAeuC1wKcREejqjAkcOnMfE5L5QogLX&#10;OXAvcI/HU/EozxQK5ls0NymUzp1RiPkbeDXtAs83OfDhI0ff3r1Hb9W6tSVwLsQUgZscuBe4x+Op&#10;gGRc4KY7WZ1Gqa1aGoF36NBhXePGjf8Gx6Y1hYIm9DlNmzZGV4fDRoy6C/XAW7c+JuyNEAKPDejg&#10;Uygej6ciktkUSjQCBy2bN2eBd+zYEZ1Z/c5otjocmxaBowVmXosWuVGBIwK3BF47Wgsl2wvc4/FU&#10;QMpT4MiHi8DtHDhNR6EOeFpTKCLwHi6B1wproUDgjbzAPR5PBSSjAs+3BF5L07KFU+A1mqYrArcF&#10;PgICv7QPVyOsVQsCrx3kwG2B+xF5PB5PRaQiCHzo0KjA094bIQSORPvQYSPuiwrcHYEfjn2heDye&#10;yk+mUyhS/1to1aJFQl8o6A+cIvBmaRU47bz6sCvjEbgIvG6kENML3OPxVEQyKvDGELiRt4nAReAd&#10;O3Zak5dX+Huj2aNRWSStAsf8yNFjxiYInOuB1/URuMfjqfBkOoUiAq9H8gYi8M6dO68tKCj4I0v2&#10;//6vJnk2Py0Cz8vLy80uLi6g2aOHjxx5JwoxXQL3EbjH46noZD6FogWemEIJBzVO+5Bq+fnRWigQ&#10;eG26mkDekZaYEDjhBe7xeCoimRY4BjR2CdyOwFGIiRw40igs3bKcIimUkdcEKZRA4KYWCgucom+Q&#10;dZiOSu/xeCo3mRR4jp0DF4G3bKGrEcbGxDSFmOkZ0CHMgZcgcBOB+2qEHo+nIlIuKRRyJUCNlHIT&#10;ONcDj9RCqR3WA5eWmF7gHo+nApN5gdcJBF4uETgKMRs1aZJPs0cPHzn6zh69SOBtj3UL3KRQfA7c&#10;4/FURDKaQskvClMoRuKBwK164DTVJImjM6v0p1B69uqr2joEztUIjcBzfA7c4/FUQDKbAy+1wI8u&#10;KipCS8z0DWqMecmBtz2GBF7TasgTE3ijw0Tg3379rfrgoy/Vup0fqzXvfuTxeNIIzrN9+7/k8851&#10;PpYF5VKIaeSN+VYtW7LAO3fuvCo/v/gkluz/5dXGkGroOFA/L8PJ9JLFV4ZA4BSBu3sjJOixsqdQ&#10;vvryv2r7nk/V/E371IOzN6v2jy1wHoPH4yk72j+6QN03a5OaR+fd1vc/VV998V/n+XkoZDoHjoGM&#10;ReCcA2/V0tWQJ30tMRs3bpyDvmoxb6dQQoHXpIOTQszKLXBc+ffs/0JNX/Weuubl1c739Xg86Wf0&#10;i6vUayvfU7s/+EL996uyi8gzL/C63AJTBN6aBM4plI6d1hTm6f7AUYiZts6spD9wmv3OlaOuvo0F&#10;fgwELiPyxAReSQsxv6aoe+nWD9W4tzapCxzv5/F4MgvOw7tnblSLt3ygvvziG+d5e6BUBIEPHjw4&#10;0hshTdWbN2+elxaBY8dIsEs1wjACt4ZUo4MMBF4HAq9cOXDI++Xlu9Sgycud7+XxeMqPAc8uU1OX&#10;7lRffH7oEi/PFAqqFLZp1UoNGjQoLvD0DeiA3EyulnjNYSNG3OMUeEIEXnkEjrTJ66veU5c8Ot/5&#10;Ph6Pp/y55JH5HGQh2HKdx6Ul8wI30TdH4HUoAm/lisCrobp2BgQ+6p5LOYVyXDQHXjPalL4yCXz1&#10;jo9Uz4mLne/h8XgqDj0mLuI057eHkBPPqMB5QAct7zpG4IjAdS2ULsGo9DSlT+DIgUPgSKFcOeqq&#10;u7TAUQ/cLsSsnAJHXm3U1FXO/Xs8norHyBdWqk8//dp5PpeGTAoc1QglhSICb9u6lekPvOM6Co7/&#10;ajSb3hQKaqGgpHT4yCvvvbS3TqFA3mEOPN4Ss3II/KHZm5379ng8FZf7Z210ns+lIaMC5wi8TqwQ&#10;UwQeGdDhKNT2g8TN87KbpBYKrg6Dh40Y17N3v0SBSwRuqAwC/4Ki73aP+vrdHk9l46KH5/H56zqv&#10;SyLTEbg05GGJWwKPtcQ8CoFy06ZNG5jnZTdJU/pQ4DoHHhe4FGCCytAS8/Y31jv36/F4Kj43TVvr&#10;PK9LorwEjhRKnRQCRw48LRF4XOBIoRyDQswaNVUtkrekUGyBV4a+UDo/sdC5X4/HU/G5kKJw13ld&#10;EuUicEILXBdiugSOTEeLFi3qm+dlN4nA8QYDhg57+NLe/Ujgx6sa1WsEAkf9RrsaYUWPwPfu/0J1&#10;fNwLPFN0oYvltNXvqTfW7mZepfl739qkuo4/9O9g4HPL1az1e9RlTy9xrs8Ej8zdohZt+0D1ear8&#10;jqGqAYG//+EXzvM7FZnOgccFniQCr1FYWFgEx5rnZTdZEXjOoMFDH3UJPF6IWdEj8DveWK8udOzT&#10;kx56TVqsPv78a/XlN/9lvvj6v2o/PV+16yN16yGmsoa/sFJt2vtpqeT5yqpd6tbp69XFj5Rtnf+p&#10;K3apjz7/Sg3wDcEyys2vHXgapTwEzvIm4MmwELPjGqsQ84isrKx6aYnAkZvBoMZIoQwbMWJcLwj8&#10;2OMTUiiVKQJHyy7XPj3pofeTS9SXJO1Nez4h0S5lHnp7s/rsq2/U5KXvRra9+JF56iLruc0ltA7N&#10;q4FcgCFjXCAQkcl2mEfDLLtLBGyPKPmBOWHnZFgm+8L7yrYoJJP3kmUC75ve016HO4l+Ty9VF5Xx&#10;hcGTGvyuXOd3KjIpcDTksQVep47JgXN3sp3WFuQGnVkdWb9+/YZwrHledpM0pUcp6aAhQx6BwI9l&#10;gdcKBS4tMdEbYSUQeF9/q5tRRODrdn8cLLvmlTVq1/4v1AvLd/LzO2ZuUJspkv7oi68pmv1azdqw&#10;h8Ssv6cRU1eqXR99zuv2U6S7kiL3LbQt1iHqXfvex2r41BWq+4RF6jm6IPA+iA9p2wfoQnHvrI10&#10;8fhUff3fb9XndBxzN+/lbbGPNXRM2Oe2Dz5THR9foLbTo7z+vY++UE8v3sHv04f+h9dW7w73/dlX&#10;6vYZG3jdnI17+Y6ivw8MMkrX8Yuc53cqMi1wrgcepFAsgXfsuD6vkR6Vnqb01QPnFEq+pFCGPSoC&#10;51ooInCar0wROCI21z496SEucES897+1Uf33229Z4P0nL1MLt37A0sbd0X2zN6n3Pv5CXfvqGo50&#10;393/OUfrOGHBf7/9n9r36Ve8r8FTVqh3P/xcjXpplbpl+jra7r/q+WU7VQeS8YvLd6kdtO76aWtV&#10;O4rIl2z/UD3yzhbVyZR/YB/Y1zh6vxvodhx5+Q9JxMNeWMHHseLd/Wr+1n287b2zNqlPvvxGTViw&#10;XXV+YpGauf59tX73J2ro8ytov/vV/+inNeg5n0LJJJ3pe3Sd36nIpMDzTGdWQS0UAv2BI4US6072&#10;qNzc3DwEyeZ52U0i8KysrMIrrhg4oVfvy3QEXrNmEIVXtqb0EIprn570IAL/H1nOZsa63SzWiQu3&#10;c3Q8bo5uWIU0xYqdH6nnSe547V466e5+U0e7F9C6j0mkLoHfSgL/li4K71CE3cvxHS/a9iGnUKT+&#10;P/axmORrp18Ajmnk1FVqCl0IIGfup5rkjgvO62t2q24Uvdvbe4GXD13oQuo6v1OR6Qi8AUXgWt61&#10;mFYt9Ig8naOFmDWLTZraPC+7SQROs0ePHDnmThRi6hRKmAMPaqFA4PRY0Qsx+z611LlPT3oQgW94&#10;/xPVfeIiEjVFs198rSYt2s7rn160g4UOiaOAU0BEftuMDWr/Z19xygPbphI4RHzPrI3q0y+/5td/&#10;Rts99PaWQNAlCRx9bXxjHQOOZ8kOEvhjC9RFD89Xj87dwvtEQezHX3yj7py5gY/HC7x86DZhsfP8&#10;TkXGBV6HBM4plJQCP6qpbu2evggc8xjQQQReI1KIabXErAQplKF00rv26UkP8RTKCNQc2fOpenP9&#10;+5x3Hj9/G0vx4Xe0bJE2QT19FApe8ug89T6ddA+/s5nXAaQy4gIfTQLvQKK9dNISjqA7oerimvc4&#10;V33LdF3TBQJ/8G23wCFopET20HtBynJcIvBO9LznpEVcaHrppMUc5SNHftVLq73Ay4nLn1nmPL9T&#10;kfEceCBwTWsRuDUqPU0ZicD/b/QYLXDUQqlRI6xGWKdmLS1vI/CKnkJ5fsm7ZV6VzJOcuMABotcv&#10;v/lWTVn6rhoweZmat3mfWr7zI3XDtLWcV1793sfqyhdX8rbrKXL//KtvaPlyLtD8lmzpisCRA8f8&#10;hAXb+C5r2urdaudHn6vrpq3hbSHwaWt2q0H0GkjbFjhYsuNDLvgcSe+L16DgdPm7+zn6RwoFhayI&#10;4C97epl6a+Mefo6LkRd45sFF/tmFO5zndyoyLXBkJ4JCTAjcDGqsx8Rs8iuWrInAUc5onpfdVBqB&#10;160ZbYlZ0QX+7de+JWYm6UECXE/yRsQty1B/e8HWD9Skhds5Yr759XUkwg/VdhLw9g8+Vyt27ucI&#10;C9sOJjGipgkKJLfs+1R99d9vA4Fjm/lb9pHIl1OEvFhNXrKDa5TItiiYlCqCr6x8j5e/vVHXQllG&#10;0fUrq3YHVQIRdW/dp1+7jqLxOZv2qrl0YcGxXv70Utr2vXDfJG/UYUeB7Ku0jy17PyOx+9RcpsAF&#10;F+ex6/xORbkI3Mgbj63NoMadOkU6szoaAk9fQx4t8CNGXaWHVDv22O9aKRT0B16XBN4gEHhlaErf&#10;z1clrJAg9YFaInY9a0TZQwgI+vJnl6lvvv2f2rn/88jrbHBBQN1s1yAdaBWaavAOvG9XbJPkDo33&#10;Tev9HVz5goJk13ldEhlPoQSFmBrJgXft2hUC5zExaUrfkGoicHtItQSBSyFmJcmBg6nLdkYk4am4&#10;IBLe9dEXnCJZijTHZ1+pKcuiDYA8VYvnFh94+gRUFIF36Nhxc6NGeWcazR6Rk5NTJ60CpxC/xsiR&#10;Y+52FmLSgdkCrwzdyWKka7lF91RsEJGjL5V5W/ZxI5wJ87c5t/NUDdBtwsGOVF8uhZiWwFuSwM2Q&#10;aptI2v82mk1fQx7kZfLydH/gQ7k3QtOUHmNiisClHrhpiVkZUihg9vq9zn17PJ6Ky4w17zvP59KQ&#10;aYE3qCMNeXQ1QhF4x45d1jVu3PhvRrPfadiwYf20CBx1E3NyuIQ06AtFGvIEArdHpSfo1sD5D5Ul&#10;ZSFwcO+bG53793g8FY87Z2xQ3xzCwMaZT6Fogde2BI4USpcuXdbmhi0x0edU7bRF4Lm5OsE+FALv&#10;o1tihmNiWgI3hZiVSeBffP61us3UE/Z4PBWXW15fpz7+5Cv1v68ryaDGEYHrWigtWzQPBR52ZpU+&#10;gUtnVizwYYjAIfDvksBrBwKvR7cJtsArQw5cwI9h9wef85Xd9T4ej6f8GYs6/ns/PaQR6UEmBZ5X&#10;2CShL5QWLZqVn8CHjRhlIvC4wHUtFKEy1EKx+ZYk/h5J/OE5W3zNFI+nAoHzcdxbm9S7+z7j89R1&#10;/h4ImY/Aw3rgiMJbNA8Ebo9K/x30B545gR9HAq9tBE5IXyiVVeAAkfh+uj2bvHiHGuQ75vd4yh30&#10;CPn0wu1q30dfHlLaxKY8Bc4ReCjwDRR1n2w0e0R2dnbdtAoc1QhHjLjqnl59jcDpYIII3K4HXkkF&#10;Lnzx+Tdqxfb96skF232/4R5POYCuFybM26aWb/tQffbZwY0+n4yKEIGjFkq3aEOe9KdQ0JDnylFX&#10;3xVE4JbA47VQcipRIaYLXO0/+fRrtZJEPnfDPvXk/O2q31MYccV9LB6P5+DBeYW63ePnbuPzDQHU&#10;R4dYWJmM8hA4xC20aFZBBF4bB1aTDspuiVkJCzFL4n9f/099/MnXav3Oj9UyigiWbvV4PGUJzqt1&#10;dH7t/xjSdp+HZUV5CFyib1vgKMS0hlRLv8DR1HPYiFH3SSGmLfBIf+BEZWnI4/F4qhaZF3isFooR&#10;eOfOndc3btz470azmaqFMmLcpX10Qx6nwA+TFIrH4zk8yajAC5MLPFaImRGBV0cKJRQ4yRsCr4kc&#10;uAi8AQs81wvc4/FUQDIq8CItcDsH3qxpU4nA0RfK6Uaz/4em9GntTlb3RngV90aIvlDq1JEIPCzE&#10;rE8Cx6MXuMfjqYiURwrFzoGLwDtyb4SNpDfC9EXgtOPc7OziAlvgbdoeSxE4XVmSCNynUDweT0Wk&#10;Iggc9cApAt+alZV1kdFs+gQuETgqmg8ZfuX9EHhbFngYgdczAtcplAZe4B6Pp0JSUQROEfi2rKyc&#10;i41m058Dp6no8v6DJoYCtxvy2AKv3A15PB7P4UumBd7AEjgeoxF4Tvoj8IjALx/AAj/mmGPD3giJ&#10;sBYKhlXzEbjH46mYZFLgebEIHLVRROBdunRBIeYZRrPpz4FD4JeRwHv06pNc4CRv1AOvTN3Jejye&#10;qkNGI3CuRqib0gtSiNm1a1dUI/yn0Wz6c+CBwC81AidxhymUaDVCH4F7PJ6KSOZz4FGBNzcCz1gt&#10;FBZ4mzaNGjdu3LTPZf2fjAic5O0uxPQ5cI/HU/Eoj0JMW+DNmjZRgwYNEoGfbTSbPoEXFRVlNW7V&#10;KqegoKBNz979nut+aW91TNvjogKXAR0Mh1NfKAI61kF/xB6Pp+xJR8dVLjJfiBmNwJuSwAcOHMi1&#10;UHJyMlgLhd6gWd9+lz8FgaMWCo+JKSkUM6DD4daZFcbe27nvc7Vky4dq4eZ9/IguLtFbGnoq9Hg8&#10;Bw/OI5xPS7bq82sxnV/v7v1MfX0IY16WRHmnUJo1CyLwzFQj5EGNmzZtTBF4W47Ae9oCRz3wmqou&#10;CZyj78NE4OgTfM27H6lZa/eoZxft4OHW7iIenrNZTZy/jTuZf2bhDo/HcwjgPJpE5xPOK5xfdxBP&#10;0/JZa99Xq3d8pD777Gvn+XkolIfAUQtFyLjAJQdeWFjYulefvpO79ehFAj9G1SRx6xQKBB5NoVTW&#10;Qsz/fvVftYMigFeW71KPz91CbFWLNn/AQndt7/F4yg6cZ+hedjydd4+9s0W9TOfhtj2fqm/ovHRt&#10;fzBkVOCFxaoBuhwhcYf1wJtIIea2rEykUHhU+ubN80jkx/W8tM8LEHgbEniNGjUchZiaytiQ58sv&#10;vlGz1+1Rj769haOAje994tzO4/Gk0ZdONAAAjUlJREFUny27P1GT6e73URI5IvLPPy+baDzTAq8f&#10;CLwWCbxW5gUuOfDi4uKWvfpe/owW+LExgZsUSiUV+Fdf/Fc9Rbdz1768Wr2xavchj3zt8XgOHZyH&#10;kPf1r65RkxZsK5OUSnkKHDRrEgo8I4WYEoGjHnjfy/pP7Nb9Us6BRwQuhZj1K5/A/0s/kheWvquu&#10;nLpKzdu417mNx+MpP1DAOeal1eq5xTso2Dq0dGbGc+DkxkgOvElxZgUuOXCIvP/AIY9065Eo8PiY&#10;mJVJ4As3f0DyXqlW7tjvXO/xeMqf1e9+RBJfpeZu2HtId8iZL8TU/YG7BJ7RQkzsfPDQEeO6cyHm&#10;4SHwzz7/Wg2ZsoKrMbnWezyeigPGzhz5wkoe8Ni1vjRkXuA6hRIIvFgLvFOnTlsaNWp0jtEspupF&#10;RUU1zXzZTSLwpk2b1hg2YsQ9KQWOFApRWQR+6/T1auqynep/jnUej6digfP01RU71S2vr3OuLw2Z&#10;FLjuzCpMoUDkEoFD4NnZ2ecbzWI6gviOni3DSQSuB3QYdVcPrgd+jK4HDoHXhMClLxRNZWhK/+mn&#10;X6tLJy1Wn/sqgh5PpQFVDXs/uUR9Queva31JlEcEjgY8QQSepCl92qYEgV/axxI4GvLYAq88/YFf&#10;98oaNX+TL7T0eCobi7Z8oEa9uMq5riTKQ+ASfTsEHnRmlbZJBJ6Tk1Nn6LAR92mBm5aYdgoFrTAr&#10;kcC7jl9EV/Oyb+nl8XjSC7q4uPiR+c51JVFeAo9H4B06d96anZ19gdFs+ia7EJMEPk5G5EkQuEmf&#10;VAaB79r3OVcbxA/Btd5z4Ix7a5O6+uU1Aeh+APXrXduWF9v3fKrum7WJ++Gw+9vA8gGTlx9S4ZiL&#10;Dbs+4RpOw6as4M/HtY3n4Bjy3Ar17r7PnOtSUV4CD/pCCSPwSEMemo4ijtazZTjZAh82whZ42B94&#10;pBCzEggcDQM27PrYN9gpQwZPWa4ufHheACKkPk8uUXM37nNuXx7cMWO9uoSOaxRdvPfu/yJYvmn3&#10;J+oiWv7hx2Un8Pc//Jzv8i6k3+ogujjgfW+Ytta5refA2UoX3VEvrnSuS0X5ReDkStMS09UXCk1H&#10;I01t5stuigv80t79WODBiDyVUOBXPLOMvsivMtaFZVVg0HPL1djX15G4vuACJoDvCQVO6C4Uz6Ul&#10;HZ6j6wIUSP3v6/+pL+kR82iksY/E+vEnX/PF9WuK4FHYjO3lfWTfsp9PP/tG7f5Av0a2SQYE2n3C&#10;IpYp+ryR2ke2wHE8//1SH+/ntG/cpeG45W4NdxVY9xU9/9LMo6+O/fTavfu/5IZh2O6umRtU5ycW&#10;8npcLEa/tFoNJJHLsXgODXwfl05a4lyXiswLXPcHDoFzU/pmTZMJPD1TMoFHI3CrELNufZVdwQXe&#10;56mDL8X2uIHA0aPcZyQ9WXYxReLdSJgQG6JxpBOwHLIbP2+remD2JpbjEzR/xTNLVS86IS96eD6D&#10;joz2kPj6P7uM0zFSWwjrujyxiL+/m15bG2wPKd/z5obgveO8sHQnH8s7G/aqgbTPN9e+H6RRbIHv&#10;++hL1ZuOYzD9P5hHZ2aDJi9TizbpOwn0z3HJIwvU66t2q4kLtqnOjy/k18pxdHhsAf9/ELl0woTU&#10;TDeKxr3Ayw58vrjDca1LRUYFzkOq6TEx69bUYEg1CLx9+/Y7GjTI7mo0m77JKXBrTMxa1Wuazqzq&#10;BTnwii7wXpMWe4GXMRD4HW+s50gY4gL4nlBVEwLH44gXQoE/MXeruv8tLXD0+oiTcc76vSxVRMo9&#10;SLab3/uEpQc5Q4If0Hd9Ae0T8kUvdV3HL1Svr9zNEfz0Ve/xtsscjbJwp3Ub3R3gPdbt/FhdSccB&#10;6ULQWA+BI+2znaJyiBsCX0vbYR1a6g4g4S80Akf3wheSqF8jgU+Yv42F/RJdbHCBwbqOjy9Qe+gu&#10;RO7uvqa7igfpQoVo/LWVu3iZ59CBwHHxdK1LRXmkUHRfKKYeuEmhkMC3ZmVlBaPSp20SgWdnZ9cd&#10;MvzK+yFwe1BjCDxIoZj+wCt6CuVQ6pF63EDgkCBke8mjOhJFumInSbE0AkeU/d4Hn/P6m15bR/tY&#10;wD1ComvRdjSPNMSDszerC+g9kObQ6ZOvWcJooYd+pfs9vVS9tW5P5LgA0jpXv7yao+cPaHv0fdOJ&#10;RIvBOiBaCBy/qWtfWcPLZ6x+P3htaQSOLlCxbv2uj1WPiYsjAp9Pr8Pn8dSC7cE+PYcOBI47Mde6&#10;VGRe4KG8EYnLiDydO3fGoMYnG81iSm8hJhLsV466+i6JwGvjykK3BJH+wCuJwPv6FEqZA4GPeH4l&#10;y3Hail0sbll3KALHc1xw0T/0xY/M48gccoQk25EYkRbp+9RSXp5M4EjXtKdtL6PthtExAuxrzMtr&#10;uJtSETj215GEjGOR9AcEjjTOglIIHAXjcYHf8Ooa/mww7yk7IHB89651qSivHDiAxJs20QJv36HD&#10;5kaN8jJXD1wE3quPCJwOyAi8Xl2TQqkkhZgQiX2SeQ4dVw5ckBz4sOdXcIoEnz2q1ZVW4EhrdBm/&#10;kL/3VTs+4ugbjz1Jlptom6+//Ia7HYXIZ60Lo2eAwlLsu+fERbyfoVNWMD3oOWqIfEQXEwgcqRmM&#10;DHPvm9h2MUsZvw8IHBeGOXRhgNSfXLDtgASO1EpZV0/0/E99TJ8pave41qWiPFIouhAzJvD2EHgG&#10;G/LQ7FEjR465M4zAReC1dAReN8yBV3SBv7ZyN9/SYgQe13rPgZNK4B/RSTN2+joWLAoREaGjHKK0&#10;Ap+9fg9F0Au4kBDyBshl4xYaqROkKa58cRUXgr6x+r3IeyP1MXDyMjVzze4gqgbo1Q7pErx243sf&#10;B4WYSLGgQLX/M8u4vQDGQe36xEJ198wN3ALwxmlrD0jgU5fuVA/Q/ynv6ykbcCFFQbdrXSrKQ+BS&#10;jVAGdLAEfpa2bBqnhg0b1sfI9DR7xKirrr0NAm9jpVBqSQqFBI7WmKCiCxw5VJzsviFP2XHvrI2c&#10;Y3YNPwfhbt/zGde/RgMqSBCyR7oFrWGnrXyPUxP7PtJ1szHuKBoDYYBbPEfU3mX8IjXaaj798adf&#10;836wP+z36pdWqxteXcsFnLINwL6vemkVD6BrLwfoFAkXDjTkQX/T2CeOdcv7n/L+nlm4nSWOyBzv&#10;A3AMV9G6BRSZv77qPe6SAeLG/nbQfrDPD+kiIAK/+bW1XFvGfl/PoYNCYZzHrnWpyKjA86MC1/XA&#10;dS2UDh0yVI0wKyurHqJwpFCGjRh1l27Ic0wQgXMhZiUTOEDBFE441zpPekDeEnW98eha7wLyXrFt&#10;P+emV26P1jCBJLEe2MvLGkgd73EwF3wcI17vWuc5OHbRnRrKRVzrSiLTEThGK9MC1ykUFrijP3Ca&#10;0BshKNtJhlSDwAcPG8G9EbZpQwLHASGFwrVQ6qh6lUzgM9e8z7f1rnWeisPb6/dyThrlFukWtady&#10;cPsb69X0Vbud60oi8wLX8haBNyeBuwZ0oOlIQ9lOSJ+0atU4BwKX3ghZ4HYEDoHXI4HXqzwCR1Q0&#10;5PkVXPXLtd5TMXhywXZ175sb1ab3PvaRrIfLRVAIfbC/hfLKgUtNlBQplPT0B4763y1atKhPs0eO&#10;HDnm9p5G4LVE4MiB00GyvCuRwAFG4kHu0/cJ7vFUfFC+gnIOjJHpWl8ayq8QUyMCpwgcAzqcpy3L&#10;E+Rd9hG4DGqM+ZGjrxmLHHjrNm1VDdMboS3wylIP3GbCvG3q6YXbD6pAxOPxZAacn88tfpfP10Op&#10;fFCeAg9y4ByBZ6gaYf369RtA4pinCHxs9569VevWbVW1atVVTZI31wOXUemNwCt6U3ob/BgefXuL&#10;en7Ju5FqZh6Pp2KA6r4vLdvF56nuAO3gU2nlJXAuMzQCH4wIPFHg6YnAMVpy27Zt62LeLfBaCQLP&#10;qkQCx48BdX8nzN3KkbhvoenxVBxwPiLyRpcK6BLhUOQNKoLAEYGbMTHtFEp6upONCnx0KPDqELju&#10;jRBVZSqrwAFLfP8XFIXv5BaCaLzh2s7j8WQOVB9F/zcQOORdFoXY5SfwaD1wroUSHdAhPQJHLZQW&#10;eXm5mIfAu/XoxQKvXqOGqsE5cOlOtl4o8KzKJXAAieNq/8bq3eoRulXD7dranR85t/V4POkDDaPQ&#10;V84jc7ZwL5PoO+dQI28hswIvYoHr6FtaYoYReKNGjc5hyeopPQKXeuCYtwVeo0ZNjsAjAkcUTlRG&#10;gQvosH/L7k9Z5PfM3Mit/dBcG60CfUGnx1P24Lx6b9/nnMLE+XY3nXevrXxPbd79Cfdl43rNwZJ5&#10;gUv6RCLwYESeeA48PQ150BKzadOmDTDPAu/ZS7UigfOYmJEBHcIIPDu78gpcQGEJfkDL6TbuzTXv&#10;c0Q+dvp6Ho4NzaxR/dDj8Rw8OI9wPuG8emTOZjWDgiacb+igzNWnTlmQ6RQKGvK4BN4hUeAowESX&#10;smU75efnN8rNzdXVCE0EzgKnCDwc1FgLvDK1xCwtiA5QTxx9YkDoaEiAWzw0APJ4PAcPziOcTziv&#10;0Dc7OjZL911uJgWewwLXKZSEvlAyFYFbDXliAq8RE7iW9+EmcI/Hc/iQUYE31oWY0QjcFGImViNE&#10;9F32EXi8FkqQA69uCZwHdNApFAg8xwvc4/FUQDIqcNMboUTgdiFmBz2k2oUsWT2lpxAz2pBHC7xN&#10;TOC6HrjJgdepr3IzJPBBzyxR7+/zPQp6PJ7SsffDz9TIKcsyIvBcisAlhSI0a1qcrBAzPQJHV7Jt&#10;9IAOySNwk0KRQsxMpVC6Pz5Xvb50s/OL8ng8njhvLt+meo3X/nB5pSyBwBNTKFrgnTt3zsygxq4U&#10;SqvWbRwCDwsxM9WU/oJxs9XYFxc7vyiPx+OJc++05epC8kZGBG4a8kQE3iSIwLflRBvypGcqvcAz&#10;W4h5Pn0B594/W42ZcuADm3o8nqrJTS8tY2/AH06vlCEyIo9L4O3bt9/RsGF2F5ZsOiceEzNfUihj&#10;QoGXcy0UcN4Db6vRU5byKC+uL8vj8XiEr8kTN760XJ077m2nT8oaZwoljMA3Z2RUelchplvgYQol&#10;E7VQwHkPvKMuffwd9eayrc4vzOPxeIQ5q7arPuPnsjdcPilrXAJvWlzMgxo7BJ7+zqyGk8C7QuCt&#10;QoED3ZlVZhvyAOSxzrn3TTVm8gL16adfOb80j8fj+Yz8cPPUxersu9/MSP4bOAVOEXgSgae/HjgL&#10;vPulLHBpSh8MamzVQslEU3rh3AfeVt0ffVu9sniL+vYABsv1eDxVA3jhjWXb6G797YylT0BuflFC&#10;U3oReIcOCQJPT0vMRIH3TC7wOppMdGYVwIWZc9SIZxeqTTt9N7AejyfKll371Zgpi9U592Wm8FLI&#10;bawFbncnixTKgAEDXALPRAplpBF464ojcAK3RGff86Ya/ex8/rLKqutJj8dTeYEHtu/+SF0/ZaE6&#10;6+6ZGct9CyJwROB1yJUAAu/PAk9oSl9+Aq9nBM458HIQOMCt0Zl3Tlejn5mnVm/bq7783I+s4/FU&#10;Vb76/Bu1dvs+dR3J+8w7Xs9o6kSIpFDIlajwIQLv2LFjvD9w9EaY3iHVOIXSDTnwuMDrhAInshpm&#10;XuCcSqEv6ey7Z6ihT85Tz83boLa+t5/H03N9wR6P5/AD5/u773+snqfzf8TTCyjynqHlncHUiYAI&#10;XPcHrtMnkgPv378/6oFvy8qKNOTBmJigbCe3wNtoeYvATS0UKcQsjwhcwG3SOfe9pc67ezpffZ+a&#10;vUa9sWST2v/R584v3OPxVH7QSdWMpZvV03PWqJteWKTOu2u69kCG0yY2YS0UkjcicEIE3qFDhy3Z&#10;2bmZHRMTAu/SradqCYHzQdU2Ate9EQYReDkKnEE0/sDbnPc647ZXVaf7Xlf3vr5STZyzXo2ftVqN&#10;f3Olx+M5HKDzeeKcdeqBN1arzvdPp/P9lXKNum1y8vWQatwToSXwAf05hbIxNzf3NJasntIv8KHD&#10;R47t0rWHETjyOlrgdSuawA0o3MQXiaaz59w7i79Y5MMgdY/HU/nB+YzzGuc3znOc75mq510SOUEh&#10;ponAkQOHwHUh5gZy68ksWT1lOgLHgdWJCJxTKOVUiFki9KXii8UtlcfjOYyAsCuItG3sWii2wE0K&#10;JfMROJrSc0Oe1kbgdHtQq0ZYjZAj8IoqcI/H48kgLHAOdI3ATQrFFGJubpSX0JAnvYWYOoWiG/Ig&#10;+q4DgXMtlHqhwCtQCsXj8XjKCxRiaoGTvA1NTEMeFngmOrNyRuBIoeDWIBC4jsArQi0Uj8fjqQiE&#10;LTH1cGq2wNu1a7c1OzvnApZsOqd4DhwCb92aInAWuKmF4gXu8Xg8EVCIqeuBh1E4N+TpbyLwvLyz&#10;WbJ6QiOezHRmhSHVbIFzIWbdeuXWlN7j8XgqGhGBSw48EDjXQvknS1ZPmamFEggcB2VSKFGB11NZ&#10;2TnOf8jj8XiqCpGWmFILhQXOhZjxaoTpmaIC1/XAOYXCArcicBRkksDx6AXu8XiqOmE1wgok8K7d&#10;epYg8Poqq1Ej5z/k8Xg8VYWEhjwmhYJCzI4dO27Kyck5gyWbzilB4EihSFN6FngNRw7cR+Aej6dq&#10;E+bAnRG4a0Seo/VsGU62wIcihUIRuB7QoRY35oHAuRYKCTxsyOMF7vF4qjaBwE30bUfgl1xyydas&#10;rKyLWLJ6ykBfKE6Bm2qEELhJoWRqTEyPx+OpqEQEjiicaFJcZDXkiQzokJkInHPgSKEEArcicCPw&#10;7EY+Avd4PFUbzoGjrNDImwVeVMQplHbt2m3LyYn0B56eySXwoD9wl8DRkCfbF2J6PJ6qDQReVwSO&#10;KJxoUqgFfvHFF2/Jzs4+nyWrp/SMSk9TTUgcM1wPXASOg7ILMaUWCgk8k6PSezweT0WEBR4rxJQI&#10;vEOHDusbNW78/9iwekrPqPQ0VWvVqlV1zEhDHi1wOjAWeGI1wkZe4B6Pp4rjEngxCfyKK65ANcK1&#10;uQUFf2TD6ikzhZgs8NZtLYFbEXhtEnjteqqRz4F7PJ4qTiQH7hB4fn7+n1myekpPXyg01aA3qoUZ&#10;LXB3CqUeRuQRgfscuMfjqeIEOXCT/2aBFxZKIWZmWmLSFIT2dg7crgfOApd64BC478zK4/FUcQKB&#10;k7hLIfD0DOhAkyXwsBaKsyEP58Dr+UJMj8dT5eEUCnLgELgBKZQkAk9PDpymYMd2NcIaNWpyGsUl&#10;cN+ZlcfjqeoEAjfRty3w9u3bY0zMU9mwekq/wHVfKFrg1UncInAuxLQF7juz8ng8VZyIwBNTKPGW&#10;mEifpDuFYvoDb9U2EHhNW+DcFwoE7iNwj8dTtcnJM7VQTPRtC/ySSzqsz8vL+wcbVk+QN2qilPnk&#10;FHiNGhB47UDgPLCxqQee7ftC8Xg8VRwIPCjEFIGHOfC1BdF64BkqxITAW7dVNWsiB27VQoHAa2t8&#10;Qx6Px1PVidRCsQR++eWXqw4dOq7Kzy8+iQ2rp7TVA08i8Fg1wkDgdX01Qo/HU+WxUyi1DEVG4O3b&#10;d1iTl1f4OzasntLWlD4xhWJF4DWrVyeB14kI3A9q7PF4qjqBwBHsisALC9Vll12GFApqoZzGhtVT&#10;+iNwVCPs1r1XosDrkMClFgoL3NdC8Xg8VRuuhWIicEEE3r59+3X5+fl/YcPqKfBsWU+RFEq3Hlrg&#10;kUJMux44ReHZfkQej8dTxYHAeUAHW+BFhZxCcRRipm2qlZOTUwczI0eOHtu9Z28S+DFG4FY1QqmF&#10;QgL3KRSPx1PVQQqlfiwCRzVCk0KJCxzpk7IfkYemIAKHwKMReKweuETgvhaKx+Op4uTkFZLASdxW&#10;DlwE3qFDh1UFBU1+yYbVUyZSKHGB11Y1q+lCzProjRACp0jcj4np8XiqOhB4vSQCb9++PWqh/IEN&#10;q6e0CTySQunWA/2Boy8UEnhNI/A6JPCgKT0GdPA5cI/HU7WBwOtC4CTuIIVSUKD69euX0Rx4NIXS&#10;U0fg1SHwGlrg9RCB2wL3EbjH46niRAVekxGBX3LJJfGm9Gmb3AKvDoHXCgXO9cCRA/cC93g8Ht2U&#10;3hZ4DRJ4YeYjcBkTc+TIMaYWCgmcxI3WmJJC4XrgInBfiOnxeKo4iMDrGIHXQvfbRFG+jsA7dOiw&#10;prCw8Pds2HROFOYHY2JKLRSMiVlNBB5vyMM5cC9wj8dTtYHAeTxMt8BXksB/xpLVU3oKMW2B64Y8&#10;elDj6iRuXY1Q10LRTem1wH1vhB6Pp6rjFLjJgXfs2HF5fn7+D1myekpbLZSa9qDGEHiQA4fAkUIR&#10;gZsIPNv3B+7xeKo4XIhZMx6B5wcCLy4u/jEbVk9p6wsFO+aOxnlItXgKxc6Bi8D9qPQej6eKYwu8&#10;DoFHEXinTp2WFhUVfRdeNVPa+gMPpqQCl2qEXIiJvlB8CsXj8VRtbIELEHjfvn0Rga8ggf/UqBVT&#10;ECinbWKBd7+Ux8SsdnQ1VZMOKEihWAL31Qg9Hk9VhwVucuAOgS8pLi4+3qg1M1OJAjcpFC9wj8dT&#10;1cnJLVR1HBF4nz59UAtlSZMmTY4zasWUtkGNg0kKMdGUvlq1qMCD3giJXC9wj8dTxUkl8Pbt2y8r&#10;KCg40agVU9pqoQSTFjhy4G3U0fEIvLYIvJ7K8QL3eDxVnGQ5cBOBk8CbZlbgXA+8Owm8FQR+dFTg&#10;JgJv4AXu8Xg8ToEXGoF36dJlSdOmTY81asWUGYF37XapatmydVKBA58D93g8VZ1UAu/cufPi5s2b&#10;tzFqxZShaoQlCtxH4B6Px5NK4F27dl3QuFmzpkatmNLWkCeYhg4fObZLt56qZatEgYeFmPV8IabH&#10;46nyQODxQszCxqHAC1u1KjJqxYQIHKRvSibwoDvZulrgPoXi8XiqOskE3rt3b9WhY8cleRmvBw6B&#10;d+2hWrRslSQC13iBezyeqo4zhUIC79Wrl2qPWihNI7VQ0j8FAm8RCrxGJAdO+JaYHo/HE0Tg6MRK&#10;RuQRgXfq1Glxs2bN2hq1ZmYaMnTk2M6xCDwQODel12T5vlA8Hk8VxynwfC3wjh07Li0sLDzBqDUz&#10;kwi8JQtcN+SJRuD1tcAbeoF7PJ6qTSMI3KROZEi1wvyCIAKPVSNM/zRkuC1wisDp6hKNwCHw+iRw&#10;3x+4x+Op2kDgdv6bc+BG4OUWgXfp2jOoB15LBF6nTmRU+qwsL3CPx1O1aZRrCzyaQimfCJwE3tWK&#10;wCMCr2ci8DrIgfsBHTweT9WmUU4FFHgkB04CD6oRWgLP9gL3eDxVHC7EdAj80ksvLZ9aKKhGmCwH&#10;HozIgwjc58A9Hk8VB93JRiNwFGJqgZvuZH9g1JqZKSrwamEKJVKNsC4J3EfgHo+nahMKHPLWIi8w&#10;Au/QocOqgoImvzRqzcwUbcijBc4plFqmGiHJG2Q3zHb+Qx6Px1NVCHPglsAbN1Y9e/ZkgefnF59k&#10;1IopbX2hBDvmWijdtMB5SDUj8KAvFEMjPyq9x+Op4mRHCjFdAs+3BZ62/sCDHUshZokCT1Mh5gUP&#10;z1MXPTxfdXx8geo+YbHq/dRS1e/pA6MvveZA6fPUEtVz0mLV+YmF6pJH56sL6TgucByfx+NJHzjn&#10;Ln5kvmpP52CHxxYcNO1TMl9dQu+Bc9x1DAdCVhKBmxRKxoZUQyfjPNw9BN6pS3ctcIyJCYEfbQnc&#10;NKU/lP7ALyTaPbpAdRm/iMS5VF3x7DKmPzHwueVqyJQV6qqXV6mbX1un7npzo7pv9iZ131tgs3nU&#10;3JuEe2a5uZvZqKH92tw5c4O6Zfo6Nebl1Wro8yvUgMnL1RXPLFWXGSD5HhMXqw50YbmIvnzX/+Xx&#10;eErHRY/AATpQ6/T4QgbBU5fxC1VPOs/6PLnEGZwJfYEVgNnAKYksUb1pn72fXEospnN5kepK79eR&#10;3tcWPryEC0hp5R6tB16iwAPPpm3SAu8W5MC5FgoJPKiFYprSl1bgF9EH0YU+KHyAAyaHgr5y6ip1&#10;3atr1R0kzvtJuvfP3pxAVNjyXC9ziRu4xA20vGO8CTbyRcLFncLMjeq2N9ar66etpeNeqQY/t4Iv&#10;OJc/s4x+MEv4TgFRu+v/93iqOnAA5BhI+olFqjsJFCKFjC+j8yjgaQPN96NHTenk7RZ3CO7mGRZ5&#10;SC8LXDy6UWDZiY4TwRrkLlJ3/W/JBG5SKHGBp39igXfuppo1a5GkGiGoq3IbuVMo+GfxYQ0iUSOS&#10;HcGiXqNun7GBxTuOxCwkSJvkDOKyjks8Im0SMXBJW4gKG/Mi6U0RYQsQNmPPE3fEwP90K0Xt176y&#10;Rg17YSVH7f0J/Mi60o+gLG7RPJ7KBoQNWeMOG+cB7lwhSpwXCHpARNqCyDsibj2fKOxwWVzUcXTU&#10;HUbgtrADJhlo/lJ6tMHxd5tgpP6YjtglYEM9cBF3LYMIvGPHjiuKiop+YtSamWnQkOFjO3Tsopo2&#10;ax4InHPg0pTeCDwvpxHLeSRFpJDXiBdWMVe9vJrEtp6F+8CczQG2uG2BP/j2ZvXEvK3qqUXb1bNL&#10;3mWeWWwI5ncEPG3xFFgU8mQSJgkLhe1qouGJ+dvUw+9s4eNNEHiMuMDvmAE2sMg1FKnT482v61QM&#10;7jQGUbSOuw78AHxO3XO4gggbv3HQk6JrW9YuSpa3CNxE3STiKAcrcEvaNpB3TNwuek40QqcLU0f6&#10;n7OtCFwEXhgKfHnjxo1/bNSamQkCb28JPKEvFAi8Tl3VODdHvbB8p3ph2U41hXieeI6EO4GECClD&#10;2g/R42Nzt6onSZRYN2VpyHOG55e/q15euUu9tma3mr7ufTV9LT3aYDnxegxsbzNtdSKvglXvqVdW&#10;7SbwqHkZrAS71IsrdvFxPE2Cn7hgWwIRwVPkjpRPQILAQ24zYH7sG+vV1a+sVsOmrGSp95+8jG8l&#10;vdA9lRXcXXYev5CF3YNAipTLskjGwCVtm0DYwXwoa01JAg9JlHYYbYfzIS5xJxf4YgaplRCdaoHI&#10;7QhckIY85RSBD40IPCGFwrVQtMDfXL+HeWvDHvX2pr1q3ua96u2Ne9WbJOIZJN/XVmthvkYifWPt&#10;+2omLQczLN6wmE7buOQdF3hE3paw45RG4C8x7zGQeRxcpFjwFO1PorsEidwnLNiuHiWxj5tNYieZ&#10;JxN4hDc0iNCvemm1Gk53Lkgz4Ufmc+ieig5qh6GQsccESG0JSxcylkoIIvC4rONEIu5g3pZ3lEMr&#10;sIzKGyQTeKK8gUvgGhZ44+QC79Chw/L8/PwfGbVmZtIC70wCbxZJoXBLTKsaYT4JfMn2D9WSHR+q&#10;pfS4fMd+tWLnfrVq50fMinf3q6W0bPG2D9WCLR+o2ST5meuAW95a4CJvml8DSpA3iEk7Km+IO5m8&#10;tbQ1JGsI3ETkcaYG7GReoPkXlu9Sk22xU7SOu4/H6Y7jQbr7uPPNmLwNY0ngNrdK4eiLq9WIqcij&#10;Izpf4DyBPJ5Mg3w27hYhLMgPsoWk+z+7nIRtE0rcJW0hSJkA2pdIPEybxCLvJPJ2iztEF1aWQuCE&#10;W9whPQUTedvYKRRBWmKapvR2IWb6R6UfAIF3IIE3baaqkbiDlpgicM6Bk8DzctXqXR+rVbu0sBma&#10;X0mPmv2Gj9Rykvni7R+oRds+UPM37+OonQVOogY68jYCJylrtMQPKuo2iLxZ2k5xEytM5O2Qdyhu&#10;EjZAyoh4ntnFaSObKUt3qsnI23O+3YrUSeqo7RKXN1Ir4FYWOQpE16ubXlurrn55NZctIN2CQiDX&#10;ieXxpBPUwIC8UJ0P0bFIOxR3KGw8h5yTydslbJlPlLZ+DklzhE/7RMUAlCOhYoSA5y5QkWAggUcB&#10;r0cVZSF+nDgOvB/L3UibxS3CDiJwnf8GeI5HEbjkv22Bt2vXbkVeXuHPjFoxpa0lZjANGEQCb68F&#10;Xr16dVW7Vu1oQx4e0AECz0sUuBG2CBwRuYYkTo8Q+TKK2BGVQ+azN+2NCRzSDiX+eloFbtInInAH&#10;iQLXEtcCj8pbs4vLAyByhuYn0yMKZlGYOpFkDh6ft41rwoQCN5DAhVteX8f14K95ZY0a/dJqNex5&#10;L3NPekEaD2JCCoKlbYQdJ5nAkxEXOJZBsghQhj6PNKJOJdpg3RDrOX7/INzezZApK9Vgeq3NIPBc&#10;yEBgCV5L3vwv5pgjx87HrS8oED2idrfAaxI1bIGvy8nJ/6tRa2YmCLxdu46qSZOmqkb1GoHA4ykU&#10;5MBZ3kbgYdSt5yFtETjLm1gGgVssJpkvpMh8wdYPOLUiaRORdkTeJGSG5pOKmyTtzHkbcdvRdyjq&#10;RIGH4ka6xCKJwFnaFs+RtG0gcUTmGhI6157RMgePvbNF3fWmjsAjEre4kYR+zatr1RiSOX6UuK11&#10;nYQez4HSiaJtpCq0tHXEG8DSlsg1Lm4tPDza0sOyAbRsyJTlJN2VargLrrm2ku40V3FtNqQPbbA+&#10;DvaVKG0je1NBAKCdho0t70DgErGbqD0ic/6fbcL/V0s9TPFEa6EkCHx1fn7xr41a0z/96Ec/Ovry&#10;AUPuvMQIHPnvZAIvgMBJ0oKdMtHyNlG3EJM3QI4cOfTF23VUvmDLPjV7Qxh1B/IGMWHHEYFraYcC&#10;l8g7SJkkCDyRMOoWcYfEI+9SyRtYAsejVJkEyKM/SUKftHCbmohaPHM2K1TFtAV+M3hdcyNF5mgE&#10;haqK+BG2e8znzD0HxsWPzOM0AWTEwoW4bGICSybwgRS5IlLWVYoFiHklN3rDczTaE2QbLe2ouIfb&#10;iLRtSiFwjrpJ0MnkrQVuyTupwKMpF8G+UAGuhQJPJgi8Z+a7kz3jjDOqXXHF4LsuvrgDCxzyrkPi&#10;DrqThbxNCqUwL9eSd8kCj8t7Gcl7GckbAtcFoSjw/IBZSBH5O5v2RgVOuMQNtLw1yQotQ3mTpCHw&#10;UhRYaoHr1EkQdacQeFJ5A5Y3QfO2vAHXd2d2cHVGROecQ0d0jvz5rI1a4kbgwk0k8htY5mu4/j1u&#10;71Do5DphPR6AaFvSGJBTRFxCRN4hECKi5itfJBm/pBkFXlxN86tpHuC5hrcTLHmXKHB6jwSBk6xL&#10;EridNgFh6kRy547oGzg/A4e8QUzguY3DUekF1EJBPXBHISYKMI/Ws2mYfvnLf9W97PJB919EAi8u&#10;blKiwCVdYhOImyTNiMBZ2DrqDkAtFgMELvOSI19EIkehJ6okJhW3ISHqNuLWVQWNvA+lwDIm7kDe&#10;JGTJdzvFLZCcmaUkbXquxb3DoAUuDZQEbpxEIgcQ+oQF29T9szeRvNcxNzEkcnq88bW1JHOCIvNr&#10;Xlmr2j/qo3KP4cG5qteTi0lCS42YYtKKiZrXEyNeWKFGk3xHk5Q1q5OwxiFtkrrMk6hF4FFp6+e2&#10;sG3s6DtR3GG+W0femF8ZzXcHEtfC1miB2/8/fwb8OdBnQ3cU8hkF8hZh07wtb1wIc4MceNidrAg8&#10;40OqnXXhhS37Xj7gmQsvaqeKikjgNbXAOYUS9AcO6pLAdQolFHdYYBnkvUXiiLiFuMQJicIDgROL&#10;rMeFJPT5JHPUNz8YiYfRd2kib0viIJB4DFvihpQCByRpHXWHUXgYfWuhJ0jciDze2hRCHzdnM0fm&#10;WuShzAWkWvBDvvBhX8e8KoJO45CnhaBQaBcvuLOBCBFRj3l5TQJXMaujWAIfBYHjkaRdUuSdKPFY&#10;9A0cAndH3/FCSz0fL7QUQonT/5xK4oZUkbcUzCICt9MnoLAgaQSe3um8Sy45rs/ll79w/oWXqMLC&#10;YlWrVi2HwKMRuCtdEhF2RNwSbYeythFhLyJhQ9oBWw00jwLPtzbsVdNIzrrQMiZtknSCtEnEyXAJ&#10;OxJ9G1EfkLBJxho9L7JOELbpJiAibZKzTqMIFIEzJk9u0is2qKqIPmTQLwvSKhC3DdIs11Nkjua/&#10;vpvcwxt8t7j7Qm47lbQRtUKwV78SF/ZqxiXt0QadKrGICduOuEslbOCQdqKwU+e7XTnvQNryv8fE&#10;nUza8doocXFL7RTpzMquhVKYXyAR+ILCVq2KjF4xpTeFclGHrj/q3e+K186/4GJVBIHXtAQepFA0&#10;Bbm5gbwjAk8i72VWlG2nS2xY3obkAtfM30Ii37iHCzel8PLlVbtiAtdVBQ8s322nTqLyPmCB07wt&#10;76jA3f27JArcirod8raRvl3Q7B9d4yLNIgLXrFXXTVtLP+zl3JUnWtZ5mVd25vJ3iAszOluyxQ0G&#10;mcfB9J1DnKiWCiBulneCwDVxgYu8dcRtct8ybwvcSPyAIm4QF3iCvKMCD6JukjSLm+a1tN35bpfA&#10;U+a7jbCd8uZqhakEriPwDh06zM8qKio0ek3/1Llbz1P6Xnb5sgsoAi8qKlY1kdepVVvVIoFzZ1ZG&#10;3iA/JycUN0masQVupUgYI2mgBW7lvA0JkbfA0v5ALdiGKoeQN9jHzONWnijwhMS1wEuKvENxR6Nu&#10;Le0U+W5AUrbreDshQQcCByLsFPnupykat6UdiltH4Cxveu4Ut6mOOIHmEY2D8QTqm98jBaAE58hJ&#10;4Gj5CXDiXfrkYiNzlxw8FRctbvSr3W38QpIOREUCm6wlxsImESKahqhF2vJYsrT18zDPHRIvqITI&#10;Oeo28haBR6WtRS6ijmNH3gny5ohbR9068j6QfPeKEqPu0ua7Q8JqhKHAo4WYqEbYpUuXuQUFBdlG&#10;r+mfevbufV6fy/tvQASOFAoGdEAahSNwErge1Fga8jgEbnAL3B11gyDydskbiMCZRIFr9qk5G/dy&#10;XhzR+MEL3GDEffACR6ElRd30vEwEHpO2TSBwCwicma95nCJz9GmOBkLIj18/DWiRoztcNOGXbjJ9&#10;VF6xQbR9yaPzVPfxi1hIImxEpJDr1a+SqCOgYDuMuksncBN5J8jbYAkcNVBscYeRty1wjUveoDQC&#10;D6JuJiZwi1DgWuIlC7wUkXepBG5y4EbgnTt3npeXl5dr9CpT+lpiaoFfseG8QOC6JaarFgoEvjwm&#10;8Eja5F2KtHeE2BG3jUTegbxJ0JIuAQsAxE2SBkidCIG8N4N9ai7xDjGbRC6pFTt9kiBuSZ3Eqwla&#10;Ag/EbZC0SZA6YVkDzGvslImWt8HqGjcibxJ1mDYJ892a1KkT7lyLRJ1K4E8wumdFROXoJVJkjtor&#10;kDjqlQOcQN0nLGKZ+6i8YgFxI7+NFoCIRCE3yA+ivZZEHYEkLekSIVHgOt+dTOCSMomK20AXiiBl&#10;AhLkLcQELtBxRwQelzYh6RLBznVH0yZRbIHb4g4EThG3JhQ3y9sh8CBtIhiJQ95o/JQshUIC/7pD&#10;hw7Ti4uLWxq9YkpvXygQeO++V1gROAm8Zh0eUi0oxDR58IK83GjKxIajbiPvmLBtcduFlk6B0yNH&#10;3CRwW9wReVPkDXHPJYm/w2iJa5Hv4/rjLPIEeYeRdxB9k6Btksk7MdoWgScRN0jo11w/f5ai8mdp&#10;Xl6DyF3Pm3X8ehO9W68XEi8AdvSOlAua8O8gqW9jxhuJg0fe2cqDYqA5P/LlSK+IyFF9rN9TS3g0&#10;JQzS4RKKJzNgNBgMPYZ+SZAHhiAh3uumrWFscQdRt5F2XN4ia1vgtriDXLchEHcg8Ji4DVFxJ5G2&#10;INK2SSlwE3WTnCMCjxGIW2TtELgz501ijoub5S0Rtz1v5C0Cj9YDDyPwHj167OvUqdPI/Pz8Rkav&#10;6Z+69ex5Zp++V6w5/0ISeFGxwpBqtWpSBA6BB/2B12XQmZVT3sCKvEuscQKSCNwusEwUuKRPwsg7&#10;wqZ96m0DcuTTTNe2LoHHo26XwBMib4GlS9C8SNgGXdHi9Xqf7wbgfV+kyB+FrMjb65o0psGSabSk&#10;q0e+Z1WRFGR7gl6bUOsGmDrvU3F3sUz3eY6LA6SPyF6idh25b1OPzYPM9dBxqMkCiV9L4KTHyYGo&#10;z/dhnllQNoGaQ5c/s5TkuFJdQ0Llu6WAqMCTyfugBc7SRo5b57kl950gcCPvUgncyDsicJJ1KoEH&#10;aRP6HbK4aT4Uty6wPBSBO+UNLGmH8nYIPCGFUsAC7969+2DSKsbBzMzUtUePU1GIKQI/6qijtMAj&#10;KRQj8Ny8UOBWrhvPdcpEE899S+SNxjos7DhG2jp1IvnueNRNkKQ58qZ5AGHHEYHPoUh8Dj2+hdQK&#10;F3ZqkUcKLC2BB+ImKUu+O0HcAkka4PWQ5VR65AvDip0sZ4gYnXJJ74rSaddrNJ/A6vd5e837Rtwi&#10;a0vgJGhnlUmWdlTgkTsPOj7pz0VfuCD38P9DxI+0zEPvbFH3mNGJbpuB/svXs9BxsvaatJjHAMXt&#10;vEs6nkMHQ5HhggkRIRUSSJvvjkjaLGx9gY2Im4nmu2U+Ku54ukQ/l3SJjUg7Im6SNBPM694zgZa2&#10;lrhL2hFxA6e4BYgbAncVWNIyW9o8n5jvZmmbdIkmLLDklIkQl7clcJE2d2Zl0M+XqbxIPXAt8WIj&#10;8G7dug0hraav2mB86ty9+2l9LrtiuU6hFAUCD+qBcw0UI/AcKwK3BL6UBZ4i3y3ExS2IwA2hwKMF&#10;lhC4jrZJ4EidGGknFbgB+fFZ6/eQMHezBFlkJLDSChyP2JZz6yxKiqBJ1qgFM0O6yY2wx/SyGPJ6&#10;SoG/F0g8pcAtgshbBB5QeoHbPAfo/3yWonZE69Id7m0zdO+JAC3W0CsbcuUuCXlKD+5qMCQZpI0L&#10;JKJfKWAWEgUei7oDEgssSxa4lniivA0RgYcFlgBRtwjcjrrLQuApCywTBK4lXrLArcgbWOKOyBvE&#10;BG4jHX9B4MlSKEbg6R2F3p66dOn+rz59r1iqCzG1wNEaM9qQRwu8IC8nSJmItCVtkqzA0k6XYF6E&#10;HU2ZmNomLG07ZWLjSJs4xM3y3rSXa6dA3AIicYB+ybXItdTiIgMQHGSNJvmQJWSK18xYj9GFtLBt&#10;WNomyrbRXeOGaGlH+3rhgtcYocANOAYiEnkTYdSdKO6ovLW0NYkCZ3kTaPKv0Rcu5NUlh/7oO1u5&#10;rvmdMzdw74i4jcWPGhJyCcrjBimSruMXqt4kbfTch37gr5+2JlLVM0yXCKG8A0jQkioR3ALXBZYS&#10;cUcF7hB3gMjbYMm7xNSJkXZc3nFp2+IOBE5CTpbvFmyBs7yBLe9A4FriJcrbSDsyb4Ht7E69XDlw&#10;DGpsCTy9AzjYUyDw8y/SAj8yFoGbAkyuhZJrBC7itkQdR9ImgbSNxF0CP9gCy7i43w6i7iQC37BH&#10;zWL2cle2GP5NxshE6gN1ylH4iYj4jXW71UwSNoSPR8aSdiBuQ0TeJGqOugNpuwVuR91hp1xugSdE&#10;3iAWeUfkDUTeEYEbcZs7CxuWN6eHwtw+CmPRtB95c4gcHW099PYWHgMV6RZIALe9iE5Qk8UPE5cI&#10;CiR5WLKJi1goktu+ISbuqMB1rhvztriDqJsE7ZJ3EHEH8zrSDoQdI0HctrRtYuK2o++DjbrDRjqa&#10;SM7bQSBukXVM3IG8Td8mIlyWtxG2jUvW4HIDCjoTInhaxk3p4xE4Cbx79+6SA8/cFBf4kUceGRV4&#10;MCo9BJ4b5LtLI3BJnYjAA+ICt8StQeqk9AWWQpg2ccgbWALHcv0avTxct0e9aXOQAo9G3TZh5K3l&#10;XboCy9Ty1vn9iMA5ZZIo8CDyTpB3KHBXvy0yj062uFbLfBL5OxD5Fh7M+q6ZG7l6Ik5kRDLoJRHS&#10;qqp5c24l+bgelqzP00tIYCs40kXkDGnbJBP4tUbiJcnbKfCAJAKnYwkj79IXWLoi7xIFTrIuSeB2&#10;oWUo7bCFZakFbqVOUgk8Hm2LsLW0ZT96X/H95DYusgSuKSwoSCZwFGimL6XSpXssAucceLwvFKmF&#10;kscCtzuhSlZgmTTfDUjanDqheTvfLQKXfHekwNJI2yYQt43JeWv0PAt6IwZhlmheXyDChkL6fbFP&#10;CB3insniNpCgGZqPizuQN8mZMRJ3yjvId0vOG4WWImtL4CRoW9yBvEXYNK/FbadNTG0bk+suTb6b&#10;oXldMAu0qLXAtcSl6qIIHFUYEZEjTz5+AUSuR/AXkaOKIkbuRxVFtArESYAfPUSGSNQlu8MJ3IFc&#10;Sv8rhurCyQ/hIeV0HclVWsXeSLjknVhgSXKOExO2zCeK206Z6HmRto1E3RFx0zHH0fJOLLRkgRth&#10;J4gbkKjj8g5TJiLulfwY5LzlUYTNlL7AEgTCFeg3GIjbAssk0rb3Ja+Xfdmvh8B1CiWMwgvzk0bg&#10;EHj6aqWgELNvv8tWsMALitTRRx2t64E7CzFzOPdtCzwub0TcJQtcxJkocFfUfbACh4znmosB9olU&#10;zUL0PU7HYMubBQ7ofbD925vp9Zt0vjwicKJEgRMosCydwHUEXpLAg8hbBB7gynsfoMAh7wSBh4jA&#10;GXouAheeJJAnf3zeVk6vaJFvCfLlKPxEp1oQBE5InByQG3LBLgFWRhBtY+g7/F84wYeSgDCwAfLb&#10;kPKN09ZpaRuB30DPnZF3ROCxqFuwpG2TWuBa4k55g4jAEwssQ8KoO1LrxIg7mcBtedsCD6Juxt3K&#10;MhS4lnjJAg+lGwjcyFcEDGQ7ENkX7y8UuCYcPk4LPN4feA1VkJdU4Ii+0xeBd+vZ8/R+/fqvOu+C&#10;i1SBS+B2DhwCZ3mnqHFCcpQCS6fEOfq2xMnyFnFbAidE4AEkaFvcWt5a1EHum5ZB2LLf6HvrgSMi&#10;728xD0D4eG+InPaNC4FE3oG8SdAJgzOToCVtEso7zHeDUNo2InADiVrkLeJmeYOYwKPijkGSTlVg&#10;GYjbYKdNAnkD0/hItyBNFLg0IOIWogt068/HuOXnFu769r7ZmzhXfseMDVzXHPJBP9OIvnDCYCzG&#10;yloQikGAcfwozMVtPWQFESJNwuKm/zckjLpd8maBMyRuK20SkTjtt7QCl6jblniCuANE3gaSc6K8&#10;k6ROjLQTBE6fRYK8SdJhHyeWwEnMJea9IW7ByDYQLjASt8UblzeWieTtfTBG5kKy/YjA69aK5sBR&#10;iJlE4Okd1Lhbj17n9OnXf12pBJ6bm1TcEn1HhMnSNJh5V847Im6Sry6wtMQNYuKOF1hyBE8ChpQh&#10;aQwOIdG2fnSLm6UtGHmHx6HfGxcJiFwEbks7iLpjBAInSUu+OyJvO+KOCTwh8gYkaY2ej8gbWPIW&#10;cQfyJkHbEbeWtxRYxoQdmw/lreGo20jblrcNmvWzyE2BJ4ucInKMMoSoHF3gQnIQD+SBEx0C7PfM&#10;Uu7vwyXLigRGLEehLU50DC2G48dFietv2+I2kXeylElc3Ha+O5m4bXnHpa3z3ZIyMdIWcdNjgrht&#10;adukkLaImx/j0hZsaQfECyxJ4CRol7xtaSfLdweydRRYxltZ9ge0HH3/2PtgsJzQ+7P2FdsHkOid&#10;I/CYwFOkUNI79erTpyMJ/F2kUAoKCgOBc0OeSA68nmqcl5NU4KUtsFxgNdLRiDRDgZcobwNeg31i&#10;/xL1Y3g2HtnHSFsfR1TgIu9kAkf0bwtcg+he59JnxASeKG63wKXAEhyYvKMCt+XNAueUSaLAg8g7&#10;Qd6hwEXeToGTrG2BS9QtAmcWRgXO/bQYuH8WEvkT3IR/i7p/9mYeXQgyx4DOd5DMWeQQjpEKTnR0&#10;0tSXIluXPMuLjo8tZGnjRIZwREyo7YGUB9IjdrStBR6VdyqBl7bAUuR9wAIXaaOgUh5LkHcqgcej&#10;b1veqQQeSZvQ5xiX9wEL3JauAd8RpG0LG/sJ9iXQ67W8Q4EH+6HX29K2CQVOVCeJVyvHWig9e/bt&#10;0LffgO1OgaMlJkffboFL5K2HQ9NE5A0gbUDzYfSNFIfkvEmaRpalKbDEtpCx/d4MP98fyDuUON6X&#10;HgmnwPkYDHIcciw4DhI3cuJAS5yi8Q171Kz177PIS9dAR7e2jKZLjMBJ0La4bXm7BK6lnVhgqcUd&#10;q2lClK7A0kib5IyUiQg8Lu4EeTsFrqscatAXi4h8a5AnR0QOkaPA807T+vMmkl4gIRIMZIITHydd&#10;twmLnFJNN2hsg2gbJzOOA7ltERSGsIN4IeiEATWwHBI365NJO0iZsLTD6oJxeYuweT4i7BBb2pI6&#10;EXFrZAQdh7hJ0jZa3iLsRImztGlZJOpOIu8hgD63UN46dRLJd1vzWtx4jOW7zbwtbZG4LW9IW8Qf&#10;PMo+YkT3pfeHfcQjboYu3gDpskgEXp0icJJ4uQm8d+9+Xfpe3n/XuZbAk7XEbJwbChzClKhbBJ4g&#10;b2CkyRJPInA70nUKnJ5jP3hPee8l3PITgyLr9y9J4DaR6JuPQRPI26CPKRQ4CBoJkcRZ5ARy4akF&#10;HkbgkYjbCNwl78Scty1wO/IOo+8SBQ55Jwg8RCJu3YlW6QSOjrNKI3DpWIt7R2SZ65H4IXFwN0kc&#10;Mr+No3IREcRDMnlRiwH9g7R7LP2Fn8jJo+k0BADxIHrE+w8nkNuGgCFqHsYOj7a8Aa+XqDvswtcm&#10;UeAhyQTOGGGnFriWuC3wcAi0WIGlJXA78nYVWLK8QQqB2/J2C1xL3FVgGQocHEiBJdYto9fb1Q5L&#10;IXBg9hNeBKIFlrbApUVmbl5iQx60xCwXgfe57LLe/S6/Ym9c4BjQobQCZ0TYNiztmDxNCiUUJ6Qt&#10;sgRh/huSX0L7kffUzfVDIGw+DtomDoQvBO9tkZDzBvTe9sVEoyNvFjjkbZCaLoDrjpuIPF5gqcUt&#10;IIUSEzg9Jo+6baLy1gI3cMoktcClsFIEniBvwUjbWWAJIuIOBW6nThhL2gKqHdpwRE6gGiIkfg9E&#10;PktH5Cj0hAxZRiIhkg0kghaMiIzLuo45In3kVCEb1NsWKV1JF5DrX1vDUmZhQ9wWEXkb7LSJK3Vi&#10;C7yk1ElE4IRb3okSD+UdJRJ9G4FH5Z0YdUfkzeiBGuQzcsmbBW4KLAOJk1xdaRNBBM7yBnHhsnS1&#10;eG1p4zWJ+yJo+wSB8+tDQnlrROC2xO2m9RB4XbfA3+/atWtfo9bMTP36Xd6/X/8BH593/oVG4LHO&#10;rCyBoxaKjnRJkoRL2DYsTpK0jrpDAnGSIIMCSyvaRuQcSJskHR/NB/Bx0HuG0ka0rSNuW9q2uF35&#10;bpY3H4cIWyMRt6RNJPIO5I3GQIRuIBRKnEW+Tue9RdilaWUZlXeY7w7ETaIG0S5xo+IO5E2Sjkbd&#10;yQssbSTiFkTaEm1HCy1j4g6i7mjEHRE38uExEI0jrfLo3C3qkXd0YSdGFLobqRWKxlHoedsbKPS0&#10;hGTEA8nghDyUKomXPDKP8+1D6GRHgSSibRYTyWcMRf+SIrnpdXq0xR0T9sEUWMaj77i4bXnHpR3m&#10;uy1hA/MZhYWWJudtC9umNNIGgbg1qcWtZR1I24g7LlhbvoG447IlSYfRNhGJtDGoRZL90WsTxX3g&#10;BZZh5L0s6NQqWo0wFHi3bt3e79y5cx+j1sxMVwwYdBXxP6fAYxE4xsS0I+9UAtcpE5fAQ3FC4CJM&#10;RON2686goywQE7hcRMICS1vgJUTdgsgb0PtHBR6mTIAt8CDyhrwtpBWniHwmSRy1VpBG0eN3llbe&#10;UYEHEbcIPJC3xhl5R+QdCtwZcQOuKhgVuB11i8AZI24IPB5xhwJPEnknyFvSKToSh8S1yLdwegUS&#10;D0Wua7AgVx6IXMRE4gGdH1/olLQLdMiFk11LyOS2jZiuoYsFJI3GSPoxOvI/COWt0ylxeacSOFcT&#10;FEoh74MSOH8+kHcKgRtxp1PgQdokIlqHcA0R4TKQtl6no3eMQqRHIgLx/QX7wmvs/ZC04wIPom6X&#10;uA0SdYNEgYvEMaRaAQT+HkXgnYxaMzMNHDp0zIDBQ9S5JPD8oBDTErjdH3guReAsS0vaNiRGLU4t&#10;8Ki4IU0jTiNM5LuRy0bfKiEfReTNuW5AAg/y3YCea3mHkTeOS4+hmSjweVvNRcMch0g7Km9b3LrQ&#10;NIi8DZC3RN0MzWtxv2+QJvhh4x+AvLgUWNp5b3fKxM53S4GlyFvPJ0jbYOe8dbokUd4scJb2geW7&#10;gUTeOvqWfPc2QzT6DsRNyxLFTfAgE1reqDuuJR4F6RVJqwjIld8+YwNX2Rsto8UErOKo6WLH4M1I&#10;uaC/lqiMdCoAOV/IFWOJ8niiJG0IXCR+k0icZB2Jvuk1dr7bJe5IuoSFnbx/E1vaB5vv1vI20OfB&#10;8qZ5kXZc3CXmuy3kIof5uLiT5buTpUwC2fK8lfPGo1km+9PQvsx+ozn0qLR5XyJug53vDlMn8Xz3&#10;cv3I6RICAgdG3Ckj8Mb5iuSdeYEPHTlqzMAhw1jgYS2Uuo5qhBB47kHlu0N5a4HjOaJtdE3L3dOS&#10;oHUHWVEk183yZvR7x9HvryNvuYgkRN4sbzvqduW7NQmRNxFE3ixv3XdK2H+KpFBsdDpFBD7D9GL4&#10;+hqT9wYi8Ii8tcCDyNsg4k6V77YFXib5bsIl8EjkDSJRt54P5a1JkLdByztExP0IInGG5kniqE+u&#10;qx9qgd9BETmqIYJbSbiQXyhzHWEiOuz0+AJOsUDqWtYCSYpAfh1ivuUNI24bR+TN2AIn7Ki7RIFb&#10;UXdE3iAucMIt70SJJ4jbIlXUDUrOd4cEkTc9Jgg8nu8W2QaijaLFbeRL8xA3HlHbhy8GwT7DfSXK&#10;29oXSToSdQtG2FraFHFbiMDt6FuLO4y8nQKP1wMvL4EPHj6SIvChSjfk0SkUXY2wmkPgORFhl5wu&#10;AVrYALKNSztB3IG0S5/vDiP/UN6udAnLmwQ9l+RsyzuMuglL2s6cNws7jLbtiJuFzU3vBd1608Zu&#10;vYmCzajAjbBJ1In5bi1sG5Y2SVoi7mRRdyRdgoibHiXiFuLCTtZIRwtbR9uYP9B8t464XeLW6ZNA&#10;3iRtRN8COs5iSOT3Q+SWwBGN345HAhHzmJdXsZjR49/YGeu5T3PUNxdhQfDowlWibS1uHW1z5E3z&#10;JUm7TPLdRtpCMmmXLl0CTMqE/j+5iIm0Q3lLfyYHmC4BJNRoykSXGYQRMgmWRCpEJRtNlwTSNc/x&#10;Wn0RiO3PJtn+SNJucdsRt5G2kXUgbYq0GZ6PSjsu7r5PL+GOyXIiEbiWOKoRQuCdaDJqzcw0eCgJ&#10;fBAJPKiFovsDDwQeK8Q8EIHj+YKt+1jCIm7GiNsVdSfPd7sEruVtCzwSdQsib0vgYcRtyZuIyNtE&#10;3CJwnTZxCNyOuDnqDvtPSSbvAK5ySCIngb8UFzjjFngQdR+owEnSB57vtuQNSNA6dRKVdyqB64i7&#10;NAI3kbcl77jA0d8KGDcH1Q+NxI3Mwb2zNqlx3Ghos1m2nh/vpG0RwaN/FkTtyQSeIG9Ci9vku43A&#10;U0XdIvCggY4l8HjUXTYCN/JOJnCWd3oFLpJNlHdUuHpeR9rR/aUWeHx/In+nwEnatsCDqNuWd0zg&#10;qeW9lOWdTOBoSl9uAu8/cIglcFQjRFN6h8DzjMBtcdNzO9/N0iYgVaRJVrz7kQaj2dOjHXm7BB7k&#10;u420tcCR79bi1miRx/PdtsADidOxaGkb6Hk88uZ5yXdbkbct8CDnbaStCVMnEnm/CXHTvC1uIUHe&#10;RuBIqwCuucIRucmBG4m7uoPlVEmMZDlvKaSU+RLF7RQ4Uid2zjsq8EDchC3uQOAm350s561rooSp&#10;kwR5k7AFLfDNhi3qAQLVECH0B7Bsjga9IwK9n81G6psY5NURnd8qqROSdCjwFPlu1DaxBO6SdgDn&#10;upPnu21p8zxkTY/JBa7TJra4tbyNwCWFRM/jnVKFApeUiRCTd0zgIm9bsomyXUmCBTGBW9LlZfQc&#10;wo/v056X/dny5v0IMWljPiJug0TdtsDtyDsu8GT57lDexFOaqMB1CqWCCTxeC0VLPEihsMBFmqHA&#10;sWwRATGvJGFD2pB3GH0nEbhE3TSfIHBgCVwi75IEzlE3P8YFnhh5RwQOeRsCeQMj8FDemqDAkiNv&#10;g0Pg3IcKiAlcN8E3Akc0To9cdxw5chORI5WSVOASfdO8CNyWdyjwAy+wTN7KMlpgacu7dAWWiQIX&#10;Ho7JmwVuxB0X+EOMzpPLfhHB4zWI4LE8YV8EXjvOiPweDOoMkQcROCLuZAI3cKHloRdY2gJ3R96J&#10;uW48dwrc5P7D6DsUuIg7FLhE3aui4hZIqJHI2xKsTShwiHalxshay5e2IxBlx/cXj7wT94n96X0F&#10;FwOQIPDEAksWOIgIPCyw1PKOFViKxOkxlbxBIxK47g9cy7ucBT5cp1CCHHhM4EFnVrohjwg8lKaO&#10;hjlNsuOjUNwWtsDxGJE3EIEbpMAymjbRhGkT+yLiirzjaRONRN8QOIvbSHwOMBG4iDuUtxRaQuBG&#10;4pw2EaIClwJLEXfSnguNwKXxTwAJnBsBrdINgFDoifSKpFEiEoe0bWKFltHUiTttwgIHMYFHa5yE&#10;SNR9qAWWWrgaLqx0yRtY8mbMukfp9RLVywXiCZOmwXPsP2FfwOxHLgT3U+SOuue3z9Rjf0bSKHGJ&#10;E2G3sCUI3EqbROQNDkjgUYknyDsmcJ06CWudROVtC9yStkByjQicpCokyjYqXCl0xLr4PiPytvYb&#10;2R+AtC0kgrexc+cJ8ubIOyRIncQicJa3IUyb6PkEeQMjb3QZHApcUig1VUFeXkUWuE6hQOA64tYS&#10;hWAhbkga4l65cz/NE0iZkKgl+rYj7oi4CS3txHy3lrdOmeioOyrsuLiDfDcQebO04wWWobQjBZa2&#10;vEnS0Zx3YsStpS257pILLAWJtiXy1sLWY27afYUjArex642/aHLjGGgZIo9H3mHOOzHfbcs7Udhh&#10;tB1KO0yXaHmHAg+kTXK2o24tby1SV75bGu6E8g4l6xItC5sesQ6v4wsC7UcLO/a+Znn8vez9curF&#10;pFkwL6kWgAJS1Dm/DXnyN9apW4zEOf9NYk6UNkaQh6wtabvEbYRt4xa3HW0Dirid0iZZp8h3h/LW&#10;OW+d93aIm2SaIG1AMk2Utk6BSBpElmO7cN/6ApGwX7Od/Ro7fy4E8g6EbRVWApI0SBR3GG1L5J0g&#10;bRK05LtLW2CJ7oJBb0Dy7jVJ58ADgaMzq+roD7zcBI5CzCEKo9IXFIrAo9UIkUapB4EjB04Ch2TR&#10;4GZVIG6JvEOBBxG3kbZL3qkEHua7ReD6ouGSd4LAIe6IwKXQMkybBAInYcdTJqG8HQI3EXdC2sQS&#10;dzJ52/nuSOQNgXPULQJ3yNsSeFiHXKdYOConiT+HBjtENOo+xAJLW+CWvFMJXEfcpRG4znenEngg&#10;bXrdE4D2jfez0e9noG0SBR69UCD1IhK35Q3Q0RZy5UixICrnQk8UdJLIAVIsiMCTCdzZQMch8OSR&#10;d1zgJG1woAJneWuBh3INORCB87y1DRhJ76UvDNGIvrQC1yQXeBhxl0LgJG1njRNL4JIuEYGnljei&#10;biNwkjawBY5qhFrghOmNEALv1q3bzo4dO7Yzas3MFAr8Eh5STQoxaxxNAkdTehZ4XS1wisAh4VW7&#10;PtKQtFft/NjIG1G3geZF3qUReCBukz7R6RKd57ZTJ7a84wIPJC45b06fSIElBB6CKDweeUdy3pbA&#10;bXkjfeIqsDx4gYc5bwhcJG7LWwQeiBvzBLfeJHkDuxoiCjxF5s+RxJ/l/LeWuC1vqSboFrip622J&#10;2xZ4IG7CFncgb5POCEUazXcHBZYkU52rjgocwhYBIyUSvWDoodycF43g/cL3lvdEukXnxMO0yoNz&#10;9OhBEXGbeUTi97+FASk2c4Hn3Vz3XNdyQWQepFjQxN6kVCDxhMjbIW8WOMk6XmiJaDuhwDIm8GjK&#10;RM8H8nYKXNImoWgDecdFa56jfnwoZB29R96DWc3LowK3cuq0j+BiAIzAMZ8o8DB1Eua6tbxtaTsj&#10;b8KOuiV1YkfecYGnKrCMp0wwL/JmgROJtVCCFMq77du3P9+oNTMT6oEPHDxMXXihLfDaJHC7HrjJ&#10;gec0InF/zPK2I29b4GGuOzH6DgTOUTdB84HASdIMzYcCF1ILPGgkZOZ15K0lXlqBB/JOInCkTvgx&#10;HnmTwANpW4+uAsuowBF9hwJnzHwk6jZN8O3I2xa41FhJrEe+kx+nmKj82SUY11LDufCYwO18t47A&#10;pcBS0iZCKO9UBZYiUg09F5ES4TyJmmUdRtmI3LHv4L3pWPC+9nva74vtg/eOvKdG59ZDbIEDnVLR&#10;g04EAkdtFcjbCFy4i0SOqoiQOKot3jZDDxk3FqkWU3ecCziN0CUyZ5mLuAUjbZtorls/F3kH4g7k&#10;HZVpME8SjQo8lKstccyHUbRIWotaLgzRi0TsQkHPw4tDuM9k8hZpy7xuqGNH3yvDyNs8xqPugZNL&#10;V2CpBR4vtDTyFljgJRdYgt5P6ty3CDwvSQ4cEXiHDh0uNmrNzDSUBD4IAr+oPQm8OIzAkzTkgcAj&#10;0o6hBZ5YYBnIG4jAWd5lUWAZwv14m/SJ5L21uK3cNxEXt1veYaFlSQWWXFhpYUuboflI3ttCBM49&#10;FpKcowLX2C03bUKBa1jggAQe1B83ufKg8DOQuqRaEKGbKJ1kHm/EE+a+4wIP5S0StZ8DSXMEy0jm&#10;OhVCojbrJMIO0zb2+2lh2+9pvy9LnyP+ZAKXNI2RuCXwIFXDEg/z4SJxSPve2bq7W+ktkXtMfBP9&#10;mGuRj32DmEESB5w3N3D9cpI6caNJu8Tz52E1Qw1H4yCQuCPyBizWUKZasmFKRV6jMcutdAuW8Trr&#10;fRh5De/fxha3Fj8e7YtC0sg7JnDBbmUp0Xc0dSKFlaUtsAzTJpw6AXGBs7QlbRLOR+QNAnFHI2+k&#10;T6I58FDi5Sbw4SNHjRk8ZHhE4O4BHdCQJzdR3iRqLrA08mZZW+IOpG3QUbeV8yZR2zlvne+GsO2a&#10;LrGI24bEzLC0k7Sw3ETzJOdk+W53gaVurBMWWpauwNJOndjRdiBuzndLoaURN8nZJi5tLe5dGpKz&#10;HXkHwl5BETcwBZwi7ri84xIPZM6Eo89LjRUt9O0kdM0kwhatpFUmLAShdPV6qW4oj2Zbg66OaJB9&#10;YT/0PCJsI3q5EMiFQss7lDXmg5SJAT0cog54NOrezDzI4g5BHfIApFEIjOmJJvyBwJFOMcioQlJ7&#10;JSpvN9H65lbETgR5dKRgSORhxL6agdgZI3kbXm+Q7SOvISKytjHShrzd0taRuZ2S0ZG9kTdJ2kbS&#10;JSJrPW9H22HEbROpJmhF3onitqNtPW/nuwNhk4yZiLij0taYfDcKLCFsK99tcymzWOfAWd4hpiVm&#10;5lMoI0ddNWbwUBL4xe1VUVETS+CJDXka5+Q4BZ4QcZtHt7wTBa4jblvgiLrd8k4mcLvQMkyViMA1&#10;yQQeRt22wENx60eJuhMFDmkn5LwT0iUxgRt5Jy2wJJIJ3Blxs7wTBT7FIXBdd1yLO5R3KPBIbRaS&#10;uBAUhJooXSL1UO7xNIyIO5R2IG5aF902KviSBC4pk3jUHZE3CzwUd6kFLlG4kTgPAyeR+CzdCCiQ&#10;OIFoHM35pWFQMoHr/lUS65rr6ommUyxAIhc4UudUDEFiF+xcO6domNXM1eAABC5RdyqBY1ANnWqx&#10;I+9EgUvEnRh1xwUelbdd6ySlwEnaJRVYliTwqLwRdR+YwMMUSki55cBZ4MNGqIsv6VAKgTdypk5E&#10;3iUWWAJJmTCJBZaIvktqYRlIHOkSlrYROOe8Q4FriVP0bdIlAZbAQ3m7Cyw58jbRNxdaGuICj8g7&#10;QeBhjROJuqXQUos7zHvb0uZ5QvLdWt5hgaXIO5C5EXcqeWuBh5E3qiCGAg/lrQVuiZvm3fImSL6A&#10;BQ6MkCWqZsxzrOPtIXzzXNbZETw44AJLIAKn+ajAdepEct4M5glb3AKLOwbnxCUaNyK3e0hEB1ss&#10;cpJ4RNwkayYicC1vFjjNB2kWS+B2qoXh+UR5hwKnaF0wkTtH5STpZAJneUPcFon5bqRNYgKnbSRt&#10;kpAysUgUuE6bRKJuIPI20nbJ2x7MIRR4YoFlKHDNoRRYClreWuDRFEp5C/yqq8cMGTZSXdKuoyou&#10;JoEfbaVQatUmgWt5g7xGByFwjriNvME2EjhJ2k6dSNSt55MLXKTNmPlA4EbiLoFH5E0E8k4i8KDA&#10;EiDyNtE3BM7CNsj8QRVYAnoejbp3RwVuJC4CF1HHBa7TJ47USSkE/iwLPJR4UAXRCFyibs27ToGL&#10;iJFeCQRO4oWUIevItrwNBG7msS1vHwo8jL61xCPiLkHgQa7bzNuRNyQe5rtDkdsRt57foqU924B5&#10;QgQuEr9bovFA4nqMT4wmhNadIvISBW4kLvIWcYcCN6Lm+WhNF0HXdpHIWws8jL7jBaRRgYd59RQC&#10;J2mH0fdKLXASdBB1C1bULfPRAkud+45E3fRc57xteSfpEpaQiBvy1i0s4wWWjm5h6dEpcJG3oTeI&#10;CHypFX1bAg/kjRw4qhFyCmV7hw4dTjdqzcyECHwIReCXtO+kips0DQSux8TUAq9raJSdHRP3gRVY&#10;cvRtCVyibzttcrAFliAssDSpk5jARdxueVsCNykTd6FlKHAhLm48SoGllneILXAptAwFrhGJ24WV&#10;IBR4CAucxZ06dRJvep+YPiEk6mZcAo9F3oZA4BbImz/Fj1Hhi7SFIPo2Ak9dYGkTClyICNygxa1T&#10;JvECSy60tAVOz6OpE01QE8WKwDkKf2ujhkW+Sd0FIHLTU+LtJHFupk8iF4nr1ImGI28WuEmfkKDj&#10;Ao/kxWNI1B1E35A3SZmxBO4Sd1BgacvbYAuca6oYgUfSJlO1wCPyjglcKE2BpRY4QYKOR94RgbO0&#10;tcAFu8CSxW2QyNuVPolH3xx5G+wCy0gUbpZHc+ChwLt167aDBH6OUWtmJp0Dh8ApAofApRqhNOQx&#10;jXgACxzCNvJmWVviDqRtSCiwBEbaobyjBZYi7wRxAxIyw9KWAkuJtqXQ0qRMSNCufHfpCixDYb+Z&#10;JOcNSZe6wNKS9jSSs06bRPPeduQdFlbSfFzWjI647Xx3IG5L2ixuS9Zh1A2kWiHEbYRNgo7nu1Hd&#10;0JawFrFOgXDaJGCbjrYZ/Tq9XRh128KWtEpCzptEfTD5bsC1TUjUIu1Q3Mh321E3xG1hS9uav4/k&#10;rAmj7nvpOQjlHebDBS1xXcCpRb6BGwMh8tbS1sKO57y1sGP5blrmlrfOdzMm8g4j7hLETYKOihuy&#10;lrreUmCpUyYjaJ4jbiNvibqDGick56i0dUtNkXVc2oG8AUXc8Zx3grhJzna+W3LeImz0Lqijbcl3&#10;68fk4k6d746nTmwkCk+shVJDFZoIvF27dv8xas3MNNwlcDqwoB54IPA6LPCEiNs8uuVdGoGH0hZs&#10;eUcFbhdYSgvLELvQMpnAw6jbFriIO1HgM2MCP9QCy7jA41F3XOAJ0TajCyvjAk9WYCkCFw5F4Drq&#10;jgr8aZoHWG9vL9vZUbctcJ3rLmuB2ymTUgjcCNsWOMMRtxZ3XN62wF3yFpBO0SkVnVaRgs6bXz8A&#10;gVvSDuUdCjxZgWUygXPU7RS4QOIO8t0pBA55H6zAg6i7BIGTtA+8wDK5vFMJPEoYkfcCtMwWeGIE&#10;XlNqoSCFcppRa2YmjMiDWijt2ndSTSyB10wqcCNvK/JOFX0H4kb6hB61vK1CSxJziQLforFz3dF8&#10;t5U6IXlHCi1tgRMicFvedoElQ6LWEk8efScXuLvAEo+2uEXegbjNvOS7IfEDKbBMlvMO8926z5R4&#10;ykSnTUzqRKRN88nlTZCA8SjbBLK3XhNsayQeiNtCCit13tukToy4g7SJJW9b4lxgacEpE5J2vNBS&#10;hB0KPBS34BK4TpuIwDcHAtfiNvXBY/K2BS7yZoFzSkXDA08gR/6GHknoRpK5SFynSyxi4g7lrQkL&#10;LEnYAknaJW+7NSfL2xDNd+t5d40TE3UDW+AWocQlZaLTJpGoG9jyJlHbiLwlXRIVeJg+SRS4htMm&#10;IEHcBpMyCYHMw+ecAw/kvVQDeQsSgVvyhi8h8O7du+9o3779uUatmZkCgXcwAj9ap1BsgUshZk52&#10;Iy1wkrMt70DgkuumeV1gKRG3RgQeKbQkQbsEHs93RwRuJG5H3SLyQNyGQNwxgsjbemRpm+gbIofA&#10;WdoGzKcqsAwibyNxEbhgi1sTK7SkeRG4iLq0BZapBB5G3XaBpYm6LYFHRBwrsLSlzBE3bSNRe1zi&#10;4bYmUqf5iQ6Jh/JG9K0lbss7kDgJWqJuW+BBrlvmA3mHsLyDyPvgCix1BL45EHco8FDiqE7IxOQd&#10;FTjJm0EXthhYwtRYMU3zOSJneZOsWeCJ6ZNA4CbqlhonUXFHCy1Z3sASt1vgWuKhtC1I0Hb0jWHp&#10;7Mjbng9z3ppI1E3Pdb6bhB0TuB19x/Pden65o4FO6caxDCAhM7RtH0DzIctCgZuoOxC4ib6jtVBE&#10;4EF3spmPwNEb4aAhw1T7Dp2jAkc1wkhDnjqBwJ3yBiJwgxRYisA1ocBd6ZNkAucCS0vgEnUHaRPm&#10;YAss8RgVuKRPbIGXVGAZClwTkbdT4CbyhrRtWNyJsMBJ0iUVWLK4Wd5hCiUSeQNOmwgugUfljecS&#10;oUuaJYjYzXr7NZC2M3UCcQtG2kH6hAilbYgJXIgI3BCKW/LfInBNpMDSwhZ4vMBSy1sjaROWN7Dl&#10;TaKORN+BtEOk+b3NWOLWoKATIo+mV7g5vi1uA8ubpKwLLJNH3ixwEnUQeXPKJMRVYKlTJlbaBBhx&#10;R6JuS9qJ8o6lTkTghrjAbXm7BK6JCpzFbbBbVmqJx3LhvI0lciJaiBlFap/wI0RuCTzszErLG48F&#10;ekzMchD48OHcFwoE3rSpqxAzrEaYm607swqEbTigfHdM2naqJBA3oAgbBZbRWiZhpB1I24q2Izlv&#10;S9jId0dy3nFps6y1sPEo6RKWty1sI+0wXWIJmwRd2ny3LW6WN4k5nu8OpY18t855x6Pu1CkTO/KG&#10;sAUjbCPgQMLAyFfg9bboU2wv0Xbp8t2WtEnQB53vJmxhY15qm4SNdCBug0vcgKVtR9uC5LvtqDt1&#10;ukRqoNgFmJwysQib3qNjrLDxT9AAKKidYtUNh8xZ6KbZPYnZxiVuwPluS9jRAksjbRI0p0wCeRtx&#10;G2lH5E2CDsV9aPnuBHGToCVdYotbhC3Doel0CfLd4bqkTecFknJc2qG4TcpEou5IxB3Sc+JiJrEa&#10;YdCZVeYFPpAicBF4k6bNWOA1Y7VQQoE3SiFwW94Secfy3YDknFLgEnEbaYf57kQS8t1G4kHkbQQe&#10;iNsQylsLXEs8Ud4gIm8WeJjrTpXvLlHeBq5pUmK+21HbxCHvqMBLyHcTnOsGlpQh6FD2xGLI3ryO&#10;563tIwK3JG7L2yDpEsGV85bqgeFjGG3bSLoknjIJqgkKiLgtedsCj8rbFrjku0Npu+QtAo/Im0iM&#10;unXjHpE3QNQdNr0PJW43/uH649MhcCEUeDxXLqP+IJ0Sl3kQeQfRd5gqiQpcS5sRaafId4Mg4gYm&#10;6rblXdp8ty1w6d/EFjgib8DLJ9vLjbht4uI2JJe3ibiBibbtfHco71Dg7mqE5STw/oOH8qj07TvG&#10;BV5N1alVm+t/i8Rzs7NDgUuqxBK4pEvC1EkYdet5t8BT5rstgUvUnSzfDQJx49GQIHCWeBh5Q+QQ&#10;OEfcBplPJnAtbgj84PPdInARdSBwU8NERM4CJzlL5M0Cj4mbMemSMPpOnu8ORMwS17Lm1+HRPNfS&#10;1tsGryVRBwInRN5owKMlrlMnEnmH1QWjqZIw573VYAs8JCFdQvMP06MtbkEXVEZz3iJskbedLokI&#10;nAQdRt6J+W4ReJDrFoGToJkEgUfz3agPLkQFTrK2BM6NfQKBm/5SiESBS148FHhimkXDIid03tsW&#10;+OoDE3gQeccEbnLdQb47ELjOd5da4ADbEQPodbKM0ymGRGnrRjwScUcibxK2BvnuqLwl341aJmG+&#10;Ox59L2Z6AiNvwE3pEwReTjlwFvggErgdgdfQ3cmGAg9TKEHkLQI3hFG3TShwjRa4yDuZwA803+2K&#10;usPo2xK4ibYTUicOgQuhuDUl57ujI+okRN6SNhEiAg8jbkHnu0OBc+QdE7jdSEfXNhGBaxG78t0c&#10;aVNEHUm58LYhEYEDei75bulTHOgm9GHqJIjASdAccdN8PNctiMDtfLeIO0ifEIHAIe+IwK18dyDw&#10;MOctAhciAjfEG+jo6DuWOgExedsCt6NukJjvNmkTl8CNsG2BCyJwW+IlCpykHelz3MKOznWEHvZS&#10;yNG5EbyWucmFo8AypcBN+oSfW1E4p1eiUpfleAxqpRiiDXm0wEN5LzsogQf5bkve0cg7TJtoaJkl&#10;cJa3JfAeEYFLDlwLvEuXLuVTiJmQQjECt3PgqEYoAk9MmejoOypwnTqxhS3zkZQJoAibG+eAiLgl&#10;322ibyvSFkTc8UY60Zx3mC4JCyndKRNXPW/Jdwt2vltINhBDIO9A3GEd73hhZSTiJkknpE0sabO4&#10;jXwDARtscYdChoC1hHXhphY2Y+b19mY7lnYo8CDqZmlL7ZLElInMh70KWuImQTMsbjt1EhW23Xd4&#10;Yr47RKdMrHre9DxVzlsEbue7o+K2pU3zJGo7ZcICN5F2GHFLvpvmScyc847IW4Rt5bsByVkeQ3lb&#10;zewNWtxa3pp1kTSKlrgm6L3QiFvLW4s6SK1QFH6VdCdrIvKIwC04OgdBhK6FjohcHrXYV1hA7CY3&#10;LpCcRd4ia5430bbdbewAErUtbjtdEpE3CZox84G0AQlb5J1YUKnz3Zzzjsk7jLyNvI20RdygO5Eo&#10;cPSFUp4CRy2Ujl2sFIrdkMcWeCMtcI66LYEnyBv5bhN1k6BF4HF5RwROgk4tcMKWN0nbjryTNtIJ&#10;Iu6SBe6St7PQkuUdCpwjbyNtp7yBCJwEnazQUuRtCzxImaQQuC3vZAKHoKcsM8I3j4HAzTaJArfE&#10;Hcg7zHWLvG2Bs7w58k4hcEhbMGkTW+C2vN0ClwJLyXlL1J1c4Bx5A0TcLHDdwtKOulMVWIq8IwLn&#10;aDsUePICy5jAIW9DNPoOBS5Rt0TeIm8tcC1xXaBpCdwSt5Y3WBWJuHVLTC3wMC8OksgbSGrFEvjw&#10;F1ZEUisicB2hRwUu8rYFLqmVUOA68pZI2yXwMOrW0hYiUTcw8k4lcFvcifIO8922vJMLXNdCKR+B&#10;Y0CHocNVh05dVVMSeDWuRuhqialz4AdTYGlLPEHgWwgjbBG4TplEcUXggbwNYdokFHgoby1wnToR&#10;eeu0SSqBh/LW6ZMgbXIg8jbYVQXjhZaBxGPRdzJ5RwWe2EhHy9ze3ohb5C0E8tboFIsj8o4IPJR4&#10;coGHsMQteduRtyYq8YQCS0cEHsrbUGp52xF4WGAJbHkni75tgdspExY4YcsbJCuwjMubBc59pEQF&#10;LtIO5M1oeQsSiXPqRARO81rgELdVJ9xE3qHAo+J2CpxIFLiRtxG4pFa0vHUqJVn0LQIPI2+JvqM5&#10;70iBJc1HBA5I1i6Bo4631PeOyjtECixZ3jGB2wWWtsAhbxAWYlaAFAo35Bk2Qgu8WXMSeDUWeNiQ&#10;R8tbC7xRQoHlIhRY0nM7363nQ4HbEThH3ADiNgRRt0mjBMLmCNxE4VbULQIPIm7IW4gIfC8XWNp1&#10;u2UcS1vcLG/CFndc4JC2CDzMd2sSxe0osIS4E9ImRuAk6Ej6hIQrkXdSgVu5bhG4wOut1wXiZqzX&#10;kahF4JF8tzwnUUszeZ37fpfljXy3FFwG4iZJuwssQ4HbBZbx1InMxwssOedNgg4xPQpGom4NxC0d&#10;UgWFlibPHRG4ETYKK8MCS0TfYQTOwo4hUbcUWmpxm+qCjBRYQt7uAkshLm8Qlbfu7EqLG6I2kTcE&#10;bqRtE0ThkkYhoj0QrjHiXqXTJikELlG3DRruiLg1uiFPVN6huEXaInC3vMMIXAot49F3VNqlK7Dk&#10;RjokaRuWNqJvI21poGPnu4NCS5K0U+ATNDl5iQJHS8xyEThG5EFvhB07d2OB64Y8iSkUXYhJAncV&#10;WMYEronmv5MJvLQFlrbA4xF3VN5G4FbkHW2cExV40gLLQOBa4kHkHRF4sgLLqMDtAst43jsQOEfe&#10;BpKsiDsu8HiBpY6ow20j0ge8vY66GZpPGnmLwA0sbZI19yxI808tCgUuxAWe2CVsSCqBC/ECy6jA&#10;w9RJtMAyUeBB9C0CNyQvsAxJWmBpCTyMvE3OWzCRd1hoqQUeSNwhbleBpRAVOD2WIHBb5PFCy+jw&#10;alrgTnkDI26pmRIVONInELid83YLfLApxEwqcBK1q9DyCnAQAk9VaBkROEfghCVwV4FlIG9gBJ6d&#10;W4EErpvSj1CdSiXw7CDnHcjbwiXshJQJQM7bRNuhuA+gwNKgBa4LLO28d4K4zaMdcbO8SdDJUyZh&#10;5C3pkjBtEk2ZROVtiztZgeVOLW6DnTIJ0iZG2IG4AwGbZSbStqUthK/TwuaUCQmaCeRt5buZUODR&#10;lEmY79apkzDqjhdY6pSJETYJmmFxh+iUiaOmCYnane/W6JRJ6gJLV6Fl6gJLibjpkURtp0tY4CJt&#10;S+Bhzluiboe030iUdkk5b5F3mC6RAksj7hjx8TSBXQMlqEYoAueIW+QdlbZb3NF0iQ2L2zzG890M&#10;izsUNs9b0XY8ZRIRN4laCMRNgmbMfCBtzDvELakTLe5DK7C06TZhERPtC8UIPL+ccuC2wJtZKRRX&#10;IWYOBE6ijguco21E3STnkuVNkKCjw6DFBY6IO1bP2ynvUOBxeUcjb8l5p5Z3XOBB1B2RN2Gk7ZQ3&#10;EIGTnEXgUXlbArdy3oGAIxIWdCHk8zQfl30ceY1E3BGBs7xjAo+LO5B3XODJ8t2hwIOIWwQu4mZ5&#10;hwK35Z1a4AdeYAkk7+2Wtwhcp0skZRKXty1wxkTcgbwDcWuCaoJG4KnlHRV4NOIOiQs8iLpd8jZd&#10;y+o0iukrhcTNeXB65Lw3SfpgCyxDgYu8JfoO5S1VBCNRNwnbVWAZT5nYAg+jbi3teOQtAk8WdScI&#10;PKm8UxdYBlDkLQJ3VSMszC8o30LMTl20wFELBdVi7ELM+qYgE32huKLvAyqwZIy8aV6nTKK4InBb&#10;3nGBa3nr1Ekob4OjwJJTJiTrhOh7rchbp04CgVsSL1WBJUffIXaBZZx4r4KS+sB8KGorWhfMNnFC&#10;+VvyFgJ5a4Jct0PgWt6auMBtiWuBh5S2wDIu8XiBpd3KMpS3oQR5BwJHysSKwG2B2/IuTYElCNMm&#10;qQospaAydYHlTQFW9C3YAncUWPLwaoaowHX0rXPgRuAk73gVwrjEIwInogIPUydBoSURytsqsHTJ&#10;2wg8jLwJErUz+kahpSEicCNxl8BdBZahvENY3hB2TOC6wDKUeHJ5h0DgWt5COUbgLPAhwzkH3qxZ&#10;iyQCl2qEOoVyKAWWQPrydhVYIvqWiNsusAykjUfBSDtEdwuro24DPbcjbxG4Le5A4CxvLWwt8Gih&#10;JQSeKO6DKLAEmCeQ7xZR62XhPL9upZG32eYFrKfnCdIWEHmLvAlb3iLwSL7bPNfiNoWVEDc9t/Pd&#10;LG96zuImSZdcYImoO3mBJeCaJibyFoGHkTeQAkst7DDX7S6wZHFLvlsEboStCyxF2nb6JJrvlnmJ&#10;uKXAMhA4SVrX9bYFjgJLS+AkZsYIPC7vUODRQkstbYjaRN4cgRtpW8Tz3RB4RNpG4ty9LKTNAl9j&#10;onCTRuFoXEfkEnkLqQosw0LLVaG4SdJCUnmToBmal3x3PAJPJe1I6gQRN0mZ5U3Y4hY4ZYLom4Qt&#10;ee9Q3KUvsNQC15E36Dp+kWpkC7w6Ua08BW4a8ojAqx1VLSbwMIWCQszSFlgGKRMg8qb5sNAyHJBB&#10;BK6JCjwh6sajmY+2spTo25I3sATuLLCMCFxLPBJ5BwJHgaUr8o4J3FCiwCWq5kctbM6Zc78oGi10&#10;2c4InLDlnVTgJO1A4EbckchbBG4QgUcj72iBZckCD0klcMEWuLvAMnkLS1vgNixvkjWI1jhBx1S2&#10;vDUHVmAZCjyxwNIhcCPruLi5wJIx8iZph+kTK+I+aIFriUv/4Bx5J9RCMRKnR47CUwoc4o431AkF&#10;LlF3ygJLErQQLbBEvW9E3XGBl9DCkiStJR4VdxBxJwh8aUTgpS2wtAXe1Qg8KxcCRwqlBglcU1hu&#10;9cAtgTdvbgu8uqptBC6gJWaQNiEZ28IWaUdSJoCEHOS7DTrfHVIWBZZh2kSL2464bXlHhS0pkzDy&#10;llSJTbzQMpQ3ydoQFFgaeWthh/luQW9jz5vXYpmhtOJmeXO6hCBROwstjbQDcQsRcWvCfLeWNwsc&#10;wjYEhZYkaGfKxIjblrZL3CzvQNx2ztvOd5OsbVjcYcrEmTaBsJMUWmphm0cStaRKBDtdIvNhgaWe&#10;jxZYhsKOFFgCI2sbzncj4uaoWws7SJuYAssEgRsSCyzDdInAAichS8okgAQt9b4DgZOwbYJUihG4&#10;rnUi4hakoY7Gjr4TpY1IW0fbmsRoG+hOqnTOO8h9k6AZMx9IG/Mka8l5SwMdSZ1ocet8d6pCyyDa&#10;NvKOSNuGBW6J28g7QeCSAy/P/sAHDh7KhZgscKsQs05M4A3q1lO//fPfA35TGv5ksJb9+k9/M2De&#10;fh5yUpw/uvlVKfml8Aebv5aKX6Tg58LvXfzFEF0evC62XPhZhL+k5Ke/Kz0/sfmtmx+Xgh/95s8E&#10;HgU8T+SHpeAHwq/Bn8yj/VyW/UmdWBIn/UmdUEq+H+dXiXzvV3802PMxfhny3VJwPPMH8+jiD+q4&#10;X5TMsS5+7uaY0vIzTVvm90ybkvjp71XrUtLKye+i/MRg5lsmoYXBnk/gxyHNA35bOn6kaeagHnkw&#10;mcDNmJjVtF0zMInAdQTe0lkLJaBWbUUv8Xg8nipLnZqS/yZ5V9MU5edjVPovSOATioqKatJ2mZkG&#10;Dx05ZsCgIdwSk3PgEYHXJnGHTenr1arl/Ic8Ho+nqqAFXkPVsASOHHj37t13X3DBBX1zc5vn0XaZ&#10;mVALBQJHZ1aBwINCTFvgiMZ9BO7xeKo2XPOEIvCowBsjAt/evn37f9M2RxGZmYaPGmUGdHAJHNK2&#10;BO4jcI/HU8URgdckgdckeYP8PC3wjBdijhx1lR7QwSHw2jXrqLokcAzqwAMce4F7PJ4qTiDwGiRv&#10;kngNEjh6I0wicETjR+vZNExa4EN4QIdEgesReUTgdbzAPR5PFQcC5+jbyBvk5ebZAv8OUZ3AdPRx&#10;xx2XvlopEHj/gYNVOwjcqoVSnR5RjVBH4HgkgdNyeonH4/FUWdBGRsQtNM7NDeqBt2rVqnpRUVEW&#10;bYspvQJHd7JXRAReXUfgR5HAgwic5F27NgudXuLxeDxVluoQuBV9a4FzBL6tXbt2p2ZU4OiN8IoB&#10;g1WHjl1UixYt+eBE4Eih1PEC93g8noDq1dwC79Kly5aLL774rzk5OXUKC1sV0bb/17Rp0wYk9BzM&#10;p2UKBN6pqxF4NVWrus6B16plCRzzXuAej6eK4xJ4fh4LfMc555zTgaT98+Li4pPy8/NrpV3gg4eP&#10;HH3ZFQO/RUvMFi1b0cFpgVdHnyiIwGuFAkffKPQSj4MjjzySB8NwrfOUDUcddZSqUaOGqka/0SOO&#10;OMK5jceTbpClqFld1wOPCVz9+9//4UC4sLDJK02aNMlPu8CvGDjwij79+n8Mgbdu3ZavLhA4d2pF&#10;Aoe065DAa5PAEZHTSzwWkEnLli3VH//4R/Xb3/5W1a1b17md5+CoXr26at68ufr5z3+u/va3v6mz&#10;zz5bnXbaaeqkk05Sxx9/vKpXr57zdZ6Dp3bt2oqiR1VUVFQqGjdurL7zne8493X4cYRT4EUFBapz&#10;584s8JYtWrHAKQovIIk3bNGiRS69Nj1T9+6X/qdX7z4rO3fprtoec5yqWbMW10LRtVFI4JC3CJyW&#10;H3nkUY5/quqBCDCPrrr//ve/1ZNPPqm2b9+uXn75ZZa4a3vPgQM5/+c//1Hjx49XmzdvVkuWLFFv&#10;vvmmmjt3rtqwYYN6++230XxZ0UnCd0CufXgOjJo1a6pTTz1V3XTTTeruu+8ukbvuuktdd9116mc/&#10;+5lzf4cbRx55NAe5dhVCzDej32CnTp3YB8hk5BcVTyeBt8zNzc0rKCgoptemZ+rQocOPel7a54XO&#10;Xbp9dcwxx7OkIW6ujRITeG1aV52uPPSyKg1+5Ii4R44cqVavXq2ef/559eyzz6q33nqLo0PXazwH&#10;Rv369VXPnj3V2rVr1cyZM9XYsWNRTUv9v//3/9Q555yjrrrqKvXMM8+oVatWqVtuuUW1adOmCkWB&#10;6YNu99XDDz+sZsyYoR577DGeTwUurghennvuOef+DjeqibTNI0CjnlYtWqiOHTvy+Y+xhfPyCmfR&#10;3cl3Ie/CwsLW9Nr0TOeee27DXn373tClW4/9xx13PBdU1qpRW9dGIWEjhVK7Vl0TgdPy6lW7Lvj3&#10;vvc9vtIuXLiQI8Err7xS/fjHP1b/+Mc/vMDLCFwgL774Yo6yJ0+ezNJ2yRnSxkV06dKl6sYbb+Q7&#10;ovg2ngMDaSlIuW/fvvx51qlTJyXNmjUL7j5d+zvcqFatpm4+b0XgEPixbY9RFAyrf/3rFNWkaTPV&#10;qFHjtxs3LvoJ3R02p0j8eHpt+qbLrhh0VeeuPT7/3vdO4HrfqEbIeR46sFoscEmhVF2BN2zYUJ1/&#10;/vn844ZYEBGed955XLCGdIoXeNmBKHDevHlq9uzZ6g9/+INzGyE7O5vlvWbNGnXGGWdwzty1nad0&#10;iMB79OjBuXDXNja5ublqx44dVUvg6ImQ3CgCRwv1E084QbVv316dfPI/SeBNVaOcnAWNGjf+DdIo&#10;FIl/j16bvqn/wCE3duvZ678/+tFPVf16DfiKUu2o6nyQWuAozAwFjjwQvaxKAEEjJzhs2DC1bds2&#10;vm1HdNKoUaNgGy/wsgOFwrgwrly5UvXr18+5TRzcAb3xxhucxkKBmmsbT+nwAk/Od75zFKeQWd5W&#10;BF6XPqdf/OIXLHDcLRYVFZMfchbQHczv6fd4XH5+/g/p9embhg4fObZn777qVyf9Bm/MkTdy4ByB&#10;Iw/OAq/D8zVq1OarEL3ssOfEE09UvXv3VvPnz+eUSf/+/dVPf/rThO28wMuOBg0aqCeeeEJNnz69&#10;1CkRfP6TJk3igk6kVVzbeEqHF3hyOP9N/osLvF6duuqvf/2ruuSSS+jxbxREFMCjOwoLCx9s0qTZ&#10;ZWkX+Ohrrhnb57Ir1B//9FdVWFhEoq6lqtOBVWWB16Lbottuu01t3LiRS+Rxe45o3LWtF3jZkZOT&#10;oxYvXqxeffVV/lxd27hAbYgtW7ZwGYVrvad0eIEnRwQOL4q8tcDrce2TCy64QP3hD3+k33BjlZ2T&#10;qwooEi8qKprWKN0Cv/n2O8eiNebJ/zqN64LXqVlHHxwEHuTAQ4HjNuI73zm80ygQ+LRp0/jHOW7c&#10;OK6q5toOeIGXHRA4CiUPReAH8jpPFC9wN0ifIHBNEPjRNVT9uvW5ZhT4xS9+qbKzc1jgjfML1hcU&#10;FPTLoqiY9pG+6aFHHhs7ZPhIdcaZ56i2bY/lPlBqcEX16kbgqIViC7yWOpoOnF562AIJ/OlPf1IP&#10;PPCAWr9+vXrkkUfU6NGjnfWNvcDLDhQWP/XUU3zxRFVC1zYuJk6cyLUhfArl0PACd3P00dXZe/Af&#10;WgPHBY5yG9ylI+3aIKuRaoQIvKBwVkFBzi/p9enrDxzTnXfeM3bo8BEbzj73wr2tWrVhUXNVQrTK&#10;dETgAFejqtCop3Xr1lwwgUIypFPuu+8+dcopp0RE7gVedqAWSbt27Q6oEBPf0SuvvMIUFhY6t/GU&#10;Di/wRHCuS/TNWPlv0LCejsBx7h9Hn1+Dhln0ueTTXXvTWUVFeT+lfaR3umHs2GP6Dxh09wUXXrKv&#10;LRrzQNY1KMo+6uikAtdReNWosgVB48qKQgqIBaK+88471Q9+8INgvRd42YDP8phjjlHLly9nKXz3&#10;u991bieg1sqYMWO4wQ9OIl+N8NDwAk/k6KOrWdF3osAL6DM466yz1Mknn6xat23DAm/cuFA1bdpy&#10;Vl5eBgTevHnzvL6X9R/fvmOXb376s1/SrWsDPrCgOT0LXFcjDP4JAlelwz0XboMfNKqsofEOajy8&#10;9tpravjw4Xzb7wVeduAWFQVCqG+P1NVPfvIT53Zoaj948GC+qKKcori42Lmdp/R4gUdBxQVdddBy&#10;n8j7aN2g54Tvf5+7fPjLX/6i8gsKVMMGWSo/v0g1a9Z8Tk5Ozkm0n7RPR19zzfUP9+zVV/3hT39B&#10;Ryx0lUFNFGmNSfJ2CBxXpZoQfCm+6MOJrKws9Zvf/IbTKmhKP3XqVDVlyhQv8DIErfzQGnPTpk3q&#10;nXfe4RpB36cTBetwwUT1zpdeeomb0j/99NN8YfX9oRw6xx13HFfjXLBgAaek8BmnAkEMBI551/4q&#10;M1reiLyt6BsEAic/1qip/vznP6t//etf3A8SCjAbZjVCe4QlRUVNu1EE/jPaV/qnW2+/64HL+g9U&#10;J//zVNWkSTNVEwctUXgSgQvVSPS0iyoFZIGe2CBs1JrYunUrCx35ctf2ngMHNYFQPWvRokVc/gCp&#10;zJo1S82ZM4dbXmLZoEGDVIsWLZJW8fQcGOgSGQ3V0E0EftclgQ7GUGf/17/+tXN/lRmkTly+E4Gj&#10;rUxt8iTuvv/+979zSrVBg4aqUaNcisAL5pLEf0P7kbEx0zv1HTy4+NLel916+hln7T3mmGMDges8&#10;eF0WOKJt1z9UVQo0XeAHj6bf6GgJfaT4HGzZgs8XrSshCKRL7r33XnX99der008/ncUNySNv7nqt&#10;5+DAZ4qWxqjSWRpwR3S4XUDhs4TUiWAEju5GUGMPjXjQud0xxx7H6efc3MaquKjZIoq+/0D7ytw0&#10;cMjwCRdc1O7bn/38V5xfxAFC4KhGmErgukCzBp1IVfcWFj9gHwWmD3RmBZnjAomCS58u8aSLI47A&#10;bw1dicRSJwLLGxKvrhplN+L+en71q19RoJHPEThaYjZt2nIZXQT/QfvL3HTjTbdO6tqtJ7fIzMnJ&#10;5Rx4NRwoXYkg72QCB5A4Wir5Lj09Hk9lBf6CxyK1TmLAiexF8iMajmFwkRNOOFHVrVuf7kZw55I/&#10;Lz8//9Tc3Nw/0j4zMmHU5CNHjBrzaO9+V0z4f//vn9uat2hJB6t73uJ+UWrqAkvXPxQHERLtz+Px&#10;eCoNuMMrleNI3shOoLbUT378E+4fCS3Y69WrT/LOU8XFTdaSvE+jfWZ+GjB42FPnnHvBNz/+yc8U&#10;BnJAAaXu2OpABO4jcY/HU3nQkTek7HaaDcsbEqftUXCJ2lE5ubmqPqdPCv/bsmWbJdm5uafSfjM/&#10;XXvjLS927NRV/eGPf+aeCfFP1UbTUZNGcf1DLnQdcZ8T9ng8FRuU3UVaWpZAdTTsIS+it0ykUJo2&#10;babq1K6nsrJzVH5+4eZGubl90Bc47Tvz07ARV93Xrceln//zFN2xFcSNCBy4/plUVK9e29RO8bUE&#10;PB5PReMIU9skeb7bBQRezdQ+QzcOzZo3V/XrN0T65KumTVvObdSo0Tm0//KZMAT+4KEj5p53wYUb&#10;f/GLk75EGgUlsrVr6fEwXf9QSeD13/mOrzXg8XgqBoi6dU0Tt7NSwqmWGjycXIOGDVWtOhR9ZzVS&#10;BQVFWygqvyQrK+vf9B7lN91x3303XzFw8BV/O/lfu4qL0CpT53uA8x8qJUip+Ny4x+MpL+AfBJMu&#10;P5UWpJVR/x1dN+QXFKp69RuoRo3yvqDo+/Xc3NxO9D7lPw0cPOyZc8+7cNGvfvWbr1AHHPLmxj2O&#10;f+jAwJBsELmPyD0eT2aAb+CdpHW7DwC00ITAc3nQZ4q+GzZS+flN3qXo+5+0/C/0fuU/XX3tjaN7&#10;9ep7wymn/ufjIu4bRbc+cv1DB8tRRx3NH6xuAOTz5B6Pp6w4gr2ixX200z8HC/rpgbzR6lJy382a&#10;tZpKAj+T3rv8p1atWqH9/hFX9B/01iXtOn5z0q9/q+rSlYYHeXD8Q4eCbgBUk2SO1nVHEfpDR2so&#10;OgaPx+MpEfhCy1pH2vAJvHKgBZSlAQJvnJ/P0XfDhtlfFzQuurVJkyZ/LCgoaEvHUv4TXUlq08N3&#10;Lu3d+8a+/S7/7LR/n/Fi69Zt/6cH80QvhcmqFOLDOnRQWIqUDSJ0/YXEgehtaBm+PBeudam2dyHv&#10;6Vx+pDqKoR+NQZYz1nZAbxO+JlyWSPg69/pkHI1H07SfkXU0X03W27i2rUAEn4Pjs09YHlkfvta1&#10;X034XbiR9fZ2qbY/WFz7tN/z4LC/6/j3fjR934Lzd2Eh5xrPy+drfd7x7V3IdxG8NvK/Jf6v8fdI&#10;BrZF40GM46tHEiOP8KONa1mq5VGwb9TEq169hqpNAq9Zq7Zq0CD7f9nZuU+SuItJ4PnanhVoys3N&#10;zRsybET/npf2vvXPf/n7t/SUxYp+ANAzofRQiNF7NLVKhBsExUi+3voQMY/66PxoZB98wCa9k07w&#10;Pq7lBPoErknrBT4eIWFbbBO+Btvg/7RfL4T7ca9P9jp0cVmzpn7keYGW1cay+GvsbeLrSktZ7CMJ&#10;rs8xIOW68DN07VcTfhduZL29XartD5Zk+zy097K/6/j3Lr8PUNux3kbONZ7nz9b6nIn49i7ku3C/&#10;DvPR/djblUhsv2UBpK37PNGd+uFC0Sg3R9Vv2FCazb+Wn9/kV/n0xyizYk4DBw/ZfOEl7Wb/8pe/&#10;5s5a0MUs/qmaJG180LaAXdhStiNtm2Tbp3qN/KgY86FXKuQHHXAQ/0f8h4vnuNDZy2R5fJnH40lA&#10;xC3yhu9AdnYjlVeQr+rWq6/q1cuamZWT85f69Zs0NJqsuNOIEaM6Dho2fMnpZ5097Qc/+BFdfery&#10;FakGUil09YZ4bAHHKUnEWCfbxZfbz2tUIzin5SCQeeIXUilI93HLxcF+H8wf7EUjsh/sQ7CWl0Rp&#10;3t9+n3SRifc43Djkz+wgfndJOYjfXgoCeRMQ99FHVeMCSwxUXLdePW4yn5PT+EKKvGsZRVb8adSY&#10;ay66fOCgRaec+u/nvve9E3Q/KYjE6QSsSVKtBUikcWknSDiGvU1J20byVa71wPGFVB3iP2LruYgy&#10;Il5r3l5WklRN1wr6ebJtS9gHKOl9DgZz4jnXVVXS8TmXhvJ630NA5A2qkbiRNqlTpy7X9a5Tuy7X&#10;OsnKavRoYWHT3xs1Vp5pyPArz77s8oGL/vGv0yZ/7/u6+0Ru3ENfFKRdu6YeDDmZwFMtk+cpiRQ4&#10;mHncAfB6M+/4UjwWpYqcKvHn6AVexTn4326YOkHXIUdz74T16yNdUl/VooC1Xt0GqkGDnIl5efnt&#10;GzVqVPEKLUuahg8f/p2BQ4af3ufy/ktPOeU/L/3wRz+lfyiLS4AhYQz8UAeDP9C8iFnkXGpJp4Kl&#10;jXl8SYZDvpWrgCT7nw70f41HQBxdW88j4LM0VGaBZ5rD8fdXFYG46ZEraSAopbtMjPWLdDEGda9T&#10;t55qWK/h5Nzcxn1I6s1Jh0doK1ayiSR+1MAhQ/7d74oBa844+5w3fvGr36AiO1ev4VoppkbKoQo7&#10;5esDMTlk40+okLiwubzCem4TLHd8pjbxi0ISdC2C2LalfG1AeX2Xqd63vI7Jk0ZI2PSoU8I1VN06&#10;dXhYOYyBgEfU965H8m7UKHcYRd5tSIPf0TaspBNJvNqQ4cP/PXDw0M0XXdxh0Z//8nfVtGlzumLV&#10;5duNenS1wmj2wCngUpBa4IBkwLi+kMOFAxTeQRF/D/OZHqhs41S276asj/Ww/l1WBg7k94tuQmqo&#10;Bg0aqIYNGrK0MXQf577JZw0aZE0geQ/Oyso6lvR3pLZgJZ8g8SuvvOb0YcNH7u3Upceu0/59hjrx&#10;xB+phg2zOG+Uiw7O69bnvLgt4zJJpUTAF5XqyyppfUXmYI+7sv6/Hk8akfIRq4wE4s7OzlaFhYX8&#10;iNQJsgmQd/0G5LKGjR7Jyys4meRdRNo7PORN03dOPfWCbEi8f/9B/+x32eWbe/Xus/K88y6ag4Eg&#10;mjVrzlF4fn6+atWylWpQvyHnxyHvgxI4Im5UIRTkOefD5Tm+EFtcIm5rWWWJioLjzKSID+C95O7H&#10;tS4lpXlNKfctn1HKbQ/mGD2HG0GtEkveaNRWXFykjjnmGNWyZUvVKCeHCy1Ruw4NFhs1ypvToEH2&#10;g/XrZ6O2SU2icua8k03nn39+7TPOvejEM84448iePXvWGzL8ynZX9B/8daeu3dWZZ5+nfvazX5DA&#10;C/h2pHnz5upHP/qRKigoUHWRXokLuiQ4ZWLgkxKY51jvT9TSU+qLWBo/07K8kJb7Rbk0n5P/fZYX&#10;wQDE6PubQKEkhkH7yU9+on74wx+qFi1acLoEXcSioU7Llq0xpuU7JO9x9evX/x2p7rCJul3TET//&#10;+c9r/utf/yqgD6L+2eeeO7J7z96qV5/LVIdOXdVp/z6T0yoYmg1XvOOOO46H4P/d736nmlOUjvRK&#10;gqSlOiBj1tnIyYDIi59by5xgHXFQEeNhTKnEVxafWXl97v77rmroWiT2MhLzUUdxbhvC/stf/qL+&#10;9Kc/sYNOOOEELqNDwSVal7dq3Zbk3WZugwY5N+Xm5vYuLi5uCb9pzR3mU7duvU7s3r13hx/+8Med&#10;2h5z3Nd/+/s//tun3+Wqa49L1SXtO6lT/30GXe1+wrVVIHKMZHHKKaeos846W5133nnq9NNP5w+4&#10;EV0BIVpU26lt+lnhlIv5QnQ9TfTFgqo+4Zckpcg1LSK5LpmXK7G8RvYVQ67WrnUBRxlc60rE+j+C&#10;55rIcVpEtk/23o7l0f/dgM/EJr7ces6fpSGYl/XyGvs5Id9BLfPogvvdMPOyn+B5Kvg97P8v9vnI&#10;Z+D4LFzI6xP2Y+Haxp6X59Ht9XGWjPX/pDh2+zWy3l7mInh9fJ/282TLUi0/BPjYgu9R4zxOppqB&#10;5s02wetoH2EDQnIGKkzgnKbAJL9xvqLAUlFgqf79738zp556qjr55JPV9773/SDirl+/4bfHH3f8&#10;Nz/96U+nUMR9AYn8gYYNG/7NaK1qTb/97W9rXHBJp5M6t+/85x//+Kej2rZp+9E//vHPL7p07a7a&#10;d+ysLmnXQZ119nnq17+m6Lt5S5XVIIsLC7773e+pSy5pp7p06cL06NFD9evXT11++eWqY8eO6u9/&#10;/7v6Hm3TOK8xF47WYbnX0a2i6tRTDUDd+kQD1aBefdWwXgPCPI9TpwG9pn7wOjzWQ0kzas8w9Xj/&#10;dejiUYcuHrXp4sFgPgDPBdoO2zqpo+ryvmysdbVt6L1xHER4vPgfBOtYCWwvrw32Lc8NvE96He8L&#10;n4kpYWfqx6BlWQ2zmOyG2apRViMmhy6oMh8nJwvbZSWQTeh9YZ+y74a0r2yVi07wc3NVniG3USOV&#10;he35NbSt2V4fFx0vfd8NCHzv9ek7RaE4vr+6+AzMZ1GfQPeeCQSfQzjvxGyPqmPyqPcv8+G6CHht&#10;5PsuGQQlAeb3JLW1hOjvK7ougH6TkU7KDhHdSdwBgju4UhB0TmXey+5ACxfxoAMtrI/N8zpZju1r&#10;1eLfAgYTxliUv/zlL1nS559/vrrooov4ESAoPPPMM9V//vMfBhE37ughbVQNbNw4/9sf/OCHX/7m&#10;N79dmJXVqDd9n4/Xq1ev/MaxrEjTiBHXdLxiwJCnevTo/aef/OTn97Rs0WrXL37xy8/at++oLrzo&#10;EvqAL6IP+EJ18j9PVT/7+S/oiziGvhCdG6cPUR1zzLF8pYS8L730UtW7d2/Vp0+fgL59+6rLLrtM&#10;9e/fXw0YMIAZOHCgGjRoUDAvz13E1yd7ngzZThg8eHDCMlke52DXlYS8Vl6fal9Y7vq/4shna3/G&#10;8WUA34P9XcjzK664Ini0kfWudbhoyzayzLVdnGT7k3XR56nXy7JU+0wH+N8PBpwLpQWBkQucUweK&#10;fU66wHkLevXqxdjzcXCe2/Ts2ZNBMAe6d++uunXrprp27cpBXufOndkP7du3Z3FfcMEF5JTz1Tln&#10;n8N383/9619V82YtTAPDmnzBzcrK/l/LFi3fo2j7y7/85a87KLC5p169hrfkZuWeZtTlJ3sac81N&#10;lw0cOOwe+oH84Te/+d3zxx1z3GaS+ed/+tNfVKfOXdX5F1ykUPXwzLPOZf7+/05Wv/jlSer73z9R&#10;tWrVRhUVNeHSYERzyFHl5ORy3hwFD3/84x/plug0deYZZ/LV9pJLLlEdO3TiL1Yi+a5d9ReOL15+&#10;ABrMy3N7uQavkde5wL7s/clzeznPm33H17vo0Z1+qMD8YOUHXBrkNYzsx96f9Yj3kuMOTwaNfG5x&#10;5PPQRF8L8Jl37qTp1KkTn1igQwcNlvE21nYBsty8vxxL5Hi66mOQ43Yhn6M8T7V99+7x5+Hr7GWu&#10;fQbHZNCfSZRU64D9evn/O8U+F3xm8ll26NiBPscO9PvWnyvWd6HPR+9L709/Zvq3H36mMXi/0feS&#10;93Eh32M4r48DtG9v5kmgkCho165dauguG3faUS4JuPjii9WFF16oLrzgQpYywHPIGVH1ueeeq846&#10;6yx12mn/5rvyX//615zHbtKkyZcNGjTYd9RRR2+pXq36p7g7R6233JzGiLTXtWnddv/Pf/6rj8kZ&#10;e/Lz839Vs2bNx+rVyxpGd4J/NqryU6rpupvGjhw4cMgTHTt2+9kpp/x73kknnbS3bdtjlhYUFM4/&#10;7rjj//uf/5xJV/TL6Iu6iL6Yk9Xf/vb/1L9OOU395/QzSfCn07J/qN///o/qF784Sf34Rz9VJ574&#10;Q/Xd736fIvXjVGsSfYsWrVXTJs1UYWExRoVWBfmFqnFuY5Z/Lkkf4kcvYtnZOUxWNm7bszUNs+mW&#10;XV8g8KU3oNt2wEMl1QO6HwQbvpXHuuDWXra1kH24cG3PyL71PutZRNfZxPeRhOB99ev4/2xg/a+C&#10;7DNYluw9aDn//2begf15RT9T12vM+oTthPj28hp65GN0wPtxLLfAdy7z9ncsx63n69E87g7D5fb2&#10;ztfz3WS4LkLw/8m2muj/G4L0V3QZHXcwj+MPl+v9m0cHcnyudUDWh+B/t9dbnwP9H3zs1vNwO1qX&#10;5LsJtmes4zbL+bMzoMZIsC32T+BcrVOzznvVq9dYkZ3daE9xcbPVRUVFV+Xl5f2uRYuWbx533HGf&#10;ky/2nPKvU3b+8pe/bFm3bv0ra9eudx09XkPS/pfRkp8OdDrl4q7F119/47h+fS4fQlfUXLr9+/Ef&#10;/vDHfT848YcbmzVrNjs7O282XTFVcXFTirD/TFFPD9V/wEDVp2+/Dzt06LLu9NPP2P7Xv/59729/&#10;+/vPfvWrX3/985/98puf/vTn3/zkxz+jx599+cMf/vibH/7wR9+c+AMN5n/4w59gmy9/Qut//OOf&#10;fontfkSPP/rRj7/i9bQdvf83dFH45gc/+OG3J57wg/8S9PwH/6NHusKfqE743gnqhO8TdLVn6A4B&#10;y0880YB52jbCiTbWtsH2QG/7ffB9cKLme9g/3jsE2/MxELIdH4NZ50Ze71gXOQ69r3Cfev0JQnAM&#10;IfgMcJz6WPVreT/Yh0H2Z8PLZD19rhq9H8x/jy7MDOaJ737v+4w8D197YrCMtwtep0G5CkDZCZZj&#10;vcZajtfK6wzf/S6WYZ/YD/art9evwTbyXF4jy611x39PHX/88fo1wXuY9+RlZjn/D4DW83N51J8J&#10;/k95Hl2PR4D9yKPM2+vNbwWfLR6tzy78/PS236ffVfT15rvh3xvmw+3kO9D71+C75d86Hvm7/sG3&#10;3z/hhG/ofPmG1vNjlBMZ2uc39D5f0mdF2534Jc1/Rr+vT+n1H9F5+QH9DvfRefr+j3/wk50//clP&#10;t570q5NW/+53v1/8pz/8qR9F7S169Oh1ed++/R7u3bv3r7OzC9oeeeSR91SrVu2hOnUaXtGoUW6n&#10;wsLCn5F6Knez94o6XXZZ/9v69ut3N92Knf6Xv/wl69RTT23zr3/+64s///nvX/7qpF/voS9uLV1N&#10;327ZsuWtubn5pzRs2LBznTp1htMXdPdRR1V74qijjnoy4Mhqj1Q7qtqEyDKm2iTiYVr3MB4tHots&#10;dwQzmeafxvwRRxz13BFHHPFC+XGUY9lhxv8ZXOs8FQD8BhOh80NzVEpwLlnnYSro3K1WbSLOS5zb&#10;NarVuKtWrVo31q1ddzRxJUX9Axo0yOqVlZV1EXngz7m5Rd8rKCjIJoUcpU3ip4owHXFh+67fv+yK&#10;K+6iyPxeurIO6dyh8+lnnnnmd0ns2b/97W9jX9bw75x88sm1Ljj1guyzzz674MILLyy0Offcc5vG&#10;lwnnnXde/umnn55DZB0stP+G//rXv+rikfZX75RTTmmA5+UBPgc6pppnnHFGHTzHvDyWxN/+9rfq&#10;9LpqgD5UH6n4yU9+Sv8EoZOAss4666yW559//gkXXHDBDzTtDBf8Ilwmy/U8Sfz7Z511QZvTTz+/&#10;ecmcbog+p/dtdtppp+XjQoELCAmwCdG4PMDngAsIHU8unv/jH/9oiEcsKwnars6f//zn2vR51qGP&#10;9bBuceYnP/nJT37yk5/85Cc/+clPfvKTn/zkJz/5yU9+8pOf/OQnP/nJT37yk5/85Cc/+clPfvKT&#10;n/zkJz/5yU9+8pOf/OQnP/nJT37yk5/85Cc/+clPfvKTn/zkJz/5yU9+8pOf/OQnP/nJT4f59H//&#10;9/8B9h4ocCQwuMIAAAAASUVORK5CYIJQSwMECgAAAAAAAAAhAEsmK/J4gQEAeIEBABQAAABkcnMv&#10;bWVkaWEvaW1hZ2UyLnBuZ4lQTkcNChoKAAAADUlIRFIAAAF5AAADBggGAAAAF+j0AAAAAAFzUkdC&#10;AK7OHOkAAAAEZ0FNQQAAsY8L/GEFAAAACXBIWXMAACHVAAAh1QEEnLSdAAD/pUlEQVR4XuydB3QW&#10;RReGLXTSe0J66L0XQboFRAUFpXeS0EISCL33ZsGuqNhQEUURpUgHFRSkIwiKAoKINBHE+t//vrM7&#10;3ze72SSA5EvQ2XPes7Mzs7P92bt3Zmdu0JOe9KQnPelJT3rSk570pCc96UlPetKTnvSkJz3pSU96&#10;0pOe9KQnPelJT3rSk570pCc96UlPetKTnvSkJz3pSU960pOe9KQnPelJT3rSk570pCc96UlPetKT&#10;nvSkJz3pSU960pOe9KQnPelJT3rSk570pCc96UlPetKTnvSkJz3pSU960pOe9KSnq5paV+hS7oYb&#10;GhUwFy93uikyMrKoFC9f6fp60pOe8udUQHmubzKi9HRdT/eU6enNsxuNpRtwYW9o165doX4DUoaP&#10;Gjtuw7RZszc88ugTGx594ukNjz7+9IbZjz6+YeZDD2+cOnPmJ1OnzvxkwtSpn0yYMnXjpKnTNkyc&#10;ZNW4SVN57pY1jzXNrklKHpQzbuIkRVg24saOs8WLvGZ+pNnTZZpFMl7dnj2fsm98HG7NNKXGGZL5&#10;DRnHbaTJdVjTZm6YatGsDdNmzjbE5x5zxFllXyc75bQub28ab2NmdnkM2Y/P6djd11eRcm4RFlLC&#10;lnOvnG/rtTU01pQ9Xojzjx03UUjGyfxCIt2UuWxZPwfJddWwpQyE1WU1H4dH8X5lqbGsUeMMOaWb&#10;QlkyrG7HOH8438Z5FNfCdk1c18iVpt5/5rWf+dDGGTMf/mTmww9/8vCcxzbiuX/i6bkbnp4LPc/h&#10;Z5gBj4pnJD0jY37nzp3jBDl44hdDCTOop/wwxcTEhPGswJSpM96fOfuRLyZMnPrF8FFjtmdkDF+a&#10;njF00aDBg7elpw+ltCGswYYGpQ2hlNTBNGBgKvUfMIj6sZL7D6SkvgMomZWY1I/6JJrq05d69kqk&#10;Xr2TqTeH+3BaUnJ/SjTVJ5nzcFzvpL6udAhlJHKaKMtU70QjjyEur7cS5nkvzBMhd75efZJ42yyR&#10;J5n3ibfB6mXmF+k8T+S4RN4HMRdhbNPIK8oT+8P7jDkLx5DUFxpgHvdAcexJ/Yxlu4xjNfIjX3I/&#10;zq+Kz1/f/imWOCz3HZBC/VNSaUBKmjjPUohHej8WroEMQ2I9VcjLyrS+iDPUtz/KcMdnKkOR2H9x&#10;DIZcx4ljFOdNOUemXNeRz6U4r4rE9TPPM9KRt3cSXyu+/riePc1rpArxvcxr7bpGiLflE9ee1RPi&#10;ckS6GYd0xCHNlZ+3K+4Dua+ybJYRb+yzkT9J7CPy4p6R+y6VJMOcF+rD+2sIz4S5PX4uIDwj8jnp&#10;2SuJevTsQz14WQpxIi+vI44Fy6zeeK64TOyXcU8q14PV17yX5HI/vsbqfQD1x3PMwj2G59oiftZT&#10;0zMofcgwGpwxnIZkjKCMYSNp+IjRNExoFA0ZOuzS0GGj9o4eM+GLiVOmfTFl6qw9c5546ounn5v7&#10;xSOPPvZacHCwV0RERGmDOHq65pOvb4yfv7+/r7nomh594sm5U6fP3Ddk2PDPUlIGvzYoNf3VpL4D&#10;f8UN3K1nb3rgwY5/tG5z/2+339Hi90aNmlKtWnWocuWqVK58BSpVqgzFxZWk6OgYKlEiikpERLoU&#10;HhZBYWFhFBrqVkgIFEohoaGuuDCpsBIUjnVLlKDIyGieQ1ymS+6yI1B+OLbB67CwrlR4uDk3l0ND&#10;I8Q2g0NCDAUbCgwKosDAIAoIMBQYGExBQVCQKbmsKoSCgnnO6wcFhwqh7NCQcLGdsFBsM4IiWNgP&#10;qQjed+xzRAQvQ2acOCapSD5GUzj+yMgYcV6jojCPNRTjIJkm0uMoSqwXS1GsSF4X5aAMhI14LKN8&#10;VUY+cd4VifU5r+samHnFfvKycQxmfnPZOFYO4xgznQM+PxzGecL1kemh4rxhmc+dmR4qrh3Oq3nP&#10;iGtoXMcQ8xpaxWlC5jJfKyElD66xcb15ztc+kOeBWDbvA4SDzDyBuNZCnIfvB3dZfN3N+wH3jyhT&#10;zAPdCjAUYMrIZ6QF+AdwHGSE/R3k5+fPc0iJ42Uj3lyXpaYjv6VsbNc8Jnl/u8XLuP/lfS7vafO4&#10;QvgYQ+UzivuZr0kkX98Yvr/i40tSyZJlqHTpslS2bAWqVKkKVa1ag+rUqUv1GzSk225rQW3atKOu&#10;3XoJQyNlUDpeDJcyho/cNXL0mK8mT5t26NE5j21P6tt3TkhISLyJIT39w6ko3qA8v4mt9SI8LzCB&#10;v8uGjRy1oV+/lAn9+g1KYWvi6y5devzV5r62vzVt2vyXatVr/Z2QUEoAy8fHl7y8vMjb21vc5JFR&#10;UXxxy1KNmjWpYaPGdNvtd1CLlq3o7nvb0L2t76N727jVuk0bat3arXuFWpuyLd97L91j6t57sWzG&#10;3cO6G/N76O67WWJ+t3tuqpWqVq3oLqm7DLW86y5qYaplS6ilMXctq/Fmmpl+l5AsSy4bEuuzWnDe&#10;Fi1ausVlQHe2aOHWndCdjrrDlGv5DsxbmPPLl8yPeWbdIXQ7X7Pbb79dzG+77Xa3bMtGHg43v83Q&#10;bYp4uXnz5tSsWTOLmjZtSk2aNKHGjRtTo0aNqGHDhnTrrbdSgwa3Uv36DeiWW26henXrUd26dal2&#10;7dpsNNSiGjVqUvXq1RkWVYUqVKhI5dmIKFeuHJUpU4aNiVIMl3iKi41j0PCLiu9BGANsFfJLIpxf&#10;GIahwPc5QzpIQM/Hx4eKFy9OxYoWo6JFigoVKVKEihTOrMKKihTmfGa8EVYky+GwNb9NhTgeEstK&#10;WRxXWErNf1mS5SjlsVCOLEuGcyo7cx5rmULmsRYtUoyKQXweixUtTsWlihUnr2Jehop7k7eXKW9f&#10;8vH2IT9fP/GygIHBL4S/69S55Y/Wre/nL48++Fr4Oz19yMXxE6YenzF79vN33nNPeX6pFBe00tPV&#10;TdHR0f4PPNChdXp6xvupaYPfTU4eMLpbt15b7mv7wKVmd7S4UK1ajb9gieECFSpUSDw8eJB79+5N&#10;gwYN4rcxf8r150+8vn2FkpPh1kikPn36UM+ePalbt+7UrXs3nnejrl2hrtQF6tKFOnfuQp06dTbV&#10;KZM6Qh07XhN16NBBSA1LtTflWm7fXkgNO+rB9vTggw866oEHDD0o5g9kqXbtnOOFkGZLb9eu3VWp&#10;bdu2jnF23X///TmqDb+gc1JrfjnnJLyoVeFl7STLC5tfzqosL1XzJdyCX5pZyXjJyReZVfIlhRdU&#10;c+XFBMkXU4MGDYTqQ/XrixeTeDnVq8cWax2qyQZOtWrVqEqVKlSxIl5I5YXhU7p0aaGSJUtSfFw8&#10;xcbFUXQsf1FF4ysIXzGwjPlrIxRfBLCoYXGzFc4Wuo8vw5FfTDCo8HISLygGaVHxknK/qIyXVWbJ&#10;l4+hYoZ4PchY3y3neAPoqgTcpQB5e5xNogzeflHeNlSsmCG8EIoXZUOxuI/4IsJXQMNGTalDxy6U&#10;3Lf/7+lDRpwbP3Hy6fETpw0yiKWny56CgoLCu/XoNT1j6PDvUwalnerZO+nvzl17/NXq7tZ/VK9e&#10;8298DhcuXJg/hUMY0t1p3PjxNHbsWBo+fLjQsGHDhIYOHUqDBw+htNRUAf2BAwdSv379BOzxIujR&#10;owd179GdunMZAL0B985CmaDe0RnqEr7OQrqRxw1ghI10GfegADILYddyZjhLPWBKhF2QtQK7nSqG&#10;sZAIu0Eq8mWRBrU1ZY+XcgKxKglehO+7777LkgSxU5w9XpWaJztoO6VJXU0eueyk7F4I9peCuqy+&#10;HJxeEAirX0FZSb4wsnpx2OPlS8TyQnFQs+bWryD3lxBeOMbXkF14CckvJMj1QuKXkXwh4WWELyW8&#10;kPClhJeS/FLCi6ly5cr8tVRevJzKlTW+lhISEiiOX0qx/FIyvpTwlWR8HYkXkb8/+eJFxFZ6Mf6q&#10;L2a+hAwL3y7EI53DEMeJlxXSsI4J/kD/IP5aq8BfsHdR5y491g4eOnLVhMnTLvXs2edZPz+/GDCM&#10;X3wBPCuIsJ5sU8/k5DKpqRnzUtMzLqGyr3OX7nwztuQLWpYtdh8KCAqigSkp9Oijj9Ls2bNpxozp&#10;NHXqVJo0aRKNGzeORowYIeCenp4uwN6/f3+XBQ+w9+rVS1jwABtu2OrVagh/XVhYOPn5BbAlwjeC&#10;uAmKuywHi+TnLOZmuBA+YwsWoUIQh4XM5YKmRJjjIaSr8YULoTyzTJTN23HfWKZw88l94Dxye3K9&#10;woWKiXKksA2kuZc5XVpKEC+7rCb7shSvJ8rG9kRYCmU75L8KFS2C86xKppnL4jo4y1jXWp6TYN05&#10;xbvlLk+qmDl3b4fn4hoYYdcyXxu57Ja7XOO6GfmKFfOyXk9z/WzjhJT1IJkPQtlyO/Y0VTJN3SdT&#10;8pjVY5BxUvb8Mo+a11KuuV1LmpPsaer6cl1ViFePU56TKxbOqe28WgQOZJ2O5xPunpjoOGrUpDl1&#10;7NKNBg5KuzR0xKjziX379+CvosIm0vRkTjelpaUVHTdu4gOjRo/7nk/S/k4M9+a33UGlS5UVvsq6&#10;/JafMGkiPfXUU/TYY4/Rww8/TDNnzhSAH8+W/JgxYwTghwwZIix2gB1WMiwDAByfhoULGp92lguW&#10;zc2Ch1g+yJeropAsU8qSJ6sbxx6f1U0o4yF5I6rLquzxRri4a9kIu5fdeY04+7bl9uVcSq4vy1Dz&#10;ZpXvamSUo+6/tXy5DXucut/2sJPU9f6JrkEZWd1LclnCL6v8WUjc27yeVHaAhyygNSXT5EvNKa9T&#10;nNgHM17uh4x3zK8K65rrW5axrk1qWiZZzhVfJ56715PXP6v7zFyfBdjjSyEhoSQ1Zti379CZBg8Z&#10;9uvIMRNagGn8xXtz5A2irf5/d6rRqlWxxH79mqWkDFmdmj54f5fuPda2bHUvf5ZVEq1Zbm14K02e&#10;MoXmzp1LTz75JM2ZM4ceeughAfhp06bRxIkTKSMjg1LYuodPHZ90sMZhZVouHN8QrhsIy/JCiYuq&#10;LP9DuSCv3oC2PDlLvaFwgznFq+lZyZ5HXc8db4W8jOfPW1e8PV3N5xQv5XRManlXKlmmLEsu27dh&#10;l0xT8zrocq+XzOeQV1x/W5yQmd91P2aTx1KuDWTZ5sfczO/ajhIn4jkspULdDnixjsOyGi/XcX+5&#10;GF8vWa0j11Ml89vT1GV1fXs+Q/JrTd0nax77eq7zIpatX3tiWbhpOM08b4bUewr3I8eZwjpoEVSu&#10;fCVmULWenTt3S+mXMmjNAw90aF85tPJ/t3L2lltu8e7avfuQkaPHibbOD7TvSHXq3CKav1WtVo2G&#10;ZAyheS/No+eff56eeeYZevzxx4WbBoCHayY1NU1UopYqVVpcAHnxcIGdbggZJ6RcoCuTHRbmsrwR&#10;LGnXQuoNpW5bhmU65pejzHkB+aI8h9zxyKfmVZflPtiXZViNswtpUvby1bSs5FSmXTnkc7pWWMZ9&#10;IeNlnuwk87MkEOBesoCBy1JhIfIo62WSvD8Rxn5kl9fcd3nfq/e6hJxanoxXAYg0I+wGpRqfdX7E&#10;Syi6wzI/JLetrqumG+up5bnDctke55SWedvWZfc67ngjTh5zdnKvL+Q671nfk+HhEVSrdl1qdXdr&#10;6jdw0I7evZPrMu5uZsmfNf/9EwP6psSUlOjhw0e3HDZsxFn8qHFXq3uobNnyhHbqqNR7bf58evnl&#10;l2nePDfkYcVPmDBB+NpR6YX2wLgQ8gKoN5Rd6sUSN7wp+cC4lm0XzCWZV8BIxpsXWaa58mQn9cZQ&#10;bxA1bJc9P+ZO4cuRzK+u40VFeG5YoNZ4a1hdtqc7LTsoy3N0BeuqZajh7PKp8bgHcC9w2HIfmPeG&#10;mscSVuLEeuayvK/skmWpeWWcWparDDUv4s19tq8v8sowywoy69wuxFvzOIFNgtuqzOW480LyOJzy&#10;25VVulzXKrlf2aVlpSvJm52U/TTPu+Wect1jxcjLy1u00S9bXlQS1+7dO6nNPffcgz/y/xtdLADw&#10;gwcPazxg0KAP09KHnGjfqevKhg2binbEFSpWpAEDBtDrb7xOr7/+Or366qv0wgsvCDfN9OnTRWVq&#10;iztbiB87cOLliZUnHzeZvKDyhpFploukSFwguSwvmCrlQrou7mVI5JUXXkr4/gCzrIBmi5flWdLN&#10;MjKlZSOZ1yn/ZZQjXRDy+DOdA5nXTBPpZlym/PKcZyezLHmcsgx7WVktu66tfVsyzpTM55KZJ1M8&#10;K7t13fecGwhiWdkXlxBni5flWe5R7IuZT5RnhtVtu9Pd28xZch9zkjuv3J5U5jINqenusGEtG3Kn&#10;qccs42RYFeLV9a357PvspCvJm73c2zeXzWvkkuu+ZTZxeoB/IBuiQQ8GBAT4MPqEFV+pUiV/nv2r&#10;QX/j6HETW2YMHX6874BBx+CeqVmrjvhjEM2wHnn0UXrrrbdowYIFNJ8t+RdffFEAftSoUXTfffcT&#10;/qTExZYAcZ9UFp98+8OizmXYLnVdV1ksNV2EMTfDlnVkHjVNLqv7l11YlYyHZHlZpVvSbC8Iltxn&#10;e35XPPKpaVJmvFzXyG990Cznwcwn8qppchlhM96ynikRp4Tl/rkk403J9e1p4ho75bdJxtvvD6d7&#10;RMbb17WnG7KDQY0z8oj1eB/d69jLMfIjDttT80Fu4Blyl6/KXc61VNbbtG/PPE5LHNaV8W6p6W45&#10;xatxmcvOXtfyfNj3QxHuS3Fvoj7QyOPt7b02MDCkta+vrx/417Zt1xJs3eMnT7hv/n3TyJFj7h05&#10;evzF5L79v77v/geoYsXK4m9UtKWez5b7okWLaOHChQLwsOBnzZpFqampVKN6TRe4Msl1Yg2pJ924&#10;IG4hTs2HOAtwZFksWQbi5bquONv2RH5zHRHvtH8cFnnksrmezOdKk2U45BGScVK29V3l2MJqfnEc&#10;MsxzEVa2K+PEcSMs5sYDjjwyTpRnm4u8CJtzmQ9z+zWQ66jxch2xfSXNnm6EJXiMOHdea7xdyJeV&#10;ZB65f+p6WHZax/3Q26WmGXlRTuZ1ZJwar+ZV4y9HV5r/Wst5n+V1scdn1rXe/9w+H/J43feJcV8b&#10;6cWL+ywODg6/nREoWtk0atQIf/BD/y7QN2rUrcjwkWN+79d/4Ok297UVfcignwr8/PPhhx/S4sWL&#10;6e2333YBfsqUKQL+cXHxBkQgE2iZlmWceZKtD4dVWT28drngZotX07BNV7qaH+EshH3AXK4j84p4&#10;JS47ybLUsCpZFsJiHWVZSsTzeXPlVfLIykMhjrPkwXpOEunGTe3KqwhluI7RlD1NjZdxch1j7n6o&#10;jDg3zGUc1lfjZZpU1nHGOjJO7ovcH6f13JL7pcopPqu8qtRyc87vPidSl7fetZKrqwGHtMuXe3/d&#10;59ieRxH+z7gG/2hcO8l9NiTuFX4mjLBxjXy8fF8NCAioEx4eXsxEIqZ/V1v69IwRgwakDP61zf3t&#10;xN9ifn5+4i/LD5d+SB988AG9++679OabbwoXDSpX8ZccOjayQN0uFfCQPMGsTCfdQU7pTg+2Pc21&#10;Dm/TnidTmpoH4azE6ZZ1lXjXnKXumyus5MV5kOmIs5wXJU0cC5bV/CzXObHFW2XcuJY4kd8hPpM4&#10;HT5Lzi+35dqmIjXOncf9YKEccQxKulzXdbzZyF2mXNf6wGa9jjWfNS4nXUne60NuyHvw2PIN5J3u&#10;ATUO9418JoqRdzHvtwMCQm5Dp4smFtGtMf6MvdHsp+u6nQpMnDgtcUjGiI3tHuxAFStWIl8fP7q3&#10;9b206N1FLisevni0pkG793r1bmF4Z/YxC2CpkvF8MsWyOKn2h9JIk8tqulRW8VB2aQJsLLkdNa/c&#10;pgWW9rzm+jKPWoacy/VkWB6n5Xg57JRfzSfDMo8rjiW3KyXS7WWqMv2NCMs89rwoV4ZdZYq5CXlz&#10;WUrNZ18Pc6vkg+O8nuWYWfYH0FhHxhnx6j4YUtONPNZ4pzzZ6Urz54E8Cc9rvS1P7rvrXlBlpOG+&#10;VPNKwMv44sV9lgYHh99hgv7GiIiIqNDQ0JC4uDiehYYYyLzOpvETp6QNHTby0oMPdlpeu0490YdE&#10;w0aN6I0336Bly5bRkiVLhJvmlVdeoUmTJgvACwioUJcwt0Nd5sEySz6k9gddhaiMU/O71rEty3Q1&#10;bE+XgFXjRfnmNl0AxrItr8stgnQlXoZFWZzuOm6R1+jUSVTucJwErswv1lHCQigD8cq2VMntQviR&#10;DL9ru8t1w9TI696emi63L+dZnV8j3nrzG3Lnw7LchrHsLkdKzW/M3eWox4ntuffZSDfkjpPlQLJ8&#10;dR2rsktTlVM5eaVs9smToLzW20JZ6GrDKc0mdO8huvhwSLs8yWuryimfcU+KZ1WJg48+NLREY7MH&#10;y5uioqIiUDHLy66BS66raeS4cdt69k78u2nT20V/0OER4fTkU08KwMOKh5sGTSUB+Dr8EhBAUqBm&#10;h5xlWY1juR9g9wNrj4PcsLHmUS+ajLPLnq6uI+NF2bw/9jT7NmW8qyxlHRGHY8Kx8XGKXvv4sxjw&#10;RU9/optUfmGiTS4k+txBk0NeT92OLEvG2fdLwtHLi8sSZfqKcqHixb04jwpGrCNvVve69m2686rb&#10;UePdD4AMu8twx6nrZi7LWN+d5l7Pnt+anlWcPV0u5xddq33Kj8dm07V+AdiUCfLXfHvWe0g8w+JZ&#10;lvcsP8NFvJ9VXDQ3Y/AjLNt89vl/Gjtx4ogBKWlP3Nv6/t/i4hL4gIvSiFEjafny5QLy77//vvDD&#10;ow18ndp1GWamiwYnhU9StiA3wziZmLvWMZdlml0yTc2jhuVyTvlluiojj7yQ1nhrHmfZLXsRZsn+&#10;vwFy9JOPgRjQnw/a4fr7octXY8AGH28/AWqcC3mzqeWrkvuDfHhJ+DDcBehZALyPj5/oW9uyP5b1&#10;5DJvR1j9TmlS7nOixrvWd6UZYUP2MqySea153OtmXranZZcuw/9CXS3QLmc9pzyXs55dV7POP1Eu&#10;bw/3qItd5jNdpHCRvd7egXebqLzRy8sriC352gx7uHGuj7Gme/bp22Tw0GGL27fvvL5GzTp/AtaJ&#10;iUm0cuVKAXlUtsJN88gjj9At9eoblqgKeehqIK/kcz/Mbsn11bAaJ+PVsHhxKNuWaTLdKivQIOPF&#10;477g1nibsB1FsuWCN8PXzxej52C0HIwEZMgYvccQoA/YA9Q4B2L/UI5tG+r+QwLwxWG5S8Bj2VfU&#10;nfBXpOO67mX1hramu5fd50SmWdfFspHHnTdzmaoyl5U5Xi1fTXNLTXcKZyf7Ope7nqrLW8d9LqSu&#10;ZlumrhZol7OeU57LWQ9S813uOteJ1HsSzyOYxobbaY5bEhBQItLb268VI7NQUFBQqTJlynibg4/n&#10;/2n4qLGLunXv/eUdd7b8wxgGLYSWsOX+0UcfCSv+vffeo6effpowko+Xly8fuAJ5O9yVsDhROGkc&#10;tpw4RcZDkLNcZSlze9h9sexhQ2oZctmSxvsDGRfb4aLbJF9URYt6mYAvKsALa10C3pctdrROwqAN&#10;EPrNxvBnEvaIw0AH8iWSaVsoX4nH+fdmFXeB3QjDdYNmrpZ1hYxjQdh9TtTz4l6W68iwK848J5As&#10;R5ZpiMPmF4JcTy1PCseYVZp9XTWfEVa3r0ruv7F967Iab92Wc758KAD0Mv3XHtO/FPLGM2/eH3ju&#10;TLZx/P8KFSp8qmjRoq8VK+ZbPTAwEN0eFA4PD4/2ZhOf52UNkubTacSYcdPTM4bPv7/tg+erV68h&#10;PufHjR8nrPgVK1YINw26LUC3wBi30rElDcQnRYhPkAt+PFcfSrGMPMjP4awgr65jiTfzG+XKi4M4&#10;94UyLpYap6yvhOWyW+q6kHtZSl1PzuVxAPIYvhD93AO2GMMVEAaQjeHKfIVLBSP1BJvjXErY46Ug&#10;feru/XLvv9w+toNyvBnqsN5F2QL4bNFzPMqW+yivA8oxpJZpyGk7cn25TUi9lobU8+S8DmS/D0RY&#10;EZal1PUgWZ5xDG65ls0yVN+pWFbyWvbN3I5c3zh+47jVcyLlPi95rH8RRPO/zPsF9xEzSkJepvN9&#10;cyk4NPQ1NtR6MDpvjoiICGRLvkRYWFiwQdP8ORUaN3HS1s5den7bpEnz3wGJ2Ng4WsrWu7Ti33nn&#10;HdEnPAbUtnb4pUg+QMpDZH/Q1Djx8Jth14m9AlkfQMSp4azLlfH2dCxnLlPGW/PKeDnHcQDwOA9w&#10;l4jBjWHBM+DdbhVA2ah8RbrxtRTmAj3i4HaR2zPk3h+ERRyfX2H5m6CXwjb8fOH7Nyx5uW/2sFx2&#10;l2uNM7aprIObXYZdMipeEZZ5LesoQo+Zvtgv3mfMffj84BxZZQ4eLWUOFC0Gqub7UQ5YjXMqXF4c&#10;Nl6iOHf4GjKGtxPrKGFjGYNjB4syDRejcY/K43Lvuzxu9zm/9vrn5Vvv0ez0D7Z1rV8qV1teVus5&#10;xWeV9x9I3sP2+8PLy/uYv79/RVjxzE8xpjXfaz7mcv6bUlPThwxKG3wS3RZgNHQMmfXYY4/T6tWr&#10;hS8eTSbxR2ujho04DX2W52DFm5InSH2Q1DhVMt2eR43PLHkxnNKcy1XD7m3YL6i7XBkHoMl1M5WB&#10;4+U5IA+Iww8vQCMGeTZ85/4+gXT7bXdSlSrVxLnyYcsb3ZtGRkaJucua9/cXIHKVzTK2ZzzcQrw9&#10;AAuWv49PgAF7lq8PAIntwpJ3H4+7DPd+25fd+YxtOKVZJfMZ2zHOl7JNXH+WOB8MbflVYyiYQjEg&#10;Nis0NFQMEIOxfjFgthw0G3MMDQexlSSGipPDxvEDJeYY37RUyVIiHsLQchAG48aya1BuzguVKBEp&#10;XiD2e1buszxeeSzGOZDh/5iuBTBlGaqc8mWnrNbjuExNKrPKm1NatjLuC6vYwCnmdSk8MvID/6Cg&#10;3iZGC0dHRzPj82lLm6kzZi7vk9Tvr9vvaMHAKcEHUURUssJVs3TpUvHTE0Zy8mV4ZQl4ReITh0+G&#10;XfaTlVWaEed0krM68c7xTtuUUtMksOz7IpchYbUqQLCI4wEL7IO00mFtGhaq4aIJYMg3bNiEKlWo&#10;xststTKcw8NKMIxKiU7cpEWKdVFhi3LlfljF+8nbEu4gP2wjkF8qUIAhjgs0Ia+u57TP8rzJODW/&#10;sY7RVhjHbrzk5Hk2zpe6viuMcs3zAWGwaLzwAG4JbMwleAFvCWyMAwow88PiigOkkR/zcuXKiUGs&#10;JcArVKggBrdGHOBeqVIlMeg14pAXy5BcD3MMeo0Xr3GvWhsNyPMkj8U4D+pxusNalyEJVlVO+a5S&#10;V9Ru/iq2b3kmzPtD3CMIc1l87xzg5zsevniMD8vz6ozTwjfkxz9hR44c827HTl1/r1uvvoDUo4/O&#10;cbWoQWUr+oaPiop2PxRZyXxYcBKEcEJMOVnCdqn53SdbzWO9CJnj3XmtZfEcF0aGXfHustR8UuJ4&#10;OE6VvWxI5OPjxzoACKAmfPGmK0I0c+RzFxoUQWEhURQdU5aiYipQdGwZBlsFBliCCXnDmsdLAduy&#10;b8e1bd6OgLx/kIA6wobQUoe/IhR3jX1/1WOR0Moqr5FmpBsylmW8PHfGemZePg/Cl8lxOC84fmmJ&#10;A9QAtLDAGdLS6i5durQAvApoDAYNAdLIhzQMGi3jMGA0BpPGANJy0GjEYehI5MVyjRo1RBgvA5QP&#10;YVv4AnK6l9XjdB+bVfI4jWXjHGldhgDYrCqOrwLAnpF6fc3nA/c2C3GFixT9snDhwrFsyIxjjKLj&#10;Mi/+Evf1NZpU5v0E/xHPCo+fNOXllLQhr911T+sTpUuXpUIFC9Ebr78hfPFw06CyFUP1XY4FrwJe&#10;hMUDk1nyhNkl1sVcjTNPslNcZql5rGW5l42H1Ao5d/nq/stjQLwbjIbksswn8vA5ANQk5OEbh+An&#10;R1pAQCiVLluHatW/h6rVaUmVKtdgYFVh0JW2NK0E5OV2nIQfqCTk/RnycNFAgLzbXWPktR67e5/V&#10;OOSRssery1kJ+dTzoV5HhHFMsMylBS7dKgCuBLwEsYzDMoaFhAUOAeSAuIQ+IF67dm0BccRhuVat&#10;WuIlINeVebFdbJ8tLb4+/ALlfbLctxDixD6rEM8s47jkMo7dmm6Py6m8/4xUkMuwXfZ18pXkdTXu&#10;d6hQ0WKH+SvzVuYo+pvHVBzNK+GfN5fzfBId4k+dKlw1l5o2u/3vkNBw0Qc8rHe4adAm/tlnnxVA&#10;ybKyVZV8wPHAmA+N8eAYkidHDauywMEl+ZDY81sfHnuezOXI/TFcEFgWec39FHnMfVePQe6TPBYp&#10;WaZcD2XhHMCSh8sFYAsOChGwDwwMpgBWcFgCw/1eqt/0QapT/05R/1GxQkXDXWMCXrhrVMib21cF&#10;yIvmmQx5fCXAhw/hZQIXjoS8up/Z7b88Z5AaL+W0joh3Oj+8LOLNPDId95DwvYdHCJdgeHikOS/B&#10;cQhLGXFucVxYCQozl8PC+GuIhXqMEhGI4zCXi7IRRlpoSJio0DYqtk0Fh/F5lf8P8PU3913ur3u/&#10;7fcVzot72ThPatiebpValtOyIeMcyW1LZc6XnbLfj6x05du5BrqWcM9u/WtRvkuZ74PChYv9VqBA&#10;4XcKFixYoWjRolMFVfPj4CJDh454rWOnLr/VqFmbHwJveu655yx/to4ZO8Z4GByALiTDfNCuuT1s&#10;yriRbeJ8kLjREbans4wTbOZRTrJrPZYs353PqqziILF/2F8+FnUf1H23y7EcXh+Qh/UOYIcEAy6h&#10;FMovT7gsSiaUpMqVKrP1CVcEXAnVqVzZ8mIwYUA+iOdGM0rjxygpsR0zbGyHIe8boLTawc9QBuyF&#10;u4ZfFFjHtb9YV102JcsVc3tYkdyu3AeX1Psgm3hcM/FyVdOF5Nch5jAiVCn5Mq0jpcQjD/ZV7LNx&#10;j2Q6Vpa8VmJZ7g+H7XllHmNZ3nNOQl4jnBMwZXlG2Fg20sz9MfO5pebNHG+VLANpTumXI3W9qy3j&#10;nyun82jRlUAe4av+1yDzeZWQR8dl4eHRNUyk3oxOyyBzOW+nIUOHzh2UmrqkdZv7T0RHx4kHB52O&#10;AfIYDAQ9TOL3+UwPlF3yYVEeGgkMGYcT5AgRpJnpwqo2y3Pf2Lb8Nsl0+YAKoRwzXqRhWcpcln5j&#10;xzymHPfXlHHBjbBrmyzAVkLe8LOHiBY0sTFxVKZ0WdGjZ9Wq1YQwPq6spBWWPK+HpoSiBZMsVynb&#10;fc69LBY8tgkXD8KIR5mWddWyWPZrkykdkvH2PHLZtS9ZxNmVZR4V2tncZ+jjxyneJncnbbxsblNe&#10;M9dxOwl5zXlWeRCvPuRSrvJtUu8RY9ma3whb5c7jnsv8ahlZSS3DLft6xn5Z43JPzvuUR7KD/4ok&#10;z5t57goX/a1w4cLvmDhFXzZFAgMDI8LCwmrxciEjOo+nJ558ZlFqegbd2aIVRUREUePGTYQPXnZf&#10;8MQTTxgPe7YPn4P4JIgHSoaVZVWuE4ZlnouHicOQ/LnFXp4QlhWJ9VTJdUyp8dmWgfUgPi7kkfsn&#10;8ijrWPKqy+Y5Mdp4S9CzRR8SRvAHly5dhiqUryB8zHA9yBY1hksnSLSOKVYcLT/4fMvys5Ds4MxJ&#10;AXCv2fdLWVe0flKWLXnVOHXZPLYcl69IEuyqnPKxLncbcn9Umccnr6HjssxnyyPLQJzr4WYZ8JUy&#10;0qVE2Sx578iy7OlGHqMM9V6T23AruzRD6n4Y+WVaVsuXEyfD2cVlL2OfnNOg7NJyRdcE8uayAflF&#10;jNICxYsXr+Dt65t6ww3BXiEhIaEGYfN+Kjx+wuTFSX0H0C0NGgr/8eTJk4WbRv7deuutDZ0fJFXm&#10;QyDEJ0Cdq2CEZJqIZ4kThrm5LNZR80IIq8vIAyGfmq7KHm+u51oXYXXf7fk4DXnkRZVhy36Z+exC&#10;XlTuSbeJsNJNkLtltKSRkBdt6jkvfMbu/xAU4KnbNIXOyAyoe5kywsJdhK8B7KvcX7UM9Rhk2J4X&#10;UvOp8TktW4RjkF+CTgCX8Wo+e7p039jTZDrP1X2QYSfZjsl1L0CyTITl+VCEay/vAUMGoGSauDek&#10;ZJlqHMuVz0xTy3Hda+Zc3Za6rl2Wcm3Lshy3DDjJPPZ0Yz0jjxp255HL7jxO8aqs5djT1OXsy8k/&#10;suwnQ77YVn5+h/LXdO2iRYtOMNlawKx8zVv/fPq4cUEZw0e/37NX4l+VK1cTfl2M8IQWNehK+KWX&#10;XhLgcH64HCRvauXmlg+RkC0NYZww10NmStwUclnJa9kO8plypcu86rIaj7CyviVNSk2X22NhO9hX&#10;I57Ph0MeuwBh/AwlQC/hbrplVMgD8PgByovPvxXwynmX21O2CfeM4bKxQl5UkiOfPCZ1P9V4p/Sr&#10;EdYXZdjvEyxLQMv7KKc8aj5jGX/LFjeXEXYsx7UPWUimX+7xqnnVc8UyoKXEqWWrceqyPc4My3Iw&#10;F8+CuXzVsm1Xluku34AT0mScKmvezHnUF4A1jwFsNYy5zGuFeWYZ66pxaplqvKGcystNyWNU9BsD&#10;fmnLli3rhIaGxpp4LRQbGxsTEBBQwlzOm2n8+Enzhw4fvr9jpy5nS5YsTb5sAaLzMVjx+Plp5syZ&#10;JuT5hrkcyRtMudEkiIVsaSJsl708KeSXD7Zclmkyv1quyMf5ZR5LvCKncuzLmWQDjF3K+oAT/rCU&#10;rhu7EO/ywZtQc4RYFtuE1Y6/XPFCgRDOcf8g7B+OXYZdx+u03csoT8jIi2OWULZKloV0CWxrvFVG&#10;ugS7ex01j20f5DXPFG/KHp+VkFc9P/awvG/s59Ce5hTnlO6UXxXi1TQ1vxIvgCrjlHg1r+tZRF4W&#10;gGrPhzxWiLvD6vp2ufMZAEScaz2WBCPS5ToyXgLdWNcdZ8+XtXJKvxbCNqTccX5+/l/16NGjOWMV&#10;lntB9GXDKs3QxwAjeTKh6eSNL82fP3/UmHHUoWMXKlmqjGhbjK4LYMVjYO47br/DfdNfifgmEOKw&#10;uCGk+GSICybTnWQvC3JMy+IhV+Uq13zwHcsx45ziLduQYblsl5LuKs8dB4vbB10O+Jvt5tnatrpm&#10;JPDcEMsMQfv2zO2Y2zLA6iS5jpEvU9hVhilxvtTtynXkXEpNU5exL1hWy7CWJ4Hthra9DHd+eR7U&#10;dezHKuPdkHeX637hyG2o27LHmZLnJNO5YdnvYzW/fX2nNHseNd2+rMbZw1JyX3gO4OBZc+WTeXlu&#10;eRYRL8Pq8ZhhVz6EZTqEPFJqvKlM+S9Tcj0D8IC7GmeVG67ypeCOl+vnnuyAZxUu9re3t//2bt26&#10;1eev9XC23mHRF480xoHNs6kg6+ann3t+fsbwkdT2gQ5Uukw56tu3n2gyuXDhQuGqQVtrVH5abqjs&#10;pN4AUHZ5nOKyWieTjAfbOU1K5lHyWbZhXd8AgZom5YaNCg6ZT4DF0Qq3Lxsy8st4p/xWSXhlCXAB&#10;NTUO62E7ahwkj0stX8bLNDMszpNc73KE9azlYvvW/TbS3MevHpuzrNuwp0lZ88h8Ms29H5DMZx6n&#10;kMxjjXPdK657xlzPEneVsq+vLsuwmp6TGDoiv5yraUpZLrjLfHYp67nyXqlQtro/9rBTnH17Sj4B&#10;cKTJMEsFrBvy6nJuw966D4ULF73E98dbbdu2Db755pubFi5ceLaB2XwwzZr98Py0wRnU6u7WhOaT&#10;M2fOEoBfsGABzZ07V/iJrxjyfALEHHLKk0ny4XR6AJ2k5leX1TLsedzr4mE2HnbrOsaDDtlBYuRV&#10;4zPLR8zV8mT5Mt6az7DejTi35Dqq5DrqvrmORfjgjTgnGWXI/ZHnQE1z55HlW/O6j8NdjnqszrKf&#10;S3e8NZ8an0lo/y+25f7SUdPVdd37lnV5Ms2QcXzyXlD3FWGjLPMc5HAvG/nlsrqufa5IPiOWeOyX&#10;ur4qxMl0e5o93ZbHvi28vB23fwVS18fcqSx7uirsoyusSMahfLkNmUddVuNMSajblyE1bKRZXwoy&#10;7WoFyLNeA1MZ8ncVKFDgZQFYYypsKm+m8ZMmzU9JTaemzW4XTfzQXw26E37jjTdo4sSJpq/YPKHZ&#10;ST3x6oWQcVnKfnMirN7MMl4NO+VxW9KZH1q3ZD73shlWQSnAyXBBt70qYCx5zHQxty+zimFdJb9r&#10;HaSZMst3pVnyyzyKLGk8d8Xb09zpxjkxzoURlvnc+a3x7nVkvFvyfBvly3hreVLyGmTOm1XYJcfj&#10;kpLX1ZrmLkdu152WOQ/WzTqflJEfx2zN6z4Pxr1nxMmwNc0tNU7mtZdlLLv3zXgJGXkgpNvz2PfZ&#10;nV/mcZcvJctzSlOVUz4zXjznOZVlCnkBYRm280GNk2F7HlUm0KVUa1+I15VhkQdlmeFrAXcpE/Lz&#10;S5YsWbhIkSINWWNMxN4YFRUVERkZmXeVr8NHjX05ud/Av+vd0kC0rJk1a5aocMUA3U2aNOWH7Qou&#10;Xlay5JU3jZT7xsXcesOaYYulaj78EgQs/PEpxPFi7qWIQepKFzJA7Mon545CyxWprNLVMMtVnkOa&#10;Jc4ez5L7le0+qTLLc62jlKHmU8+Baz3bupnWsUspA5JluJaVNLuyLJNlTxPLuEbyBahI5PE288lj&#10;gIw03CdGupJHrAOpYUjJlyktC5n7mem+c0ktM6t81jxy3615VNnyZymZT+Y1w3gmhBA2ZBglbmVZ&#10;lsxvWUeme4m5u0WXFJbdQod84mWDZRm2xPE6QrY0oczxmfnBEu5KgzUG1L1cYHfBPQtZ3S725Zzk&#10;zlu4cLE/mG+fxcXFdaxWrVrloKCgaiZiC6OFDU9h5rLnp4xhI5/pk9Tvt6rVagq3zLRp04QVD398&#10;WGjEFbpqzBMuls0LIOQGthpWH15DxsOtphs3HR5Cc1AMfnAh9MMOYTg9NCOEfL38xLIYBk+d2+Ps&#10;8U7KJl1s29ymS8o+yThfU+58vD4LYXkc6J8G67iPCeWbx+SKYynL9nOQSWJbphzTUb66DWOb4nhF&#10;WMkr8luXRR6OE8eH9XyMPPJ4M8ssOzuhhRDnRUU09g3H57rmipyuh0v27bniFan5ZZoSludGho31&#10;bOVCOG55zhS51pFluyTLMM+nJc1BxVmifHXbZliWLa8Nh8V1MdONOA4j3XL+jHxi3AGkudY3wq5j&#10;kmlYh+dY11K+TFfWtcSpy7yuaz+VOFmme9/c8XgpSSbg+XdxQjCBYY+XQ1GDEZIn4IzxIpDsMPK6&#10;GSQZZRODWn0hQALczD03zJ0kXwhu0OOlFx0ds7N79+7orExMqHxNSEiIio6Olp2XeXZq1SqxWPqQ&#10;YU/2SUq+UL5CZdEUb+rUqfTaa6+JtvKBgSEuyMtKkezFb1DHuOzkbVFxvsn8QqMooc4dVOG2jm7d&#10;3okqKqok53eYulOZy7AqNc4pXVUO6ep+ZCfso9xPNQ5zHI9d9jz2sJQ9/7WQ3Fen7UnZ84jzYc4r&#10;yrCMvxrZy82qPHmN7ZJp9jxO68iy1DQ1LidltW/Q5ZSnpsv89nVyKkM9R077YsZbriHH25ctZdjk&#10;ygc5lOu0LNeRsq8n82YlPO/lTanh8rd1cKu5EhZqT/G1mpNfSKQwFJ1ZI8VcMoFuhbshyS4r1N1S&#10;86rx4GR8fPx3ffv27WUiFlOR0qVLB0Xm1QDfnTv3rJiaOmRx78Tk38qVqyiG+psxY4botwaVrvDR&#10;46QYkMeYo+rBXRsV9w6gkIRKfJE6UsWW3anKPb2pVsch1GLMK3TfQ0u1tLS0clSb2R/SnaPmUc0O&#10;6VT57t6CJWWbtqPg2PJUzNvfkT3XRgrk+cWQkFDyxwEDBgw3EYvpJgC+fPnyedOHTWLfAfelpA3e&#10;k5jUjwB5dJYFnzys+EceeZiCg0MZ8MbnjvFmuzbCCyO0ZBWqcGcXqt52IN2aPJXunf6euFBOF1BL&#10;S0vrSgSW3D1lIdXvM4kZM4DKseUP4BfJFWPVBD0zMjY2/uSgQYNGM15llwaYCuYZ5NPSBo9ISx9y&#10;UkC+fCVq2rQZw/0R0c3w0KFDCf2fX0vIFy3mQ7E1mlLVNn2pYf+ZdM+0RY4XSEtLS+taqtXkhcKY&#10;rHJvEkVWqs8s8nZk1JUos9sG7pqEM6mpqehTvpDyp2veQX7k6DFPpA8Z+mefpL5UvkIlat++g+hx&#10;Et0adOrUyej/RFRqwF/+z96AHTp2pmfnvkCLVn5Cy774hvo9v9bxYmhpaeV/tX90OfV8ehU9yPM+&#10;z62h/i+so/ZzVlDy3LUi7LQOdD+r/aPLHNNUPfTBNlq164jQ5He2cNnLHfNdqeAxaDb4CarxYBpF&#10;VrzFkVVXJre7BoqJSTiXnp4+k/FaONg9xqvnIY8uMH18fALGjB8/N2PYSOqdCMhXpj59kuipp54S&#10;at68ufnLPSDvc9WQL1ejPnVNHUczX1tGnx84Tst3fEdHT/1CL63fR50eX+F4IezCjTFw3np6btUe&#10;x3Sox1MrqduTKx3TtLS0rq3SXt5Ir23cL4A+edHn9N6Wbyjx2TX08b5jNGbBZvHM2td54JFlNPDF&#10;9dQ5i+cez+/sJdto4eaD9NXxs/S///1PaNfhn0T5U9/dQh0fuzxm5KTWM9+n5kOeompt+lJIXEVH&#10;dl2enCEPKz4sLCzYRK7nIR8UFB3OU9DY8ZMskE9MTBKWPIRxMtHO2A35K/u88fLyo169Eunh1z6g&#10;iW9upNSXNtCbn3xFExZ+Rjv5on24/TvqwZaA0wWQasc3Bd7in3/9I+0/doZO/vyruLHUPAP4Jnt8&#10;+U6a//FXNPKNTZY0LS2t3BFAvp6BPvjVj2kcP9Mb9n5PfZ5dLZ7RyYu2ZII8nuUhr37C621iyH9k&#10;SZPq9/w6WrX7CP1y6Q/648+/SE6//fEXXeC497ceypYZq3cfdWnFzsP07MrMRuEg5hDK2XzgBL24&#10;di91m/MBNU2dQ9FVG1GRK3ThuN01EvLCXSMgb4wSFR5tItfzkA8MjIoA5Mcz5IcC8n36UsWKlUW/&#10;NQD8Y489RhUqVBLtVCXkixX1MQ8oZ/HbjMaMHU+HDx+mxfwGHvfWZkriT7pXN+yjEa9/Stu/PXlZ&#10;kO/Eb+0NfCPhbY4J89O/XOJyDNB3fGw5zVz8BX3En3Rr+SabxC8EexlaWlrXXirkR7BxtYbB2usZ&#10;A/JPrdhlgXzbh5fS0Nc+EQbbWGZBVpAfwFb+x/uPi2fdafqIwY1tOK2L7V36/U/67OsTQp9+dZxe&#10;Wb/Pkmc4s2f3kVO047ufaMnWb8V87uo94gtjzluraEBKKmEsYSemOcnqkzcEyKekpMxEx2TR0dFx&#10;JnJFZ5BG0ENTiRIlIvlzImT8JAPyvfokU8VKlal//wH0+OOP06OPPkrodlhWuhpdAVwe5EuUrEhj&#10;Zz9JP/10SlyYMxd+o+9P/0KHfvyZfjr/Kx05dZ4u/PbHZUEeN8PH+4/Rtyd/FmVhAujPMOjn8wuj&#10;yxMf0ZylOwTgNeS1tDyn7CAPi1zmA3wBV1j3U9/dmuuQT35+raG5awVfwIgpi7ZSxmsf0+g3N9M6&#10;5sSMxVtFGgzQnQx6eABW7jxCL6/4nJp0y6CAiDhHttkFyMs29VKAfGpqqh3yN7MKGEEPTfHx8SH4&#10;A2v8lClzhw6XkK9Cycl9ac6cOQLycXHxVwz5iFLV6O4hj9KCjXvMy5L1dLmQB7xx4b85cc5c0wD9&#10;+V9/pw+++JYeX64hr6XlaQHyXx07Q4d/+pme+miXcJFIyB/56bywjpFv45fHGLIG4HMT8vAQ/Pn3&#10;37TtkOHaRcUt4ocw3H/8+SItY96g8rYnr485tOizr2kJM6Tbk6uo97OrqftTq6j19EXUOHkKBUWV&#10;cmScKtE1AoNd/jkLSXcNjOiIiIgyJnI9764JDw8vGxYWFjN+0pS5w0aMEpCvULEKJSUlC8A//PDD&#10;FBODAb2NljWXA3m0QW2YPJW6PLZMnLycpiuBvAA9Ww0Hfzhrrm2A/ld+c3/N8MeNoSGvpeU5oVVN&#10;bwZm0tw1ogFFt6dWCrcMWtrAikaer/l5PfTjORfgcxPyeNH88effbKkfo11HTtEPZy/Ssyt3i/1M&#10;4v0BwGXex5btpB/PXeQXwknhSlbLgVZuP0Qvz19ACQmlHVknJax3zE0hTkIeA3kHB5eoYiLX85CP&#10;ioqqwJZ8vID8yNEm5CsLyKOdPCAfHR3rgrvRn0zWkPcLiabq7VJEjXXXJ1fmCuRX7jpC8z/eJ/z6&#10;cgLocWHhClqvIa+llW/09Ymz9Bdb1nC1egLysMwBctTj9XthLR08fpb2f386y7wp89aL8j7aeUS8&#10;BGQaKmUv/vYHjX/rU6p6T2/y8g9xZB5khzyk+ORLRETEyE7K8gTyCfDLo+J1uIQ8Wtcw5B9myD/0&#10;0EMC8rLDsOwgX7S4HyXUbSEAj5OUm5BHhQ58bC9v+NIsxQA9PtMO8k2lIa+llfeC0fU3P5N4Nj0F&#10;+Znvf0EPmy4aNMXcfOAH4eJV8yTyV8boBZtdzTBRMXv2wm/0xPJdYnnBpweFGxg++/v5qwRMi6p0&#10;CxXJomUh3DQq6KW7xvTJ5w/Io538sBGjqXciIF+JIZ8krHgD8jGXBfmwMjUt3RHkFuTRguZJhjzi&#10;cZFeWmcFPayGeWv3ZipDS0vLc0IjCwl4T0J+zZ6jwgJHOPG51fTbH3/SJgZ996dWClcOmm7P5hfB&#10;7xz/7uffCDfOO8wptLYZ8can9DLz5OyFSzR7yXZLyyCwzT8i3pF9smdLWekq+q6JL/lLenr64/kH&#10;8mPHzx0xagwZf7xWZNgn0kMPP+SCPH6GgtAzpBPkwxMqUYdHrCcblvY7mw+alyXr6YNt34oLoK5r&#10;Fz69lu84TC+s2SP8fWoaKnaeX7NXXExcqLH8hlbTtbS0PCc8j9+yBQ+wy8mTkIeOnflFtKm/xExA&#10;pTDihs3/hH659LuoGMYy/PGoy0M+VBJjGfFLmUeIU3Xml99o4Ivr6L5pb5NvUIlM/HM3TGHIm8Av&#10;VbKU8MnbIO/5SbXkJeTLla9Ivfr0odkM+NmzZ1NUlAl5HxPyxa2QL8rWfWytO10nWKrDnOX0yoZ9&#10;4ucFvFmdhCaU8/jNmdWfb5erdgz+B81afC0trbzT51+foHMXfxc/MknB9bH36Gma+PbnLo1iqxnG&#10;m1MZaHoJGF/87U9HffBF9j9D5aYMt431r38X5KUlb0D+woABA16KiIiomi8gP4ot+eFZQR6WPAPe&#10;x9dfzO2WfEhcBWo9w/DD29WJ39Tpr3ws3tpOwo8ReBk4raulpXV9Ca1r0Mqm7/NrLUp+fo34Cxb9&#10;3EhlZ5QhHX+k4g9aJ6ELhXY2z4Gn1HrGYvKxWfNGy0MD8hAGMylXrjx17NSJEkqW3Jin7prQ0NC4&#10;gICAEqPGKJAvV4F62y15E/I+PMcIMfLgivsEUZW7ezueDC0tLa1/oyrc1sFizbsgb7psXJDvmA8g&#10;DysejfUB+RGjx1KfxL5UpmwF6tnbCfKBAvIYqkseXGBkqSyteC0tLa1/o8C84r7BNshL0FshX7Jk&#10;2fwD+ZGjx4kOykqXKU89evdmyM8WA4cA8oC7r2+AxZJHk8kyTdrSfQ/zZ5eWlpbWf0jxdVq4II9x&#10;Zx0t+U4M+TL5BPJjx4+fO2qMhHw5AflZbMXPnCkh729A3tdP9EiJA/MODKdWUxbSA0+t09LS0vpP&#10;qdWkN69HyI+n3n2SGfJlqWfvXg6QN9w1GOEdBxYcV546v/S5lpaW1n9SPoERCuSt7pryDPlOnTpT&#10;2bL5BPLjx0+ZO9qEfKlSZalHL4b8rFkM+ZmZIO/j4yuaTWK8RKcD19LS0vovqNJd3Q3Iu7piN0Bf&#10;vLi3y5LPN5DHoCGjxhqQTyhZOkfIF/cJpPsfXeZ44FpaWlr/BbWe/b4JeWaiy5rHsgL5cuU+DguL&#10;qmki9yYWuhv23CQhj5+hRsInLyBfinoKyDu7axD29g91PGgtLS2t/4o6vbiJMFKeFfJY9qHy5SuI&#10;8bHLli33SVhYZC0TuYA85LnJBXl0azB6rOigLD6hpGHJwyfval2jQj6A/MNiHA9aS0tL678iQN7L&#10;N8iAvOKyEZAv54I8W/IuyOdtE0oJ+bj4BIZ8T5slHyAg7+sL2AdRmab3Ox60lpaW1n9FnV7cTPH1&#10;WpiQd1vzLsh37kyly5XfFBERcYuJ3LyD/IgxY+eOGGVAPtYC+ZkUGQnIA/AG5P38Q+iuSa87HrSW&#10;lpbWf0Wd5n1Gd4x+3g1505rP/5CPjacePQB5o+LVCvkAhnyoeIM5HbSWlpbWf0WA/INPr7VAHvLi&#10;cAXhrmHIly6XjyBvumtibJA33DUS8oEC8k4HrKWlpfVfU/tn1wuoQxL2+GG0YoWKwiefjyCPbg0Y&#10;8r2TGPJx1KNnT1HpOmOGAXkBeL8gngeRX4CGvJaWlhYEyKOrF28Avpghby8/qlixkui7xgb5G015&#10;bnJVvI61Qr47IM9W/IwZMygiItK04g3I+2tLXktLS0tIQB7jbTDoXZDnZQPyHRnypVXIo418ASPo&#10;oUlCHk0oR40eRz17JYqRoFTIh4eXsEBeu2u0tLS0DAHysrsX6bIB5CtJyOeXilf0XYOfodyQ70HT&#10;GfLTp6uQlz75EMeD1dLS0vqvCZD39TV7ArBBHj758uUrqJDHlDfuGnRrICEPH3z3Hj1ohgn5CA15&#10;LS0tLUeplrwF8pUqiyaU5cpbLHm4agoaQQ9NmSHfhyEfrUB+ugn5IPLzY8EnrytetbS0tIQs7hr4&#10;5RVLvjNDvnylSluYsU1M5GKCu8ZzoJeQHz9piuhquEfPPhQZGUXdunen6TNmZII8WthoyGtpaWkZ&#10;crtrjLE24Jd3Q76Lk7vGs5Md8t0Z8hxF3bp1E4DXkNfS0tLKWgLy6NPLXvFaqbKAfIUKlfMW8mFh&#10;JYOjo6P9AXm4a7p170URgLxpyU+bxpCPUNw1rAANeS0tLS0h6a7xYbCjfTxAj7CEfOXKeQx51ZLH&#10;GK9du/Wg8IgI6tbDDvlA4Y+HNOS1tLS0DFkhb1jzLsh3AeSr2CEPn7znmlG6ID/egHznLt0pPJwh&#10;n8knryGvpaWlZVe2kBeWvBXygYGB3sHBwV7mYu5Pausa9F3TqXM3CgsPZ8h3Y8jbfPIa8lpaWloW&#10;GT55fxPyBugF5CsalnyF/AJ5MWjIyDHUqVNXC+SnTZvGkEe3BhryWlpaWna5IC8Ab4U8eqGsUMHa&#10;uiYgIMAHoDcXc3+SkEffNcNHjKaOnbpQWBggL33yDHnRd42GvJaWlpZdAvK+DHkfE/KKu6ZLl66Z&#10;3DUcDoyMjAwwF3N/skO+AyAf6rbkpzLkw9mSly1rdOsaLS0tLbcskGfAS5985SwqXsPDw4MAenMx&#10;9ycL5Ecy5Dt2ptDQMOrKkJ823Q153YRSS0tLK7OcII928pUrG5CvUsUC+RsDmLlB0dHh5nLuTy7I&#10;jxk/dxhDvj0gH+aGPNw1RgdlGvJaWlpadrkgz2CXrWvkz1BdGPJVq1ZVIX8zW/LRPHkO8thgcHBw&#10;mID8CIZ8B8WSZ8A7QT5QQ15LS0tLyO6TV5tQAvJVrJAXhjVPJczF3J+ioqISsNFMkO9mQN5w15Rw&#10;AR4VrxryWlpaWoaygzw6KKtSxQr50NCY2LCw2BhzMfcnCXk0oXRBPsQN+SlTp1KY6pPXkNfS0tJy&#10;SYW87IUSYdmEskqVGirkbwoOjkrIG8iPHz93+KgxAvIhKuSn2CDP0j55LS0tLUNWS97wyaPdvPgZ&#10;qjMqXi2W/E2hoaGxHnXXhIWFxcAnD8iPEJDvJCDfpWtX4aqZMmUKhYdpyGtpaWk5yQ55tLAB5EUT&#10;SoZ8parVPmPONjSRC8M6wqMVr7J1Ddw1sOQfFJAPFZb81KkG5CM05LW0tLQclcknzwLkq1SuIn6G&#10;qlKl+lZmbFMTuTCsg9FW3lzM/QmfDkFBQeFsxc8dNmIUQx7umlDxx+vUqVNdkJeAh7RPXktLS8sQ&#10;IO/HkBd9ygvIwydvQr4rIF/DAvkQBiwMa3Mx9yc0ocRGhw4d8eSQocP/dEFeWPIm5PHHq7+GvJaW&#10;lpZdwpJH3zUuS94N+a5du1GVGjXz1pKX7prBGRnTBg8bcd6oeDUgj5Y1kycz5COiyFeFfKCGvJaW&#10;lhZkQD7AgLy3AvkqVYXb2+6uicirvmvSBg8enT5k6Cnpk0ffNRbIKz55DXktLS0tQxafvLdsQulP&#10;VfMb5FPS00dmgvyUKTQZ7hoNeS0tLS1H2SEvm1BWrVpV1G1Wt7lr8hzywl0TitY1XQ3IT55MJeyQ&#10;DwpzPFgtLS2t/5pckIerhgW/PNw3gHz3Hj2oevUa24ODg+80kXsDmqyjHtRczP1JQn7goPT09KHD&#10;f5A++S5duwhXzSQV8qZ0xauWlpaWIVfFKwNeyPTJC8jDkq9ubV2TZ+3k+w5I6TV4yNBvrJCf7Ax5&#10;7a7R0tLSEnJB3qx4BeT9/NyQr1at+vagoKAWJnI9D3n+bIgPCAgo0W/gwJ5uyOOP1y40adIkIe2u&#10;0dLS0nKW1SdvuGv8/Q13DXzylatV28GQb2kiNw8h38+AfAeGPHqhRBeZkyZNNnzyJSTkg8mfpSGv&#10;paWlZciAfKCAPJpPovJVWPJVGPKidU0Vi7smzwby7tu3f4+09GFfS8iji0y4agD6EiWiLZAPCA53&#10;PFgtLS2t/5oMyMt28r4C9KJ1TZUqwl1TpYbVJ+9xyMteKJOT+3dMHZLxlRz+rxMgL901dsgHaEte&#10;S0tLCwLk/RjyolsDuGtYvt6GJQ/IV65c2eKuyQeQ76K4aybRxImTKFKBPKTdNVpaWlqGpCUv+65B&#10;T5Q+DHn88QrIV8r/kJ/Iljx6oQxkwBugDwjUkNfS0tKCXJD3NS15/PGanyAfGhoaxxuNSO6f0nFw&#10;xtCvOnbqQmGh4WKUcQBeQ15LS0srawnI+8heKM0/Xk13TY+ePTO1rvE45CMiIqLw91XfASmd09KH&#10;HRCQD3NDfsIECXm3uyYgSFe8amlpaUEuyJtt5O2Qr16jRv5w1/QfOLB3asawQx0UyE+YMMEZ8rri&#10;VUtLS0tIumtE6xqGPDooQ//yaCcPyFepUmUnQ76Vidy8g/yAlJR+gzOGHunQqSuFCsh3dkE+IsLq&#10;rtEVr1paWlqG7JCXw/9JS75K1aq7Gez3msi9wd/f3zcgIMDHXMz9KdQcGUpCvr2oeA2nTgLyhk8+&#10;E+S1Ja+lpaUlZEDe9Ml7M+QZ9HDXoOK1Z69eVLVaNUC+tYncG3x9ff0AenMx9yc5kHf/lNTEwUOG&#10;f5s95M0mlBryWjmow4uf0e1PfUp153xCdR79hOo+8indcsX6hLWRbnk0s+o9vF7olkc2ZCOkr+P8&#10;mVV/DqchjPRH1hpypa2jBhwP3fX0x47Hp6UlZUCeAQ9L3vwZCq1rqlWpJiBfqVq1A35+gZ1M5Oad&#10;uyaxb9/70jKG7jYqXiMUd80EKiEg7/bJa3eNVk564IXPqOyMjVRo9FoqOGotFRq5jopesdayVlHR&#10;UZlVePhHQkVGrsxGSF9BRUYtt6joqBVUdPRHYl5kJMdJudJWUHFeD6o2e53j8WlpSRkVrwrkzSaU&#10;1aoy5Hsy5CvnE8h369a7buqQYZ+4W9d0pvGA/HgNea0rFyBfevpGumnEWrp5xLpcFJfPL4PcUoWZ&#10;GxyPT0tLyoC8e9AQ4a6BT54h36tXb6pcrXr+gHzXrl0rDB48bE2nzt0MyHc2Ic8y3DVuyAdpyGvl&#10;oAcZ8mUY8jePWJ+LWkcFRqx0hPO1UkUNea0c5IK82QMlZLSuqUZ9+vShatVq5A/It2vXLnrIsOFL&#10;O3XpTuHhES7Ij2dL3lrxqrsa1spZHoH80DXkdf8gKuAA52ulijM2Oh6flpZUVpCvVg2QT2TY1/za&#10;zy+gm4lcz1e8Ssi3bds2YMiwke927tKTwiNKiHbyGvJaVytPQN77tq4064WKVHDEBkdAXwtVnKEr&#10;XrWyl1HxqvQnz/IH5IUln0jVqlc/5Osb0MtEruebUErI163btujwEaPf6tq1F0Ndhfz4TJAPCtaQ&#10;18peuQL5oavo5iEf0s3pH1CB9Pdo3oISdORYMBXMWMH6UKhAxlK6aeQaR2BfjTTktXKStORR+Sp8&#10;8uYfr9WqVheQr86QZ6i7IO9xd43s1oCDN44YMfr1bt0NyKODMvjjx40bR+HhVsgHa8hr5aBcgfzw&#10;NRTXJYUWf16Hlm+rQr+eK0i/nS9Ay3dUo0Wf1qKuc3pTgeEr6AaG802ZKmivThryWjnJgLy7P3kJ&#10;+erVqlNiIkO+Rg2LJe/LZj9cNuZi7k/R0dH+eLMgPHLkmPnde/SmiBKRLkt+LEM+wg557a7RykG5&#10;465ZR16pb1Dj6Rl05GAxoos30f9Yp34sSu3HtaGYCS+xFb+Wbhy5jiFvXc+QGnd50pDXykkWd42X&#10;2XcNW/bVAPmkJIZ8TQvk4aqRzPXIVLJkSZ/Q0NDiCA83IV/CBvlw013j768hr3V5uhrI3zhiDd3E&#10;1vrNw91AvnEEmmGqkF5HBYZ+SB8tDjAhfyMdPR5MxYe8LcB+00hTCHPem0asprKj3qS6/cZS4Z6P&#10;W8q+HGnIa+UkCXnZn7wK+SSGfI2adQ755qW7xgL5UQz5ngrkx4+nMaPHmO4aAB5NKHXFq1bOulLI&#10;+6XMo1Idk8m/31N0I4O4yJD3KOi+NAq8cwAVHrSY87jhXGj4MjrH1vt97YKo0eCOdPRwABVvP5rh&#10;zi+EkRsMjdhA3v1epaTJz9Ch46dp+tIXqMjw0VSA1y/AL4GbYe273DrWfVGlIa+VkzJVvBb3MyFf&#10;jRITTUs+v0B+5Kix83v07GNCvjONG8eQH5MZ8rqdvFZOumzID19F3n2fpYlvNKbuL6dSicSJ9MKK&#10;uvTtiRLUYXA98kqay5Y7W/fKOsHtUqlOnyQqmvY2FR6yhCqPfYjuTGpENworHqA3VLD7U9R72EQ6&#10;+v1RGjR/MhUflkZFhi6lQqlvUoHBb9ONo/jLQUNe6x8qE+TRhFK6axjyNWrmO8gnGpDvbEB+7Nix&#10;mSCv3TVaOemyID9kOUX0mUFTnq9DBw9G0MBnOtC8pTXp13PFqN/0W8lv4PN00/DVLDeIb2QVzPiA&#10;bh623N0+fsRKKjz8A4Y8W+bSXcOQb/joetq5Zy8tXbucqgxrScnvzaRvTvxIP5z/hYY9NId8k55g&#10;yGN9234p0pDXykkud42vAXgIvVJWr1ZDuGtq1qlr8cl7HPLh4eFBsqZ35BhpyUcx5LvQuPHjldY1&#10;2l2jdfnKEfIM7i5zh1Lq3PY0ZdE9NPbpWtRn2K3Udng7KpH2IhUZvoyKDX9f+NRVa1tUqAL6I9eQ&#10;X9rzdEu3B6koh28aBcBbIV9g+BoqO2gO3dq9C/l2SKLBz75C58//TGfPn6WeL46mmzJm8UvDcNlk&#10;ZdFryGvlJNUnD8B7CXcNQ766AXnhk89LyLMlH4wWNgiPGjN+fq/eSRQZyZDv0llUukp3DeDu7290&#10;a6Ahr5WTsoP8TcPXUvHU12jMq/fQY8seoBlLetDIsSXpyadD6JfTBeiPcwXo0jlvuv2pKQzflW4A&#10;A+6swiOXU527KtKrz0bQpZ8L0NLPy5PPKKN9vAC2xW2DH6XW0y1T36NVmz6nr/bvpwfmplFoamMK&#10;btyEipapQ4W7PMlfBrDoM4NeQ14rJ1kqXtGEkuW25JOpBlvyXgrkeQLghffEI5Md8r37JFNkVLQB&#10;+bFjGfJud40/Ax6g15DXyklZQp4hHd5nAt3WrQk9u7QNTZ1Xm0Ir3UIPdIqk1j1LUeVmJSny9ruo&#10;WPIrDGzTOhfwXUeFhq6ggPS59NW+WFr1djjNGleKfvwqhoZUDaED24OoUY/25D16mQl6VMC6QV9o&#10;6FLq/MR71O3pUeQ7oSk9+8Ui+uOP3+nXXy/QguWLqfzk93gbmV03GvJaOUn1yUvI+zHkawhLniHP&#10;lrwN8oVMeWZS3TVjxo6f3yexL1vygHwX4aoZzZY82sn7mZAPYMhrn7xWTnKEPAO+YMZS6v5cP1q4&#10;rj4Nfu5Byhhfhu7qWJJeeCmYtn4eTdOfqkexIx/j/HDTAPCsoSspcOxiurNbUzr2TXF6Z04Q7S8Z&#10;RdUq+dKBL+NoXD1fWtsoiE7sDqR31zSk0MHPUWHxBSAhb6jgSP4KGL6abhv5An2yaTN9893XNGTi&#10;CIpKvIUKDHmB8yv7akpDXisnWSGPZpTG8H+AfHJyMlWvVfuIl5dPPwFcY/Is5NWKVwH5pH4UFRUj&#10;fPKw5EePHk0lFMhDGvJaOSkT5IezMlaQb5cxNGBMBL2+ui7V7vwgTZheivYfLUMrVkXR3SPaUdHU&#10;N1zrwCIvnvE+lR00kT5aVZ4mJEXQYx3CaU/pErS3dAw90CaA+nQqTZuej6C9pcLp84axtO6VIPp8&#10;XRlqO70vhYxfYr4oVKt+I5VLeojmLXyHHn33JYp/tDUVbFGJCnR7mG4eupq3u8EiDXmtnOQIeR83&#10;5FHx6uXlm3eWfERERKDsEU1APtkNefjjBeQjIsWPUAEBhk9eN6HUyklOkA8c+DQ1al+FJj0ZTS8t&#10;rkT1unajpiMHUZ3pc6hM58FUvDtau6ASFPnXUNyMN6n7yBa0Y0sIfbkijhIT/GllbCgdSChBK5ol&#10;0IqlJenIt5vph22+tD0hjHYz6NeViqDP24XTwU99aOar9Sh+9MNUMGUR3ai4bwomv0rFWydRoTvv&#10;4JfKHVT5gWbUoG13qj15EfmOWC62bfjndbcGWjnL6pOXTSgNd40b8hZ3TWFTnpkslvz48fMT2ZKP&#10;jo6lLl26ip+hJOQD/BjyuuJV6zKVGfJrqcVzD9PrH9WjrlPuoYUflKNZz1ahQwcD6aNPK1KLZx+i&#10;G0dtoBsZrMXS3qIqUx+l5Zub0OmtJWjBqHj6vFoU3R9fgoZFBNGnpSNp/csx1KvbLbR8+eP065EC&#10;tKp5KG2Ij6RJ0ZG0tmQkPV4mjKZ086V3nvOhWr3uohKT3uJ9gK/ebdGj9U3tCfPp868O0f/++pO+&#10;PLSPbhk83WiiKZpmashr5SwL5NGEsji6GjYh37cv1albzwJ5j7euiY+P95UbhCXvhrzpk2fIoxdK&#10;w11jSENeKydZIb+OCgxZTvc8OoQWbb6V7poxnJauqUTLN1WlKQ+Vp5LJI8WPTDcP/YjiJ75IHUbc&#10;SR+96UufzYmglfVK0HK20DeUiqRXyobR9vbh9ErfIPrzlwL0xZZ11L17Ffr7l5vp9EF/2tAphBY1&#10;KEEv8ktgU9kYerdiHO3oHEU7FoTRjBfvoqoT51Dx4R8w4I2/YosMX06vf36ILvzyC31+eDfVGXMf&#10;eXW4n24e8q6GvNZlKyfI16pb71svL/8+ArjGBKO6mBH0wGT3yauQRxNKCXmjnbwJ+UANea3sZYH8&#10;sDVUcNA7dO/sJFqyuRoldB1E9bu0oD6P3E+dZ3ShyGHPkf+whdRo8lh6dWkN+mZ1GL3UigGfwMCO&#10;D6epUSE8j6JtJcPot8PF6PcLBWnlh4VoaHpX2rJpCW37uBh9tdObTh3zoTcnxdPq0lH0UeloeqVU&#10;BK1n639plQhaMCyAFr0RQ50e6UFR418TLpkCw1dTv5fX0bwPllKlJ7qQ17jGVGDEAuHHN1raaMhr&#10;5Sw75CEV8jXr1D3q4+PXXwDXmDzrk1cnt7sGPnmjnbxw15SIJH+GfABa18BdoyGvlYNUyBca8gHF&#10;9J9ESY90oZffqUItMzrTvI+a0L6vQqjr0/34JfARtZ2dQbu2RdDxg0VoVc8ImhkfQe/HR9JGhvUL&#10;MWG0hS35HWUj6dwBb1r0jj/d2qAS9e/Tib7/7mtKHdCEuncKpw/eDqFPno2mrbzuGwmRNC4mgubG&#10;RtBrJWPpicpRtP1xfzp5uDAlP9uZ92kJ3TRsNRXo/yp5J06ggEGt6Z7Hh1DCsLlUZMhiBr3xE5aG&#10;vFZOckHeBL0vQ95fhXzdTJAvYsrzk7TkoxjynTp1Mt01YwTk/fwChRWvIa91OVIh7532Kt2fVoue&#10;XNCI7h5wL40aycA+WIGh34r8e0znPGuoy+O96MDuYrTizSL0XtMIeikynNbElqBdpaLp3Zhg2saQ&#10;35OYQHMfDqV77m5KwzNS6dRPP9L5c2fo0dnTqX7tGtS0fgK9OjmC3o4JpM0lS9CKktH0XkIUTYyP&#10;pmWl4+iH6aH0vwuFadg7Xang0GXCZYOOypo+t5UGP/oCfXfkO3phwUIa+Moq8h63SkNe67JkQB79&#10;yfsbrWuKM+R9AqhmjZrUr19/+OQtkPe4T16dAPmk5P7CkndDfrToX172Jy/cNQEa8lrZywr5+ZQ4&#10;riat2FaHKiYOo5RhdWnKwi7UclY6eQ98Qfi/A7qNo5feiaXdnxagz+4PoT0M992l4mlT6VjaUDKS&#10;dnUPp7kTY6hupXiaPGEMvfryi/Tee+/Qu4sW0qMPzaKh6anUoF4tql0piB7vHEyvVwqjt+PCaVmp&#10;EvQqA39DmRK0Z5Y/nfi2CHWdl2J2ZmZAfuH2I/Tnbxdp0fJFtGTNEnpu8yIKG/u+qCzWkNfKSSrk&#10;ZS+UsOQl5GvaIM8T/PFFjaCHJ+GuMSEv3DVjx9KoUaMsw/8B8rqdvFZOkpBHc8giwz6k9o8PpM1b&#10;Y+me1FY08KEH6I0VdWnUou5UcMQqAfkibFk/s/Ye+utCQdr1SBBtqR1Nn1dIoNdKRtGy1tF0+DMf&#10;6t4unLp3vJ+6tG9LGXMnUq0Hm9LY6WOo3awB1KNHJ2pzTwtq3jSYNiwLoYXD/Oi10mG0rlwULedy&#10;PrkvhL5aXYgWL4+jyqNnmE0qoXXU5ekPaOa78yhhUDMqP6IVeY9Np8JD39GQ17osWX3yxshQ8MlL&#10;yNeuU/87fgEkmZjFlIc+ebSTN33ynWyQd/3xytLD/2nlJDfk11Ho+Lep/7Mdac4rVWjWkyXplcU1&#10;ac2mClRv8nROXysgjx4l+z3XkQ4fLEyHvyxCux8Io+3loulDtsa3vBFKv54pRH26lKDHHplGFXs1&#10;owp9mtKst5+hPo8PocLTGlFczzp0z4N3U41q4fTM40Xp643F6NFbg2l2VBA9WzGc9j8cTH9fuImm&#10;vncPFR/yrgl44yV0c9IrVKzfeAoe0IKSFkykqGHz+AvE+ONWQ14rJwHy+MNVQl7+8WpAvh/VrVvP&#10;0kEZTzeZ8vxkhXwnAfmRI0caP0MpFa/aktfKSS53zfB1VGPWc/TGh5XpttT7aPPGcFq1tSYNmNub&#10;ao2fKroHFs0VWQn9R9IHqyPp74s30re9gmkrW+C7S8fSllcj6OLpgnRLTS+6e3Zv8p7SjGLvrEij&#10;prAB0rwMFe9ZkYImNaHYfo2oWq1omvd0CB3cUJTG1Amg1KhAmlc7lnY/G0I//1SEBi3sK9riu9rL&#10;A/K83H/Rfnph8WI6duwwPf3hRgp9cBTdzF8XGvJaOUlY8tIfL/94BeSrm5CvlwnyN5vy/CTdNVHR&#10;0RbIR0RECXeNUfGqB/LWylluyK+leo/NoW+/C6LxTzWgvuMa0chnWtGkF5pSr2e7M+TXuCBfJHUB&#10;vbquvrC4D/YOpLWlo+mj0pH0+r3x9OKEIlS1fXkqPL4B1Z3Wgco1qEg1G9SgGY9Np2HThtPMNXOp&#10;0IRaVDaxLD0yMYqe6uZNGXGBNKdUCVp6Swxtes6PNn4WQY1njuVtmoA3IV8sdSF9uP0bunTpAh3Y&#10;v4e27thCqSPGUJHhSzXktXKUHfKinbxfgAH5/o6Q96xP/p577vFu1aqVaJgPyBt91zDkO3YS3RrY&#10;IS988iEa8lrZy13xupbKTXmaPt4QRCtXBVPp2xtTz/GNac2aEnTfrFSLJY9RosbNb0k/HbmZPhjt&#10;Qx9ULkGry0TTqxXjqGuVQKrYtDzFtKxI93a5hx6b8zDNeeQh2rhhHW1ct4ZWblhBoa3LUELLWGpV&#10;K5gGxwbTiwz4j8rwl0CPUPp+V3F64v2G5Df4ZRvkN1ChwR9Si3FPUe/XptC9LwykVo8PoOajHqZC&#10;Iz/SkNfKUYa7JsAFejloSI0aNah///4G5JWRoXjybBPKTp06hXfo0CEIYTfkY6ijCfkRI0bYKl61&#10;T14rZ6mQ9x35LnV7MonWfORNaSPjaOHSMvTe6iqUkDaHgbvaDXnO22DIQNq8KZi+3VGQjr7vS188&#10;GUDTezahGaPTaMk7b9PSpe/T3OeeoOXLPqQTJ47TDz8co2PHjtJbb79BT899kt5dtIBmTxtPY/q3&#10;onfHhNHJ9wPo7JYidPF0MRrzbje6cdhK3qbRssYN+o1UaOBb5JvUlvwmNKQiIyZTofSFwo2jIa+V&#10;kwTk2XJH5auAPAuDhqCdPCBf75ZbDvr5BXYRwDWmG015ZmLIR3bu3DkEYbe7JoY6dOxAo0aPMiFv&#10;WPK6dY3W5cpV8Tp8LSVMeY0mL2xPSU/3oTUro2npslgaO7U0VUkdxpBVLHmGvH/Ki/TYwmn03ddP&#10;0q/n36XtWx6jQdP6Uf2J7enON9LpzncyqO6LvWjJksVE9LfQj+d/otpPdqUGryTT7QtSqdmcXtR1&#10;cm96c8EouvTrEvrhxDxasjSDmk2cRjeMWsuQlwOLyMrXdRSV9BilPvoYdZ2WwS+lxbw/uhdKrcuT&#10;Cnn3GK8G5OGTr1m37gGGfCcB3LyY2rRpE3L77bcHIKw2oezQsSNDfrSAfAk75HU7ea0c5Ib8Oqo1&#10;5xnafzCMhs29j1Kf7U1z3mlF/Z7rTEPf7EE3jnD75IWGL6eSE0ZSnWd60q1vJFP1eV0pYk5LKjjz&#10;Vrrx0UasxmK+ZMl7LsgfO/8jFZ7dhG6Y04jVkAo+3IgCH76Dyj7zINVf0I9qv9qbyo1OIt/EJxwh&#10;P/rDffTxzv30/Q8/0DfffUdl2/WnwmnopngdVZix3vH4tLSkDMgHMiNR6QqfvK9w3UjI16pbT4X8&#10;zZGRkUV5XsBY9MB074MPxjLowxEeO36SgHxMTCx16NBB/Ag1XEDe7a6BgvUfr1o5CJAvNx19wq+l&#10;oIwXaNzscPr0c38aMLwC3delFGVMjKNZSztQgaEfMdzdoMcQfn79B1LhyY3phsduNfQ45g3pxscY&#10;8nMaU4GHmtK8ec/TD8eP0YkfjtPub/ZS0IRmnIch/7hNWI/Bf/OkVLpp6AeZIF9k+BqqnDKUPtmz&#10;hV5+7WU6cvQo7dr3FYVN/VS0wik/U1vyWtnL5ZNHM0q25NX+5IVP3gp5uGnQzbDn2snffffdodKS&#10;H8+QF3+8xsRQexPyw4YNywT5wMBQx4PV0pJqz5Cv/wggv44KDFtJt86YTPt2hdHbb/lTYnI8fbIx&#10;niY9VYdCk+dYIA95J86hYmPbCqjf/GgTCk2pQwVnMeAfa0zFRtSm4qOa0pmTJ+nXX87TM088TidP&#10;/kAdR/ehgqPrUpFZTekmtui9pzSmkLEG6AuN4Xh+cdwwap2QCnm4ZHzT3qKSj6ZRiaktqfQzHajh&#10;8HZUbPhShvx6qj59rePxaWlJSchD3gx4L1jy3llCHpNnf4Zq27ZtCVYwwrDkk/sOyBry6ImSFRig&#10;Ia+VvTrN+4zufmaTqLxEB2ReKfOo+YgkWrAgjNavCaDkIRVo4JiK1OOZgZzHCvmb+KXQc/Zcemf1&#10;Enp33VIanZ5OqzdvoL0nDtGYCWPphfkv0YH9++nlJ5+hiX3T6MzpU7Tliy00dEQGjX14Cm3c9Rk9&#10;PvcpeuLhh+jL77+mVz94n2qkP2lAnuFuVLwakC+U/h4V6jidQhNbkk96HSqW8QgVxM9Sw/GCWk9t&#10;ntvkeHxaWlIG5I2foVyQVyz5evVu2RsQEHy/AK4xeXYgb3vFa3LfgcJdA8jjb9ehQxnyJaJtkNfu&#10;Gq2cde9zmw3Ij1hN9Z54il7/oAqVu781VelwHyXceRuNfr0DTX67BRVIWWCBPDR4zEu0bPIztHrK&#10;c7Ri/JO0dvrztGHGPPpowlO0avKztIaXV0x4mpaPe4LWz3iB1k3lZc730aSnad2052nVxKdp1aRn&#10;OG0eDZ30KhUetYRuFFa8AXm4YrzT3qaXN+6jk2d/ptPnTtMzb71OJcZ+RDcP38CA38h5Ngi3k9Ox&#10;aWlJudw15h+vLsjXqEEDBgygW265FZC/TwCXJ493UNbxvo7xsOYRHqtCvn17E/JDGfLuilfhrtGW&#10;vNZlCJAvzDCFXz5w6Gs04vFG9PMpL3r+3Xrkd286DZvbnKYsbkHFez5GxQa86QI8ujjwb55Ic/pO&#10;pNXj59LqCayJ5lxKLmcVL8LP0Ufjn6aBI19lcK8R+wHrvNDgpWIQkwJdHqKJL86nU6dOEv39F23f&#10;uZWqTgbkeT84XwGGfPsXNeS1spfqk3f98apAvmHDhirkCwDyPPecu4Yt+fJt23aOQxjumqS+AxRL&#10;fjQNHTaMIsLdPnmjq2ENea2c1XbuZooeh8GxDddH3Yceo307g+j3C8XpudfiaNi0WJq87EFKvacf&#10;dW83jKGKvGt4vpYKjVxDQzMep5eGTKGXMlhDr06D2/ak0Ca96OZhXDbGbh2+jtJbDqTObUdQkWEf&#10;UYHJA6jojKbU+dFU2rF3G1Ue8QzdlLFc7HPExPXUQUNeKwcJyIvWNQEC8K7WNQz5gQNTqFGjRhbI&#10;m1a85yDf9cGuCXDZICx88v1skGdLPiwsknx8DHeN6NpAW/Jal6lWz2xmsKJ/GIB+HRUfMJc6jGhA&#10;L7wYTo89HEkDZ7ehkY1a07KycdS8/Ujy7/cKeacsogIMY1SKFhietUS52Yq/Itgqv2n4aire703y&#10;TnqVqrZKpxdKlqaxVetSiR5PUuFJA6j4jMYUlNqcSnRpRYWGvCVeSNjfdtpVo3UZcrtr/EUbedEL&#10;JYfRrYEB+cYWdw1Pnq147daxW9UuD3YpjbC05KPNJpTCXZMByJdwQV5Y8xryWpepuxnyRUca0IR/&#10;vnSPOXR3o7sppsNgKtPwLrqnYiVaULUy7S8VSc+VLUkLyyZQeoW6FNXtMSqMIfpM4AL4N4/AH7SX&#10;L3RZUDBjNYV3e5xG1GpKj5QqQ4+WKk37SpagjxIi6c4HRlCJjslUqmMGPXhbF4rvNluMMwvIF+Z9&#10;1pDXuhzZK15lV8OoeE1JGUSNGzdXIV+wTJkynnXXqJY8Kl4NyMdYIB8eXoIPQENe68oFn3b9Rz8W&#10;VjVg7d3zWepeuR7tKBNDS0tH08Iy0bStVJQYJORzBv3OWhXoy0ql6M2qlagRQ9dn0Nt087BVvO7l&#10;Qx6VpjcPW0deaYupHoP8iQplaHeNMrS3ZnnaXDKWtpSMpj0M+mdKxtAiXt5TMpIyKteiwOSXRasa&#10;7GetRz7Wrhqty5LFXeMt3TX5CfJdrZBP7mdUvMpuDTIyMiicLXm14tVfQ17rCtTy6U/Zmjd886hU&#10;rdv7UVpUrRZ9yXDdz7Ddwlb1qtIJtLV2dTr11st0uG9P+rJyKdrLL4A+FStShe4PUWC/N6jw4BXC&#10;DQMLHVKhLsRpBQd/RP4DFlLZ7k9QUoNWtKtMLB2oVZVOTJlEJx+eTXurVRbb25EQTvtKRdC+0hG0&#10;qmJlqpb0FO8b9nEd7+taajNXN53UujwZlryEPNw1fuTrbUB+0KBB1KxZHkO+S5cupVnRCONnKBfk&#10;O3QUlvzgIUMoLDRCQ17rqtXu+c+p2my3bx5NKpt1nkLLGeBwnTzNepKt+W/S+tKZ1R/SkWEpdHDo&#10;QNrf9m7af0sN2ls2kkZFxVL9lmlUpc+zVDZ5HoX3mUehiS9RSNLLFJ44j0olzaOKfebSLXcPpYzy&#10;NWhH1dJ04I6GdPCBe+iHxx6mn1Yuo++feYL29elGb5WJp1WlSjDkw2hVpbJUv8fjVFAAHq1v1lGV&#10;aSvpwec15LUuTy6fPEsO/yd6oRSWfAo1btYsbyHfvXv36t26dSuLsAvysXFuyA8enAny2l2jdaVq&#10;8dQm8h0tIc8W95BldFe7kbSySmXaXSaGXi9fmhaUjaM9rVvRD08/RZcOHaQzmzfTkeefpEPt29DX&#10;99xBh+5sTLvKxtCactE0KyqKxsdG07iSsTQzPpKWJETRtsqlaV/jOrS/zZ20r+eDdHbFIvpl1xd0&#10;ZtkHdHhgX/qUXyQvsvX+RMkIWs8vlpXlS9Ht96ZQkbQPBdwhL97H1s9tdjwGLS0nAfKAuuigDBWv&#10;Xu6foQD5Ro0tFa+FSpYs6YO5seiByRHyZsUr+pJPT083IW8AXlvyWlejdmwZV529gQqIrgQA+nVU&#10;JP0Duq/tMFpWtSotLh1Nj8XH0rKS0fRJqWg6PH0inV34Bh1+cS4de+MVOrNuNZ1ft572d7mf9t5/&#10;F22tUJJ2N6hNhzu0o93VytK3fbrQ1wOT6NsxI+nMRs6XkUrfzZhKx6dMpi/796MNpWJoeUIkPRUV&#10;Sh/GhtHSStXorhbJVHTgQhfg0Y6+Bu/jgy9oyGtdvqyQN33yZrcGAwcOtDShRPPJ6Ohofw56roOy&#10;nj171uzSpUs5hAXkldY1AvJpCuRNachrXY3uemYzhU2UkDdUZOhyurvDWHq3Rl1aXCqOVjDsF5WO&#10;ojn1mtP7NevQZwzwPd070LcM/Z8WvE2/bGPrfv1qWlmtEm3r3o1+Ofwd7erbh87t3UkXPl1LBxrV&#10;omNjh9O2WpVp0+1NaGH1mvRIzVvoDbb0N/ELBJW7i2rWpTsfGEfFBy8RLxsD8OspfJK24rWuXNIn&#10;D5eNHfLGz1CWdvKFw8PDMUiT58Z4ZcjXY2u+EsIS8jExhrsGkE9LS6NQG+T1H69aV6vmT24inzGo&#10;PDX+KoUKDl9LTbs9TNPr3UZvlClJq8vG0q09HqGG7SfSyDu60swat9L7pUvT1lLxdPKJafT9tIm0&#10;rVQs7alZmX585QU6NGQA7WMr/odJo2hrmSh6r0xpms3rDL69C9XqOIVuuX8kPRMfRa+WjqdptRtR&#10;wx4PUwH0lyP2wWz1M3Y9v4S0H17ryqVC3jX8nzpoiNF3jYQ8eqHEqFCec9f06tWrfo8ePaog7HbX&#10;uCGfmppqQB6uGgl53dWw1lXq/rmfUaWZH4tWNhLyhtZRSLenqPGdSZRYox7F9XyMbhi1gW4csZG8&#10;uj5BLe5OpdSWvWhsi+40ocFdNKF6Q5rOIJ9aqz6Nr3UrTWh8N41u0YUGtepJze9KIZ8uj4k/aDG8&#10;YGTH6dSienO6o3kPiu7zNL9gAHjA3VDBYWupyuyPqZ1202hdhQTkRRNKf9cfr+qgIXXr1t0bHOyC&#10;/E2mJe85yPdMTGzWp0+fWgjbLXkMGIImQKEh1orXQD0ylNY/ENw20ZM2uNrOqyo4fBX5tJ9EBfvP&#10;Fz1G3jByg6mNQjePXEeF+82nol2fJL9uT7AepyLdn6CiA98QXRqjG2H50jAs9bVUOGUhFe89lwqk&#10;f2jGubcLV03C5PXU+lltxWtdnQzIm33XmJD3NyteAfk6depYIM8qyvIc5JOTk+9J7NevIcLjx0+1&#10;WPKAPCoOQkPCrZDXlrzWP9RdT2+iyIkMWbMzMLfWEQYOuWkUyzaCk12w8o328ur6meWuWLXHb6CY&#10;qR/TPdoPr/UPZLhr0K2B0TmZgDwDPwvIF4yJifHjOUDvmSkpKalln759b0HYAvmODPmRI0XFgQvy&#10;2l2jdQ3V4ulPGfSZIe2GsgFm4+cnAN1JWD97GevLH6gg9DC5huKmbqS7n9V/tWr9M0mfvAp5o518&#10;TWOMV4Z8gBvyRSIiIgIxNxY9MPXo0ad5r15JtRGWg4bExOKPV/jkR1H/Af0zQT5Iu2u0rpFawnUz&#10;eYPoedIOe7cAZne3Bf9UBfnlkTB1PVvw2kWj9c8FyIOPYoxXVLx6+ZndGmSGPJpQsiUfxkHPWfLJ&#10;vZNbJfZIbICwC/KmJT98+AixkwbkDVcNpMd41bqWavXMJqo462PyGQsIuy1wqzLD+mrkx9uozNu6&#10;V7totK6R3JD3Jx9hzaN1jdtdU7NmzZ2BgYF3g7GAfHx8PAZp8pwln5TU794+ffo2QhgVr2KM12gD&#10;8sOGD3dDXnZQxgejIa91rXX/859R48c3U8j4DaIPmpvQlbADpK9WcO1ETPqEt7GJ2j6vAa917STc&#10;NcxH9FdjDBpihXyNGjV2BAUFtRTAveGGAh5vXZOc3P/+5OQBTREWkGdLPjY2PlvIa5+8Vm6o4zy4&#10;bzZR1LRNVGDkx46wvhoVHLmB4qd9TK2e/Yw6zNM+eK1rK2HJ+wSIH6BcvVCaP0OBn9WrV9/Nlvy9&#10;ArjGBMB7DvL9+g3sxLoTYWnJx8bG0YMPPigG8U5OTqbQYKu7JkhDXisXde/cz+n2pzdT+KSNVMAB&#10;2pcnw80TNeljuv2pzdRmrrbetXJHhrvG2rrG6IXS8MnXqF5dbV2DybOQ79u374NJ/fvfhrAK+XYP&#10;GJBPTExkyIe5II+RobS7RssTgt+8+ZObKRgunJHoIfJyXDjIs55CJ26gJo9/orsp0Mp1WSEv/3i1&#10;WPIq5G/29fVFE0q4bDwzZbLkTXdNu3btHCFvWPK6WwMtzwguHFjh6HKg4qxPxcDgNzv564dvpMKj&#10;NlLZ2Zuo5dObxDodtWtGywNyQ94YyFu0rjHdNWxEA/Lwyd8lgMtwj46ODkcFrLmc+xMDvku/fimi&#10;UgCQT2RLHq1rMkNeaUKpIa/lYXVi2D/wwmfUhi3zOxniIePXCldOAbbcA8etojvZ4m8z9zN64MXP&#10;OK+Gu5bnZLHk4ZP38hXAB+Th7q5ateqewMDA1mAs4F66dOkgDnrOXTMgJaVXv4EDRaUARoZyQf6B&#10;B2j48OEG5EOskA8O0pDXyjsB4gB+2+cNoc8ZDXatvJIBeevPUBjzVUK+UuXKlnbyYWFhMabLxjNT&#10;v4GpXfqlpAlLHu3kVcgPGzacevfpQyEC8gbgtSWvpaWl5RYgb/zxqnZQpkC+UiXLyFBRUVERkZGR&#10;AeZy7k8pKWm9Bg5MFZa8rHh1Q34Y9e7dm4KlTx7yQ7cGGvJaWlpakAXySjv5mtVrUnLfvnbI34Bu&#10;DTwK+dTUjN6DBqULf5GrdQ1Dvm3btjR06FDq1auXG/Jmxat212hpaWkZMiDvb7pr/MiXhV4oBeTZ&#10;kq9os+Q9PsYrW/L92JJvizDcNRLybe67jzIyMqhHz54UolryrCANeS0tLS0hwydvQh5t5Fn+3m7I&#10;V6hohTwseY+2rklNTXdZ8hLycNdkB3n9x6uWlpaWIQPy7p+hAHqLJW+DvOmq8Vw7+UHp6X0Hplot&#10;eUD+PhPyPXsa7hrpqsHPUBryWlpaWobckEfFq/EzlBXyFV1NKHkqBnfNJ51vC9mfeF/Z7d3uzf1W&#10;NoMGpfVJSUlrg/DY8ePd7po2bWjIkCGZIA/pilctLS0tQwbkA8lHhbyvAfmkJOGTVzsoK1g1Pr7U&#10;sk53vLa//310cGDb3mZ87k2p6en92Zpvh7BoQpnUT1jyrU3I9+rVm0Jsfdfogby1tLS0DLkhb1S8&#10;qpY8IF+uYkUL5GuXKZXxxN23njuc1o6OZDyQ+5BPTx8yMHXw4AcQdkE+1rDk4a5xQz7QBflgPWiI&#10;lpaWlpCEvGxdIyCvVLyWLVdOhfzNd1Ys2+bdjnfu+GFkJzo5umvuQz4tbXBKenrGgwiLbg1ckDd8&#10;8hryWlpaWlnLUvGKdvIs9WeocuXK7WTItxLAveGGGzvWqJL2ZqeW509O7EOnJ/fxgLvGqXWNackP&#10;yTB88vYOyjTktbS0tAzZIe9tQr66CfmyFSqoY7wWTK5fc/I7PdvQyWn96fSMgZ6A/ODEQYMGix0Q&#10;7hpUvMbGU5v73JAPY8ijVY2GvJaWlpZVgLxrIG/Fkq9erQYlGe6afQEBwaLek6eCKY3qTl6c2I5O&#10;zhjoGchnctdIyLe5jyEPdw1DPiSc/P2DKMAvWEgP5K2lpaVlyA55XxPyNUzIly5T/oCfX2AnAdwb&#10;biiS1rjutCUS8rM9A/nBDHmxA65uDRjyaF0jfPK9e1NYmAn5gGCjnbyGvJaWlpZQVpCvXq06JSUl&#10;UenSZQ76+QV0BWPxp2ta07qzPkxqRz/NSPEM5NPThwxNSxsidsANeaMJJSDfu3cfAfkAAfkQAXlt&#10;yWtpaWkZMiBvdGsAwNshX6ZMmUO+vgG9wFh/f3/foU3rP7y874N0cuYgOv1wau5DnkE+cvDgoT0Q&#10;lpCX7eQzhrghLy15uGuCgyMcD1ZLS0vrvyYD8kbFa2bIJ1PZsuX2Mz87gLEBAQE+I5rUf2iFhPxs&#10;D0F+qAl5WfGq/gyFroYtkPdnyIdoyF9PGrtkr0ujF++mfm9uc6V1YWHZlb5kDw1csN2yPtJH8npq&#10;OVLdXt7iyjf6/T30/CeHaPbKr1xx9vJVDVq4g5Jf/0KUPfidndTjVXdZg9/eQWN4X5Lf2CbKkPGT&#10;ln4ptjFl+T5XHNJT3touto8yZbxdibyt6Sv201Prv6E0Ll9Ny1i0S+xTEudR41Em4rENHCvCI97b&#10;bckD9XptKw17dxcNe28XJc7/gvf78o4LZcnzIYX09Ld3WsrXyr9yu2vYmrdAvobxM1S58jsDAwPv&#10;BmPhrhnWrMGs5X3b00+ehLzFku87IHvIszTkry8d+PG8S/tPnKdtR8/Syn0nBDABoCfWH3Slf8Xa&#10;wembDp2ih1YZsH50zQHa+t0ZSzlSADjAuOHgSVH2T7/8RodPX6R1B07SVAaxvXxVr2z+jmZ+tF+U&#10;vfvYOZrFYbnPi3ce4/J+5n04QD1e2SKAuearH+nrny7QSd7GoVMXaOPXP1ESwxTpL376rSjjtc8O&#10;u8pQNYtfPFsPn6Fveb0ffr4k8s7//DAN5JcD0pfvPSH26bNvT1N/5SW45/g5Ed+dt4EXEsKffnPK&#10;lS41nGG9gY95w8GfaOKHX/L23Mc1I4vjQpkoS54Pqf0//EyLth+zlK+Vf2X3ycsmlKLiNSmJIW/5&#10;47XwiOYNpi7v14Ehn5o3kDcs+Viz7xq4azTkr3dhuvTHXwLac9YeZFiepN///Js+NiE5f8th+vt/&#10;/6PtDHfkWb73Bzp/6Q+G9QWasWIfvcQwPn3hdwH/ZzZ+I/JIAeKbGYx//f0/US7inv/4EP3Jyzs5&#10;f+LrW+l1Lv833v7n3522rAvLF+WhbN48ff7tKRGHfd7CQMY+vfDJt8JKxrp//vU3vfXFUbHuuzu+&#10;523+TZ9xPNLf33VcHONHX57IdPzT+RgOM9zPXvydPth9nJ7a8DXtY5Bi+Yl1XwvY7jn+szhPf/N+&#10;P7z6AHV7xVj3tz//EvE9X91KA/gLB9Pxc5cybWMCg/073sZ3/IIDwJ9VjuszPq6hDseFMlEWpifX&#10;f+06L/gSGsVfEPZtaOVP2SEvm1BKyFeoUGE3W/JiYCaeCo667dbJy/s96NGK1yFpQ4Z0Rhjumj5J&#10;/ShaQP6+zJD315C/HoXpwm9/inCXlz+n8R/spV9+/5OOnr1IsxkqEvIr9/0o8vRfsE0A+y+Oe/HT&#10;Qy7Ir9r/o8vyVXWOXwjMMrZmDZD1mb+V1rNl/8HuYwKMgPxF3h4Aa19XQh7Tr5wHy115H+2QP37u&#10;V5FHumPgDsE2VjDUc4I8rHyUhS8BfHl0Y6jj6+QIAxmWM4AqIY/pGG8L+bDuP4U8Jhz7MxsyH5cK&#10;eRyPvUyt60OAvKvvGkAeA3l7449Xo++aChUqWroaHnfHrZM/6vuA5yCflpY2IDU11dV3TZ9kA/KO&#10;7hoN+etSmCTkIViVACLA+di6g5kgD+Cs2ndCWMovMCAl5HcfP0evfv4dPceWOoSXAfJv4C8CWPKH&#10;frpAi3cdo24MM7wM4PZQLfntR8661n2YXy7IIyG/78R58eVw9MxFmrTsy0yQP8gwhpX99clf6M2t&#10;R4Q/G+sDvNlBHmB99bPvxPHDPSPj+/Ixfv7dGfF1MHPlfhfk4V759Y8/hdumF0P4n0J+34mfxcsE&#10;xzVx6d4sIf8yn2N5bp7e+HWm8rXyrwzIB2SCfM0ajpAvNvb2W2eshCU/kyHvidY16anp/dMHGb1Q&#10;qu4aCXnxxytD3mhCGUyBASEa8teZMP3FMDvw4y9CRxg4/2PQwDcMUAPyWP6ZLXL4rAGkXxiKAD0q&#10;YSXkATzkOferIfieAdv+nGfhtqOiDFitRxjW2xjoSOvNVj0gD7ABwnLdPQzTaSv2uSD/yTenhABj&#10;QBzQVSGPitJN3/xEf/BxYN9wDHjp4Piyg3y/N7bRUv6COHPxdy7rkCse8IdPHxO+ZiTksT+w5H/n&#10;Yx3A5+afQv5jPib43XFcb2yxHpcKefW8/ng+c/la+VcC8malq/DJexnuGtlBWYUKFb5iI1m0ruHp&#10;pvG3Nxzn0SaUqSmD09JS0joi7Oq7xoT8YAXyLktet6657oQJAIb75U+2zuGPh8UKaAHCgDwmWOOA&#10;KCzmtV+dpEFvGa4RCXlAePyHe0XLD0htNdKbQYu4aSv200UGGrazlyEsIQ9XDNwlcl20hgHkJOQ/&#10;/voUjflgL20+dFpA/FcGtgp5bKMvAxuwf2bjIQFfWOFf8RdAdpCHvx0W/HmG58ubv3XF93pti6hc&#10;xqRC/uE1B2jIOzvFS+H7sxf5XPwt4q8W8hvlcfGXgf24VMiPXrLbdW7sLX+08rcMyAe4IA/J/uQB&#10;+fLlK7j+eBXt5Jub7eRneKh1jWrJa8j/O4UJliTcJxD8zWhOiDQJeYBn/YGTohXLxq9PCvfKvE3f&#10;iTzZ+eRhrQO0x87+KpZhIaPZIKaTbJFmLNp5WT55QB7rPcKQxZcEXkoQYIhmj6gohTsH/n6AG8eA&#10;dFQQZwd57N9LfBw4vkU7vnfFo2kkygTMJy/bZ4E8fPY7vj8rXiLYBqZ/Avl0Pi7UAaAORD0uFfLa&#10;J3/9Svrk1dY1KuQrVnS7a9CEcsRtDWahnbzHmlDa3TVZQV64a1w++XDHg9XKn8Kk+uRVqZCXPnlY&#10;vrDoYXnD4paQ33jwJ+EvH/reLpcA9XO/ohXJ/1y+ZAn5H8//xuvvcEEe5anrAtR2yAs3Cm8HXxWY&#10;AEM00cRLBNsA8LGN8Uv2iHRYx9lBHsI2LrHlj6aTaE0D6MLnji+WVz87TD15fTvk8ZVy/tKfIg6T&#10;Cnm4U9TjwDnKCfI4LrRmUo9LhTy+kGR5Ge8aXzr249DKn7JAHv3Js8SgIdUMyFeuXNnVhNIC+Vmp&#10;HvLJpzPkzZGhrD751gz5wdRLhTw6KBOWvIb89SRMVwJ5WPtw14iK10/crWsAWeRTBRgNXbRLuIBE&#10;HEMMcyyvZstfumukBauuu3TP8UyQx/Zhre/8/pzYb8AQEJ+z9oAAuroNABM/RuUEeVjzr/GLC/US&#10;ctvYF7hr8BMU8tghjzg0vcTLDpMKeftxoP19TpBHeTiuXcfcx6VCXi0Prq4th0+79l8rf8sOecgF&#10;+b59LZDnqeCYO26d7IZ8ukcgn56WNkT45N0/Q8XSvffeS4MHD2ZLvieFhYZToIS86NYgzPFgtfKn&#10;8LNQd7YkndIgQBB5uipxCMs4pGN9LNulloOXw3s7jonmglhHxsvy7ZLb6/6KsT2ZH0ILHeRRy4GG&#10;vbub3uVtzGaQqvGwlLGP9nJUocxZq/aLn7DgRrKnYXtqHCSPWy7LfVeFdZGGuQyLdS/juJzOa07H&#10;oZW/5II8/PGmJa9WvFaqVGkvW/Cydc0Nk+9qNOajfh6seE1JSxsw0GxCKSGPJpSAfDpDvkePHqKr&#10;YYslrzso09LS0hJSIe9rWvKiCSVDvi9b8pUqVVYhX3BCi0aTPQr5jIwRYzMyhokNAfLJNsh3786Q&#10;t1e8akteS0tLS0h11xig9zUH8q4hIF+5WjVrxSv6rkl+wINNKPunJqalpLVBWEIefdfcA8inp1O3&#10;bt0pNDTMDXm4a7Qlr6WlpSUEyFu6NShuQB5jvALy1apVd4Y8/nj1BOQTExOb9erVqzbCAvL9Bgqf&#10;/D333ENpaWkM+W4C8tonr6WlpZVZBuSVMV6LGxWvEvLVq1ffExgYKMbRjoyMDBjStP6cZUkehPxd&#10;d93lf+edd/ogbFjybsinMuS7du0qIA+fvD8DHtKWvJaWlpYhA/LKoCFoXSP6rqlB/fr1oxo1arha&#10;16A/+Ywm9R9altSOTnqqW4N7773Xj4HujbCEfGxMHN19990M+VTq3KWLy12jIa+lpaVlleGTNy15&#10;s+IVP0MZlrwV8jwVHHVb/cnLktvRT7Pgk/dAE0q21BPadGoTibDhrhkghv9r1aoVpaamUqfOnQ1L&#10;PsBd8RoUqCGvpaWlBdkhL3+GQlfDAvI1a+5kyLcSwEU7+dtunbwi2YPt5GHFM9CLISwrXjGQ9113&#10;3cWQT6NOnTq5fPLSkteQ19LS0jJkQN79M5RsJ4+RoeCuqVW7ttqffOFxtzeY+lHyA0a3Bp6AvDpJ&#10;yMfAkoe7Bpa8A+S1u0ZLS0vLkAp54ZNnGZCvLiBfp04d1V1TdESzW6YvT8pLyKN1TWxsJsgbFa9o&#10;YROkIa+lpaVlyqh4zQz5Gibka9euvS04OPh2E7MFRzWrN3kZLHlP9V0THh4OV00RhFXI39WqFQ1S&#10;II+KVz8NeS0tLS2LnCDv7xtAtarXNCz5unW3hoaGNgVjeSo4oln9yUsB+dkegnzJkiWDo6Oj/REe&#10;P0mF/F00aNAg6tjRAfLaJ6+lpaUl5Ah5vwDRrUH//v0zWfLD2JJfmtTOc+4aC+TN1jXwybds2dIN&#10;+WA35OGy0ZDX0tLSMmSpeGXAy/7k0YTSgHy9XYGBIfcI4DLkM5rUnfxh3kJ+oGhd06JFS0pJMSEf&#10;wpD3NQAPBQaEOh6s1j8T+jCXwsAY9h4Y80rYH7V3xWuhPvO/EH27P7La2pukk3AecD7EeWE55clt&#10;iethOwf2OLmf9nyeVG5cK63sZYc8hJ+jJORr1a27MzAw9G4wFt0apDWsM+sDQN5TPnm7u6Zv/xTR&#10;Th6WvAH5joYlz5CX7hoN+Wsv9Mv+6aFTYpg4KYwNilGNeuUR2KRe2vytGHgbAHFKVzXq/d3Uzxzg&#10;Ozuhb/YVX56gxTuPOaarQrfAq/b9aDkvTqNM5aYw4MmiHUddy4MWbhcDmM/b5B5SEAOqLNl1TIyu&#10;JeM8KbxkXvz0W3ps7cE8v2f+S1IhL901KuRr166zmy152YSyaPqttad/kNjWtOQ9DvmpAvJw17Ro&#10;eRelCHeNCXmGu4Z87mn4e7vFwB6A2MNs3UIY+Bljsb74qXsA6rwQwC1HbbKn2bX3+M/05HpjhKjs&#10;dCWQn7T0SzEAx9yPD7nODQbowKAfTvlzQ2v2/0gnfnYP+zeCQf7n3/8TA5bLOAyAsolfQH3fzPkl&#10;l1vCC2bIol3amvegnCBvDP9ntJOvU6eOq6vhwMBA7/4Nas5e3Ket53qhdIa84a4ZmJJCHQTkQ3mn&#10;A/ntFCQs+iAN+WsuQB4j9r+nQA8ujXe2f08f7TtB3V4x4mat/IrWHTgpBtXG2KRycIm3vjhCo5fs&#10;EaMtfc4vCgzhByi/z5bllu9O00ouQ5YLYUg9fCVgGLz3eZsZ7xojJGE0pHmfficES3XK8n0M12/E&#10;HOWhXIzGhNGePv3mJ9rIeTCIN9bFfv3559908OR5F7z7vvGFGFsV+7Rszw80hvcR8RLyGBLvza1H&#10;xMsNoyklzTfKUiUhP2ihe4DrsR/spd///IsmfLjXFYd07M8nvF94Ich47N9T/OLBSwHj2E7h8ybT&#10;oJf5PGzi7X/C6wKSTm4yvOR+/vUPEcYXzfP84v3f/0i81JAf5wajPWEcXOTB+YVVjeNay9scs8S9&#10;n2/w8eI8LOXzgRdD6tvbxTWWL1Fc61W8nP72DjFE4iK+B3B9UM5T678ReUa9v0fkwTEhDm4ixKM8&#10;XEMJeYxli/OM8497CyN1IV7r2smAvNl3jZch4ZM3f4ZSIY8OynrXrznnvd7300lP/fGqQn4SQ77f&#10;gEEUGxdPd9xxBw0cyJDvYIU8FKwhf83lBHnoBQbF8r0nBEgAwW9++oUWMNABaFiRkz78UuTD8HVI&#10;m80vgTlrDorxTA/8+Au9svmwC5IAOvIOWLCNAX6S1z9DE3l9fDEABL1f+0K4H5B31/dnacnuY8KK&#10;X73/hAA7QPLF4TOc/hst2XWcpjIsT5y/xNs+J9JGc95Lv/8l4DWcoQRAYRv7TvxME3gf5n/2nXC1&#10;pDG8JOR/OPereHFAX/7ws3ALqccPOUEewiDeO48aljQGGMfQegAoQPf1yV/o7W3GwN2Prz3IgPxR&#10;nJsVfC7xFTDb3A5GmQIA53Cet744KvYhzbYdCGDHlxb2AdvCQN94eSL/DIbqUD7erbwMWAPwC7is&#10;D3f/IF4oGAbxIO/P5GXGtdrB+/z92V9pJR//7JX7adh7u+j0xd9coMa2zvELBS+ywXyuMNYsvujw&#10;wp62Yr94ueP4UC6+mnBOn+MXMdZd/uUP4t7ACFMYknAn7yfum/Fc1iG+P7CM4RLlcWn9cxmQN7o1&#10;cIZ87W0hISG3gbGAfM+61ea807ONacl7uuJVQD6F4uITqHnz5jRgwAAb5A1pd821FyAPaC3f+4OA&#10;CHz0eDjhIoBVjLj1B0/S+7uPC4jAOsXDDUsfMP2KgQ5QARTQUYYIlMRfA3hBTGNLHHDGtgAkQCf9&#10;7Z0ibeLSvbSHIbKQofgKg3gfgwsQ7PvGNlEWtgv4Az67vj9HX504T6PY4oXlKfcb45Wi7F8Z8vM/&#10;PyLCvV7bIvzDcuxWQO7Aj+fFeKsS8rBGcTwY/3TDwZ/EF4IdQllB/ttTF+lHPj/44oEFDxAmclnY&#10;F7yUPmfoYkhCWMI4rxi7FecKEMS+4CtoGgN65OI94jix7pEzF4Vv3W7N49h//f1P8SIY/M4O8aIY&#10;wseFrwCAfSa/QPAF8yzDFsczlc/3KC4X5WAMXMB1zhqjkhkvZFj5A/kcYBBxuFd++e0PsQ2kY/8v&#10;8nkcz5DGNnAP4GWB69Gf11mw9ah4weAcYp23tx0V527IO7vEl4QYnJzjR/HXwiO8zeTXDffRXD4n&#10;+BrBccrj0vrnsljyLndNgBjjFZCvV6+e2k6+cI8aVaYu6HI3nZw+0OOQLzhh4pQ3HSEfJCEfYEI+&#10;xPFgta5egCUGvz7LMPuWAfLNyQu0/egZmscwSH7jC7YW9wtLHVDb/8N5oTOcF2DBpzsgj7ksDyCG&#10;ZSuXB721g85c/N21LQBLlvMNA//cr7+Lyk1AHha/HOAaskP+C7bOU0zgwrWALxAJZhXyUOrC7QI8&#10;37PFfopfMoAMvlYk5FWfPAYSB7ASGdoyDsoK8sf4JYYvFoD8F7ayf/rlN9cxHWVYb+f9hH8cX0Nn&#10;+djxEnj+40O8TztcQMVXDfYB5xxlYeDuqQx+6TqRwvJSflHgJQWr+PDpiwLgMz7aLwbyBsDhQsN5&#10;QDzOHyqH8TL4kb92MMg4XngoC5BX3Uw5Qf47fpkB2kbenQLw5/h45LFiv4/x+X109QEL5PHiwst6&#10;u/nlgOv/11//Ey8huW2tf64rhHzB9lUrTn7twTvoxKQkOj3bgz55nhceP37SArhrnCBvWPGAfICG&#10;fC5IWsTLGCSAFixOwF0++A+tOiCszHUHfuTwV0JwbcBCx0Nrh/x+hvwOBrJctkP+OENBliOFysRr&#10;CfkU3iZg+P7O4wLqcJfgRbV4l7HsBHl8mdghlBXkL/KLCj52lAX3Bnz/8lhwbsZ/wBb6y1sENAFL&#10;NNkE8I6fuyRcWvBb43y+w+sNfXenKOfomV+FdW+HPIQvILhs8FWAc4I4uE72Hj9Hr/PXCaxpmQ91&#10;DaiDwHaxvI1f2Crkx18h5AFspMG1A3cPvrzUY4UfHl8GKuTf5nN59OxFepRfQPgyfGLdQeH60ZC/&#10;trK4axTIy/7kbZAv3rx86ZnPtW5Ex8d0p5PTkj0CeR/egeIq5OMZ8s2aNaf+AvIdKDgwWLypDMj7&#10;UaB/oOPBal29AF4nn7wUoAv4vr7liACQKqRfKeQPsYWJz3a1HFig1xLyaW/vFC8m2ZwPFvC1gjzc&#10;Ib/9+ZeAWfIb24T7afexnzMdD76A4Ld/ZuPXIg77ie2+8MkhGsf7gy+hh1e76wG+45dSVpDHS/ev&#10;v//mY7hAwxjciIPLa91XJ4UlLSH/9PpvaB+D/LG1hnsGbha4jrKCPM7P5UIeXyZopoltqccq91eF&#10;/JbDRh1Bf7NJKyx9Dflrr6wseSfI+3LGW0olPPpYy/p0JP0BOjGsU+5DPjIyoERYmFcwwpOmzpjf&#10;f2AqxcUlUNNmzUQbzw7tAfkg8vPxZaHjHQ353FBOkIcWbjsqwPby5u9oBFt0AO68Td8JcF0J5OGu&#10;gNsBsIJv/XG28M7++rvwXf9TyMNtcvznX0XLkHQGFNwfqCREfQFA+Nsff/HXytVBHl85H/ALAi6f&#10;P7ncKcuNikwIbenhEll34CdhOW/57gxtOnSa93mrgB7OB7568JLEFxNcODge5Nt1/Cw9xucALpu/&#10;GeKwip0gj/36g9PhJpJxKAMteeA3f3qD0XQUFaZwlcF98xynoXL27//9L0vI42WE84ZWQbg2F/gL&#10;JSvIQ/Cz/8rHuprPFyqxMYerDV+AKuQ38NfEJb5fcO3wlfMLHzf2Q0P+2kq15EVXw8UZ9D5GE0ow&#10;tE6dutuDgoJaCODecEPBqiXjJ0+7rQ59ldSKvul/r4fdNZOmLhiYks6WfElq2rSZeAu1fxCQRxtQ&#10;hry3oSAN+Wsu+K7RygOVrU7pUnjAAYkjZy6IViR4mBEPAKJCUOaD/3jxTvcPQ2jKqLYrR0XnKwwD&#10;fM7D0p2xcr+IR/lolYLPe5kXrgi4BeDeAJTfZRCjPKQBULBSuzPssYw8hj/caPUCCKGVDyD7xpbD&#10;wuf+JoMWFcIv8ctKtgqB8IJ5esM3mX7kQUsd/CiG495+9By9tdX9U5IqbGvfD+fF1wP2E/uGeFRS&#10;o2zE7+P9QDNUuQ6OE5W2OA9z2PJetf+EOL7er1n3AerOxwaA4uWkxo/7YI94OeOcyjhAHM0nvz31&#10;i+ufB8xRBnz1cA+pZeDnqm847/fnLgo/OloxDeUX10C2wgFu+0tn7JI9bKmfEfuNl3OyCW7kxbHK&#10;rwK0WjrE5aLiFy8BnEdUiKtlaf0zAfJy+D8fL1/yYUYKn7zZd03duvVdkEfrmjKlSj08pnGtv7Z2&#10;uYO2db3D85AfMDBNQL5J06YC8g8+2J5CJORN0Af6BzgerJaWVt4IXSnghb/2q5PiD2X50tXKfdkh&#10;761AHvWaDRo02BQREXELeAt3TWxsbMybD9w+c0X3VmdX97yviwBxbk6ZIZ9K8QmAfBMT8g9ScIDV&#10;kteQ19LKX4KLCl9zcCWhUtkpj1buyIC88cere4zXAKpVoxZb8gOofoMGn4ZERNQzkVuwfPnyhcyw&#10;Z6b4+PgQQD4mJsZv3LiJiwaksCUPyDfJDHlfBjwUpCGvpZWvhD9Z4eYZt2SvY32CVu5Jhbz4Gaq4&#10;FfK33nrrxvDo6Oomcgsxc30xNxY9MEVFRUWEhYUFWyAfX5IaN25Mffv2pQceeMDlrpGQ99eQ19LS&#10;0hISkPdjRqLyFa1rFMgPHDiQGjVq9GlISIm64C36rilZsmQkeqMUAPbEBEselQFZQb5d23ZsyaPm&#10;2A157a7R0tLSMgTIG61r/AXkhbvGxw35xo2bbIyIiKkG3vr7+/smJCREeRTysOTDw8ODrJBPwI4J&#10;yN9/3/3CPSMrXY3WNRryWlpaWpAb8kYbeQn52jVri558mzRt+nF4eHQNE7lFmLVhsOjN5dyf4uLi&#10;Ql2W/MSJi/qnpFog36ZNGwoyLXkNeS0tLS2rDMjLildf8mbBXSMgnzKIbm3c2NW6BqwtXbp0WcwF&#10;gD0xRUdHsyHvtuRVyCcnJ1Ob1q0dIK/byWtpaWlBmSBf3IB8LQn5W/MY8rIJJXxEDPm38cdrfFxJ&#10;atyoMSUlJVHre+8VlrsKef3Hq5aWlpYhFfKi4lX65BnyGCe7YcMmm9mQvhW8hU8+Pj6+lEchD/8Q&#10;v2UCRTv58ZMWYNAQdGsgIX+vhryWlpZWlgLkXU0oFchLn/ytDRu6+q4JCAjwYcCXzHvIxydQIwH5&#10;ZGrdurVoTSMgD/HniG5do6WlpWUoE+RZ/n4M+VqZIQ/XeFRUQoU8hvxAhnw8f2I0Mtw1qk9eQ15L&#10;S0vLIsNdk7kXSpclf+utm0JCjD9e0a0B87aMRyFfokSJSH7LhMAnP2b8pIXJfQdQbKwB+UThrtGW&#10;vJaWllZWMiAPRmYB+caNXe3keSrCkI/yKORlE0p8RowYOWZxUt/+DPk4atCwYSbIy5+hAjTktbS0&#10;tIQMd43JSDaCZd81wl2TkgKD+ZPQ0MjaJnKLMmujPQp52YQSb5eM4aOW9knqZ0C+wa2Z3DUa8lpa&#10;WlpW5QR5uGuYr6IJZZ60rpHuGvz5ypD/IDHZtOTrN3BBPlD1ybPytbtm3mfUad5mLS2tf5nwbDs+&#10;83ksd8WrYQQLyPsFuiDfoEGDz8PCwhqBt4C7x9vJS8ijAnbosJFLEpNhycfSLfXrU2JiorV1ja+E&#10;fD5pQomLzhe/5yuf01NrD9CuI2dp12EtLa1/rfgZn7ViH3V/2Xj28wP4AXl/BfIun3ytWhLyrtY1&#10;YG1cXFylvIW8cNfEUr1bbqE+ffow5NtY28nnE8hj1J/x7++i7d+dpgPHf6afzl4i+vN/Wlpa/3Kd&#10;OP2reOa3fXuahr7tHsEsr6Ra8hgVyu2uMTooU8d4BWeZr1U8CvlQsz95aPio0Yvgk4+JiaW69eoJ&#10;yLdpc1+mn6HytFsDfnOnvLmN1n15gk6c+ZX++v1vxxtBS0vr3y08+8dPXaRVe34whmvMI6ve7ZP3&#10;Y8izzK6G4a4RkG/QYFN4eHh98BY/Q0VFRSV4FPKBSn/yw0eMXtQ7sa+AfJ06dQTk77vvPgqWkDdB&#10;n1cdlHXii5i24As6fvoi/X7pT8cLr6Wl9d/Sb8yC709doJ4vw3fvedBnBflabMkPGDCQGigVr2iq&#10;zgZ1XJ64a/Az1Mgx4xcA8tEM+Vq161AvYcnb3DWsvKh4xcUb8MYWOn3uEv3vD229a2lpuQUmwGXb&#10;5cVPHfmRmzIgb47xCsgrrWtgyauta4yfoWLz5meoTJDnt1CvXr2o9b2t8x7yDPhk/hz7kS14DXgt&#10;LS0ngQ0/nLpInV/c7MyRXJJqycufoQL8A6kOG8r2JpSAe0xMHrWuQZghP79Xn2SKiY6lmi7I3+vQ&#10;rYFnffLdXv6c3th0SANeS0srW4ERL64/4MiR3BIgb+/WQEC+VmbI56m7BuFRDHnDko+hihUrUfce&#10;Peiee+4RljsgL0Hv70HId+K3cp9XNjteUC0tLS27/mbQd37+E4/55w3IK5Y8zwP8g9mSrysg31jp&#10;1gDumtjYPHLXIDxmrAH5GIZ8uXLlqHv37lbIexvyqCX/wiZasvWQ48XU0tLSsgvW/MJNX1NHZocj&#10;U66xMkFeWvJ1DMirg4bAkme+xgL2WPbIZLHkXZCPpbJlyyqQx6eI4Y83IO85n3yn5z92vJBaWlpa&#10;WenSr39S+7kbHZlyrWX45K1dDWcFeYztWrJkyUjAHssemZzcNQLyZQzI33333W7I80F4uuK1y9wN&#10;jhdRS0tLKysB8h0Zvk5MudayVLx6sSHsxZD3MyA/MAWta9z9yYeEhITCXZMvIF+mdBnq1q0btbqr&#10;FQX6GZAX7ho+CI/9DDXvM8p4Q/vjtbS0rky/MeRT53/qkR+kDMibTSjNDsoE5GvXpQEDB6KzRxfk&#10;2aIPLFWqVHzeQV5x1/AnBXXp0pVatmzphrx4S3nOkkel67uffe14EbW0tLSy0h+//UVvfPKVYIgT&#10;W66lDJ+8CXk2hAF6F+SNn6EsfddERMSVzjPIo+JVdGsQG0dxcfHUuXMXK+RNS97fQ5BHxcnRH887&#10;XkQtLS2trIQWNvuOnvFI5auAvI/BSAH54gbk69YxIF+/fsMvQkJCmoOxsOSjo/PQkpeQR1fDMdEx&#10;1KlTJ2rRogUFCZ+8j8ct+Y4vfEqnzv7qeBG1tLS0shJa2Hx34rxgiBNbrqUskGc+egPyZsUr/nht&#10;0KjRNob6HWAsOihjlc07yI8fPz+p7wCKi42nyMhIAfk777jTqHj1ZsjDmmd5qgmlhryWltbVyPOQ&#10;R6saA/Iud02dOgLyjRo1dvUnj37CMGhInkF+LEM+ud9A4aoJDw+njh070h2332G4a/gA3N0aaMhr&#10;aWnlX+UZ5NmKF5CHJV+7jqh4vbWxuwmlOTJUdB5CfpIBebbkg4KCqH379nTbbbcx5PkA2IIXkOcD&#10;8FTrGg15LS2tq1FeQd6XIY+5CvmGjRp9xkbzrWAs4F6qVKkSeQb58SbkYxnyGAXqgQceoOa3NbdC&#10;nqUteS0trfysPIe8aF3DkB9gbSeP/uQTEhKi8hTyffulCMh7e/tQu3YM+WbNeYfR/tOseBWQ1xWv&#10;Wlpa+Vd5CnnpkxeQH0D1GzZ0WfLm2B1l4bbBskemTJDvb1jyXsW96P7776emTZsKS94FeeFv0pDX&#10;0tLKv8rTilfZuoYhj4rXhgx5hntDMJZhH8SWfAWPdlDGgI8NCgoKR1j65NGEsljRomLAkCZNmlCA&#10;L9w1GvJaWlrXh/IU8mBkgBvyqrtGWvJw22DZIxO/WVDTG4awCvnChQqLQbybNJaQNwAPaXeNlpZW&#10;flaeQJ4ZiZ+hvFnSXWNa8puZsw3AWLSTZyu+Yp65a1yQj4ujQgLyrRnyjV0VrxLynvvjVUNeS0vr&#10;yuV5yDMbYcmbAuRrS0ve1oQSg4agN0ose2RiwGODEQiPUSz5QoUKachraWldl8oryEsF+AVQ7TrG&#10;yFCNGjVy/Qzl6+vrl5CQUBJzLHtk4jdMFLq/RBjdGuCPVwl59CUvIG9z12ifvJaWVn6WpyHvJxmp&#10;QB5/vA4aNAjuGksHZXFxcZXydGSozJBvwpA3+mVwHYCGvNa/UCfPXKJHVn1Fo9/fQ1OX7aOLF/9w&#10;zKeV/5UvIF+bIZ+aaoE8fPKxsbFV8g7yZrcGsuK1VatW1LhRI/L38xNju8oD0O4aLScNXbTLpclL&#10;v3TMA209dMaSd+nO4/T7pb8c83pSx079SkPe2SnuveQ3ttEvFzTkr1d5HvKmIQxvB5pQwl3DkE+x&#10;WfL5AvKJyf0pNsaAfMsWLajhrQ3drWtM0GtLXstJXZRr12f+F/T516cz5cGIPR/sPGa5zgs+P6Ih&#10;r3VNlWeWvAvy/gz52gLyTZo0dVW85ivIw11z5513WiEPS1409NeQ18osFfLQmCV7MuXZdfgsDXxr&#10;myWfhrzWtVbeQJ5lQt7fhDx88k2aNt3CjG0CxgLueToylOhqWIH8HXfcwZC/lSHPO86QFy4bXfGq&#10;lYUk5OU87e0dwnJX83z2zSlXnq4vG/mcIP/xgZM0+6P9NOb9PfTkuq/p+JlfxUAQah48yEdPXaQ5&#10;aw7S6MV7aOaK/bR23wlLnm9//IXe2nJECC8YGX/u/O+0bt+PIn7tlz+K5awgj+3KMt7b/j2dOveb&#10;qxyt/Kk8hTzLBfnUVGrarJnLXQPIlylTBq0ZC2HZI5MKebSTR8UrRoYC5G+7/Xa6VYU8W/KQ9slr&#10;OUnCPfn1L8Q8cf5WWrHnuCv99LlL9PIn34q0oYt20oQP9oiwhDwezH3f/yzAjni7ZjHEURn6Py4L&#10;ecd/sNcx38j3dtPhk7+IbW786qQrHpCW+3L0p4s0bfl+ET9l2T6x7AR5AL77K1tEXDeeP7fhG1cZ&#10;WvlXHoe8+ccrhD9e/XwY8rVqUWpqGjVr1mxHUFBYSzAWkI+OLh2Xt5a80rqm+W23UYMGDcjfBnn9&#10;x6uWk9yQ30apC3eI8PB3d4sHDtpz5Cwlzf9C5ANMh7+7S+SRkP/t0p/0xNqDIg5WPiz5Z9d/Q30Z&#10;uIiD8KIAePd+f84VN/jtnbTt29P0BFv8Mg5WPbb5TyB/5uffaNBb213rj+CXh3q8WvlXHoe8ackD&#10;8N6APCx5hnxamhXy5h+vlZi5d0dERLTncAnE5+qUlbumYMGC2DmqX7++gDxcNRLy6HzH6WCvtTTk&#10;ry9JyA9YsJ22f3dGhNF6BhbxX7//RZ99bbhqxi3ZQ69tOuwCqIT88dMX6Vm2lDN4nZc+/ZZOnLnE&#10;6/1Ny3f/QEnm18GL/CWAQZofW2O8DPC18PP53+lPjjt26qLYXhq/YB7n9DP8QrhayGN7aEYp1x3M&#10;8eqxauVv5SnkXT75WpSenk6NmzXby5b7fWAsupFJSEiYx/PfAwIC3vf19a2O+FydnCpeY2JiqQBD&#10;vilD/pZbbqHATO4aDXmtzHJB/s3tdJqt4B6vbKGer26h5z8+RCfPXqJn2CpH+tPrv6ZPDvzkArfq&#10;kwfU4R9H/m9+OE87D5+ht7cepUQz76OrDwjIL9v1g1iGUvhlsengT/QjrwN/uVoPcLWQ72auA3Xh&#10;r4q/GBpyXa38L89DHk0oGfLMR4BeQJ4t+fT0wdS8efO9AQFWyEdHRy8PCwvrzKD3vCWvQr5J06ZU&#10;r149CkCFq4a8Vg6SkO9n+rMfW3NALI99fw/tPnJOuGD6vLaV3mSoo9JT+rol5AH4r3/4haYs3SfK&#10;6vXqVvFVAHcNQIu8EvLY3sjFuxnwhltIauCCbfT+Dnfl6NVCXhX28yy/tOS6WvlfeQV56Zf39w0w&#10;IZ9OzRTIh4SExCfEJcyJj48fGxEREViyZMnCHF0Aabk2WSteDXdNTHSscNc0btyY6tapQ/4AvBQf&#10;gB4ZSstJEvKoeAWwDxw/L5YBzvd3GG3jZ6zYR2fP/0arv/zRdZ1Vd82MFQZ44XKZx18AWw6dpsXb&#10;j7msfgl5PMTYxh5+eYxdskdU1kpA42WCfH/+/tc/gjx88PKYnlhzUGxTPV6t/Ku8cdcw4NmKF61r&#10;VMgr7hp0NRwZGVnR7ErmZlZBc557U2ZLvh9Fm5Bv2LAh1aldm3fYOAAJ+uAADXmtzJJABJCxfJKv&#10;Hax6eT0B36fXGa1TnCD/4c7jrkrW9ftPuix2gLrvG1bIA+74Ovjy6DmRB8Dff+xnSpxv5Jv04Zds&#10;zVt98q9/dliAH/nRimfcEqN1jqO75uUtwmU08j2jcrjbK5/Tl7wO1tXK/8oryMNVg0FDYNnXYsgP&#10;HjwY42S7II/eJ6Ojo+PRygbLPN1oKvcmFfKjxoyf3yeprwvyqHTF28jeuiY4IMjxYK+1NOSvL9kh&#10;f+HiHwKs8nrCd756r9GO3QnyqGCFPx9x8zcfpl1HztLOw2dFJWqPVw3XzkMrvxKQH2a2zOn92laR&#10;5/DJC7SVrX605kH8pKVfitYxmw/+JPIgDi1uPuHlbd+eoec2fkN95hvxTpCXTSj3Hj3rcivhuJBP&#10;PWat/Km8cddkhvyQIUPothYt9gaYkAfcY2JKlw0PDw/iRcAdrpqbkJZrkwr5kSPHzO/dJ5mio2IE&#10;5FHpWqumAXm1dU1wQLDjwV5rachfX7JDHgJ85fWEr/3nX34X8U6Q//7URZrNEJc/SeEroBfDHda9&#10;jEPLHOSFGwf+esQhzzQG9QgT/Nj+wi1HxXaO/HSBHl71lYhXBYu/56s5Qx5lzN14SMRJNxCaesrj&#10;08qfyhPIMxsBeMjfhHxGRgb+N3L55AH56Oi4u+Li4jDmK/zxuT/ZLfneiX0pKipaQB6Vri7Im4DX&#10;lrxWVnpy7df0BAtQlHFwmTy1zohfsuOYKx6uFsRBn7J1LV0zaCWDH45GLd4j/ph9mKH/7vbvRdNK&#10;5EXTSpl32e7j4m9Y+ONRAYt292hnv2jb93TefJngxym0qcfXAPKhTPji3+KXwMuffifKfJfzo6IW&#10;LYJe22zEoUWQbKUDF4/c1xc5Xr6otPKv8sRdY0IeTSjxc1TNmjUzQR4WfExM/OPx8fFTmLvFEZfr&#10;k90nb4d8zRo1jdY1/Bnihrz2yWtlFqAoJePw49LvbPkiTsIZAjhlXsQDxjLtd16GCwZ+ecAXZcB6&#10;lvnxACMf5ojfzXlX7f2Rtnxzmn7ldFmOFMrGn7J4saBMWO1ot4/toDzs39+//23Zzm/KdiC5bUj6&#10;9bXyrzwNedmyRraTF5CvUUNA/o4779zHkG8HxqLiNTY2/km25CfyYhHE5fpkgfxYhnyfZIa84a6p&#10;W7eugDxa12ifvJaW1vWiPIO8xZI3IH/7HXcc8PML7ATGolVNbGzc0wz5CbzoeXcNIN8LPvloA/IY&#10;2aQ6v438fXxsPnkNeS0trfwrT0Ne9l3j8snzci2G/NChQ+nOO1vs8/cPegCMjYqKioiJiZkbFxOT&#10;d5AXFa8m5FFxULVqVQdLXrtrtLS08q/yCvLoZhiQh2Vfs0Z1AfkWLVuq3RoExcTEPmFCPm/cNb16&#10;J1GUCXlUHFSqWIn8vX005LW0tK4b5Zkl7+VD3sW9BeRrMOQzGPL21jUxMXFzYmNj86bidZSEvOmT&#10;r169OlWsWJEh7224a0zQB2rIa2lp5WPlCeSZjxbIMz8F5G9zQx4Vr9HRsU/mG8hXqVKFKlSokMmS&#10;D9KQ19LSysfyOOQtf7yiDtNw1wDyt9/ewgV58JYB/3yeQr5nHzfkYcU7QV5XvGppaeVn5aW7BpBX&#10;K15btGhh6bsGTSjzrJ08fobq0SuRIs128uXKlaPy5coLd42AvAn6QP3Hq5aWVj6WpyEPPhqtaxTI&#10;16ppWPIK5OGTj4tLmBMXFzfT39/fF3G5Ptkh3xOQjzQgX7ZsWQF5Xy8T8qYlr901Wlpa+Vl5CXn4&#10;5NGpIyA/eMgQ0dWwhDxYGxsb+xRb8lM5zjNDAKqQd7WuYcgXKliISpUqReXKliM/G+S1u0ZLSys/&#10;y/OQV9w1LBfkBw8WI0PZfPIv5JklD8jDkheQL2RAvmyZsm6fvAl6DXktLa38LI9Dnrko+pJnSx6y&#10;QL5J86/8/YM6gLHh4eHRDPh5eeqTB+TRC2XhwoUpISGBypQu4/bJa0teS0vrOlC+gHxNw13TpMlt&#10;rm4NwsPjBeRZs3x9ff0Ql+uTCvmRJuRjGPJFihQxIV9aWPLWbg10xauWllb+Vd5BHn55novWNQbk&#10;Gzdu/o2vb0BPMBaWfGxs7Lw8a0I5cszY+T169RHD/xUtWpT4bUNlSgHyfqJrAz+zX3kNeS0trfws&#10;T0Ne7dYACvDHQN41MzWhVP54nR0dHe2PuFyfSpYsGSw3Ji35WIZ88WLFKCYmhkqXLMXWu72dvIa8&#10;lpZW/lWeWPIsH4gtetlOXowMddvtLsgzU8OYt8/w3HPuGn6zlEADfYRdkI+JJW9vb+KdYciX5J03&#10;uzXQkNfS0roO5HHIw1XDEn+8mpCvzZCHu6a5MsarhLxH3TV2Sx5NKONi4gTko6KiqFRCggC7tXWN&#10;hryWllb+lefdNaYlb/rk4b7JAfJ5465B6xoV8mzlU0JcPPl52ZtQashraWnlX+WVuwYDhshBQyTk&#10;0QulCnnWs3kOeemuCQ0JpdjoGPIt7mVC3k9D/ir1vz+MIehw8zmla2lpXTvlDeT9DHcNmlAyLwXk&#10;Bw8Wf7yqP0NFRUW9kHeQNzsoi442II8uhWNjGPKZ/nj9d0L+7Pnfaf+xn+mbE78IYSzQfwrlQ1wO&#10;xg3FGKLLd/1AfyrjnGppaeWO8sqSh6vGmyEPTqLiFZBv2uz23YGBga3BWGZteJ5a8nJkKDShBOQD&#10;/AMoLjaWd/i/0bpm/VcnKWXBdpr3ybdCGPX/L4azU97L1cuffkc/nbskyhm2aJcAvlM+LS2taydP&#10;Qx5clJAXPnm26iXkmzVrviMoKKglGBsYGBURFxf3HGuGx7o1sEAe7hrFkvf38RfNKf8rkN9w4CRN&#10;W7bfEocR/AHpL749TTsPn6Uth04Lbf/ujND3p9ja53yw+pG+9+g5znuGzvFXAdbffeQc/frrn46Q&#10;x6j/n31zSkvrXyE8F7uPnKVvfviFfrmQt67JvLLk5c9QAvI1qlM6Q775bbftDAoKbQXGRkREBLIl&#10;/7hHW9fwGyUUDfQRtkMeYDcgzzvPYaF/MeRhyQPEG3gObWWw//7bX7T54Ckau2QPvfnZEZq6bB8N&#10;5zyvbT5Msz/6it7bblj7nxz4iV7b9B29y9b/UE7HzY4yRy3eI14ETpC/cPEPx+PW0roe1f2VLZTy&#10;1naa8MFeeueLo7Run/EcQT+e+dWj0M87dw16oWSjmMOAfFp6OjVu5u6F0hzI+zmG/LTAwEBvxOX6&#10;ZO+gTA7kDcj7sAUfHRVNvl5GtwbyQP7NkB+4YDu9+Mm3QgA2IL+NLfM3Pj8i8nzMMH9+4yERXrvv&#10;R/pw13EG91/09Q/nRdpWtmbGL9l7WZBHWG5LS+t61/MfH6Kn131ND686QGPe3yOeJfksP7vhG/po&#10;7wlh8V/iL1v5DOSW8gTyZqWrGP6Pl2vWqEFpaelw17ggL7s1iPekTz4T5BP7UhSD3cvLS+xsiYgS&#10;AvJWd02I48Fea3ka8k7umuwgv27/SVq66wfhjoH/fu7Gb2gl38ijFu++LMhraf2b9Nfvf9HFC3+w&#10;1X6Jdh0+S6u+PEGvf3aYXuEvXBg+eKYB/re3HqVNX58Sz4RTOddCeQV5dE7mY4e80p88OiiLjRUd&#10;lE0PCAjwQVyuT3bI92JLPjIyyoS8F4WHhYv+kf8LPnlY8oDyziPnhL46fl5AOUfIX/yTXvr0W4b8&#10;IVrFkB/+roa8lpYUWpShrmohw30uW/Rd+NlOXbiDFm8/Jp4xp3X+qfIS8r4YNET45Bny6enUCP3J&#10;K5BnwAvI54m7RnQ13DvJBXmvYsUpPFSBvAn6692SR5v15bt/ED5xNf7ITxcY0j/SHr4hoYM/nBeV&#10;oydO/0pffn9O5EEF647vDIAfPnlBVDL9yQDfxVBfs+9HE/zH6eTZSyLPel4+f+F3UYEL9w7Kk9vT&#10;0vovCeA98/Nvwg368MoD1OPVLTRl6T7xjOCZdFrnauVxyAPwLncN2smjg7JalJ4+mJo2bbrPPyjo&#10;ATBW9icfGxs7mReLIS7XJxXyou8ajAwVFS388cUF5MOEu0YA/l8A+T/YqoAF0feNbS4Qa2lpeU74&#10;qoWBtGDLEerJoE99awd9tOfENf2HJG8hj5aJflSHIS/ayTdtti84OLgdGCshz5rIi0UQl+uTHfJw&#10;1wDy+PzwKiohb/7xyp8g1zPkcROh1j/p9S8oY9FOOs1WhVM+LS2t3BeaWX6w8xilvb1D+OrxdX2t&#10;vnTzBPLFDXcNfPL441VCvnnz23YGBobeDcZKd02ejQxlQN5w16DLTG9APiSMfEzIC7/TdQz5RQz4&#10;ZAb89OX7RCsYVKo65dPS0vKMfr34h2h+PPHDvQL0K/b84JjvSuVxyLsAb1jy8HoA8unp6dS0WTPX&#10;z1BgbWxs/JN5PvyfgLwX7yxDPiwkNBPkQwJDHQ/2WutaQn7x9u+Fi0ZUih4+q7sX0NLKJ0JjBPyL&#10;kvHOThr01nZavfdHx3xXojyBPDPTgLyXBfJNmjRBtwb3grEOkC/AuglpuTZlrnhlyEcZkEfFKyCP&#10;vmuw0y5LPuj6gjwshcFv76Sk+V/Qpwd/ot8vacBraeUnoRkyrPg+87eKJsho0eaU73KVN+4aBnwx&#10;b5YK+cHUqFEzVxNK8DY2NvYFCfmSJUsW5miAPvcmO+ThrpEVr8WKejHk4ZO3DRpyHUH+woU/6Im1&#10;B6nry5+LNuye+BFDS0vryoXWbnCpdntli2hbD1eOU77LUZ65axjykNsnL8Z4tfwMZfPJ34j4XJ3s&#10;kMcfr27IF6fQkBDeeRPyJuhDriPIo6I1kS14tNH9+RejPxktLa38qVPnfhOdA8K1uvIf+OfzD+QH&#10;U+NmbksevVAy5J9lzTQ7KCvIuhlpuTapkJfdGkRFM+R9JORDr1vI48+72Sv38w3zhWjbjgvvlE9L&#10;Syt/CP+ToN184utb6bkN39Cpn6+umbOnIe9numsskK9ZU3RQpkI+IiIiKjY29kW25EW3Bh5x19i7&#10;GkYTSnRQJiBfpBiFBiuWvOmuuV4g/8Znh0WnSR/uPP6PPv20tLQ8J7ht3vj8sPhZCj8WOuXJSXnl&#10;kxcVr8W8CONi13KAPEaGiouOeyY+Nn4cLxbyCOTVgbxdkI8B5H2FJR8SFCQgr3ZrcD1AHjX26GYA&#10;beLRXDI/WvFoE7yBrZbB7+wUg4s45dHS+q8Jz+qaL0+IStiFW45eVUMJj0NeuGvMn6EUyGP4P6M/&#10;+TDRhBI9/ibEJcyJjc6jP14l5OGuAdSLFy123UIevUMC8Ogg6dz5/PnTEyCPrg4GLNguRqJyyqOl&#10;9V/UqXOXRM+V/d7cRhsP/OSYJzvlDeQNSx4/Q/lJS160rmnqgnxISEhoXGzs03ExcbN8fX39EJfr&#10;k+qusVS8iiaUxSgoEJCXf7wauh5a1wDuKAN9yTilqzr67REaOWw0DRsy4or1/DMv0JFDhx3LzUka&#10;8lpaWQt93OAZXrb7yitg8wLyPsVMnzxD3t/bR4wMBcg3bmx310Q/Ex8bO5YXUema+5NTE0q0k0d/&#10;8gLyAYF8AMUNyJugz++QR98Yr276jgYu2CZGq3HKo2rMyHEC2ONGT8gE8aw0YugoGjV8DA3PGEnr&#10;Vq93LDcnachraWUtuGz6vfkFLdl5/Iq7JfY85NH7pBQgz5Z8DRPySn/yCuRlE8pCLM+1rhGQRy+U&#10;DHn0QlncBXnTXXOdQH7vkXM0/oO99MSag3Ts1EXHPKok5M/+dIamTJyWo1U/dtR4evWl12j5B8tp&#10;1vSHNOS1tHJBqKeasXw/TWd9w8B2ypOVPA55LzfgffAzlAp5xZIXrWuio1+M9eTwf46QR1fDxQ3I&#10;B/oHiM8PC+QD83ffNaiR7/PaVtGqBiB1yqNKQv7k8R/pws8XaMHrC2ja5BmZ4D56xFh6aOYjtH7N&#10;errI+Tas3UBTJ03TkNfSygWhx9j5mw9T4vyt9MmBnN2uqvLOJ29A3lXxOngwNWnS1NWtASz5aLbk&#10;eT6JFz1f8ZoJ8kWLU4CAvOmTl5DP54OGvLfte+r28uei+1KndLsk5OF6+eKzrfQjw/6Ho8fpsUee&#10;oEnjJwvXzJSJU2nhm2+L+GNHjtH7i95ni3+UWE9DXksrd4TuiLvzs7yOnxOn9KyUV5BH52Q+xYoL&#10;S742Q36IaF3TbGtISEgzMFZCni156ZOHqyZ3/3pVIS96oVTdNQx5fz9/Y6evI8i/84VRYXOlkJd6&#10;7JHH6fA339GpEz/Rpo2f0rznXxLw//n0Ofp0w6c0e8ZDlvwa8lpauSNAHiNJrfnyeoC8ac2bkEfF&#10;qwH55juDgoLuAmPtkOdlv8jIyKJIy7XJCfJRpiVfrFgxtuCx07bWNfke8kfF+lcLeQh+9xUfLqdv&#10;D35LF879Ql/u+pLeXfhupnyQhryWVu4IkMezvPq6gLz0yRc33TUG5O2ta0zIi5+hzCEA8UNU7k12&#10;d01vFfJFGfLeTpAPcjzYa628hLzUjKmzaNXyVdnm0ZDX0sodXT+Qt1W8ehkVrwLytr5rGPTPyYpX&#10;04rP3aaUOUHeh99IYqctkA90PNhrrauF/KJt34tPvGsB+cuRhryWVu4IkEcPsnhOnNKzUp5AXrST&#10;9xKWvIS86KBMseTRwwBD/nmWGP7P4+4aUfFqDhoCnzzcNRLyVks+f0MeA4SgskZDXkvr+paoeH1l&#10;C62/DiFfs0b1TJCPioqKMC154ZPneC+eo6187k12yMuRoYqjdQ0gzzt7vUEelTQD3twu+qbGYARO&#10;eVRpyGtp5T9dvPiH6HZ40Fs7aMs3Of/UqCqv3DUG5OGu8aEa1aoKyDdiyAcEGJBnqCcw6OdLyMNl&#10;w3PPQX4k+q4xm1AakC/uGukEXWe6W9fkb8gf/ekCPbTyK5q5Yv9ldfylIa+llf/05dFzNOGDL0Uf&#10;Nj+euTIO5FXFKwDvLSx5hnxVCfnGCuQjS8ZGR7/O1vwEXizM8yI899zIUO4mlNHkxRY8IO8ldtr0&#10;yV8nkEef1PiJAh2UYexIpzyq3n93CY0YOtIR4Dlp+pSZtOOLHY7l5iQNeS2trLV89w/ip0b83Aho&#10;O+XJSnlmyRc3jGJfLy+qUb2a4a5RKl7RQVlsNDooMyDPQjt5z47xaoc82sp7FzXdNdcJ5CHZQRmG&#10;/PuLYeqUR+r8mZ9F+/eP1318xdq9fbdoP+9Ubk7SkNfSchYG2sdobniGr48OygzIo3WNC/Iud01j&#10;F+TRrXtsTOwTsoOyPPHJi3byDHlvCfkigLzZQdl14pOHdh4+S2Pe30NPrfuafjidc/81eSENeS0t&#10;Z3334wWa/dF+mrLsSzpw/GfHPNnJ45BH3zWovyxu+OSzgnyM6KAs7pmEuDjRuiY8PBxdG3iuCaV0&#10;10RHxZC3tw9D3uu6hbwxaMg3lPz6F/TFt1dWaeMp4QvjOL+ANn19is7/okeu0tKSWsPGjxibecsR&#10;0YeNU57slCeQRxt5hrxvMW/yk5AfkhnyDPhn4uLixvNiYY+MDOVsySuQV901EvL++R/y0OovT1DK&#10;W9vppU+/pdPnrm6syNwUbkQIdQj/+8M5j5bWf0348n5y3UEa8s5O2swGkFOenJR3kPcWTSnRhNJV&#10;8dqokQvy4G18bPzzCQkJsOSLevyP1zGAfB8F8gx3w5K3+eSvE8ifPf8bPbLqgBj5fddhDOTtnE9L&#10;Syt/CM/oxq9OikYTL358iL9wf3fMl5PyAvKiB0pIDBzClrwD5PHHK1vxz8bHG2O8smXv2Z+hDMhj&#10;ZKgY8vX1U9w1JuR9DcgH+Qc4Huy11j+FPC70xweMMVThn9fjqGpp5W/tPnKOhr27i0Yu3k3bvr36&#10;sZk9D3ljfFfDJ19czKsz5DGQdyZLPj7+BZaoePVItwYM+Dj+ZIhAGGO8GsP/xZCPjw8Vy8Jdgz7m&#10;nQ72WuufQh7Cz1BPrP1a/AE7X4z3enWWgZaWVu4KbeEx+D7+cH1l03f022X8yJiV8gLyajt5DJkq&#10;Id+4WbMvQkJCmoOx4eHh0WzJz5OQDwgI8OE52srn3hQVFZWAtwvCo8RA3nDXRDHUFcjz/HqFPHSO&#10;P/mmLd9HvV/bSp99c4p+v4qKHC0trdwTgL5q7wnqxc8oWsT9cuGfNUTIO8ibTSilu2bIEGrarNlW&#10;NqabgrGi4jUh4RkJeY/8DGWBvMtdE+1c8WqC/npx16hCE8VR/AmIGvt93/98xWNGamlp5Y7QJv6z&#10;r09Rn/lbadqyfXTk5AXHfFciT0PeT0K+uBXy6IWyadNm24OCglqAsQrkJ/NiMbjKg4228rk32SEv&#10;3DXR0cJdkxnyfgL015slD6EFC5pSpr29g3q9ulX4+9BO3SmvlpaWZ4Smzuv3/0g9X91CoxfvoT1H&#10;zoln1SnvlcjjkGfj1wV5+OW9vKi62U6eLfkdQUFhLcFYMcZrbMKLJUuWlJZ8GIfhssm9SYU8Kl4N&#10;n3y0gDq6NMjkk+f59WjJQ7jwAP2gt7aL7ksxgtRvlzTotbTyQj//8ju9tvkwdeFnccS7uxjwaAF3&#10;bb6wPe+ucTehtEMew/9Jdw188gz2avjzlRfzAPKoeE3s67LkBeTRuoZ3WvXJXy9NKLMSWtmkL9wp&#10;tjFowXb6hW+2v7X7Rksr1wX44lk7dvoiDViwTTyD45bsuSYuGlUet+SZl/jjVf4QZUDe6LtGhTyg&#10;ziorXTR5A/k+BuThk3dBHj6mfxHkpUa/v5t68GcitvXO1qN04cIf9Dtb9tfKmtDS0jKEZwpfzWd+&#10;/o2t9+/EMwcXDboucMr/T+VxS555abST92KjuLgL8unp6dS0adMtDPkmYGx4eHx0bGxslbyHvPgZ&#10;Cn3XOLhrWEH/EshDH+35gVIX7uAbbqvY5iubvqXvT12kM+d/E/1Z6wpaLa2rE+q8LvAzBLCj+290&#10;M4JnDC1ohi3aRRv2n3Rc71ooTyAvfogyIG/0XcOW/JDBdNvtt2+KiIi4BYzNE8jzGyYuICCgBMJj&#10;xpvumhwhf3365LMSKnre/Pww4aep/m8an5Co6X9uw9e07bszdPz0r1paWleoLd+epifWHqTurxjP&#10;Mzriw49O723//ppUrmYnj0PeR1ryhjUP1w0gj9Y1t91256chISXqgrHwyQPyvr6+/rxYAMuRkZEB&#10;SMu1CVY8mvEg7IJ8tNGtgVemrob9BOSvx9Y1lyPceNu+O00j39tNI1joOwNWh9O+aWlpZS/8lzKU&#10;LXY8T/iDde/3V9cl99UoryDvDcjDvc2gl00ob7/99o0RETHVwFgT6pU4iN4nPWPJWyDvqnjNCvKG&#10;Jf9vhbwUbhC03T1+6iK99Mm3NOGDvVpaWlco+N7PnLuU43gOuSFPQx5sRAsbQF7+8ZoV5FHxykHR&#10;h7xHII92mxitBGEB+SQJeXXQEN5pE/K+DPl/S8WrlpbWv1Oet+QNyBvWvFHx6gT5sDA0rokpx0EB&#10;+aioqIj4+HhfhHNtUitex46fND8xqR/xqyYHyP+7LXktLa3rW3kHeaPvGswl5O+44471ISElKoOx&#10;bFDHR0ZGVuTg/9s7D3CpqbSPf67SLrf3e+HSi2LX/bZ9W93mrq6uuzZAepEOSu8I9rr23sUudgU7&#10;oqD03jsIgqio2HXP9/7fc97kJJO5BS4zc+HkeX5PMkkmk5lJfnnznhJ0Z3AICb8JBdp5WLbfhqKi&#10;oib5+fklmEZOvkfP3oo+l9M1fsGrL3mka5zkHQ5HKpOUdE19NIjye6EUyZ9yyimvFBY2agbHkuAp&#10;pm7QskQ/EerQhEg+XPDqS96O5NO05EnwWvIuXeNwOFKX5EkeDaLq6ydDGcn/4x//eBG5dzgW6Rlk&#10;T2hScvKJlfwEk64JSN7uT95J3uFw1AASn67JVJn8jFdQX1ehJMkPHToUkn8JETwci3ryJHa74DWx&#10;kpecfOMmzThdw7VruMWrSddA8ukHXj15h8NxYJFwyaMxFAs+neHGUL7kpzVq1KgpHAvZEy1okiUP&#10;/5LoszG934YYyffqo5qEJV+Pbj+sSN5J3uFwpDIJl3y6dFBmSf54LflTTz31VfJsSzg26ZKXnHyT&#10;Jk1VJhe8hiJ5Q55L1zgcjhQm8ZL3c/LhSB6SN2KPqScP6Sc8ku9xPiJ5knymJfl66Z7gdSTvJO9w&#10;OFKXhBe8WpLPSiNfWpI/7bTTvHSN5OSldg25tylN52PZfhtsyaPg9fxefb10jZZ8ml+FMkN3a+Cq&#10;UDocjlQmKZI3KRtIHpH88ccey5I/44wzLMlz3zVDmjZt2g7Pdy0tLW2VUMmHc/KxkpdI3kne4XCk&#10;LkkpeDUtXtF3DVI2kPywYcMg+dcgcziWZF/SokWLO0jyKymif4HG/cS/+22oWPK64NWWvMvJOxyO&#10;VCYpkud8vCX5445Vw4cPV//+95lvFBdzVwbcV02rVq1uI9mr4uJiRfK/AXl5LNtvQzhd0/N8pGua&#10;kuTtevLBdM2B3kGZw+Go2SS+4FUKXXXfNZKuGTFihDrzTF/y8G3Lli3vJrGr3NzcheTe/tLjwH4b&#10;wpG8zsmHJS8tXrXkXbrG4XCkMsmI5FHwikelaslnaMkPD0rePDTktyUlJQNJ7uMKCgqOo9mHYdl+&#10;G5o1a1ZItw7owF5Lvnc/k64RySMnbyRvcJJ3OBypTMILXsmLkDzSNPxM7HIkj9o1WVlZ2YBm1cL8&#10;/TogH2SeHK5r14QlT4J3Ba8Oh6MmkXDJ2zl5lryfrjnnnHM8yaMLg4YNWyIHz/XkEzKEc/K9SPJN&#10;m1oFryT4QLcGTvIOhyPFSa7k0UmZLflzPcnn5JSWkehb02TyJO9H8pbkCWkIpSXvatc4HI7UJSk5&#10;ea/wFWOR/Eh11llnvU1iR+49psVrQoYoyXMkn57BguecPCr3Q/JG9K4xlMPhSGWSVfDKjaGs2jW6&#10;CuW/Z5Q29h//hwd5FxQUpON1QoZ46Zp02kmWvInkneQdDkdNIeGS5yhep2wQxUPyxxnJI5IvMJE8&#10;RfRl5Fw8Jao+XidkiJF8n/5a8rSjB6vkcYD8+O0P6ps9X6uvvvhKffX5lw6Ho4p8TecOziGcS1Hn&#10;2f4k8ZG8X7smLPm2bdt63RqgxSuBp0QlLl0TrF1zqSd5efRfoDFU1oHddw0OjC8+/Vx9/sln6oNN&#10;W9WMt2aoqS9OVS8++4LD4agi016apt6Z/o7auW2H+pzOK5xbUefd/iDhkic/IhdvR/JS8GpLnoLq&#10;lg0aNDmWJhMnebuePCTfmyTfrGnzoORjcvIHVsHrD998rz7d9an69KNP1EvPv8Rif3f6u+rLz/ZE&#10;ru9wOCoHxP7Wa2/yOQXp76bz7LOPd/M5F7V+dZGMSF4kb1ehDEfyBQVlzcvKyn6a0Jw8njkovaBN&#10;mBQheSJQTz79wInkcSDgoNu8YbN6beqrasabb6s9u7+IXNfhcOw9ONdwhzz9jenqrdffUls3buHX&#10;mB+1/r6ScMmbroYheTSGyoTkj9MdlJ115lme5HNzGzag6TY0ia6GEzO0aNGiwIvkJ02a3LvvAC35&#10;+lrwB6rkv/3yG7Xjgw/VrBkzKWp/h19HredwOKoPyBfR/btvv6tmz5qtPtq+U3331beR6+4LiZe8&#10;X/Bqd1AGyZ955pme5JPSGKpp06ZFDRs2zMU0Cl5Z8s1aqLS0+ipNJB9qDFXTJY/bxZVLV3j5wmQU&#10;DDkcBzNI13yw+QM1k4KsNStWc1Qftd7eknDJcxVK3RAK6W2RfLg/eRqXlJWVNafJpNST/8lFEy95&#10;uE/fgRGSNzn5A0DyH+/Ypd5/9z2O3lH6v79uFx0OR/ng3EPAhWBr7ntzOHUatd7ekHDJZ4rk0zko&#10;ZskfGyt5VHRB4StNJkXyh02YcOkjInlp7arTNcGC15rarcHHOz9W75HgF8xdwIKPWsfhcCQWpG/m&#10;vj9XzSOqS/SJlnx2JSWPMtBkRvJc8Nq3/yDVrDki+TSK5NOCkbyhJkoeB8/7M99XSxctVV/v+Tpy&#10;HYfDkRxQ4WHx/EVq/ux51ZK6SbrkTe2aqEiewEO9Eyf5goLGxSgMwPQkT/ItA5JHQYKWfM2sJ4+C&#10;nflz5qtF8xa6apEOR4ryGckdkl9Ggdj3X38XuU5lSXi6xuugzJf8cRE5eUTyCZc8fXhOXl5eBqZF&#10;8s1Dkg/UrqmBkl+3eh0LvroLdxwOR/Xyyc6P1UI6V7ds2By5vLIkXPLyfFcrXXPcMcdw7Zq2bdu+&#10;hIwJHCv9ydNk4iTfokWLzKKiIu5HobKSr0nPeEUVrTnvzeEx/viodRwOR2qAcxStzXHnDeFHrVMZ&#10;kiV5fjKUJXm0eO3YseOLeLYrHFtYWEi6bdyEJpMp+YEHjORRNXLh3AVq9YrVrh68w1FDQH83Sxcu&#10;USuWrtjr6s1JlXx9k6459hg1cuRI1blz55fRMRkciy5kEM3TZApJnh//F5R8TSl4RUSAWz/Uqola&#10;7nA4UhM0VFw0f5HasW1H5PKKSA3JHyuS93LyiOjNdFIkf9iESZc+EpOusSWPglca14ScvETxaGjx&#10;/V70k4HC2lXLV6lHHnpUPXjvQ+qZp55R61atjVzX4XBULyh4XULRPBot7k2aNdGSz+YWr5B8fU/y&#10;0kFZykiexnUmTJr0GCTfIiz5NJG8piZIHlUmUSXrw63bI5eXB6pYvvTcS+qaK69TI4aOUsOHjFRj&#10;Ro5T/7n6ejX9jbcj3+NwOKqXTes2ck2bvem9MlmRPBe8WpF8WPIogC0tLW1Fk8mVPEfyJHgteeTk&#10;gy1e82qA5JcvXqZWLltZ5X4xcAewbfMHauL4SerWm25T61evZxbMWaBuv+UOdcetd6ptW7ZFvtfh&#10;cFQfKEdDymb96nWRy8sjqZKXglc/XfMaiR3PdU1Of/Ii+dzc3MyxF016Sku+lSV5O12jJZ9TAyQv&#10;Ba5Ry8oDB9azU55Tl066nGvkyHzcPs6eOVuNGz1BvfzC1MB7HPHBRRb9A33hevc8oEFfNEiv3Hf3&#10;/eqG625SN1x7I3PX7XerBXMX7lXKBeBufBUFa1HLyiM1JO8VvCKSh9iT00GZSL5x48bZ48dPnCKR&#10;fL169QgSfThdUwMkD1Hj4Ni4dkPk8vJAqua6q/+jrrj0qpgDc/ni5Sz5px6bEpi/L+DkwJ3Co5Mf&#10;83j+6ef4LuS/30W/pyaBArQb/3OTmvXOrMjljpoPuui+kcQ+acIlauSw0ZzeFPB60oSL1dWXX6Ne&#10;m/Z65PvLY+XSlSz5qtaOS7jk0RgqXUs+MyT5jh07vi6RPDqDLCtrXUqTyZH8OJJ8P5F8XZI8CR6d&#10;lKHEOCj51K5CuXn9Ji6w2ZtcHiR/1eVXs+TDy1YsWaHGj7moWiWPOwS08rvs4ivUzBmz1DvT3+VC&#10;XtxJ4I4i6j01ie1btqmLL7qU+xCPWu6ouaD/pylPPM2BzwgjdZw7SLHgf0dFhYvGTfSEP3bUeL7g&#10;R20rHujADNUpq1q2lgzJZ5Hk8VQoT/LHeJJ/myTPz3hNaj15LfnxsZK3c/KGVI/kVyxZrlYtRyRc&#10;tVvE66+9QU0YO5ELWwEOUJtxo8fzwTp6+Bg1cdwk9forb0RupypA8uiYCYW8mAaIWuZB/JdcwY8g&#10;lHXxfQR7G5VdFn4dNa+i1/Y8G3uZva6T/IEJjtNnnnxWjaJzQSSOPuLRNQHuTvHfo3wL3Yg8//Tz&#10;3jo4r6696j+R24wC21m8YJHasGZ95PJ44H2JlHy2kXwGathwV8P11bFHH61GjRqlOnXqNIP8ejx8&#10;m9TaNWHJ161jS96qJ18DJI8S+b3J48mBWFkevO8hzjdHbauyiOTDBz72/5JJl6mnn3xGffvVt+qV&#10;l1/liAkXIURE773znvcItYcffISX4UKEWkBIjWC7WHbvXfep0SPGqol0y4z34hFse+jEw+PYHrjn&#10;AV4H3T5ce/V16mmKyvAad0J333EP3YbP4M948tEn+Q7mUtoffA5qHskTtK687Go1+YHJtE/j+M4D&#10;n4ttYT+wPn/2+Iud5A8wXnz2Ra/mGcCd56Z1m7grb6Q78b8DROI4JnB8yLojh43i4ytqu1GgfA3H&#10;aNSyeCRc8l4VSkienEkce9RRLPlu3bp5tWsooi8zqZukSL541NgJz/cbcAFLvk6dupyPj2oMleqS&#10;RwEQWstFLSsPOQgrywP3Psg556htVRaRPCJ5HJgcASF6mb9YXX3FtWo+HeB4sMJtN9+u1q5cw8sh&#10;/Buuu1GtXr6an4p/+813qPUU6WAZIh5I9YtPv+A7ghFDR/JnYNmWjVs4DYXCUJyQt910O8/HZ+GE&#10;fezhx3kZLiD33/Mgn1i4KFxz5bXeRRNVU6+/9kb+HERqOLlvo8+XWkxoio4Lglxktm3e5iR/gIG7&#10;zCsuvTJwLiCwwvFw439uDsy/iO54cWy8/ebbgfk4biqbgkEXBzj2o5bFA8d1MiTPBa+mrnyU5JOd&#10;kw9Jvg5Jvp6pJx+sQnkwSR7yQ1RqRy1CdUoeBVQQ8OWXXKkmXXQJR93P0W0u1sEBixMFzb0hWaRw&#10;kNtctmgZn1j33nkfif8VfhA51sE8vAcg8n5t2ms8X5Zhm5A8aj9wPyGz51NEfhVF5A9zd8xIQ019&#10;YSrv29NPPKNem/oaX0xkn2+58VbeJubhZMUFRZbdedtdXL4gr1265sBj2ovTYs4HHIs4RnFc2vMB&#10;5m+l4yw8//Zb7ozcfpgaIXmTrvFavaanq2OPOYYl371796Q3huJnvOLDx4696Pn+Ay9UzVtoySMv&#10;L5F8DiRvSHXJo6AGBa9Ry8ojfBBCvPfeeS/X0sHtZXh5dUoetQ8gcIDeMu3aBDu371SPP/IE1174&#10;z7U30O3w9ZwKwYmFgxm3yKjDj1oMWAf1ikX0KHy+hCQ7iaJp3BmgvALz0Vz83rvvUw/d/7B6+smn&#10;uXroe+++r5556lm+U3jd1ISA5N+n+XJxAHeQyJ96fArLPSx5fAYK3+S1k/yBx+rlq9RNIZnjGMax&#10;fNft9wRq2Fx7lS5renbKs4H1keZDUBK1/TALIPkqtjZPuOTNg7w5mqegmCN5k5O3JZ+sXihZ8kSJ&#10;SL5Fy1jJc5cGWTVD8tWVk8cBKsvQPYIUvArVKfnyCqPeeesd7l4BqRAcvHPfm8vpGkh+z+49LHlJ&#10;lyB/iXQJxIvIXXrfhKRR2wFRNvLpWB/dLyNvim4bUFPifRI90kJPPvYUfwa299yU59UzTz7jfTbK&#10;B266/mYuZMP2w5J/7pnnWOr4Xlgfdwq48DjJH1jg7m7cKP98GD1iDJ1zq/ju7h4KiK6gO1Jc8L/6&#10;/CsONJA2lHXHjBxLQcJTkduNoibl5DmSL1fyJcmTPH1wkxGjx03tN4Ak36JVUPKSroHkiVSXPNeu&#10;Icnjj45aHg85CAWkMD796FOOqhfNX8zytJcnSvJ4Ji0ameDihRz3E48+yVH70oVLOQK/+opr6JZ2&#10;Aec4N6/fzJE0xIvoB7Uf8J7ttAyNw66iOwbpVx/SR9T18AOP8Os1dEt8PV08UFdfoizk6yF1pIiw&#10;HTw+8eYbbuXtYXlY8rh4IOWEfcODmmfPfJ9bDzvJH1igQB5pG/ucmPLEFLVp/SauUYPjGsLH+YHC&#10;f1ln1PDRfCxHbTMKBCdo84Iyp6jl8Ui45DNQfdJP12Smk+SPCUi+GXyblG4NmjVrVojCAETyOid/&#10;oWoZkHy92CqU2akteaRXIPqqPgVKDkT/gByj7rrtbk5j3HrT7THLq0vy2FfUkIlaDiBvRNPXX3MD&#10;59EfoXXvv+cBvm3G8heefYEbowC0Npz6wsteugfbRdR/4/U3kZxvVi89/7K3XUTZSEehYBevEc2/&#10;+/ZM9e70dwMXSET4yLVD9jcTuIBiv7Hs3rvup9/Zz9fjpJwzazavC5C/v4c+A4V1so7jwOA7Ogam&#10;vfgK3x1C3jgncEHH8Qcxv/LSK1wTTM4XlDk9cK+u0VVZcBewZMFi7mokank8Ei75TC15riePgleT&#10;kx89ejQkn9xuDfA4KrqFyMf0pEsvnYyC1xYtWpPk6wYkz4KXgtcUlzw/L5IOjC0btkQuj4ccjJWl&#10;OiRfWSBPpGbiPYAcqRPk83Hihe9gIHxE5pLScTiqE5xrqE6Mdia21AEqLSDIQJkRaoNFvb881q5c&#10;y5Uo7IL/ypB4yet0TVjyY8aMUeeff35qpGswjf7k+/WH5OOka0xXwznZqf/QELS6Qx49alk87IOz&#10;MiRS8g5HKgOp4lxAjbD76O4OKRow5fEpateHH0W+pzIgipc71qqQKpE8JN+zZ89XGzRo0BKOTWrB&#10;K6ZF8sHaNbTD4XryWakveeSvEQFUJXoN59zLA1XIUONl98e7I7flcDj2DV0WtmivnuOQvEhe15XP&#10;4q6GteS7d+/+TnFx2U/hWHRrYKL6xEm+adOmRcjJY3rSpVdwuiYgeRJ8bGOo1Jc8apUgL1iVFqnT&#10;XnqFxV0ZUANl6aJlkdtxOBz7DsqMEMl/UsmqljaJlnxOKF3DkjeRfNeu3d7Lzy/5DRyblZWVTZE8&#10;nveaOMnTVaWktLQ0D9OQfF+ka5q3VnW5xatJ14jkka6pATl5gBw2169ducZr/u9wOGoGOGeX0t34&#10;8iXL+VyOWqc8kp2T54eGGMl36dJlblFR0UlwLASf8EjeStccOvHiyx4WyfsFr5B8qMVrVupLHqA6&#10;F+qCV7bRhcPhSA1wJ47nM+/tA3oSLXnuhZJTNbqePFI2kpO3JY8HeZeWNsdDvRMneVxZEMmja4MJ&#10;ky5+IrZ2jZa8VJ/U6ZqaIXnUNEHVPTSkkCp/DocjtUE5GiJ4RPJ7e94mXvI6F89dGsRIvrMn+YKC&#10;xsUNGzZvQZP18DohAyrn0w4Ukuz5oSEi+bp1JV2DnLyRPBpD1SDJA5T4o792tAqNWu5wOFILdIWB&#10;KH7XPpyzCU/XeJInX5r+5KMkjyrrps58XbxOyICCV0TyInndrQEkX8/vhdKrQlnzJI8/G413IHpp&#10;6elwOFITdJ8x9/25Xq+qUetUhqRJ3nQzLJJHY6jOnTvPLygo+At8i8yJqU6ZuEgecs/Ly8vwJC+R&#10;fD1L8rTDNVXyAA0p3pn+DjfRj9eYyOFwJBc0Ypz3/jw1Z9acfT5PEy95k5OngDgs+S5duswuLi7+&#10;nfFtMUXzzWkycZE8qk/m5ORkieR1Y6jW+vmu/CBvujLZkidya5jkwa4Pd6m335jOtW1cy0+HI7VA&#10;i21074EuNqqjokTCJc+P/oPk4UsiPV0dYySPevIlJY1OhG+RNTG1a9LwOiGD1UFZ9viJiOQvVC1b&#10;tmbBx0ieoniQVwPqyUeBvDwienTc5UTvcKQGiNqRUsWzDKqrJlwy0jVcfZKjeF2FEr1QjtYPDZlR&#10;Wqof/4egukGDFg1psg5eJ2QISv6SKQMGDlatSPL1A5KnL8BRvK4nn1cDI3kBB9HMt99VC+YuCPTZ&#10;7nA4Eg86EUQNOPRWikcFRq2zNyQnXWNq10gk70m+e0DyyXgyVFDygwZzwSuqT3JOnlu8mkg+S0s+&#10;vwZLHqAAFg2l3njlDbpNdKJ3OJIBzsO3XnuTW7Wit8modfaWxKdrpJ68JXmTrqlZkjfpmoIamq6x&#10;wS0iGlzgsXkozcdBEbWew+GoXnAHPXvWbH7GADovQz4+ar19IRmRvCd4SdeYKpR2uiY3t0HDsrKy&#10;I2myPl4nZCDJyzNeWfL9B+mcfD2pXVMvtsVrQQ2P5AUcCLhdxAH3/DPPc6dmTvYOR/WD8woNm9Dh&#10;2IvPvch30qj1tr/Ot0RLHn3X2FUo0XeNLfl8I3ld8NqyWUFBQToLOBED+pI3neZwwWu/AYN0JG9X&#10;oTSSzyLBg5qergmDQtivKZpAnh7PO5320jRuROVayToc+wbOITz0BkHUM089w6kZRO77+9xKtOTR&#10;1bAteUTy8dI1jRq1appQyYdr13iStxtDieQN+QdAuiYKdIoE4aPXO5T043FmeBYlIg9U7cJT43GQ&#10;IuJ3OBxB8PAQNDrE838h9Scfe5LPIaRDkX+H2Pems7G9IdGSl24NuC95k66xqlDOIL+miOS9evLB&#10;h4aggr/UkQcHquSjwMGCyAMt8XZs28EdJuFRZA6HIwSdGzu37+QabMi7769UTGVIeCQfyskjXYPa&#10;NXjGa2pF8iT5Pv0Gcn/yuu8aieSDXQ0faOkah8NxYJFwyUtjKBY9kbLpGpF881bBvmtop7XkNTW5&#10;nrzD4TjwSY7kdSQvjaHsdI1IPientIxEf3RSJd+XJY9IPi1a8hzJHzzpGofDUfNIfLrGqiMPWPJH&#10;e5IvKWl0AnyLSL6oqHETmkxoFcpoyaN2DVq8ogplqBdKF8k7HI5UJhmRvF3wKi1ekZPv2rXrrJKS&#10;kv+DbyF5061BchpDjbMkz1UoWfK0w1JP3kne4XDUAJKVruFUDbAkj14o84qKfg/f4tkdpaVNWyUt&#10;XTNm/PgpffsPVM04XWNy8ix5U/BKggcHSmMoh8NxYJJwyeMZryx6LXmv7xoueO02s6hBg5/Dt0kt&#10;eMWHj51w0dOI5Js1axFdu8ZI3tWucTgcqUziJe9H8uF0DVq8UhDNBa9oeNqkSZPGSZE8HjA7auyE&#10;Z1G7pmLJu4JXh8ORuiRa8n5jKFP4GpK81K7BA5rIuQ2TF8mPvejpaMmbnLzXC6WTvMPhSF0SLnmv&#10;4NVE83EkD8+WlbVonpubm8kCTsQgkkcfNqPHjH+md98BJPnmqk6dqMZQOpI/EHqhdDgcBy7JkLyf&#10;rkFjqAyrMVRQ8o0btzocYxZwIgaRPBe8jhs/xZd8HV/yUoXSpGuc5B0ORyqTaMl7vVCanDykHyV5&#10;BNNlZc2PTKrke/Xpr5o2DUnerkJJuHSNw+FIZRJe8Gr1XYOIXroahuS7dOkyq7Cw9JfwLco+ybWH&#10;47naLOBEDCJ59Ck/dsKkJyqUPEXyudmudo3D4UhdkiF59F3jR/Ja8sjJd+rUeS759ST4FhF80qpQ&#10;0uRPxk+8+GGWfLPmfsEr15M3vVCagtecLCd5hyPMZx9/prZs2KK+/OzLyOUO3Z33hjUb9vuD9BOe&#10;k5cHeRvJozHUcUbynTt3ntmgsMEv4NtkS/5/JkyYNFki+bDkdU4+mx8akuMieYcjhrnvzVM3/ecW&#10;tWbFmsjljv+qLz79Ql08/jL18Ye71C7irlvvUddccb26+frb1LvTZ0W+Z29IRsGrX7uGsCTP9eRN&#10;Th61apo3b16WEpIPPuPVr10Dyee6nLzDEcOrL7+uBvUbohbMWRi53PFftXvXbtX+7M5q09pNavrr&#10;M1Tf8wfR+G11310Pqqsuu5Yfxxn1vqqSLMlLusaWfNeufsErcvHNmjVrlAKSbxbqu8ZIngSvc/JO&#10;8g5HGFvys2fOVu+98773JKRpL76qVi9fzdNPPfa0evHZl9W1V17P7P7oU5YSliGVceWl16pLJ16h&#10;XnnpVW/bwtaNH6jXp72pZs14j6V41233qLUr1/IybGP2zDnquqtu4G0sXbhUffeVfswe1rnh2pvV&#10;pAmX0X6+xmkTrI8HaSOSxue9+OxLPH/Tuk3q+adf4PdtXLtRvfz8NLVt8zZ+/f67+nv98M0Pavni&#10;5erWm+5Ql198tZr59nvqq8/1uTr5/ocpKp9J+3ANp67wOXdSxD6JIvjJ9z/Kkt+6Yav6cOuHatmi&#10;Zfwe7DeW4+E8eL2vJFzyoV4oIf3jjtWS79Kl67tFRbpbg6Q0hir2JV+LJP9I7z4DgpLngleRvMnJ&#10;O8k7HDHYkn/84SfVow897kn+P1ffqN55612eHjNigrr95rtY1Ddff7saOWSs2rN7j/ri089Vv14X&#10;sCAhzQF9LlRzZs0JfMayRcvV4IHD1fXX3Gzef5u64+a7OfUx9YVXSNZXqpeem0oXgrfUJRddwRcW&#10;bHfCmIvpovGamj1rrurVvZ+a+/58FuHQC0ZyJD3jrZlq5NCxasoTz7J4x42ayJ838+1ZqlP7Hvxd&#10;8LSnB+99mL8bpHzxhMvVE488xevgsxbOXcgXiQF9Bqvhg0fzhQy59ysvvVqNHz2R01m4kEDy2zdv&#10;974THuiNiwq28c2eb7z5+0JyJK8LXpGXR8GrSL5jx46zi4uLfwffJqVbg7yyslLU3aSrSx2S/GOo&#10;J98E6RoSvCd5PH2c0zVG8i5d43DEYEv+kQcfo6j1EU/yV19+nXr7jRk8PXzwGI6IEWVDzm3P6sSF&#10;thAiJI4xxHftlTeo2266PfAZSxcuo4vERSTxN/iZqfisyyZdxZ+Nh89vXLuJo2c8snL08PEs3p3b&#10;dqgeXfrQXcJGljAi8F07PmYRnn7KWerTnZ+ob+kz161axwXH2IdB/Yby9t545U112t/PVDdedwtH&#10;+Pfccb9667Xp6t47H+Dvh/QL9uPhBx5XF429RG1ev0X17jGAUzF7dn/Bn/Gv087h7eK3wB2BLXm8&#10;dx5dcHDBWL1iDa9vf9+9JeGSj0rXHHusieS7vFNcVvZTo9w66IkyoZIvatasEJF8UPKI5C3J086z&#10;5E3tGpeTdzhiqYrkly9e4b3vvHO7kpw3sJguHDCcGMbRfs+ufTidI+sBSB5CnPveXH4NaV512XUc&#10;aUPKiOwR6Y+lC8G5Z3ZgyUOkSNGMGDKGo3jcVeBCgs9bNG8x7zPEjH3EfKRR7rjlLrrbuFM9PvlJ&#10;dc/t97PkH33oCXXXbffR8h18J4KoXKS8fct2vhPAnQO2tWbFWv7uED0uErKe5ORF8utXr6P9Gk2R&#10;/It8AcK86iDZksfr443k7Zw8DbVKS0vzkpKuEcn3IcnrdI0dycuDvLXk85zkHY4YwpJ/6L5HPHFV&#10;JPlPKJp+962Zqv05nVmyWzduZbFWJHlE35dNulJNefwZ9eC9k9WTj05h8e/ctpOlDsnjLuGDTXjY&#10;Nh5Cv41E3189dP/DHO0jOsfnIWd/+cVXqYnjLlXffvkt7es76ux/naeuvuxaFvPUF6apbp16qfvu&#10;eoDlHZY8ovsL+g/jmkW25PH9IXnZ/7DkP//kc77Q7N71qbdOdZBwyXvPdyXJp+lI/vjjIiVfn3xb&#10;klzJcwdlzVVaGiRf38vJ25J3LV4djlhsySPqRRpl07rNLOR+vQYFJP/Ig49zlIvC1TP/2ZZFjFz8&#10;KX89gyNvyPfsf7Wni8N/Ap8ByUPSt954Bwv06SeeYzmjgBTiRSEoUiPYbqf23VnyEC/SL5gP+UHC&#10;99/9IEv4vHM78x0AZIuCXOTSsc782QvUqSf/iz8fr1945iWWPi4m2A9E3sjnz5k1V339xVec85/6&#10;wqs8bUse7+3aoae64dpbeH9nvPVuQPKffbxbLaB9/PLz6m1bkCqSHz062EEZ5N6yZcsGSZE8qvaM&#10;nXDRU5A8GkNpyUdH8q7vGocjFlvyn3/yGYv4n6eercaPnsTisyUPoULCZ/zjnEDUC2Ejh9214/ks&#10;8D49BwY+A5LH9i6ecJn69+ltWd6zZuhaPIiScceAz/zP1Tep87v145owSMG8NvUN1bFdN942atJI&#10;rRfk38/4x9l0oWmnxo26iC88+BzsE2roQOJ4jcJZbHvl0pX8GheiV156nb5Xf/4OkD8KeLFNW/JY&#10;F9vsfF5P3l+UJ9iSR3pnxJCxgTub6iDhkiepS6oGaMkfF9N3TVZWFrqQaZL0SD5W8hmBglcneYcj&#10;FohFolcBr3/81p+P9SB5yFUv89e3tyHzMbY/A5JHVUPUurHXk/fKe+yxPT88z56P/cRre1vxXsu8&#10;8DYxP/zaXi/8W8gyeV1dYHuJjeQtyZtI/gQjebR4lb5raEheTh7TEyZdOlnn5C3Jcz35DBfJOxzV&#10;xOjhE9SKJToiriq4OCAlM+/9eZHLHZqES96K5KUKpUTy6KCMxP4rODYp6Zrc3IYN0DNasOC1uapP&#10;VyMIPtCtASRPOMk7HI5UJhmSl35rAF5LJN+pU6c5RUVFf4Bvka6hoDqxfdcUF3uRfO3xF13yaJ9+&#10;uj95T/Km4FVLnuCCV9d3jcPhSF2Ska4JSD6DJH+8la5poDsog9wh+YT2Jx9O1/RmybeIljwJHuQ4&#10;yTscjhQmJSRPkTyqUIZr1yRT8of4ko8Xyet0jatC6XA4UpmkpWvIm9xDQEZG6kgeLV7xgbH15Ov7&#10;9eTpKuUk73A4agrJl3wKRfLSdw1N1qJI/pE+/UnyzVtES96ka1zBq8PhSGUSLXk7VcOSNwWvYcnT&#10;kFZcXNw4qTn5vv0HRUpeCl2BK3h1OBypTApLvh4F1Y0SKvkW4XrySNdA8nbfNSHJ5znJOxyOFCbx&#10;ko+fk+deKIt1L5ToT76oqHGThD7Iu2nTpkVogYVpkXzzZi3j9EJJ0NilaxwORyqT9Jx8Okn++ONj&#10;GkPRkPiuhgsaNy4WyU9CuiZG8vVop6Xg1Une4XCkPomXvHmQtyX5E084niP5rl27vtuwuOH/sm9J&#10;7glv8WpJ/tCJF1/2MEu+eQuSvDwZKiR5V/DqcDhSnGRInlM2tuQpkh85cmQ4J18X2ZOESr5BgwYN&#10;cfvAVSgnTXpMCl4Dj/+rLx2UEemQvMvJOxyO1CUV0jWQ/IgRI5L/0BCJ5PGhEy6a9ESk5KUxlCl4&#10;dZJ3OBypTErk5E84gSP5kOQTH8nnN2pUgnryRNpFEy95HJJv3jyUk3eSdzgcNYiES96qXZMOyWcg&#10;J3+Czsl36fpuUVHDnxnlJr7gtZCuKl6L10mXeukavz955OSd5B0OR80hFST/0xNP4No1HTt2mV1c&#10;XPw7o9zEp2skkkf9zfETJz7Zb4CRvBfJW1UoneQdDkcNIFmSD9eugeRRu8aK5GsVFhYWZWVlZZvX&#10;+3+QvmsaN26cPW78xCl9B1wQK3lJ1xic5B0ORyqTaMnz812N4CF6KXiF5EO1a2pJUG1e7/9BujXw&#10;Ja9z8gHJ005L9UlwILV4/e93/1XbPv5K3Tdzg5rwwjKHw7EfmfjicvXI7M1qxydf87kXdU5WB8mU&#10;PNI1GeVIvqCgoDihkXxY8kjXcMFr3XoqjQQv6Rpb8gdC3zVffvWdemDWRjX6maVq8FOLVLeH5kbu&#10;g8PhqF56TJ6rhtA5N+65perJuVvU1199H3mO7gtJkTxy8oQn+RN0Tj5lInmU+I4ZN/65fgMuUM1b&#10;tFJ169T1JI8v4KVrDoBI/vE5W9SwKYtVtwed2B2OZNKdgqtRzy5RLy76IPJc3VuSLfnM+JKvj14o&#10;8RhA83r/D1YkXzxq7ITnoyQfLnitqZH8l19+r656ZZXq6uTucKQUuJO+/e116qtqiuqTJXkInmvX&#10;WJLnx/8Vlv7SKPeQ3NzczITWrsltqB/kjXTN+PETp/QnybeA5EPpmpoeyW/c+QXnAzveH/1ZDocj&#10;ueDcvObVVeqDXV9GnsNVIdGSR2MoW/KZXE/+eDUavVB27jKrtMDroOywzMzM3IRKXro1QLUepGtE&#10;8vVI7p7kpe8a9EJZAyW/ZvvnnP+L+gyHw5FaXDltpdq0c0/kuVxZkiF5ridvRK9z8lrynTp1mlOU&#10;V/QHo9zE15MvLvbTNWPHXvR8/wEXqpYtWnPNGm71CsnTuKamaz7Z/Y268pWVkdt3OBypyW1vr1Of&#10;ffFt5DldGRIt+WySehYFw14kT9K3Hhoys7DUS9fUKisrK01sTt5IvqSkpNHIMWNfhuRbkORRu0ai&#10;+ZrarcF33/ygbpu+NnLbDocjtXl09ib1/bc/RJ7bFZF4yaerLC9dkxaWfKDgFZJPSiRPk7Uvuviy&#10;R1Hw2qJlMCfv1a6B5GlcEyJ5/MmvLduuBjy2IHLbDocjtRn85CI1a80uPpejzvHySJrkWfQUGMeX&#10;fPIieUzjyVCQfMuWrUnydu0aE8kb0deEnPzndKt3y1suinc4ajIPvbdJ7dnzXeQ5Xh6Jlrzk5LXk&#10;dbrmxGjJpyUzkv+fSZdewZLXtWt8yafXS9OCN5KvCemal5dsU70emR+5XYfDUTPo99h89e6ajyLP&#10;8fJIluT9gteg5EtKGp3AwjWRfEIf5B2U/KWT+/aPlXxGvWCL11SXPP7gye9vitymI7mgmhxaPPac&#10;PE91eWBOzHK0YTj/4Xk87hBaVl3gs0c+u0T1ftQFATWBlxZvq3LKJjmS110bQPJcT95IvnPnbjOL&#10;ihr8nIX7P/9T26RrEtitgS/5QyZectnD6GpYp2skJ4/+5DNI8tme5FM9J//JZ9+oW12Ba0oy4PEF&#10;6q5316vH5m5Rl7y8Imb5Va+uUk/M38Lj7nQxCC+vDi5/ZaVa99EX6rYZ6yKXO1KLye9tqnJNm6RI&#10;3ghe0jV+Tr67LfnEPzREJG8//i9G8jWsMdT0lTtUf1fgmpJc9OJytWHXHoXhjVU7uFm7LEME/96G&#10;j82ynWrAEwsD760unORrFhc+sUjN2/BJ5Lkej2RL3i547dix48L8/OK/G+UmvsWrSL4ET4a6+LLH&#10;de0aW/JpfAtiSz7V0zXPLNiqOrmWrSmJSP6///2vWrPzc3XZVD+av4nuvjbRsh9+/DEg+eFPL1Y3&#10;vLlG3UzLsU5PuhjIe/o8Op/ng/+8sUZd+OQint+PLvI3vrVGjTaN4LCta19frYY/szhG8mOfX6pu&#10;pO0PmbLItYhOQTo/MEe9RYFb1Lkej+Ska4KSP/7YY1nynTp3nk9S/6tRbuIbQxUW6idDSbcGuuC1&#10;tX7Gq0he6smbFq+pnq55at6WyO05ko9I/qMvvuExUjOYj/z7qyt2qBXbP1c7Pv/ak/yFTy1SM9Z+&#10;pFbSCTt30yfq6+9/UFPoIi7veWHJNrX7q+942aaPv1QvL93OOXeke76hdV+k11j3epL4js+/UY/T&#10;59mSxwVk/uZP1LqdX9B7VrJQZF8dqQH+5zeWp7bkuTGUl5PX9eQh+ZEjR6kuXbriyVC/Nco9FPn4&#10;hEq+oEA/yNvuu6YlujWwJV+fvoBE8kReTl7kl61unOQPPETy723YpZ4nQU9fs5NTa+iJcPHW3eqR&#10;OZtZuiL58S8uUy/Sele9tkoNpNcLt37KkT5OfBTcfk/TEPwgWoZc/7OLPqD1FlRK8rjAvLbiQ7Xh&#10;oz3cOZbrbjp1eT3FJY+CVil4rS+SN+marl27zioo9fqu+R90M5w8yU8kyQ+8kBtD+Q/ytiRvCl6d&#10;5B17i0j+dbr9vpOkvJGmkWp5dO5m9cHur9T1b6xWs9bv8iTf5cE56m4U1M7brB6n/3XhFi35TiR4&#10;RN24I1hDUTiW3TtzgxrwuH5PZSS/kSL/T778lu8MelkpIEfqUbMkrwtejzvuWO67pmsXkrzfQVni&#10;JS8dlAV7oUS6xpc8+kauSTn5p+mkdbnV1MSW/Jjnl7C0n1/8gXqNXmMe0idzKDIXySOP/gEdA1OX&#10;bWeRz9+sJd/ZVLG8fcY69eSCLRzNs8RpnYGPVy6S/+Lr79TX3/2g3qOLygVP7p9CXse+0+mB2eqt&#10;FTVH8pyXZ8kfoyP5lJL8xEtMukZ3UOZLXteuEVK9ds3UJTovG7VNR3KxJY+IGxdkRPObP/mSIvYN&#10;XMNmHolcJA95f//Dj2oYyR/vf5lk/wO9huSHTlnM6Zmek+eqEc8sIdlvVR/v+Ubd8c46ljze9+qK&#10;D/l9t9DdwqcUtduSxzLcQXz42dfqpaXbVB/XeC4lwV3WzCo2iEpWwasneRL+ccdqyXfp0uV9Kyf/&#10;k4Tn5GMkP/BCrkKZRjvKkiek75qaIvkNO77g7kqjtulILrbk8frm6Yiwv1ar6ISc9NLyGMk/OX8r&#10;R9yz1n+s3li5U+0gIf/43/9ya2bk4b/7/kf1NgkABbCofomUz/gXlvK2dn3xDb/GtpZv/0x9S5F9&#10;uOAVeXiUC3z0xdfqarowdLrfFbymGje/uVZt+7hqfcwnRfLkTJE8qp1D8nhoCEl+Ljn2JKPcQ3Jy&#10;crKSInmpQtl/EHLyluQRyRvJ+wWvqS159Fz34KyNkdt0JJe+psrjpabqZN/H5qv/vLGaX6POPPLs&#10;17y2il9DwMix3/L2OjV7wyfqmYUfcHrmwfc3cjVKpGtueXstXwjeJ8E/v3ibuvLVlTy/1yPzuNrl&#10;NIrWUR//3lkb1H3EOLoAoAD3Jrq4yN3BqOeWcKHt+BeWudo1KcjzdLf2QxV7o0y25BHJH2si+e7B&#10;xlDJS9foxlCXPqYLXoOSD9euyU/xgleAbkpxskdt15E8uFbMg7rQVOahTYNdhoJlKFj1ltM0UjOI&#10;3vH+rvT+Dtb6iP6HP72E68zLPH4frdP/8QUc8WOb+FzMk32wPxM1ddxjIVMP/EfTlmyPPMfLI1np&#10;GhS6Apb8MVry3bp2ezdlJD/JSB7pGt7ZeoTd4tXUrqkJHZRt/WiPuopuy6O263A4agYoS9nxSdUd&#10;kCzJI4oPSx5VKK3H/yVP8vjg8RMveVIi+fq4KhnJe+kaI/ma0J/8j/QnPzZns4vOHI4aCtJ3qEQB&#10;YUed4+WReMlnqMw0v3YNAmNL8rPJsb83yk127Rq/xWuk5GtQugbs2v21uvbV1ZHbdjgcqc2dM9ar&#10;3Z/v3SMAEy75jPiSDxW8JlXydZGTl/7kPcnXQ05eJJ/Nki+oIZLHH71k86dqzLPuId4OR03ikpeW&#10;q9XbPt+rKB4kXPKZWvJ2Tv6Yo49myXfu3HkBSf1ko9z/yczMzE3Kk6Gk4LVP/0EseVTm15G8X/Ca&#10;RZLHuKZIHnz/zQ/q+YUfcK2OqM9wOBypxaDHF6o3lu1QP3y7d4IHyUrX2Dl5kXynTuiFMl96oUx8&#10;JJ+b27BBcXFxgS35Zs1bUiSfEVfyNSVdI+CB3sjPoxZG1Oc4HI7UAFVq8ZAQBGdR53JlSS3Jd1qa&#10;m5t7hlFu4iUvkTwq6I+96OKn0J98s+YtSPJ+JJ/pVaFEuia7xkke/EhRwZx1H6sLnnDN1x2OVGQ0&#10;Oqnb9ClXmog6h6tCKkm+Y8eOy3JzC/5llJvUnHyTESPGTYXkm7Pk7cZQtuRTvzFUeeChwOOeX+r6&#10;tnE4UgS0Xbj6tZXqyy+r/sDueCRa8tzVsCV5lGP6kXxniuQLkxfJByU/2pN8Wprpu4bwa9fgEYA1&#10;M5IP88FHe9SQpxbx80bdA0YcjsSCBm449ya8sEx9WMUuCypDMiRvR/K25Lt06bIgPz//b0a5ycvJ&#10;Q/LDSfJ9+g+ML3kSPOrJp3pXw1Xh+29/VHe/s14NJeHjaUIOh2P/MvLpxerh9zfzuRd1TlYHCU/X&#10;ZPgdlDFBySe3CqXk5D3J9xuoWpDk+aEhXromWIXyQIjkHQ7HgUvic/J+3zUAzoTkR44cqTp27JTc&#10;2jXFLbTky8rKmg8bOWaalnxLVc96xmtswWvNzck7HI4Dn2QVvPqRfH119NFHqREjRojkTzHKTbzk&#10;i5o1K8QzXomjBw8b/kbvfgNU82aQfJoveRQqsOQ1NaHvGofDcfCS+Jx8usqyIvmg5DsuI6knv3YN&#10;Sb7FkBGjXtGSD6Vr8AUg+BrUQZnD4Th4SXa6RiSv0zVJrkKZ36hRCQ35JPtjLhg69M3efW3Jo558&#10;PZVBX4CjeCd5h8NRA0iW5FG7BqSU5CUnT9H8kUOGjni9V5/+qhlJvm7duiZdA8kH0zWu4NXhcKQy&#10;CU/XZKSrLBI7qk/qKpT11TEk+VEi+WSmawqbNi1CTr5x48bHX3DB0Oki+Tp1RPJ2waumJjeGcjgc&#10;Bz4Jj+RNFUot+TSVnkqStxpDHWFH8kHJm3SNk7zD4agBpITkj/LTNST15Em+oHHj4tLS0jzUkx8y&#10;fMTUXr37cWMoP11jFbxmOck7HI7UJyk5eRK7nZM/5qgjU0PykpMvLCwsGjF63HNa8i0Dkg8/49VJ&#10;3uFwpDKJl7yuJ49IPkryKVHwSpF89pjx46cgXeMk73A4ajJJieQ5VWMkTxxzpCf5xST2fxjlYqhH&#10;1NWTCRhE8iUlJWljJ0x6ond5kke6hnCSdzgcqUyiJY/GUHYVSmBF8pD8aUa5GH5iSMwgkueHhkyY&#10;9FjvvpC8lZOvB8lL3zUa162Bw+FIZZKVk0cEz5Knaakn37lz50X5+fmnGuUmfoiV/ABL8nT7wZG8&#10;SL7m9ycfBg8oWLf9C/XI7M3qP6+vdjgc+5HriafmbVEbd+6ploeDxCOZBa9ST95rDNUp2EFZwgeR&#10;PAoDxo+f+CQ6KNOS9zso43QNWrseQJLf8+W36tHZm9SVr6xUj8/drN5d/ZFatOlTh8OxH1mw8RP1&#10;9qqd6mE6965+ZZV6ZsFW9VU1PixESFZOXlI1IckvIb+ebpSb+EEkj4JXkvwUfmhIM+TkQ5I3qZoD&#10;QfJPzN2iJr64jA+25Vt3q+2ffKW+/ur7yHUdDkf1Afl+9eX36oOPv1TLtuxWryzdri55abl6cdG2&#10;yPX3lmRKPrLvGqsKJQ2HGRIzBCQ/0Ze83UFZoOC1Bksejxe7dfo6NXXxdrVm2+fqKxI7DoaodR0O&#10;x/4F5x4ex7ly62fqWYroH5y1kc7J6onqkxvJ68ZQ8fquoaG2ITFDTCQ/4AJO13hPhjpAJL/6g8/5&#10;9nD2+o9Z9k7uDkdqgNz8FyT7N5bvUDe/uUZt2PFF5HpVIfGS9/uT9yUvDw2JkXxih9h0zQWqGUm+&#10;Hgnel7xV8JqRpXJrmORXbN2tLp+2Ur2/bpf67psfItdxOBzJ5Zuvv1evL/tQ3fDGarWeBB21TmVJ&#10;uOQz/Ge8ZtRDyibdk3z79u1X5eTktzXKTfwQlny/GMnXM90aZHo5+Zok+Y93f6Oue22Vmrn6I/X9&#10;t07wDkcqgyDs5cXb1J0z1qvdn38buU5lSEokT8Ew911Dkofsy8nJJ3aIkfwALXlJ16TVIclzuoYk&#10;b/qTr0mSv3vGOvXWih0ugnc4agjffv2Denb+VjVl3pbI5ZUhOekaXX2SW72anDyeDBV+kDcNtQyJ&#10;GUTyXE9+0qWP9R0wiFu81sdVyXtoiMnJG8nXhJw8/uRXln6onpizRX34ydeR6zgcjtRk884v1eT3&#10;NquZaz7iczlqnfJIViTPNWtE8kcdpYYPH45IfmF+fnHy68lD8pNI8hLJ16edFMlnZphIvgYVvH79&#10;9Xfq/pkb1Turd0Yudzgcqc3ziz5QT1NEj8g+anl5JF7yqF0jBa9Rkk+BxlA0WXvixZc9Giv5NB3J&#10;Z/g5+Zog+RcXb1OPzd6sPtrtoniHoyay7eMv1X0zN6gZexGoJUfyRvBpqKzip2uSLnk83zUrKysb&#10;05MuvWKyL3mdrkmTdA1JHq1eQapLHn/ww+9v4nRN1PKDCTTyElB7IWqdeKBaGy6SVX3fgQ6q/KEa&#10;7ieffRO5fF/B7/7ZF9+qH7511Xwfn7NZvbxke5VTNgmXfH2ka3zJSxVKSL5Dhw7JrUKJAlf0bSx9&#10;16AxVLNmzb1IHgWvNU3yX9AJ8tS8rWrWml2Ryw8mnl34gcdrS7erzR/tUds//kr9N2LdMJPpQjnw&#10;iYVq/oZPIpcfrOCCiTvFCS8si1y+t6ByAP6f26avVde9vpq7AdhfF5KaAlrETiXJ46IatTweyYjk&#10;vVQNoCD5GFOFskNsPflDDIkZ5PF/kPzYcRMe69N3gJY87SinayB52uHMGiT5t1buUM+R1D79/OA+&#10;QUAH+h17TJ6nxj+/TI19bqka+PhCNeSpRerjSsjDST6a/SX5RRs/5eN+3PNL1Tj6r7o9NEfd8uaa&#10;yHUPFnAn+dicLWreho8jl8cjlSQf0Rgqsd0aNG5cUFxampEnkTw6KGsajuQh+UySfGbNkDw6PcLV&#10;P2rZwQYkf+W0VTyNSPGdVTtJ+nO5J0CZh8h+6ZbdDCLJb016xpb8NloH/fwglYBlGK/64DP1Lb0f&#10;28Cyjz792tvOatNtxPKtn/Hrtds/ZznivTY76T1YF6AvE4C2DT9++yO3a1j34Rd8okvqYiV95gra&#10;Jk5ijLH99bQOPgPLsC72Tb4L3oP9w/5v3fUlT2MdrIt1sN+f051fVDoAaZk1tN9YD2Aa64Ulj++J&#10;/URLTTTT//CTr9SWj770Cgw/2IXf7jNOwWzauYen8XvIb/MB7Re+LyoKXPryCv5cbKf/Y/P5gmzv&#10;08EIeohFNeioZfFIhuSDfddYkXxsuiaxkbyka2jysAmTLn1EJJ8mkkdOnnaYBV9DJA+BVXeHRzUV&#10;SP7yqSv5dhd3NjNI8r0enscXQYgTLQvRwnDwk4vU8KcXc2dRS7d8yieJLfl7392gujw4Ry3ZvJu3&#10;u3TLZyShBSxMpBS60jKkGSa+uFwNnbJY9X10vnp12XYW4ahnlqgLaDuz1nwUs3/PLviA18VdxgS6&#10;2+jzyHx1zzvr+YIBWWP+C/RfQqRYvxctx0UK+9f9obn8uVdOW8nr9aT5D83aSBeMz3ib6NoW33Ez&#10;ifW611aru95Zp9bSxeTuGevV6GeWqovpu0Kk6LBuNwk4vG8LN32qBjy+gNebRN8L3xetp23Jo7wC&#10;acHRzy5Vt7+9jn7PPRR5blY3v7lW7TBVd+95Z4Pq9uBcNXf9J+pa2o/OD8xRF9F7sc1u9B2umLYi&#10;0GcLvttOOu4HPrGA15P5BysPvbeRuzyIWhaPxEte15OXSN6WPEXy4V4oExvJFzZtWtSwYcNcTE+a&#10;dOlklnzTZqouOiirmxaQfE2pJw/JQwxRyw42IPlhUxap5xd+wIXRvR6Zx0L8niLaj0nQEOowkjJa&#10;BM8jmU8kqUDouChUVfKQFu4KID38fxA7Iua56z9mMV/1ir6jsIHkO9w/W01+bxPL+IGZG0jW8/g9&#10;n39RseQhz7dX7uQ7gTEkWqSlsD/o7AoXrO0ff6mmr9zBFzZUx8N3uW36Orqj+Yj3/cY31qiO9PmI&#10;qMP7Bjlf//oaWu8b/l74TiOfWexJfsxzS/j7Ifq+6pWVHM1/+eX3FUoe/wnWQVSP1tid7p+jPqcL&#10;mnwu/hsUOPajC9Vb9N1k/sHKgyT511Ne8nbtGiIo+eTWrkE+PisrC1Uo/4ci+cnIyTdp0kzVrl1b&#10;1SPB+90a+JJP9RavTvI+EApkfAdFmYg0EdGOpMh6Kcka6ZYeJMoxzy5hmby+/EOOfq+gyBgpkKpK&#10;HuthGVIN+FwIF6+RJhlBcown+S4kQKkJhTTGhBeWqvfW7lKfff5thZLvTa8xH3J9au5W/kykPuau&#10;+1j1oyj9hUUfqFfojmIk3aXgwgGBIs2DyBDfGd8VkXWU5LHNN1fo9V5b9iEfk/jOInls/6Y319Bd&#10;0EJutCPvqUjynejzkPrBMlxscFGzJY/URBdaB7+NzDuYqWmS1y1ey5V8Yh//16JFi0wSfX1MQ/K9&#10;+4QlnxYj+ZwUlzwiNvR/EbXsYAOylZw8cr3IUyNyvWLqCs4J43dGxH0PSVxAt69baL19lbzkrCH5&#10;UXQhiSf5riTAV43kkc9GZIzUDvouqazksRz/u1xYkLIZ+tQiTh/dOUNf4D7f861aTRe2S15aoS4m&#10;UAcb+9UpTiSPCwQ+A+tB1PitbMl3pNdYfiFJHoX92KeqSn4m3fWEJY87kMvp/5HXBzu4A8XFNmpZ&#10;PFJB8tJBWYcOMQ/yTmxXwwHJTyDJI5JvSpKvU4ckr3uhRHPdmiR55JtfopPwGyOGg5mw5CE/zENa&#10;BukFCAo5bRQ+/vDtD1wIKI9msyV/P4nOlvw7qz9iwVaH5JGumGYKyt9bt0sNnbJIzabxFyRlSB4n&#10;OfLz//2u8pLH93mCZIucN/LqyLtj/pM0RuQukeG95ntFSR4pHvw+mEYhKo5JW/IDabvPzN/CKReU&#10;OyzZ/Ck/EOOJuZu5W+uNO/bwft79zvoqSR5PT1pIyOuDGfyvuGjKnVJlSa7kI7oaDnZQlmDJFxcX&#10;NDaNoSZMmDS5V+9+LPk6deuqupyTl66G/Q7KcrJSW/Jrt3/BJzzSEVHLDyYg2wufXKSenLeFH3N4&#10;wxtruHBz+sqdLBb8ThAZcuFIcyH9gObkKLC0JQ+pYzu3vrWWt3UZRduQZXVIHv/1FVNX8ucjr4/P&#10;QS0b1IRBweOIpxez6CFoCLkykgez133MQsV+LKc7D8zDxR/yvubVVfw9sF/Y1yjJozAaBbhTaLsQ&#10;DfbTljy2i4shauhgO0h1oZUmyj9wAcDdA/YZ6bCqSP6xOfq7yuuDGVzsUB0atZWilscj8ZKvz5LX&#10;HZTFSD65kbzUk8c0S76Pljwe/4dIPiB5RPNEqksegnp09uYql8gfiKCWURgIHicBGkShCiPmIVLH&#10;Q5bxu0FaIi9EvEihIJJGNHUjXQTueXe9eo7kjPd9+dV3LL2Xl2zj9fCZ31HUi2V4bi5eI02CRy1C&#10;uva+AYnkryXpotwAaSEUpEo3s0jbIF2C5agai+1OW6pbQOKOTdI8uCCg8FU+EyymyBqyvfPt9bwc&#10;85CGQn799unr+DtDyNgmLlbyPgH5cnRwh7w9UjdYD+9FXh93QfJZuKjhAofXu3Z/w+UZj9JF4cY3&#10;V3MBMN6HfUXh7Zz1H/OFBhdGvBd3Tvg+dv8sz9H3xH7J64MZXPilJljU8nikhuR1V8OdOsY8yDux&#10;OfnS0tK8nJycLExPmESS79ufJR98/F8wks/NTm3JA9ROQGSHHGnUcocPhA6pQoAVtSzEsznRkKqq&#10;J108JCf/Cp3IuOBAfuFto+onaqJArvb88kDq6f21u7jxF6Jwexm+7w76LHxnTNvLwuACtpakDWlE&#10;LY8HfkcIHHXjo5aXxw/0PfemU64DDaTrHqCL5Kt0YY1aXh6Jl7xuDBWW/AiO5GMkf6ghMUOgdg1H&#10;8iT5JiR5iuT9B3lrydeUFq8Akdbk9zd6OWRHahIueK0OINh36Q4A6RQUskqjKEfNAjWsEKxt3VX1&#10;/y+Zkg/0XRMt+cRG8qgjT0MmpoOSrxuSvBZ8TZE8IjTc6uG2F4VwUes4kg+iXaQwJNVTHaCB0qpt&#10;n3NqBeUzUes4Uhvc0T06exNd/LdXeLcVRcIlT45EV8MxOfnoXigT2xgqWLsGBa/9VdMmzVWdOnV8&#10;yaODMpOugeTza4DkAXKgaOyDwpuq3m47ai74r5Hake4ZHDUL/H8ow3mEJI+Wz1HrVERyJO9H8rqr&#10;YU/y4RaviS14DeTkRfJNg5L3nvFKgs9Oz1IFNUTy+KMXbvxU3fTGGrVyq0vbOBw1AdzZoWB8xQe6&#10;j6KodSoiGZL3c/KoJw/JH6kLXjt1XkSR/CksXD0kVvIUyctDQ7x0TdMmzVTdOrHpGil4rQnpGgEF&#10;WC8IvoKYAACBXElEQVQs3MbV91DrIWodh8ORGize9Km6+pWV6o3lH3o1ovaGZEbyOl2TZkm+EyL5&#10;f7Jw9ZDYDsqaNWuWFUjXeJK30jUseb8Xypr0IG+w58vv1JT5W7ijqY07negdjlQEjcnQ2hlVJqWF&#10;896SEpI/SksejaEKgo2hEjvE5ORRTz6e5EnwNVHyAAfN3A2fcGMbRAtVqY7ncDj2H9/Q3TZqQyGC&#10;X7x5t/q6GspSEi550+I1juRX5efnt2XhJmOwH/8XlHzNrl0Txfffoj74N1yt7sInFnK/5VHrORyO&#10;xIAUKvpOQkvsz76ovvYXqRTJd+qEKpRFdk4+sUNxsZ2Tv9SrQlm3nCqUNaV2TRT485HrQ91bNJdH&#10;HW30sf5VBY2AHA7HvoPzD72LTl2yjbt6uJjurNEVBM5JLIt6z96QdMkTRx9pS77YrkJZy5CYIdgL&#10;JSJ59ELZNCB53UFZzWoMVVkQOTz03ibV//GFkfvgcDiqD+5L6alFasq8rdUWtUeRLMnr/uT9SB4P&#10;8obki4sDkk947ZpATv78Xn1Z8tKtgfcgb6t2TU3o1sDhcBy8JF7y+rF/gUjeSF43hgpIPrFDlOQb&#10;x5N8uibVOyhzOBwHN8mSvNfVsEnXDB8+PEryyY3ke7Lkm6SM5D/6pGpdjDocDgckv2H7Z0mJ5NPJ&#10;mwCSH+ZJPtCtQeqlazKN5DknD8knMF2z6UPXUtXhcFSNH7/9QS3f9HFSJF8/WvJ27Zrk9l0TLflg&#10;7ZqczMRJ/tEZ7jFoDoejanz39ffq/jeXJ1TyunZNmk7XoOD1yDZq2LBh6rzzzluWmxtoDJXYFq/x&#10;JM+CF8mb2jVS8JqodE37e99TAx94O/JPdDgcjnh8/dV3qs9909khUW6pTrTkpQolSR6RPHLyR2nJ&#10;d+jQYUleXqHdrUEq5ORJ8ryz9Y3kdS+UXiSfIMmfd+/7qu0tr0f+iQ6HwxEPSP6sm19jh0S6pRqx&#10;I3muPgnJE6hdM3zYcFShnF9QUPBXFq4ekif5cST5Huf3MZJHbklLPiNZkifa0Q/ouox1OByVBYWu&#10;n33+jTrntrcinVLdxKRrJJJHTp4i+U6dOs8lx57EwtVDsiXfmyTfzEg+XUve6k8+kbVrQLu73lHT&#10;5m+I/DMdDocjDB4y8uz7a1TbO9+JdEp1U27B69ChKHidV1hY+GcWrh6SJ3nOyfc2OXnsbH2SfF2J&#10;5E3Ba4Il3/bumarTba+qT3a7+vIOh6Nidn2yR51zw8uq3d2zIp1S3bDkyZcByUskT5Lv0KHDwvxg&#10;i9fEPuM1HMkjJw/J109LV+mQPHLyGX43w4lO17RHTu2uGerB6a6WjcPhqJg7Xluizr1jRkLy8UBL&#10;Hg8N0TVruHYNcZRJ16RUi1df8s04iudIniWvI/lE164BkHy7e2apTndNV9Pmr4/8Ux0OhwM8+95q&#10;dc6tb6r29+z/WjWCn67RchdE8hTJL87LK/oHCzcZQ0y6xpM80jWmdk0SJQ9Y9He/q3rc9aZ6Y6HL&#10;zzscjlhenrtWnXfrqxwURnlkfxEseAVWuobryZPkiwKST166Jp7kOSefkZnwbg183uf6ru3oFqzP&#10;PW+qZ+hqHfUnOxyOg5PJ05epHne+rtM05Itoj+wfYiQfql2TogWvJHnsrEnXBCWfqXKycyK/7P4E&#10;0Xz7u2eptne8rbrd9Za6981lavmGnZF/uMPhODhYuGa7uvO1JarD7a+TG2YkNE0jBCVvqlBK7Rqu&#10;QtkpXIXyJ4bEDGHJ9zy/j2rSVCRvRfIkd9SswTgZkmcgeoro2971rupw13Q1/OF31Q3Pz1ZvL3K5&#10;eofjYGLanNXqumffV0Mmv6va3/EWOWEmB4KJKmy18XPylZZ8YofIdE25ks9SOTnZkV82UXBUf88s&#10;+nHfVufe8qrqd990dekzc9XFT85SEx+boSY8/KaaMPkNh8NxgHARndMTH39HXfzUe3yu977nTXUO&#10;nftIz8AFLPgIVySC8iSvuxqOafGa2CE6J2+6NWDJ143IyScpkrfhqB4FsjM5sseffc5t09XZt7yu&#10;zrxxmsPhOJC46RU+t3GO41zHOY9zP1nRu01F6RquJx+sQpkavVBC8mgQBclzV8OoKy+RfCpIXjCy&#10;93mP83IOh+MAA+e2da4nW+5CRZJv167dksLCFOmgjOvJm75r6tFOxkg+Q0s+N1k5eYfD4UgxApIn&#10;b7LkSfbBSD7Qn3yqSd7Uk7ci+UQ9yNvhcDhSnRjJI5onjjqyDefk27dvvzQvL8+O5BM7hCUv9eS5&#10;L3mJ5EOST3bBq8PhcKQKkDwE7xW8Go48Qvcn37Zt22UFBYGHhtQyJGaIkjx3NWxL3s7Jo8WrS9c4&#10;HA4HI5JHioYFb6L5I9t4T4ZKbhXKNm3aIDfEVxUpePUeGmLXrpEqlCT53AQ949XhcDhSHZY8udKW&#10;PApejzKS79y586yC0tJfwbFmSHIk37ufTtfg1iMs+fok+fqZKi/HRfIOh8MB/HSNL3lAAbQaOnQo&#10;S740mZLPy8vLoFEapsdNmOA9/o93ViSfnqEy8WQokXy2y8k7HA4H8NI1Ru5MXeTkj0jNdI1I3q5C&#10;iUie+5RHFUpIPuEdlDkcDkdqEpA8yV0k34Ykj0g+pSRvF7xG1pPn2jWZLifvcDgcBkhed2tgJG9E&#10;L+maCMkntp58WPI9e+l68nXr1uPCV5Z8oAplEjsoczgcjhRDCl5Z8lY0b9euKSws/CMca4bkSV6n&#10;ayD5ZqpOnTqe5PlB3rbkXT15h8PhYGIkb0QvOfl27dqhxWvy+q4JS14aQ4nk65mcPEueuzVwknc4&#10;HA7h3Nus2jWSrjGS1+maDuGHhhxiSMwQT/J169blnLxIPhNVKDmSz1K5rlsDh8PhYDzJS6oGmHQN&#10;JN+hQ4dwFcokR/Kmnnw9zslbtWsg+fqaPFfw6nA4HExM7RpL8kOGDMHj/94tKmr4MzjWDIl9MlRk&#10;JN+UJE87GS35DFeF0uFwOAzhdE0aIH+2aXMES75Dh87vFBeX/RSONUNiH+QdX/I6kq9Xp06M5HOd&#10;5B0Oh4MJpGsQHBvRtzn8cDV48GD0QjmnqKjoD3CsGZIXyaMKZa/e/WMljxavUruGJJ9SDw1xOByO&#10;JCLpmkBOPiD5jpB86tST79VHSz5Q8GpXoaRoPtdJ3uFwOBhpDJVp165BuuYISdfEFLwmNpIvKSlB&#10;vzV1MY10Te++A0jyzY3krSqUUruGJJ/j0jUOh8PBIF2TRQFxZiiSP9JE8hGST2xOvmHDhvVoVAfT&#10;kDxH8k0iJG9H8q52jcPhcDBa8mla8iYnH5J8uOA1eekakXxTT/L1Vb3auuA1C71QQvIU0bvH/zkc&#10;DodGF7ymeS1ePckfcQRLPqIKZWIlX6T7kkc0bySv68mz5OtZkve6NchSea7vGofD4WBE8nY9eUyL&#10;5CPSNYlt8dq4cWPk4/mqElfygb5rnOQdDodDiJI8QO2aCy+8EJKfXVxc/Ds4NilDIF0zSdI1zVQd&#10;SL6ulnymXfAKybt0jcPhcDCxkq/HiOQ7duz4XklJyf/BsUkZwjn53iYnzx2U0U4HJM9PhnKSdzgc&#10;DqEiyUekaxI7FBQUpNOIH/83YcKlLHmka2rXrs1dG0i6xm8MhXSNk7zD4XAAkTwKXSH5NPT7RRzR&#10;Wku+U6dOMxo1anQCHGsGBNUcWCdksB/k7VehtCRvt3hFJM85eSd5h8PhAHElbyL5zp07v1FcXHwE&#10;C1cPia1dEyt5XfDq9yeva9fovmu05F1Xww6Hw6GpKJLv2LHj26WlpcexcPWQWMkHuzWYECt5U4Uy&#10;2J+8e2iIw+FwAJY8Cd7OyWvJt2bJd+/efVqjRo2awrFJH8aS5M9HuqZpbE6eq1BywSv6rnGRvMPh&#10;cABP8ix4H0j+ggsuiIrkE5uTtwd0UIaHhuBB3rVrkeRpRwMFr0byrnaNw+FwaCRdE64nL5Lv2rXr&#10;6yUlJYcbzSZ3qFDyJl3jJO9wOBwaSF76kg9LftCgQapbt26pk67hnLyRfK1atXzJhxpDFTjJOxwO&#10;B+NJ3hK8Lfmk166xB13w2j9S8pn1RfKZKt9J3uFwOJh4OfnDW7WyJN84NSTPVSh7ly/5bCd5h8Ph&#10;8KhI8t26dXuttLS0tdEshuRK/vxe/VTjxk2Cknc5eYfD4YgkruRNuiaiCuVhhsQPXPDaq2+s5AP1&#10;5F3tGofD4RAqiuRJ8i+XlJQ0MprFkNiuhu0B9eR7xpG8X/Ca6QpeHQ6HwyCStwVvS75Hjx4vNm7c&#10;uNhoFkNiH/9nD/Ek7/VCmeEKXh0Oh8OmPMkPHDgQ9eSnhiL55A0s+fP7qEaN4kXyGpeucTgcDk28&#10;dE3rllryXLumcaB2TfIGT/JlvuTrBnLyhGvx6nA4HB6+5HWfNdKfvEieIvlXGzRo0NJoNrnD2HET&#10;JvcIRfKe5LlbA02O67vG4XA4GD9dE5T84ST5AQMGpKbkdU5ed2sQjOSztOQzneQdDocDQPLBfmsg&#10;+bqckxfJN2zYsIXRbHIHpGs4kpeCV9rxgORNB2VO8g6Hw6GJljxF8kbyXbp0eS310jVhyQd6ocwi&#10;yedEflmHw+E42IiVvMaS/CtlZWXNjWaTO0Dy55/vV6HEg7wh+UzpT960eM3JcpJ3OBwOwJIPCN6P&#10;5FHwmlK9UIZz8gHJZ5pIPh0Fr+7JUA6HwwEg+YwaJfmevVWjxo29dI1XT96SfK6L5B0Oh4OB5ION&#10;oUzBa8uWqn///pyTD3VQlryBC14h+Ua+5KXg1X78n8vJOxwOhyZuJG8kj8f/NWjQ4Fij2eQOXu0a&#10;rifvp2v8evIkeyInMyvyyzocDsfBhi95LXeRfWsj+U6dOs0oLW18vNFscgdp8VrGkbyWfKAXSiP5&#10;3GwneYfD4QB+wWtI8i1aSCQ/s7Cw9JdGsxgS/iBvfBj3bYycfM9eJPmyxvoZr0bymfXTORcv5LmC&#10;V4fD4WAgeRG7jUjePP6vDRxrhsQ+NKRNmzb4ML6qSO2auJI33RrkZ7ucvE0HovMDc1TPh+aqPo/M&#10;V/0e9en/GFgQYMDjZizQ6yAL1UAaC/0fn696PTJPdXlAf5Z8Jl73nDxP9aPPGETrXfDEwlie1FzI&#10;LDJjzWBmUYAhT0UwRb8P36cHfcdO9/v74XAc7MSVfMuWXE8+pZ7xOpok371nL5Y8d2uAnHwt09Ww&#10;1JOH5A/SDspYrA/OUec/PE/1fXQByTUobw8W80KWdTwGkoDDDIqB5EqSHTplsRr5zBI1+rllaozF&#10;WALzhz69WA1+arGRuM9gem80i0neBtp2GHxeFMPoc6JZwt+3B/0uHekCEPXbORwHKn66JiT5YCSf&#10;Gr1Qjh5Lku/RSzUsaxSoXeM1huJIPkMV5BwckTyE1f2heRRFIyrXUo/CF/xCgx+Rx2MgIJFrFvEY&#10;EfcwkunIZ7XQRz+3lBnDxAp+7PNBxpnxqGeWsqzDYtdIhE5CB7RepQQvWGKX6eHMkhCL6fssUr1J&#10;/J1N5O+if8eBCBe8kitF7mmGlJT8KJJ8t27nqwYNGnqS53RNenpI8gdWTl4EBLo+NFf1fmQBR+oC&#10;Cz4keYg8KHmSO4m7MpLnqJ3GkPoIEvKoZwkS+UiMCS33ZZ7oA5IniduSh9g9XtDj8TQWMA/Rvid1&#10;W/Ik7cpInmWOsUwzkLwWfbTkl9B3s6DX2BZ+l650N4QLKHDid9R0WPJG8EHJ+1UoS0tLjzOaTe4A&#10;yXfp1tOTvN/i1ZI8RfX5B4DkIRcRjeTSA2K3JB6FFnuIOGJH1A6pAwhxBEXqiNZF6iJ5ISj2oOQj&#10;5S4YqQOW/IvL1ATDRWY85vmlLOawyMvDF7uPL3Zr2pZ6BLjY2GB9lCegPAN0vH+Ok76jxhEvJy/1&#10;5CMKXpM3jBo7LiD5mHQN167JUHnZNVPyInYUHPaYrMXeh4QObMHvreTt6J3FThE7CjNZ7LbgbMGT&#10;wMPEkzwLvhzJS+Qukp8ALMlf9OJyddFLBI2xbCwJf8QzWtKI0qMED6pD8rbcw78DxqMIpHdQ3oFI&#10;H9J3wnfUBMLpmrDkU6oxlJZ8j5h0jVdPXqpQ1jDJa7HPUd0pYkd+PZ7YhcpKnSGxI00jUkeNFuS9&#10;RewBybHUtNggNVvyOkUjgtdRu004Bx8leBsWPGDJa7F7kreYyNLH9km2IvxygdgjoO8XT/Ixcgfm&#10;t/DuZEIMpd+wN/1X3eg/Q2E3/sOo/9bhSDbxInk8GSpOTv4QQ+KHEaPHTu7StbsqLfXTNVry6b7k&#10;6+Pxf6kv+Q5G7F0fQm2Y+ao3yVvLHZIPpmbCVLaQFRG71IRBnjssdgYyg9SAEdtICJUFR7DYl1mC&#10;j5V8WPCe5EnijHntCd5E734UD5EbQoIXJhmwDvYB+4soX8Qukvei9gjkO8t3hazHCPZ3ozsI3EWE&#10;v5P3vWzo+4ymbaEqaS/6H3WkP5cjfVeV05EK2JKXfHxI8m8WFRUdaTSLAe2SuG1SwocRo0jyXbTk&#10;69Spo+qn1Q/Vk9dVKFP5Ga848buQAHpMnseRoEhdonct+PiSjypktYHgpWYM6o4jzSHiC8jdwOkI&#10;jHlav4bYJZrXcofktegDkifJ2ZIPy0/SMjLPl/xyDy9NI0DkhkkvrfDkrqHXL2Oenj/+BdoX3s+l&#10;RuSoyrnY32+ab4N9x35iH2T7l9D2wKVTV6rLwLSV6nLDFeAVYRWPr3xVWOVDyzSr+X24QOCuAb9/&#10;n0fm8X8dBu0Huk92dwGO/U+s5PVjAEXyHTt2fLeoqOHPjGaTO0DynTt3I8k3CEg+nK7JTbHGUIja&#10;Edkhl4tIz5e7iD1IlNxBlNQBi/2JBTodQ2KRPLWIL0ryQbFruWuxa8nbaRpf7Pa0L/hxQOQuQO5G&#10;6gxH7SJ3KwcfIfdgBB8U/cWWlC+duoLEjOkVvA2kfzD21qN1LqFlGqwfBEK3pc6QyIEvd40v95Xq&#10;KhJ7mKuZ1cw14LXV6ip6H74D9mkcid///fTFBhcjNPjCRRuNyXBsCLgQIBhwFwDHvhJO12jJ1/Uk&#10;36FDh/cKCkp+bTSb1OEnI0eOebgTSb6EJF8PfTB4krfSNUReiuTkcYJC7pJrh9yF2Ai+fMnHlTtF&#10;7cizIx3jVSO0oneRvC34WMlHC748yXP0boiSvCd3g51/D0jeSDAsdy14S+oGSB0yRuTMgn2N5EpA&#10;qtfQGELGcoh/byUfI3jgCT5W8lrwPtcA3p/V6lozvmzaCiN8/D4iegJj/I70m9ngv8GdAP5jOWZw&#10;IUD0j2Mq6nhzOKJgyVsFr57kW2nJd+rUaXphYcOjjWeTN5x88sl1ho8Y+1jHjl1Z8mkk+HSSu+6F&#10;0kjepGuS3RiKUzIUtaOJPU7MaLnHSj5K7owldoD8L6L2CwmO2k3kLvlpLXefSMEHIng9bUtep2lE&#10;7kFswUNIFQk+VvJG7CJ5gx+BLycJL2cxQrxIlYTFyrDgKXo2Ir3mdc21BJZr4etIPyz2GLkDrG/E&#10;7gneyN2XfHAfYuUuGMmb/QHYN6yHixW+K36PsNyjfk+5I8IFAf8favmgaieODRxDPSny7/RA9LHo&#10;cEDy+vF/Ok0TlnxEwetPDIkd/vzn8+oPGT7qifM6dFElJaUk+NSTfCeTkkG9dl/sfiTGVSLptS92&#10;LfoYqYeQHLwUoqJ2jCd3FvwSGoPo1IwHZE7jgORJHL7kgwWtY55bEi14Ek+klEhEMu3JncXuY6dp&#10;ILpJL0PsyznaRk4ckuXImQWrc946ejaCJYFqwa7UchXBQ6iWVK97QwPhQs4QNkveiD5G8IDWkdy7&#10;L3i9D3o/fGy5C7bcw4LnfWLWMHiN74jvjQgfv1nM72khv+f4F1AW4b/G+vjfkKZD1I/jBMcUgoyo&#10;Y9RxcIEAYNDD73O3BiJ4ieglXdO1a9dXQw/yPtSQ2OGM9u0bDh428sX2HTqr4uISujJpyQfSNWgM&#10;lYQWrzrfPpd/UF/uNlr0UZIvr5AVoIMwbqhkonYbLXnTsrMSkueoHWOeNmInmTOcrrELWv3UDEMy&#10;KS96FxGFc/F2Hl6Ejmj9YkidomwWriVXT/CAxBmUPEHy9FM0WqosUYwtsV73BsnUiF7ABQFpnoDk&#10;6XNkWuQeLGSNFbyWvI7KGewPjQOC9/YFQtdSF8n/h/ZNwH5ifXw+0lK44/F+U2tafk8teVv05vf1&#10;xnp9tA7mAngCxxjy+1HHruPAA+lhfb4v4XPtmqmLjeT9VI0dyUdIPjnDeeedd9TgYcPfaH9eJ1VU&#10;XKzqx5U8IvnESF5H7nO9wtQoJFr3xR4kSuwABam6hoxu5h8Uewgjdsm/25L3pG7+dI2O3v3IPSpN&#10;Ey35eIWsvnQIK2rXKRgtduTTYwRriVULVeRqIncPLXkWKotUSz4gdoGlrgUqsFTfpGlaDiFjW8HP&#10;N9B8EL0PGi13vR0//+5LXvbH2y/eB9m/oORlv643+4aLG34nRPeB3zSAXsYpMJG7hZcKMyD3P3TK&#10;Ii67wTGFFCKO3ahj2lEz6UYeggtQnRfn3E1vrVU3T1+nbiGum7okJh8fSNd06zatuLi4sVEthuRE&#10;8u07d/7fwUOGzmjXvoMqKiLJm5x8UPKJSdd0fmA2p2VQAyJcoBoEIq+85HW+3U/JoAvdcH8tMYIn&#10;ROwieRF8tOTLL2QNCl5L3ovg40he5APpBNMwOh8uEXtMmiQg17DkY+UaLmS1Je8JHoQkH5Apja+n&#10;5f8h8H5s15a8//nmziG0D1rwPlKTxhO82R9P8Iwv+f+UI3lB9o3TOSa69wUf/L0rI3kw0YDlo59D&#10;Pz26B1E0lkPk5+rz1zyQQYArcM7inMNxo+UuBCUvdeQlbdO6VWvVr18/RPIvNm7cuNioFkNycvI9&#10;evQ6bfCQEYsh+eKikljJmyge7K+HhqBwqxty7pN19A7Bx5O8L/ZoycfInf4s5FW13KM74wrInWSu&#10;UzSVKGQVTASvo/hYwQcid0NA8CG5SwTPAjERO3LMXNCJAk8SORDBe5K3pMpiBSRMX+wRgoWQSaBR&#10;hawBwQMIleQZEDxhi/QGmcZ6r2th24KPvMgQvtz1RcYWfPmSD+4LxB6Wu4B9E/D+q2l/8NvZsmfB&#10;8x1T+XIHInj8R2GwLfQKiuMLd404rp3wUxv4BBdq/H8Iem58a01A7CJ3Ia7kW7ZkyXfr1u3Zhg0b&#10;5hrVJm/o239Q98FDRm5o174j5+RRTz4tjXaYJM8dlFnpmrxqrkKJKyaar6MBiy33WMFXXMhqC17X&#10;b7fkLtAJFzeCZ7lrvNSMYMQeI3mJ4EniYclL9I6DJix5ljvJPJyDh2Ameg2TdMTOcmex+9gRvCd4&#10;wha8lrxE8RCpJXgTaeM1RFdRIatNQKgER/ABia5VN1DUcyOj52M9bC8seBG7jS94PR2WO+8X5F6O&#10;4CuSPO8bxjxff2/sz0WI3qsYweP/Cgtet0Hw2yFgfRwDOKZwfOE4dsJPDeAgOAH/ERrp4fgIRu02&#10;0ZIPp2uk75oePXo8Q5F8tlFt8oZ+Awb0GTx02Oa2JPkiiuRr167NkufaNSR5/SBvafFaPZJHPXdf&#10;7iR1gQ5+LXhf6hq81vPKkzz6ksEDNyB33DJrwZPMK5S8FLKGJB8SO0MSx9iXfLiQVeS+zGBF8iRy&#10;W/IQu47YIXctBBE7ClAxvoTFriN3X/C6CmQYuwZLfMkTkJoRvaRpWKAYW1LVUXtlJL/Wl6gn+CCY&#10;j3Uhbl/y5RWyQvC25OMXsjL02VGSxz4FBA+8/cK0/xrbxmdA3lruKyoheWCLXgTvS95/rcH/LneB&#10;TvjJAcEgzj3cHeM/x//PchdI4hoRvJ4XJXk/ijeSb6Ul37Vr15caNGjQ0KgWQ3K6NfAlj5w8RfIk&#10;d6RsoqpQ7qvkOxIoUEXOnSN3S+y+4GPxhR4L/izUlEHhV/ipSCL1sNh9uQMInsZG7DYidjkhtdj9&#10;qN2WPGQuspcoXkfuvuRF7uOJi16yxW7kbgTvy92O3KOj96hCTkmLhCNnkbwUsmrBVy7/7kXNRpo2&#10;IlCWKJ0gAk4ahk4QxsyH7CFw3gfaL7uRk6DFHiQygqfPDIs93r7x/gEj9ptorLH2kUAOFuA/KV/u&#10;NkGRB6DtYFtRQDToGgKF9Si4jTpvHNUDR+3kBYgd5wOOB++/p3G03GPTNMzbJPlpUekaFLy2VH37&#10;9v2wS5cul5aVlZUa1WJITgdlkPygISHJ10tX9WpZkjcpm/x9KHjt8pAuUD0/TvQeT/DBQlY/agfo&#10;4pejdpOWiSf4ciVv0jR+IWtsDj5W8hYkcC+SNwSidzMNwU8guUMQHN1JlUcDCx4YyYvggxF8SPAg&#10;JHi/oDVK8gTLVctdqIzkbamWJ9J4grdPGJxMWHYDfQY+u6JCVn/fQvti9qdKkveidxF8rOTlBL+B&#10;lqEwGVIICL4qkrf+4yjkf8c00nU4VnDM4XyIOo8OBNDWoDedx4PovMV5h++M784Bj8Dnh+aSGMx5&#10;wr8dvZ4KzDwC79G/pQ7gcL5jHQQ4OI4Cx6fBj+BBUPIxggdG8roxVDCSR+2afv36berVq1dfUmxy&#10;OiSzh979+p13weBhqzldU1yiDjvsMJVWjyJ5POPVe2hIBpNHkuen+0T8cfGQTsNi5F4JyftCtwU/&#10;v1y5CxXKXWDJR0fw8SWPsYEOUFvuGp2WAYjUUOVR5HAxnfjhEx3YBykISt6P4G3JBzv6QnpGoniT&#10;e48QvF/ISoJ/HdgStbAkL0K18++xIiUpElGSt08YjP2TBfPovSJ7Q6UlT59babkLvH8i+eB+2vuK&#10;fbvlbT3GcmwDF9RYuUenZISo/9pGJM//u/daHytI6wx/ZjH3qBp1bqU6qPiAO1e0ura/Ky6afPzy&#10;MauPTUnV8X8f9/+3jgMPem2OVRwTfMyaebeSiB+es1k9OnezemL+VvXkgq3qKcMT87eox+ZtVg/O&#10;3qRun2FLHZhgxBCQuwHb/g9JXvcnrwtcteTrqcN17ZpNPXv27E+KTc6Du+2hd9++XS4cOnxtjOQl&#10;XcOFrkbyWblcLQygNkyXcpp8owsCrCd59xjBk8TjCz46/85yf0ILPkrsoFKFrAIEX04EH5A8S11H&#10;7iJ4uz68RheySiGqvsWXtIw56eOc+HKi+3LX2HIPCN6IPSh4RO/xJa9z39Ey9U4gPmEES6hEWPJa&#10;oDrfLnIPCJ6wTxx9gmjJ32pOFKDnIY3j709wv8wJTct1KkXLvTKS9+QOWO6xFyEt9+CJjkhNs5b2&#10;Ue/fzfQa3xe/ty94EXq07OP+12H44k4XdBwDjK7mifUhfAQLSEdGnWvJBkEfzj18f/19sO84Xlfw&#10;cXkViVw6mbOPvyg8yQPvODDiDh8PBvsYBffN3KieJIk/teAD9fTCD9Qziz5QzzLb1LOLt6nnCP1a&#10;LwNY7+mFW9UzxGNzt6g735HjNRqRfGaoWwNMH2Ek36dPn95Gs8kdevXt227wkKGr2rbT9eRF8sEq&#10;lFry+dnZHJUDCBx9yOBJS8iz23845kPutuBZ8iTtsORjC1kJErotedQ5lsidMUKXB1T7gieZ87gC&#10;yZPMNX6aJkru8QpZOXpnyfuRO8boovciyN0IXgrk7JPfljxOahSwSiGrHblrwWvJi9ht4heyhiRP&#10;J0vlClljCZ88diGrJ1IjTZub3iJh0ti//QVygliSpwjq1rfX8wlzmwXn7L0TGvsi+2AkT58bJXns&#10;T4zgvf3yJY/9syUvUvf3Vb++dcZ6T/J8QaLXcmHCeyEwX+h7K3ktc4g9qrM3HyzX70cOH2VatmgT&#10;BSpN9Hl0Hlfz9Y/RFd4x6B13JHQ+5hgj+L2UvC90OSZomo4HW/I4Zh6dA7Fv1bJmeW/zJB6WvM3z&#10;i7er55cQPK3RFwIa4z3EZIr478TxYI5jkTwi+XRP8iZdo6tQSiRfR5s2iUOvXn3bDQpJHq1eg42h&#10;JF3jSx6IyGW6Fx14OPhsuVc+eveRNI2O3HVvkBC7L/cIwZO8w1IPiJ1BDZroglZb7sHUjOBL3o7e&#10;0bkVoiwduftpGT/KQ4pG367GnOg4cekEsQtZw6mZgOTpRKp8Ias5wUjsQpULWQkRqC1PiN0TKU1r&#10;cQalGRAmQyeGYETJUifRA9wya9ar22k+3oMGTuH9CYs9av+iondv/8w++hG87CN9ponY9bS/nza3&#10;0f4xmCbwXvzWnthD/3Pg/w5jxF2+3GOPBwgfrXeRe0ZAg0aEUUKuDiD1fnQ+jnt+qXcMaqHr4y58&#10;zAEtdhxzVZQ6oOPRxpM6I8erfzzg/3p83hY1Zb4td5G6YTEICt4WugdET7xg8aJM0/IXlmyj13r8&#10;MEn/pleXhjooC0o+dSJ5kXzb81jyhx56aDCSD9WTDwseQMzIvwHpzAnzAoIPSd6WehC/QJWjdzqI&#10;udZMqOaMTblRuw3LXUfxFQoehCVvCV5y7VLrIlAwZ+SuBU8no0AnNp/w3smt8W7RcQJbJzPwIndg&#10;TjD/JNPEO9H2Of8OSJSxItX596gcfDB6N8IMyF1HxRDkbRTFQ5ie4N+haeIOC6yL/ShP8CL3GMkH&#10;oncL2q+g4AkIntGCj5E87Z+/3xq+IBF3EPh++M1tsYcJyN1Me/99WOw25liIOi4EHI/VFd2jejOO&#10;d+yXd4eIcSBSj0XLHRG7Ne0dg7HEE3vwGBXBW5Kn6TvfXa+eZLGblIxJy9joyN2XfHzBI4rXvAAs&#10;wTNLNS+FmDJnLUs+UIWyHlq8tkLtmlRK1wxgyZ8bkLzV4jVQ8JobEDzE3e+xhb7gH1/ogUfkYYyI&#10;3JZ7PMEjetcNmLTUY1Mz0UhqxhZ8eZIvrxaNJ3kTtUPuUvd91HO6kzHpuCooeJ03jc3T0sltyf1i&#10;ujX3TnZP6hhrIk9kS+ye4CV6xzQR94STE4pOjMgTiOUu+IKPkrzIXaRu4wneEyfEbuRJ2NE7JA9B&#10;6gheS9KTZUjwdwp0Qt9M77PF7u+TT1QEb++fH8GHUzMidz0dTs/Y+6vx7zogeN5fM8Z8XFTxH8fI&#10;XYDkGQi9HMmHjgfvmIgDUnh4L4IkRPeVqX+PSB3gAoF9476O4hE6xsIE5G4Ii90mOoK3ZQ58yeN4&#10;vJfz7VruLPYIwQdTMx9YRAieJB4VvQeIEPzLy7arp43kg3Xly5V8LUNih4DkC4v5Ga/162VE5uTz&#10;snM8wUu3AVrymrDkBcgbfbfH5t/pNeRO66CvCE7NQPAk7ookr/PvFMFjmgQeV/Ikcp2mEcFrybPU&#10;bcmTyIOS11E7QGEqp2RI7H4rSF/yOvfuN4jRt+06XxuTgzcnuqRmRPRx8+8s9nA/MPqEi5Q8nTCc&#10;nqFpPpG8k8cnKHeNLXhP8pXIvwMvB++JM57kg9JkubMYLVmS0D25A7wm7ppJ0BifF1fw3j75kvcE&#10;D6z98/dVBI/8uxa9d7dB++Tvr38x8u48sM8A+23Gss+Yvo7+B/y3Wu66MDJW8mBvJL/K4L/Wx4l/&#10;rKBTLTwMBZ2m2cLHa9QZ7/nwXNqmFrsQKXfBPs4CmPy7Oe72RfK+1DGtj0v8vw++t8nLt2vBb6uk&#10;5G3R+1KvXslLukZH861acD351Ink+/Tv33XIkGHrzm13niqMknwoXaMftGGJ3ZK7LfYBJGzI3QYi&#10;x4WBa8yQ5NEjpE7L6FaqMh1u1LR3+XdDRPQejuBF6jaI3rkPGSP1cJ/tLHfBi96j8+8idj6x6aSS&#10;yD2cmvFOYjpBBU/soJz8O59kACeawT9xDJ7U6SQKwWKnkykgdaRkSI7h1AwIitOXphY7CV0gQdpi&#10;t6NgBoIMYQseYtdsINFrsCwQtQvlRu+W1Gm/OGrnaYL2LSY9Q/iRu6SVgsTsryD7S0D+6MMH/yvk&#10;DbH7cg8SPha84yEeJF5b0GFEzjj2EN3jLhzdI+N4jLeuBx1LNlHHG/CkTqIuLzUDoqRuY0fuCDJw&#10;XD34vshd137xJR8ldoJkXn7+3UjeEFfuEWJ/icQOIPipxHPz1qqMtDQSvS/4CiSfnEi+d79+3aoi&#10;eUnNCCL5gOCJKMELnI4hWdtil2mdqiGZC5bcbcFHST5G9CTzilI04fw7Infub5wFb0vel3us4H10&#10;Y45YyQNI3rs9p5M0LHn7BBa5e5Knk6miEy7c0Cl48hjKkzwgWcaIPiR5T6AGLU87eidJCiJMlqYt&#10;+qoI3mAkfzeg13e8g1outuC15AP7R/sTK3mIXe+nFr6/nza8z4Z4gg/sM6D9siXvA9mvZqEiSo8R&#10;vGCOhXjHhUfo+IiSttzN4X+9m/bh/lkb+ftjHo4X+30xkidijq8QWvBCxaKPJ3j7+MQxh+Pmodmb&#10;1BSS+xSWu1/FMZ7ktei13CuUfET+vbKSh9xfWf6hemftR+rt5VtUOkkejwC0JW9avKZOJN+3/6D+&#10;Q4YO24p0TWFhkSf5YLcGSNdkqtzcnJDgdR4+LPh4kofYbUlrgsLXqRoj+DiSjxK7Pa0FD8ovZBXJ&#10;jyLGPO/LnWHB+5K3BR9P8l4Bqy15EnqgmqRAJ2o8yVe+kBWv9ZOcoho6xQgeWJKX1IxQGckHBErY&#10;aRqRpi93k/YQSI6e5EmIYcmHZRkleRa84R4je9wZoFGViD6wj7RfMYIHkDztU7woHgWt3n4TntyF&#10;qH0GtD/Rktf7jGWoBor/LyB5HANVkLx9fGh8WUOo+K9RS+m+9zaqB97bpKGomKF5d9EF8loUxtO6&#10;AcnTflVG8p7Y7Wlz/EVJvrwI/j8ELtT4HyfP2ciROws+RvKaoOCtapIcxetIPlrw8SVfoeCJaSs+&#10;VG+t2qne3/Cxmr3xk5DkiTok+jok+ZYpJvmBFwwePnjIsJ1xJc9RvEheR/Ii96g0TazctbSlD3cR&#10;u5byEjUUMuZpkjiNw1JnsIzG1VnIynJ/1jReksjdhgQfFcF7giep+2ma+IWsQHKwWuwYV1chq5E8&#10;SV1H8Oaksk6goNyFCLmDsNxJkhC7jS1QEacdxdvR+94WssYIHvl4S+4ieHCvAfPwWbe8TZKn/bDx&#10;9zMsd30R0lLX+Xcg+4z91GM97QkehPbX3+9YsYeRfYdk8b9dXpUI3hA8TrRo8X/jf0HU7ondAqkP&#10;gCgZYPq+WRv4GECKBMeULfvgsRbEl7yFHH8RREkexyX2F78nqiR6YjdI1B6Quyf4cB14u4DV5N/D&#10;kMD3Jv/+yood6rWVO9R7Ru5gDjGDJK/TNSaSJ8GnpOQHDRoyhCT/oUi+9mG1uHZNVIvX3JxsnZ6x&#10;8vDxJK8LUaVlqsh9SYzkJdoeRvMk+kahKoQukuf3YGym5b0xkuftABG8ljyLncZ2aoY7DHvej9wR&#10;sXPkbiQfLGS1BE8ijy1kjZW8FLKK5CUHrwVflULWOJI3kXsgRWOdQN6JFJC7xha8J3kjeE/ydPKF&#10;BQ+4ZgqN/QgeUXSU5EOFrCRExpJkQO6ARUlyNIWsmg1xJLkxIPl7Z20kYW3kyB4XF+yLFnxUIWsc&#10;yQOa1vssF6TKS172N57kRe5h8Pvjv8L/HS346EJWyBgXCvyH2Ed8f0TpGl/s9vRDLPnNnujBZHqN&#10;5fi9sC0IPFryuAOxC1mDko+Su2BLnuVOn4Xf75E5m2Mid00oNWMTKXmJ3i3Jk7SZvZT8tOUfqtco&#10;ep+1fpd634h9ziYzFsmj4DWQrknBKpSDLhwydsiwER+fI5E8S74+9ycfKfmw2EnmdiGrzrmT3Em0&#10;OnqPjr41WvB2tD0cQiaG83L/8XxhPLEL5gIR2JYhELk/v1SNNWIPRPAkcLuQVSQfiN6BFb0HI3ef&#10;QA0KlrsveTmJvROZTmzBEztHUkbugZPMR6J3QdIzNpKWsfHEHpa6idzLjd5ZlCFpMiJ2jYjdjoKr&#10;lJ4h8dlEipIiUIjdg8SG1ARDy3QaR0tbR++CFry9v5pgIWu8O4/APoMIsYf3We83LkpBAvtPoHwB&#10;AsT/6wsdaKkLWI7IG/8NPu9+I/EwErkLLHhAUofY0Ypz8hxA0wakc/B9cTzgGAocc4yO2MtLzdjY&#10;0Tu+2610vOA3Q38y6HZgiodE7+WlZiypk7QrTs8YyRsi5U4yD0fvyLu/SpH7O2tJ7qHonSVPzCXe&#10;MZL3InkvJ8+S39C7d++eRrPJHQYPGXLJ0GHDPzu3bXsvXROvWwO0eI0XvaNHORSgSvSNFIuO2n18&#10;SWt5c+QtMibh89hIXkA0zgIPvF8TlLx9wfCjeNScQVUytExFnzIeYdFbkbsQLXifigpZOYIX6GS1&#10;JW+fxCJ3T/J0MpUneEbkLliS5/QM4Mg9VvAseRAlekOM4A1a7lr0Er2XJ3kt+ljBB4Qpcg9gC3O9&#10;EaWPRO8ColiR/P0GiexxocF+ieT9ffUjed5nCxE7jwV7n81++5IP7ndQ8IIleMHef0zTetgv5Kkh&#10;VT5G+LjQ/zf+N/z22B7krgUfjN6jRO8LHpG7jZY7OvKyefD9jfx98J+jDEEL3oKPv/Ilb0fuuGhi&#10;e4+x3HUnYVrsvuArzr/7+IWsWvSR6Zkq5t+13D9Ub6/Zqd5bD7n7gmfJW4IHXiQf7oVSp2vWkeS7&#10;GM0mdxg6fOT1Q4YN/zYs+cgOyrKDkuen1pPgpW67LfjKSl5LmTCStwXvN0ryha8j/JDk+UIQlPzI&#10;ZxZz5I6HLWuM0EOSRxQvhayVkbyIXgs+QvIkdClkrYzkowtZdSQfFHv5hayRrVktyduCr6zkYwQP&#10;WPIaT/As+ZAw6aT2JA9ZEpGCB54ggyC3rEUZT/K+6KMkL/LzIvt39P75VCx5O0UT2Gez33sjeU/w&#10;EZIHqAWD74ffTv8vFLUTKAzGfP39tOD3h+SRQhEepuX6wrOOj5nKSl7SM/gN8bug6wGRe1DyFiHB&#10;Vyx5ieQjJL+kapJ/dcWHavrqnTo1w9F7VSXvi95Ifg1J/jyj2eQOI0aOvXP4yNEKOfmCKMlbfdfk&#10;5+Z4kTuQqpABwRPBQlaRsl/IKmL2UjMGW/BABK87AzNgGd4b3hYuEIRdoCpyF0TstuB1qiY6/+4J&#10;3shdcvFeTRpP7uUXsuo8fEjwlthjBI90DU1HSp5PLkTv/gkmEXxsFK8lHyN3QNIIyJ0EbqdqYgTv&#10;yT0Yxds1aSBHLXYdAQu23EGsJA1cwKoRsceKUsSuJS9iDwueJU/RqA0Eim3hghOQu9lnuTB5OXjs&#10;rxnb++vvtxZ6lNgFe7+9/bfkbgve3ncACXuynaNl7S+vpNxJ0nb+PSB5k6qxBR+WPEBq5dG5W3gf&#10;8bvgeLGFHgbHHzrzuot+M7RODcs9SvBVLWTVKRrJv0dJPjZFExY8y335h+pNkvu767Tc3w+L3TAX&#10;WIKfRyBdE9nitWUrRYJfRZxjNJvcYfS4CXeOGDWGJN/ekzweGhIleaRrBpHYJXL3BE+ilRowWvKQ&#10;uxSy+pKXaDss+RieNa1PSdbSMEmjBa6fpLOUhE7rQe4UtUPu6HZAHtSB9AzLnSQeK3lTyArodVT0&#10;rgVPUgdG7BUWsnqC9yN3LfiIglYWe6iQFURJ3kTuMYWsNM/OebLkPblrbMF7kjeC9yRPEhe5ByRP&#10;AmfBAyN4XU0ySvK+MCVyZ1GKLCHJMCS8QCErvY4vSkTBEKSWvIgxKHhbglrsEJ2uOqin0X/4fTTG&#10;tu6A3Hmf7YtS5SSv9zm+5EXoUUQJHoi8IVpI1W6+j/ET87aycCFoLfOg5Pm7WtOSf48qaA1LXl9I&#10;bMlvMfiSf3QuPn8rbx/fH8cFjj+RO44t/Fb4j9Bfe4WCp++0b4WstuiN2C3JhwVvS37aMpL7KpL7&#10;2o+4UHX2hk8CkpeovXKS13L30jUtWqpevXqljuTHTiDJjx7LkXxkFcqA5HMCcmfBe1L3I3hJp9g1&#10;YICkVbwUjS12g4g9LHiIHbl1PdadhEHmQjhqZ6kHxO5jF7T6ha2h6B1A6oZ9LWS1I3g/itcy14Ws&#10;mmD0rpHo3YviLal7cgd0ktmUJ3XGSs3ECt6P2gUtdl/qntwhS0uOcdMzEKQZ22K3iStKI0WO4Els&#10;QbmL1ElwVuSOvLKIPQxkp9MiG3n/fMlrvH224X32pc6YfQ3ut597F2yxC/ZFCvvvyd0IUEe1EJyB&#10;pjEPyx+n9bC+LXUbOz1TXkFrUOwGT+qxPEYXGs0W3j7+G/zviNrxfTA/Wu7IvVv5d0J/Px9f6j6x&#10;hay+1IVw9B4WvBe9c95dyx2NmVAl0k/N+NF7QPJG6iL2eZt93lkh9eRTXfIUyQ8fRZLnFq8ieaRr&#10;asdKPjs7RvBMKD0TFL3JvwOTVolXyCrpGeClZwKSF8GTxEns40jsnrQhcBF7GCwLEc7BxwpeoyUf&#10;J/9u8FI0AkleoveA4Ak7cufonSQuOfh4kpcIngUfkryXngEmPWNLvlzRhyQvqRlBondf8IQn93AO&#10;HuO1WpJ0wtuCDwjTFnwYlmRs/h3oCF4TlqMneUDiCUh+NoDYZSzi0+ioWL8f+8mCN4QF70te9lmL&#10;Pih4wRK8YOTuCZ7AhQZ1xBEti9zDuWlPftJfCwtwG0sT0T3EDOFGC15/Rx9f7DYByVMEj77ZIyUP&#10;SOQic0gWIoZkMcZ3sJ/AJNhyZ6zvF/M9Q4RFH0zP6M+uKP+OrgjeXLVDzVhDcl+v5S74+Xdf+GHB&#10;e6I3gp8vkg9E8lr0kHxvknzPnj1TSfJI19iSR7rGSD5UuyZK8OVLnghH8AZb8JWR/BgghagEHogt&#10;gkd/7kBeB6SPaZkHTKomqi58rORF8BGSJ6FHF7JWTvLBKF7L3pe7Eb4neNwSQ/C+5AOCB5bkRfCV&#10;lXyM4EFcyUPwEZJHJA9REpGCB54gg6BgVIty7yTvpS5swVdS8iI6eT/vdzVJ3hO8JXkR/MMmYoYs&#10;Ib6nSHKRggcQnpG8pCwEPM0IIkXhJr6PLfmg4EF5chdI6GHJ07ZF8iJ35LRRl/zVFTsYTL9M81Do&#10;uf8kH47gjeRJ5FGSxz4icofcpVA1IPgNiNyrV/KtWpLke/dOHcmPHkuSHxmUvK5CSZJPC0k+V0ve&#10;EzxhF7L6YrcaKrHgKy5kBbGS96N3O88uwhZY8CJsdAVMaGnr+d76NC1gfmSHY57cTS7+ZZK7LXaD&#10;naYpr5DVEzwJ3S5s9fPvetqXe1DyOnr3854SwQckb+XgYyJ4S/DxClnDktdyjxW8L3Y9vo0J1im3&#10;5R4QvCdJA3LxFtGiFLFDjkbwJOLIKD4gdz+qjRQ7UhYYE4iitfB0/hnwNmib2M+g3H3s/Y3ab2//&#10;LbmL4FGIiqqEHPGS2ETu8QVv0jWW2AGeWmQLDwLE+yBRfA+Ruif4iIJWX+yagNgtELk/BbnTZ0Kc&#10;6L9F5C6gVejrBKZRHREP14gSfPmFrD76YiaC978rf1+Wuohevxaxs9wJyP1tI/dw9M4YodtIXfiA&#10;2IXNnwYlv9KWvE7VpKbkEclHSJ5z8p7ktegRyZdXyGpLXheyxko+Vuy6kFVP69c6etf5d51zt3Ls&#10;nuSXG0TyRtYQvJG8CBsPEsZrLfjYFA2va/UJHyhktcTOcofYMTbTWuwVFLIClrtf0BpX8iR1BoIn&#10;qlbIGixojRW8juBtuXuSJ6GHI/hgIauO2mOb/+vI3UtzhOUuiNA9yZMsLXxRSpoDgvQlL9GvL/jo&#10;QtYYSHLAEzykRzJj2dFrkbwUMtpAihC+3mdf8Lbkw1IPI3LntAxt89F5JHd+/qgveDuC94QnsPAi&#10;BG9k50nPiE7kx++j9+vo3og+ruSlkNUWuy5kxXQ4cteC15J/zcZI/vWVO3mMeZA90iVyEbMLWaMl&#10;b/Ydco/zXYH9XW3J47NE7jNJ7Mi7Q/Ce5CHziELW2cBI3hZ8fMl/SpLfqtDaNVzwmpKRPGrXtLVy&#10;8gHJWzl5tHjVUo+K4KMLWb00jSX2sNT9CF4EH5S7LfhA9E4yD0bukLXBCJ6lTUL2InPMo+UxKRpI&#10;nTGpGSP1MBK9CyL58qJ3P4I3UjcpGk/sNiR1yb9zFG9J3ZM7IIGHCUTvwEg9nJoJyN0Qr5BV8MRO&#10;Ig9XNQynaAJyF6mXI/YYWRoxetE7TYcj+HAha4zkSWoav3aJRLa25Fh0FFXrwsYgiF4xxjp4v72/&#10;/n7rC5LGStF43wFVIWlbLEsCchdIbMEIXiJ2EV+s3KPEJ6LzI1l5VN12Xo5oGJ8hgg9fzOLl37Gv&#10;kOfLyz7Ucidp25E7Sx4y9+SueWMV2MnIPFRVRConIHfve5ppiN3sr47gNVHflVMztG9eioam31r9&#10;kRe5zzKCD0TuhKRjbCQ1Y0fwwUJWLXdE7/O36PGCLZ+qdz3J+9UnQasWLVIvko+VvKlC6Uleix6S&#10;j86/S/cDGPsFrSz3vSxkDTRiEljw/jNVheADPGJBykXAczFF5L7gzXq25Gk6ruSnkdgheCP5ePl3&#10;IJG7F8GTyKMlb17bgg9JPjY9ExR83AieJB4leRG8lrwvei96N2KPzb+T5GmeFn1smiYgeBp7krfQ&#10;kvTTNLbkOYIXQpL3IveQ6L0cPAuexiYHLxG8SB6NewKCF0KCZ8mT6JBWASJ7bAP7Fdzn0N2Hkfxk&#10;2ge8V1cnjG0MFJWm8YRnFbIG5C4EhEcYsdtwoSOJFRE4Xkt1w0ft7w3BBySP/d3K63PkToJH5P7K&#10;8ljBR0n+DcESPUCh5+sE7gBQw8UWu42fnhHBRxWyCiJ3itxJ8DPXfcxyjyd4X/I2sYL3RO9J3gje&#10;sICkD8nPJMkHWryiF8ra6E8+xSQvBa/t2ndQhUUi+WAVykwSPEAvlOVLXqJ4I3YLW/BRko+uEul3&#10;ReAXsi4NCL5CyVuCF8mzrFnay3ks6/qCjyN5E71zBF8JyYdbs2rJC7bcDSR1LXk0dILgfcl7go+Q&#10;vC34vZF8+YWs8SSPsZZ83DRNhNxZ8IBkWK7kTRQfJfm4hayVkTyJLUbwwIjcxpa81CgR4UOO2Bdb&#10;8nJhwmex3E1qJm6NExJdjOABhBenkLWqkoeow8hyfKYteewrLgr6oRg6epf0TJTkgymaiiRvQVJG&#10;SgfbLV/y+ntGSR77iKh9xtpdJHdgCT5eFB9VyEoy33vJfxBs8cpdDetIvk+fPsu6du36T6PZ5A6Q&#10;/IhRY0nyHfkZr166ppYteS16P10jcgexhazDSOJSwBo/Fy+CR5VInZphuVuCr7CQFUj+PSR4W+xh&#10;uYuoRdY8zSLX69jw+sBaX+SuBe/L3RM8ydxP0Ri5MzpdExvB63k6go8tZI0WPAiJXfAET2IngYMY&#10;uZPEdV34aMHbYvfk/raO2m3iRfDBNE0QEXuM3FnqiIKN3EmiNl4Ub+SuBU9SF0iuUWL30jRWFC9i&#10;x1hLXUexWu5G8EbsyGuHQdVFjLHuQ7QfiN5RWIv3S+QeSM+QUG1suQcFLykbX+wsdyO78uT+ooeO&#10;4HUU/2FA8JCjB+bRuhD6y1gPcjdin0ZSF8lL/j0geEvsnuBZ6OXInUDUrfmIx7ggTF2+XUvdE3z8&#10;7/sKrYuoHS1UIXcRuyd3Q1jw+1rIypDYIXew0JK83dpV0jWQfPfu3U83mk3ugMZQI0ny7dt3Ckne&#10;ridv0jXZWST3igtZIflosfvPUZW0DOq8+xE86r9XrpA1UvIkaUHLPaLgFEyVx7CJsFfSGOjXWvhG&#10;7N57ROxVL2TVkkeaJiR5E7mz4AlOz0DuQqTYNYFCVkjdkrsdwdty9yRPQg8KHmKPKGQ13QWz5Clq&#10;9wpZAQRvST4QwYvQPcnH5uLtCJgFLyBqF0Jy9yWPNI0mKHkUslqCJ4ELLHgjeU/wgKa12P10RSBy&#10;h9RJ1iL2J3gMgVN0TmAeJI4oFAWKXuRulnuROwncFrxI3pM74Gi2fMF70iOZC1ryutDRgwTOkieB&#10;x0qepE5A1hDtdBaukS5JGlG7jyV5EnK8QlZf8rGC19v2P4OhKHw6Ia8R3eNzwt9Vf9/tvH1Ug0QL&#10;1bDcWfAk8mAh6yeRhaxcwAqM5G3Bly/5TyMlnxlf8itJ8mcbzSZ3GAfJjx6n2p/X2ZK8VU/eKnhF&#10;7Rpf7mHJV1DICkjqutaMnZ4hyVPULvXfBTtFo9MyWuheIStF61Jrxo7gJ5KQQVjwMdE4ydiXtR2N&#10;02tazg9yMOt776NleE9w/VjJa7GbQlZAkXpsDl4LHpE7xuH8eyCCJ4GHCadlPLmTxG94S0s+Ru6G&#10;cCGrL/lgQatdyOrl30niMQWtJHKJ4MsTe3T0rvPXIvmoQlYtdhsdsYcj+EoVsgKSuETtgid1TJvX&#10;InceE8hVa3zJQ8x2GuEFFhMkbgneSF7k7kfxErVD8npsyz1K8t7nkMjDhawidk/wLHUIXeSugTBF&#10;rhAt0h5vr9llxprpa7Tww9F7THrGkrpNMHonmdM2RfT4TP25u7xpfo39IXBhwXd9eek2fhITuvyV&#10;yD1K8AHJQ+gGybnrNI0ROwk8Kj0TlruO3OMLXiSPKpRa8r7oUy6SnzDpkjtHjRmnzuvQRRUXlbDk&#10;dbcGsY2hcrNzSOrB/DtL3oieC1mJsOAl5y74kbvIPZSiEcHTa8m7C4H8e4zg46RowrK2gMijRG2n&#10;W/BaXxiwbvCiIOtH59/9QtaYHDwieCN5naZZ6aVoPLmz4AVf7jaREbwhUvCAxR7Kv0PsLPfyC1nt&#10;6D0QwUPsNPYkb0Py1vn32By8F8GDiPw7Cz5EMP/uI3KXSD5G7oIld0/yTEjyFhzBe3InGZOkIXTG&#10;i6YBCRbSZdFC0n4Eb6dnYqJ4kvy+5t9tuXuROzByh7RZ7BAtY0uewHNLCeS5IVZhBs1DpB0//15J&#10;yRO21AOfDfizdYtUyBWiFrEj5855dyv3Hpa8yJ0FXy35d5K7QQv+E5I7IMlv/VTNWmVH8hrk51un&#10;pOTHjlcdoiQfagyVm53pyb0y+XfOuRuxBwUf6kTM4Kdn7AgeRKRmLLmjwDRS7iHBa7H7EbxE8Z6o&#10;w5IWjKivIEnHCJ6Wx82/m/fZkbuff9e9SAoxcvcEL9G7fu2JXQjIPTYHHy//7sudpA5ssTMSxevU&#10;TDj/HiN4T+hB4kbwgKN4I3eSt010BG/l4Enittz96D02gg+nZoJiN3IniUeJnccmageQsx9Nh0RL&#10;QtWSRYrEYFIjEC6ndBiK2rlgVSJ5X+wsd9p2OHIPy93Lv5vP9D/byN2L3D8k6ULukLrBFqyROuQK&#10;0KfLOyRVxkjei6LX62m8N0rswJZ7eYK35T6DInrUaYdsWaieVMFujsBjpf6Jl5rR6RkLieAt4ubf&#10;LblrwRuxe5+v0dH7bs3W3Wox8R5J3s/J+6ReJH/JJXeOHjtBdezcTZWUlFqSl8ZQWvAs+axMEjui&#10;dpJ7Bfn3sNx17j2I5N89wXuSr0L+3ZN8ZfPvQETvy9qWNIuaROxjom8jaryWC0O8/DvWDUieI3fz&#10;6DTCK1wVAmK30RG7vOb8ewgverfk7kmeBF5h/p0jePvRd8BKzUDwluQ9uQMSOz+yz5N8bJpGi31v&#10;8+8gnIPXDZwCgieBB3LwBoncfckjWhf8qD0geU7NaLlL/h0pl2jhStrEkiykbpD8Nwo0UcAJsA4X&#10;MBrB25K3Bc+Sp+0Gc+/6M8O5d/3ZetsAnwfpSookKHktai15CF7wJc9ih+AtyWvBYuynTJByiRS7&#10;DX2OLXj+bP4sLWWdIokVq5arlirGELWfljHTnuRJ5kRA8iTxCvPvLHc7/25H7vZ+fKoW0T4son0B&#10;Ivl46ZpevXot7dq162lGs8kdEMlD8p1CkvefDKWrT4LszKyA5KPy71LfPSh4DcudRA5iIngimIOH&#10;4E1qhiQuKRpMe1E8STwq/+4JntBi96P3cLqlIsmzoC3JSx12oIVPVCb/Dkjm8t5A/p3m+9G7L3SJ&#10;4qPSMix3krjk38PVI1nwhC33oOQFHclL1F7p/LuZ1nIPSl4id0zb0TsaOXFDJ5oG8fLvQcFryXPU&#10;LpLHdCXy78CO3L0IXqSOaeu1F8VbkkchKlImIvdwisaTbEjyIveA5C2k5gqWYbuSlgkIHhipa8xn&#10;huQun4sLyCsrdOSO9IqkZkS2WvDAl7wI3kvPGMF70bsgYieJciQNIFRLuFgPUbknc+/zEK1rdO+P&#10;WrBe1CywUHcbRK5a8iJXTM/d9CkLXYQvETynaDA2kpfUDAse0DTe60k+IHaMzbT5bNkPycHLPniS&#10;Xx0ledSTb4lIflHnzp3/ajSb3GHCBJ2u8SQf8SDvDBI8yMqkSF7y74Ind1Oo+lw5+XcipoqkJ/il&#10;MZKPzL/LmLBTNCJ5kXswRaPR+fdgikZguUPQlqy96N3gPxHHFJSyrLWwsTwm6vfQr4Pv9SUfTM/4&#10;crclX1H+PW4d+IDcffz8u+Y2ieDNuNwUjRF9ZA6e5C2S16z3JO9F8CBO/p3lbsMpmtg0jUTwgl17&#10;BuxT/t3k3m25CyJaDQnWSJflzuNgBO9JHlhyF7gOOtdeodfL8P7wZwjRksfnIu+O7egoOgjn3Vnw&#10;ZppEqyN4TUDw5Ujei+JJooJI1hYty5aECjCNu4OZ6z9i2XqRszUNoXqCZbFquXqpEcKWKwv2A808&#10;+gwIHJG7jt5t9LKK8u+8D4y50BB6H0zuHWzVeJ9vgOSD6RotedPV8NJu3br9w2g2uUOk5GmHvSqU&#10;po58Jk1HSV4aM1WX5L0oviLJBwRvSZ5EblMpyUPwIve9lLwIG/l1+z16G0HJV7aQdV8lH7+QNSx5&#10;yF0Xrla2kHV/ST4geCJQyBqSfKCQ1ZK8J/i9kDzSM09T9I6C1bDg40tetw59icfxJR8peGAkL6CA&#10;E7VZUFddi1xvHwW5Inn+PLoooKsBOxdeXZK3BV+R5HUUbSDBQq4SlXtROEl5EYmShUqitcVuT8dI&#10;Xt5vIZJfYkB0PmeTyF3YP5LH5y41zF4THcnj8X+I5Lt27foXo9nkDuMmTGLJd+5Cki/1JV8vjuQl&#10;LSMNmQRb7FGCj1/IqvPvUQWtAblL9A4suQcKWaMieJK4XchqC96uEWPL3U/TECRl4AtaBF9Or5CA&#10;ZI31sL7/PFb/PYF1zfq+2PVrljuEHhK8SD2ykBWQxP08fPxCVr+gtWqFrH6aBlIXsSemkNUWfHmF&#10;rGi6z2BaZM6YVI0ldoD67VMWbNF5cZM60f2iRMmdRMvShWyRBzeExM5yJ4mHI3gRuyBil/rnAtdi&#10;WQWJ6zHm8Xvo/ajVImKX1EwgLSOQ0AWRe2ULWQP5dxK4iJ0jdkuoSIUsIFFqIWoxMyRCyF2krMX8&#10;WQBExJBnPKHbSASt5Y73m+ltn6mlBGQNiUuaJiB2YKTuy92InaXug9z7YpK6/iy9n0uJZfQZq3Z8&#10;rtZ99IVav2uPWrppR0RjqDSWPEXyiymSP9loNrkDGkNpyXdnydcmuXNXw5bkpeA1myQvLVXtCD5W&#10;8MEC1ooLWaMLWr38O4m8ugpZWfIQO41F8pJ/j0m3sKAtwZuonaN3eu0Lm8QcELYffQO+CGBdwVsv&#10;jLxHv65KIasneIOfookqZLUEj+id5C0FrOEI3pM7YLFb+XeW/N4XstqC9yUfKmRlsQcLWu0CVuAJ&#10;HpDIfckjWrcidmAEL5JHagZd6KL6Iss9SvIsdr+AlSN4FjyiaS13W/BSwBpI0ZCcmYDkd3DE7tdB&#10;j6imSBKXSB0i9wTNYtbTHJWLxEMgUpc68JwXl4id3oOGRSL1WTQPBa06at9lonR00et306vz3MFC&#10;Ui/iFoyQOXIntNyDYoeURcwCBLps++dqOYExXssy/T6RO0XRsr61jveali8y+6YlriN1XIQQnXsy&#10;t9MvvI+apdt20z6QzD/8XK3Z8YVau3OPWvvRHhI7QWIXIPllJHk/khfJ1+NeKPv27bukS5cupxrN&#10;JndAB2WoJ9+law9VWtrAl3xMPfl0lrwfvZcneYreSeKVK2TVtWa8KN7IndM0InlAErclHyN4wo/c&#10;q7+QNSz5axkjbBKzLXpujUoiFsnrKHwtS5qXm/XsqF1PW+sDWt/jLU1UasaX/DqdogEieRJ5ZCGr&#10;JXmWO0m8okJWT/IkbVvykHtQ8gTJ/B5E7jQNPMEbydty9wUfkjwL3he9X9AajN4FOyXjRfAidUxb&#10;ryV6R5XIQK0WS/IsdB7raY7eMa5I8iTxyAiexe6DFqQxDY1I5gwET0DuiMJF7oLkzTXIe+uIG1UR&#10;/ShcR956nqRbQCjdQvL20y06Cp5nZM5jwot6N+9mRJYidpuw5CXaDsudZW6EztD0CgKiB5heQbJd&#10;+eEXBMYaRNOrScCrGJrHmNe0LlhN6/EFQz6LWE5gewy9R7+f1t0J9vB4jcETuwXEbgPJByN5v6vh&#10;lErXoKthkXyDgOT92jUi+ZzMbE/slcu/Q+zx8+/BFE0oBw+xy5jFbhOUe/z8uy/2ALbgWfJW9G6o&#10;TP7dkzyAoGnMkLSvB5akdfQtDZT8CwAQwYvkPdGH3+8RJfhgBK+jeI0fvSNVEypkJSpM0RCB6N2G&#10;BC4pmvj5d1/uMdG7DadootM0kntHiqbKhayW5P3UjI7e7QheUjPRKZqQ3Gk6KkUTE8HbkgcieA9f&#10;8EAid7T09KPvWGzBi+SDKRZAEjei94RuRK7R6RbJXXOKg6aR4/bTGyZyt7DrsYejeFvyEh3bEbiN&#10;iF0EbMtdxrbcWfCABa1Fv5rHeprl7KHFvPYjrOPL336/L3iK2mnsCd68P0b0luA3xJW8TtekluQp&#10;kke3BiJ5XbvGfmiISD6j2iVvC75cyQcEH5I8yTws+HIlT1KPKWjdr5LX46DkfSnfyOsQluCrLHkS&#10;OQsesOCloFWidz9Fo9M0ViErEU7RhAW/r5K3I/jyJB+vkFUkL3n4KheyGsmjV0jIHS1MRfB7L/lt&#10;MRG8LflIwYOA4H3JI+/Ocl+t5e6lW4zkJTUTFLxIXgvel7zVp3pY8ix2X/JzIiSvo/hoyYvcq0/y&#10;fpS9T5IPCNqXvIB5LHG8l7dhR/F7L/lyujVIHcmPpEheJI90DSRfLyB5Pyefk5nFgrfFHiX4ilqy&#10;BiN4v5CV5S5iR/QeiuArW8hqp2lE7uFuB4KCN3InkccrZNXpGZ2iYalb2HJmQbOYdXqGBY00iy1l&#10;AXIWsIzWBRB5UO7lF7KK1IMRPAld8OQOQoWsJHA7RRMQPEkc+ELXUtctWWO7KPDkTkL3ClktuduC&#10;99Mzmiixi9xtwQdy8CTusNglYte5eD8189QCpGb86F3jp2Z0Dj4seF1tkdM0LHeSejUUskqKxi5Y&#10;DRSOGrELkkPnPHpA8LbYkY7RREXvgo7eteRZ7kSwgFJLPUbsGMu0LXcjdilkteWuBa9z6gG5Q+wG&#10;5L81vthZ7iHBB8QscjbTyJ17cqbI3RbzesESNNbB+nJh8DFixwVCLhLW+wDkLgQjeZG87k8+pSQ/&#10;YvS4O0eMHqu6dAtLvrZKT6uvUD9eRO9JPiT6YCFrUPISvUfWpCGh24L3C1qD+Xc/B293VxBdyCpy&#10;9yRPIg9LPljQGkfwJmrX0Xt8wdspFhY8S56E7KElL3L2BE0itpEIHHK+maJrT+JEZQtZg1UlIwSP&#10;6F3EHkfyQcFbuXeWvMnHGzzBk8iDgiehCxGC9yVfcSErC56EbuNF8CTzoOT9tAzg1AxF7ugQTHf+&#10;pcUuBCN4vyaNFLQicpdcvJd/N5L3xG4jcieRxytkRQ0ayB0P0eAaMWG5C7bkSeZ2Qem7JHWJ3P0I&#10;XufZPdHTtETuDARvJK/lTmORO8nbq7tuJK9z78HoPRC1G8FL4WVQ8FJYGpuHZ8kDI/UYuVti12ix&#10;22jJ7wlI3ou+Rc4Rcmc5f/ylxszDevK+QPSOZYbA+wXaxrLNO0J914jkUyxdQ1E89yevI/mGWvJ1&#10;dVfDvuT9dA0LPiR5yHyfC1ltyRsqVchqJF/ZQtaw5L30jC34kOQDhaxcwAq05FnuJPMYyZN8RfLI&#10;wccI2hOzD6dXSMa3kIz9B3ZIlK7HvtzpNY0Dhax4P49F8vtYyErSZjzJB6tJxoviPcEbydtyZ8GD&#10;sORZ8L7o9+aRfX6hqn5YB6dmSOIaK3onkduFrBy54ylDPJYoHhH8h1aKRkfvdopGxB4ZwUPsGBOv&#10;rfzQROx+LRmps25H8FL7xRY8CEfv765HDt4vZBXJQ+p2JM/ROwldRC9RfFjyXvTOuXg/ghfRByQv&#10;kbshVvAUvZPEYyJ4EjhgwRvJQ+oByRup25L30zJBEHVrdBRui9qTvJGzL2gt+I02mGeWy/vC7/W3&#10;4a+74WOK5AOSl5y8Ttecf/75qVXw6qdrgpK3C15RT54lb8k9mKKB2CF8LX0vejf5dz9FoyUfmX83&#10;08E0TVDuUTl4O/8ucvcIC54lH8zB2/l3UPX8uxZ7OP8ejsDjSd4Wsy13jsA5+tbg9S0U5WOd6BSN&#10;3oZd0Orl3w12BC+CD0TwRCB6D3RZoCUPoUu6JiB4YMk9Jnq34ei94kLWcA6eBW8kbwueJU9wlUiT&#10;mglG73paxB5OzwT7hhHJmwiepu3oPSqKtwUPkJbh2jIm3y6Ru9coyZJ8IIoPCT46RSO1aUA5+XeW&#10;vJ+e0ZLXcpf8uy5kNZI3+JLXxIvibcmL4FnyhqjoPSr/Hj+K15IP5t+N6D25+1F8QNJG1J6UWcwQ&#10;+x5mE00H+EQvg7zDEXzsdjTLt0RJHh2UtUwxyaPgFbVruvW00jWmxatV8Kolnxkp+MpI3oveDZWV&#10;fCCCJ5mHBV/dkq9MIasteF/yICj5SLkLcQRdnuS1pLWob8MyA8vf2kZ0mkYTJXlb8OVL3o/ebcl7&#10;gifsCH5fJO/l4InIgtaQ4O28+zOCJ3kfO3ovX/JWmgYYsUdJHs9B5eidsB+oIZE7R+92BG9JXgRv&#10;Sz5+ISsJniUv0btNhOSN1G3JSwQvkq+M4GMkbwu+SpLX48pKPrqQVSL5CiQfKef4kt9MkhfwGlE+&#10;3hO1HX0XsEetIMnH1q5JwUheGkN17X6+atAAVShRu8aWvP+MV5G8J3dL6oEUDeRuERB8VFcFhqDc&#10;q17IKoKPX8gaTNHEK2S15S5pGcEXPNI0Ine7kNWkaojyoveg3AkjZYZkDIJi1oK3o28RNE/TOgDr&#10;sPh5HFvIGvV+JiB2CF1LXcQuSOQu6OhdY8vdFnywgHXvClltwduR+2OcmtlqUjM69x4l90CaxpK7&#10;XQ+eo3dAUmfBk7zLK2RlsVPELjVlXifBSxVIT/Akcy13itpDrVA9wbPQpRdIv5BVuhjwBB8hdknT&#10;BOTOiNh9wgWttuA9qduEBW/kHreQleTNKRorTVMthaw2YblbBa3hQlaJuIGkZ2LELmPw6Zdqy6df&#10;aT4hsIwQ4fuCJ2j9aMnrgteUkjy6NRjtSb6hqSefZrV41YLXks8KRu8hyUsOvlKFrCJ4EnhQ8lLQ&#10;qh+yrQXv5959wftiF7lLISuLXgRvxB4QPMk8UNBq5d91Dj6O5Dly17l3O/8uBCJ4EndA8vQaj93z&#10;BY/o26Rf6LUveEg5LHgfr6ojiRh4+XNGR90yj6F1vffifRae4AG/34LkbeNJnkQeFLwuaOU0TYTg&#10;fckj9y6iF7HrAtaA4EniNgHBk9T9CF53IoYugPkBHCTyWMlXXMjqC14XtAY6HCOZhwtZ7VoynGs3&#10;UTtH7itj+1TnwlWRvJG7CH7/F7KK2E0ET9Na7oII3ipkNXIPRO5G8F7kDjy5+/n3fS9k9eWuI3hf&#10;7CL5cCErptHNgB29+5JHDj4s+a+Ckic8sRu2Gj4wbOV1sO5X/nZoHtI13kO8LcnjoSEpJfkJJPkx&#10;Yyeobj16seRrGcmHc/K64DWT5K5r0EQ9rg9UupDVSB5CD9amCaVoCE/sRvK23G3JQ+rlST5eBF9+&#10;IasveU7PkMjDkrcLWUXy8hzVYBQfkjxJPVDI6sldi15SMxyBQ9ICS3lDQOYiZjvqjsVfP0bwtJwp&#10;Z1ssd0jeiF4kX16KJij56EJWkbyXmrHkHiV4pGUgd/8xeiL3ShayQuoYW5Ln6N0TPSTvR+widiCN&#10;lny5m8jdkjyLfdVHwRSNkbsIXku+okJWeu0VsgYlD6nz2EzHLWQlkcdInkTOgidE7l4hqy15RO1x&#10;JB+O3kXynuBJ4l5Bq5F6QPIs9WAhK4DIRfKe2EnkNjo182X5kicRhwtZfbl/5Qk+nuRF8Mxu4Wt+&#10;vYXeA8kjkq8Rkke6Bv3Jd4+SfExjKEie5B7Kv7PkSeQseE/yIvo4+XeMWezSH7wI3k7TUDQv0bsI&#10;PiR5kTpjxB4UvOTf/Tx8TEGrkbwdwWvJI3onodNYcvDxWrKGC1k9uQue3AUjdgs7gg9I3ojdi8BF&#10;1CJkK28eI2VAApaUip1eARC/LXZ7WrYRU8gq2+HpaLnH5t8tPMGHUzQkdcEWvJE8GjNxrZmFiN4J&#10;iB2CN5L3o3c9LWK30zMMi91GxK677ZWCVC32HfoB1gY7chf0I/B0qsaO4MP5d1vwXiRvCT4QwRvJ&#10;BwtZBV/uXhTPkg/m33UOHqI3aRogkjf4ktdERvG25AMRvOTfLbkb/Ai+8vl3dE+wN4WsLHjCzpvb&#10;ghe5s+AFEbwleYngA5L3BP+V2vaZAa9p2ZqtO2PSNfUh+ZatUi1dY0m+oZ+uiSp4Rd81UZL3UjRG&#10;8l70bihf8lruvuSN4EnmkLwt+P0h+aoXskZLvlzBg32QvJeiiSd5kq2IPlryRsxEbN6c5tnQci32&#10;aMl7cjfEi+CrInkvBx+SvAgeuXfpJRK5d5E8R+8xkvexo/coyaMLXzwizys8ZblvN4LXcheiBM9i&#10;x5inLcGHJb9GS94WvC15KWjlyD0geTt6r0DyRuq25CV6tyUflYe3BR8jeRJ7IIoPSF5EH0/y0Tn4&#10;sOQ5Bw/2RfK24Ksk+VjBR0l+G0XxIvntn32tttPrdR98FFG7Rnc1nJIFr9179lINEckfZvUn77V4&#10;1YWveDKURO4BuVsEBF/JQlaRu52i2d+FrJ7gTa+QInUbX/AUzVti9wRP8i6vkFXE7qdoDLbcSeR2&#10;IasuJNWCt8XOcrcE70fcWvIiZVvOInZNUO4iZcmTe7y3yZMzF5JibNbD+rwts+0YwdvbwXuZWLFH&#10;Cp5kLtG7CJ7lzrVmdMEqR+8k9HAOPix3O00jUkdf7C8v20ZCh9R9IHT02/6KYNIyIvb4gjdpGgOq&#10;SOpCVorYPSIETxKP6e4XWGKPlns5hawkb1/uGpY7IMGHC1o9qduEBW/kXlEha1jwIvd4gt+bQlZP&#10;8BW0Zq1SIasl+Jgo3og9KHgSu8WHxPptu0jykLtNikoeVSi15MviSN6vQhkQvCd5q6tgJlTIKnIn&#10;eQclH2zN6gveKmgliYcLWUXwUtAajtwFkXugkNWIPaqgNSB4jtxj8++e4FnywQjekzyJXHLyvuBN&#10;QStNy4M6woWsXi0YQ6CQ1ZK8FrxE7yG5k3w5emcRk4BtbCFbaClLztwXM6dSMJZpFvJmX8xgziaW&#10;MoQe3k5A9PQ+W+68LXqf3p5fyBpOzUjuPTb/bkteC12nXUwNGU/sOgXDEbuJ0n38qN2Gux0gkcek&#10;aEjmnuQBy12w68Hr1IydoimvkJXTNJC7EbsNy51EHpa85N4D+XfGRPAidhI4Clm15PXrcPTuR+6Y&#10;JuzIHXhy98UeN3onROwBuVti9wRPIpf8uxfBk8xF8uUXsn6p5R4peakiGa+QFWM9bcudBQ9E7EJI&#10;7mDH5yT57btUmi35OvVU/TopKHlpDNW9Z2+WfO3Daock76drULvGFrzk3yH5QCErTXuCtyQfW8gK&#10;ua8MSp7lHpR8XMFbktdi19G7n6KJE8GTxMMFrfuzkNWTPIkdtWlY8pbYA5KH1IEl+XiFrGHJs9xJ&#10;5pB7IHoPSV4kbEseIsZ8kbIWcajlKYt4ixdtMyTkR+ZuITlvYkH7D+rYwnA1RwL12MPgKUz6Waq6&#10;Z8inCOTZn11k+phZrKefo2k7Mg/m00XqJHjUiLFhsaNWjIncbalT1C6yZ7GTtD3J0zTLneQdjOIR&#10;tRvBAyN4flgHj43kjdxF8FrysYWsOno3aRqWfDUWstqSB0byWu52IasRPKL2OJL3IngSeKTkSeK2&#10;5CF1W/Ja6hUVsurXErn7EbyO2uNKXvAieFvyELtfyGrn3wVP7DaQPKQekvyHJPYPP/+G8SRvp2pI&#10;8CD1JG96oWTJN7QlX0fVj6lCma0lD7Fbkvei95DcJWoXYgtZ7RSNLXlNvPx7OEXjS17kruHcOxDB&#10;m8g9KgfPcjdC9/PvOmoPR++RhaxxJB8vB++LXRO3kJUlb8ndiD1G7jZhyRtioneMzbRE74JE7zra&#10;tiXvI1E3JO/XXdddC9iw0OdvNYjYt3IVSMakY7wGTCR3kfpzPG0exeeJXQvdxpY7R+5AJM8yh+D9&#10;SF53OaCfjWpH70JUisaTPGMEb8s9JHkvRcOSt+RujT3BE/ulkNXUoBHZSwTPkg9E8RZhuVtiD8jd&#10;EC9FE5R8CI7e/ahdCHQ2ZkneRqL3YA5eS17kzoJnyfuEJR+I3gFH8CJ5I3oLP4qPI3krJ59SfdeM&#10;ZcmP5SqUDRs2iix49Uirr+gtDofD4SAyJF1jonikaw4nyePxf507d/5H48aN69J6yR0g+RGjxpjG&#10;UBTJByRfn+Tut3h1knc4HA4fSL4eiR2k1ZZ0TStI/nuS/EMNGzasR+sld0DB63CSfBdb8l5O3pY8&#10;ovq0yC/qcDgcByMZFMVD8HUDkudnvC4699xzzyguLi6g9ZI7oFuD+JLXtWs8ybtI3uFwODyQqqlX&#10;V0fy9UjyGKMXSkg+ZXLyEyZdoiXfrWeM5NNJ8hkkefQpz10cpLlI3uFwOARP8iL68iV/iCGxw4QJ&#10;l9w5bMToSMnXZ8lD8FryGU7yDofD4YG68SL3uhTJA/RCGZK8iL22IbEDInmRPFehNJKv40XyWvJI&#10;1+ChtfQWh8PhcBBI0SAfb0u+RfPmdhXKWlbhazIlP8pI3q9CCckjJ6/TNRg7yTscDocNi90SPGhp&#10;Sb6kpCStWbNmWbQuhiRJfsKkO4dakq9Tq45O1xzmP+OVBV+/Pkf29BaHw+FwENGSb4EqlAs6d+58&#10;UlFRUf1GjRrl0LoY0gyJHVC7ZujwUapb9/NVWVlQ8vVJ8ulO8g6HwxEJCz4ikifJz+vQocPv0tNL&#10;8nNzGzSkdX9SWlqa17Bhw1yaTuzgSb5HLyP52iqtji54TbMlj2kneYfD4fCIJ/nzzz9/y2mnnXZL&#10;48ZNL2rQqFGHvLy8jKRJfuTocbcOGTbyB/Rd06hRE1WntpZ8HfRhUw9i9yWP2jb0FkcEhxxyiMrO&#10;zla1atWKXO6oHvD7FhYWKroNpiDElRE5kgukXq9uvYDojeTVqaeeqpo2bU7Bc5PJxcUtCpIm+QuH&#10;DBl74eBhH/c4vzfvEHYW6RruqIwkD7GjozKkbnBSQWb0NofF4YcfjtszdcUVV6hTTjmFfi/XaKy6&#10;OfHEE9WQIUPUuHHj1LXXXquuu+46NWnSJDV06FD117/+VR166KGR73PsPTk5Oep///d/1R/+8IdK&#10;8bvf/U5lZmZGbutA5Cc/OZR9aUseVSqPaN1a9ezZkyXfrFkLSP6R/PxGJRSYFCalBWzP3r3PGThw&#10;8Iqe5/dRzZu3VPXQ4U49krxJ17DgjeTr0/zDSP70NgeByP2cc85RDzzwgFq8eLHasmWLuvnmm1WD&#10;Bg0i13dUHQQVAwYMUE888YTatGmTmjt3rrr//vvVPffco9566y21ceNG9dprr6lBgwZxhB+1DUfV&#10;QaBy5plnqqeeekq9/PLLleKll15Sl19+ucrIyIjc5oFGrVp1vOhdgCOPatNG9ejRQ51Ckm/StJkq&#10;bVj2FAm+KUXyZeQG5OcTO5zXpcuxAy+88JnuPXt91bJFKxY8IvjaKIANSZ6rVtKVit52UHPYYYep&#10;3//+9+rqq69WM2fO5IN74MCBatq0aerBBx9UTZo0iXyfo2pA8MOHD1fLli1T7777rurcuTNH7Uce&#10;eSTfPSFyxDz85suXL1fjx49X+fn5kdtyVA2KOPlOCfLGRbZbt24Vggvw+vXrOZUWtc0DjTq16+l6&#10;8haooHLM0cfw7/G3v/9dNWrchH7LkudLSkoOb9iwYYtGjRo1o/cmdvjzeefVHzx06C09e/Xe06pl&#10;ay3zuvW9WjacrknLMJKn+XUO7jxos2bN1IUXXqheeeUVtWDBAnXJJZeon//85yorK0vdd999TvLV&#10;yHnnnaeWLFmiXn31VfXnP/+ZL67hdZCjP+644zhVhnWR0nEpxX0Hd6OIym+77TZFglK1a9euENxR&#10;bd68mS8QUds80KhLLuRGUFY+PjM9Q514woks+ZNP/psqK2us8gsLpxUUlB5HkXxr+l1b0nsTPwwb&#10;Nvr283v1/aZNm6NURnomyb0eS74ujdNY8sjN25I/+E4i3L6eccYZasqUKZyaQcoA+XecAJDKT37y&#10;Eyf5aiQ9PZ1/661bt7Lgy8u547c/9thj1fPPP6+mTp3KF92o9RyVRyR/yy23VPru6OCS/E/IjyT5&#10;ukHJZ1Ow98tf/lJ16dJF/eUvf+Eai/kFBW/mFhX9nO5wjqTf5gh6f+KHkWPGPNCrT/8fjz/+RIpI&#10;c1jytQ+LL3nkouhtBwUQCAr97r77bjVr1iz15ptvciErInq7Jo2TfPXyt7/9Tc2ePVuNHDmSL7BR&#10;69jUpZPt3HPPVatXr+bC2ah1HJXHSb58akPqaE9kCR7k5eaqP/7xjyx5jEtLG+D3e62wsPAXFBCe&#10;QKI/it6f+GHchEmT+w+8QP3q/35DO1TApcXIyWOsa9iAdJ6ui1TOQZKXR24RtTdmzJjB0fuVV16p&#10;2rRpE1mw5CRfvVx22WUsbKRiKpt+QQS1YcMGdfvtt7vaNvuIk3z5wINRki8sKFSnnXaa6tixI5fb&#10;FRUWqYKCwt2lpY2WlJU1uSlpkr/0qqsnDxo8VP3xT3/lrg3q0c7XoR0+mCWP/O9JJ53EhX4vvPAC&#10;VxEr72B3kq9eUGMJwmjRokXk8iiOP/54LvzDXVedOgfP3eb+wEm+fETydsdkoKSoRJ199tmqbdu2&#10;6le/+j+VX1Ck8kn0pQ3LVGmDsqeTJvmbbr11Mlq9/uP0M1SrVoer+vXS9U576RqNL/kDP2WD6PG3&#10;v/0t54RXrVrFUXxBQUHkusBJvnq58847ucpkVSSPOt2oZQPJoyAwah1H5XCSjw9XnYySfK26qrS4&#10;VLVr146rn55wwgkqNy+fJV9S0vDNotLSU7OysrJpG4kfJk9+dPKosePV2ee0Uy2aoxolfQGK1utS&#10;NKQlj9o1QckjJ0VvPaBBzh0pANTRXrdunXr//fdV//79WejhdZ3kqxfUYFq6dClFQ7+K/L2j+PWv&#10;f60++OADdeutt0Yud1QeJ/n41K5NbjSSD6RrSPINShqo9u3bq9NPP10dfkQblZObrwq05F8sLS09&#10;jt6f+IeGYLj2+usnjxw9fva57TruQKvXeqgrD5nXFskHI3mAL3rYYQd+E34IBi198aehIBA53yef&#10;fJKjfDtX7CRfvbRq1UpNnz5dzZkzp1KNnFCFFQ2i5s+fz60No9ZxVB4n+Whq1arNQS57EGMRvKFh&#10;aQNO1aC1a6vWrVVOTq4qoui+rKzJi/SbHkvbSM6glDpk8NARN3To2O3zlq2OIKmhrnyaqkUSjyd5&#10;nbI58KN5G6Rr0Dhn5cqV3NLyhhtu4Fo2WOYkX/0gL4+LKvoBKa9PIFxsEcVDMA8//PBB0+Jyf+Ik&#10;Hw2C23iSR5cGrcgHyMn/5a9/UU2bN2PJl5SWkROaJ1fyFCk1Gzx81Bs9zu+jfvmrX1NUlM07zZE8&#10;RfVcfdJUoRTJi+gPPfTgK+BCa0vJGSMH3L17d+7nA3XnneSrD0TnqLKKchHUckJVSjt1A7njLgv1&#10;kXHRRS2ok08+ObANx95RWlrKNZyq0hjq9ddf53PiQJU8qulyikYcaEu+Vh2VQ95EehftaX7zm9+g&#10;Vo3Kzcmn37Lhj40aNZ1Kv8v/0naSN1x73Q1T+g24QP3xTyerMlPDpi5JnmvYxJE8qFcv/aDqlMgG&#10;9bIhIeTrUasDBbSIPhs3bhy5vqPqQOIij23btnGZCPoMwkUVcsdFVgSPXGjUNhxVB6KeOHEi/7aV&#10;BX03oTbagdiHECqhhN0nkq9TC9RR+bl56u+nnMKpmp/97Oecj8/LL1SFJaUvFRc3+DcaQ9G2kjfc&#10;eMstdw26cPjnp/7jnz82Iklpydf1UjaQfL0IyYODoRA2Hri6Dx48mBtKIY2D/mwQ+USt69g7UJ31&#10;rrvu4jIRSAT15wEEj4vrQw895O6e9gNIgT3++OMxHZHF48UXX+SqxlHdT9R0/MJWC0/ydbhdUUFe&#10;AbeCRwvtI444QmVl59AFr5gumA1fJSecSNtJ7nDWWWdlDRw45Oazzm67+4gjjuQ0DXYekkftmvIk&#10;r/PzB3eVtZYtW3LuuGnTppHLHfsOujr4+9//rkaNGqXGjBnDd1JIK0St63BUF7Vro8okCT3sPvKe&#10;RPHIehRS1I67y9/+9neqabPmLPni4lLVqFGj6QUFBf9H20r+MG78pKmdOnfjvHxmVpaRPPqVT2fB&#10;x5M8QAOpQw898K7gDofj4OXQQ2v5Ba0xzkOX7Fry9ch/SNOilSu6QckvKFA5OXl0V1+6u1Gjpk/n&#10;5+f/jraX1IHrbl55zTVTe/fpv+OPf/rrt0VFxdzqFd1pcutXiuzLkzyA6FGtsrLN0B0OhyMVgcMC&#10;1SUj0JKvw5JH75NocY2C18MPP0JlZmapvLwCRR59tbCk5PScnJzktHS1hlrETy665LKLBw0e9ugp&#10;//jXrhYtW9MXqafQyxr3Y1MJyQu4vaHtORwOR42kDho5RbgtAKdrtOSzSOo//elP1QknnEgRfROu&#10;oVhUVKIaNWo8p6Cg4C+0zdQZRo+f+Eq79p1++NnPf6nS6eoEYaMqJQpiKy/5uiZ14yJ6h8NRkziE&#10;sxHISkS5zQaRPEue/JiTnc2d6bVq1Vrl5uapbE7VNNjdpEnTp/MKC/9I206d4fIrrpneo2dv9cc/&#10;/1UVFhax5NPoqqZTNtFfNgqURh96aG2XunE4HDWCQw75CQm+/BSNjZY8yizTVFlZGT+xrFFZY5WZ&#10;ka0KCtCVQdnC/MLC7nl5ea1p+6kzjBg1bny/ARd+fPoZ/1aoZYM+bDjvRJKP+qLlUadOfYXOfCrb&#10;94jD4XAkAzyUGy34Kyt4IJLHc7HR8r1Ro0aquKSUovo81KrZ0ahRk4dJ8P+k7afW0Lhx4+yJl162&#10;4LxO3ab9369//0VGRiZLPo2+yN6IHiB94wpkHQ5HqqGj91qceYhyV7ngglCnDjcGheDz8vNVekaW&#10;KsgvUg0bli0sKCjonJWVdQJ9TuoNt91xV68Lh4yYdNo///UJeqVET2vIO+2t5AVE9cjVO9k7HI5k&#10;AgfBRX63wVWHI3mSPB4uhL5+0Lo1KzsXNWq2lpU1ujk/P/8c+qzUHcaNn/RGh06dn/3t7076CgWw&#10;3KVmJQojKkb3Ra8je5fGcTgciQOpY7hHy73yqZkoOLVDXkQHbniiXkZGNo0RxTdaVFhY+M/c3Nzk&#10;PM+1ssOlV1zdfsAFg+/895nnfNm8eUtuvstEfNm9Rcu+Njc4cMJ3OBz7A7gFjoFr9LNZo320N6A+&#10;fElpKY+zKYovKS7d3qRJs6tJ8qlVoyY8FBQUpNPoJyNGjV3Yrfv5P5500p9VDn2Bfb3yxQNXRJ23&#10;r+3hqmA6HI6qgjQM+s6xXQK3VKVAtbJgm+juBU9/ysjMVrm5+RtLShq2b9Cgwc+LiooKaX9Sd2jR&#10;okUdGh3SuVuPfsOGj/r8zLPb3tTmyKN/4J7Y6qAAtp5C75OoUlmPvqxPWpXQF4048+k2qHat2tx3&#10;DlPLhuYHMOvQ1TqGqPnx1i0P2Rd7Hl4batM+YH+FwP5a6+rl/vqyjv1eG387+jVK8ytNbQtrXj17&#10;HWt+zLqG8D7Z+xG1bH/BvwN+x/DvH55vY7+XCG/Tx/9P4i+z17Gnq4t426z4s8L/h7yuDHWt/z58&#10;bNifAeSc42n8vuHfnV6H3xNG/gv7vf7y6O8a9/8NQ+tyQybOPJCvokDauTLz4oCKKOjuBZ+TmZWt&#10;0uqnq5yc/F35+SWjSPAt8/LyMrRJa8CQm5ubOXr8pJP7Dxr86Cn/OP3HsrJG/IPjB4SMpfthPEVK&#10;gydKlU9Y6EL0OvSj4sfnsgAbuRBgGf2Z/AfJH1tD4P22QF/V8l29A4rmVYS8P/Qavx1aK6NPDeCt&#10;R/PxcIN69jas9zFRy8LzZD7hPeeS/xuMzTJrncD7BJ5fye9ZEfE+ozz25j3lUd3bE/iYwPTe/1b2&#10;/x3+7/H/8X+IccRyh24nhM7IMH3YoXSnQJQ1aUwRfJbKyMj6Iq+g6D8k+GNycnKyjD5r1jBm3Pht&#10;Xbqf/9xJf/yLys8vtERP0TsdeLago7Bl7gnaIPMwrux7PFheBvNn1CjMiRVkL74L3hd+DdHa82R+&#10;eJ7DUeNI3PkuchfBy51KWaNGKjcvlwSf+VVubv5thYUNj27cuHFdo8yaN4wff/HPJky8eEv7jl0e&#10;QA+V2dk5nPfCl5Zo2xZ0mAplTWC5rGvPs9fR/TeH5nnLjOxrssj2977LBcT+HEzvzYUF8HtlGtsQ&#10;zLzKUNnPt/fZcQCxl8deXMLb27fte4IndDqojsovLFJZ2dkQvMrJzfukuLghepg8TNuyBg+XXHLl&#10;MaPHjt92Ttv2t6JfG5QmI6+GH6IeCiAAyTYs9hhRRyDrVLguS57+NEghajkI/UkHH+Uc5PEkL9P2&#10;vIrEi3VwgefX8datYBugMoKvKuakjFx2MLM/fuvKkKzP3Ud0N8IETUuKBn3S1K+frtLrZ6isrNxv&#10;8vIKhqGg1Wiy5g9jJk5sPWLUmA/OPrf9LT//xa+4yhAaSeFPhNjr10svV/LlzZNpmR8JJI8DhjHT&#10;nAfGcjMd+qMcEVQqKq7Kb5liv7uTfM2k2i8Ge789P01TxysoxjNb9fOu8cjTnB/z8wvHFRc3OKtG&#10;p2mihhEjRrQYPmr09nPbd7j3t7/9A3fEg4f4QtB4uEhmelak5CsUeGVgsWOa/jw+IAyVklYNI26E&#10;HZpXEeETp9xtmN/V+22j1jmIqIp0qvq/OFIXEyDoskd0s16Puy5Ad+twXHpGJvqKv6SwsKQHKfHA&#10;ErwMI0aMbzFy1NiPunTr+fif//p39NOg0LyXHxFIAk6rmx4Q/N5Q7ns9EeHPCJ2I7mQLEpY6XyCt&#10;1zbefPymod/VppLy45o9Mf9P5d4bIFn/aXmfm6x9cuxnkJnQ6Zn69dHYKYMlj/MG44wMPAyk6OKC&#10;goLhpMLa2ogH6DBi/KUtxkyY9GmPXv3ePONfZ6nDDz+SfpQMztWjA31O23DXxBGSrgTlSx7QDy9E&#10;/lkHCon4fuHPwO9K4339bfn/iZifqlT3vroLQYpQ+eMYbQPS66eTyPNUTk4OB68QPLyWmcldCA8j&#10;RpACf6JNeIAPEy+//IiJky79vP8Fgzec17HLf//v/377I9I3uLUpKSlRuTm5Kj0tnXP1EtnvVXQv&#10;aZooZDn/keE/M2JejTvxKn+AJoe92b/KvIfWqcxFRv7P8v7XAz4QcFQGqSkjSNmNbudRR2WkZ/CD&#10;4dE3fEZGBjesguCzsrN/zMzK/SE3t6hfw4YNf2b0d8APh/z5z2cUnnXWWYf2u/DCwy8cOnzB4GHD&#10;53U/v8+0007/F0X1bVROdg73ztayZUsusMhIz+IS6b2WPKpOMjhhgXnNy2We/4f6r8Pzawg14WKU&#10;SpF6Tfi9HEkDUvdqy9SqQ9P64dt44Aei9latWpK3DleNmzThNA0En0NBaklJ6be5uQWTs7Pzr05L&#10;Kyg2/js4hpNPPrnOued2OB7TkP3o0eN/P3zk6N19+g1UHTt3Uyf96S+qadPmfJtDVz9+NFbTpk25&#10;x7Zsuu1BaidS5hydkzwYa5m3jiVvfk1EijxinovoNJUWIn6v6vjNkvm7J+qzK/M5yfwdDh64Zkx4&#10;Hou9Llf1zkxLV1kUtTchof/sZz9T//u//6uOPvpolj0/CS+tPkX0ZV+1aNHqi6Ki0geys3OuI83l&#10;wXUH5dCmTZva//pXu8Z/+tNppaeffsb5nbv2UH36DlC9evdTbdt1VL/+ze9V48bNVHZ2Nj895Re/&#10;+KX6zW9+o4468ihVWtxAFeQXqvy8ApWVlcMl1+gXh2UMyXOkGEJOFIjKm2deR83neZi2Xst69uu9&#10;gQ6apFXVi/fZFc23l9u/gT0/6nUYWR6PqPeUx96+Lwp7P6pzu4misvte0fIw4W3ar+PNK2/+viD7&#10;FEXU+iRpDU2H17PfS6BaNyJ1TCNdnENuySX/5OXmcmbh97//vfrrX//KY0ge6RlE9Dpd0+Cjli2P&#10;2NWgQdnDWVl5E0pKSs4gzdXXtjuIhwEDBjTq23dQp5/97JenHHPscet+97vfb+rRs5fq3uN81Z3G&#10;55zbXv32dyepFi1a09UynyN7iP5vf/ub+te//qXOPfdc9ac//Ukd3vpwVVpSqho2KFONyhrRtL4I&#10;ZGXoglz+A+lP1Q/PlT8Vf6b+Q6XfDa//DfsgkGlG3kNgWyHkgKqDToiAtczuvEkvt5dVBfM9vGmf&#10;wH5aBN6Pz4367Ij5we9uwG9iE2c+92tiv44zHUb+gzRrml/T9tB3DqhP/2mgHx36fHvd8DY9eF/t&#10;7xf6feQ3sLGXRyDbiNmWId7yqNfhZWFkuQ2+E6rsMXLcecef31GXffxhvZh1I5D1Ugn/e9D3N/8R&#10;L7O+l03ge5j34ViAFzLTM1VuTp4qKixUJUXFqriwSBWQZ0qLS9VRRx2l/vKXv6gzzjhD/fvf/1an&#10;nnqq+uMf/8TBJh70gag9KysbNQR3HXXU0TvbtDlqHAWcg7Ozc8fm5OQ0MopzA4YTT+xZq2PH7kf2&#10;693vn3//+6mj6cdd/vvfn7ShQ8dO6rwOnVTXbj1o3JmuoH9XxxxzPF09G3PevkWLluof//iHOuec&#10;c1n2HTt2VH379lXDhg1TAwYOUG3btuUrLv6s5s2b82O20FEaLgJNGjVRzUBj0Ew1a9JUNW/SjGhK&#10;rzVNwzQCTQI0oX3RNFGNGzZWjRrSRYYoa9BQg+lywL40omgglkaqsdlXHzOfvodPY6aJgb8LI98D&#10;368pf19ZR79Hv9/ePn+emcfre78NQXdSzZs1V82bRoD5gH7jFs1bqJbNWzKt6P+R6TCteNw8hhaE&#10;3h4+jz63qQbzW7VooVq1aqVaG7B9Xt96D/ZT3tOMbqkBUn24vcb30b8D/Vfmd+DfxPoNYv8H/Zvb&#10;yxC9CfZy+b8wbkzHhB7782Pxj4O9ggIa0JCOsypTChqoBlUEhYuRUIC13zGf0yACSJnXwVgIzS8p&#10;LmHw/XF8II/+85//XP39739X7dq1U507d1adOnVSHTp0UO3bt1dnnXUWL/vzn/+s/vCHP6jWFEii&#10;vjsehFREFwM61vYcf/xPPzruuOPvyMzMHpORkTEpPT39cKM1N0QNY8de8oeRo8fdOnjw4DP/dso/&#10;rjriiDZzTzzhxA3//vdZ6uxz2pLM26qOnbqoM886V/3hpD+p447/KZ3grVDAwVF+U/rjfvvb3/Kf&#10;06FDR9WJLhL400CXLl1Ujx49+CIwaNAgRZ+hhg4dqoYPH65GjhipRowYoUaOHMmMGjUqwOjRoyPn&#10;yXx7ujxkPZsxY8ZEzhewXAi/tolav7LIe+X95W0Hy+T7yO9VGcpbH/8Bfn+AaYALNZDXlcF+j70t&#10;mZbPqAxVXb8iZF/2F/Ldw+AYDyPL7PfZy+x1wwwZMiQSnE9gyBA9rgwXXnhhuVxwwQUMzldgT4cZ&#10;OHAgM2DAgBj69++v+vXrp/r06cP06tVL9ezZU3Xt2pUDQwSDyAogYDzllFPU307+G0fsJ5xwIqeD&#10;09LSuEpkcXExovYPW7duveLnP//FR8cee+JrWVlZl+Vm5w4gwbcyGnNDZYZLr7jm72PHTrp8xIjR&#10;Z/3zn/+6/4RjT5jTqmWrTb/+9W/VOee2Vf8+82x1yqmnk8wpeu/UlV/j4SQ///kvOdJv2bK1akxR&#10;W0lJA7ri0i0YXb3xGrn8X/7yV+pPf/oz/5mnnXYa34adfdbZ6lxzNwDa0mecy9A0HQBt27YLvSbo&#10;tV7Pf98555zD2PPC2O+Taf3a35Ys96c19voBzD4hGgHt27WncRDMi0LeA7zvZm3LnofPkv3i73r2&#10;2epsj3Osaf+1/CYa895z9WtZDxdlcOaZZ6oz/635twHTsjwM/jcP+fyYeYT5fNn3MPI72vPKXz/8&#10;Ovhef17w9/J/Gx/9uwSJ/u0s5HvROmfR99QEf5szzzTw7/hvRn5b+e2wLe838n4zg7wOEfs5tE2L&#10;s87yp/V/SJ+L1/zZej/Av/6l+TfJFUCy4IwzYvmXAWmTM/4Z5J/MPzWn/1Odfvrp6rR/nKZOP+10&#10;D5zn/zhVCxyR+V/+8leKzE8iF8AXx/CdYEFBwU6KwpfW+kmt6SRuTvWW0Z150yZNd9Fd0xutWh6x&#10;7Wc/+8U2ivwnZ2Rkd0hLSx+bnZ13XmFhYTOjLTfszXDVdTf8a9yEidf07NPnj+3adXj4b387ZdtR&#10;Rx07tays0cOHH9Fmx5//fDJF6V3ooDlL/f73J6n/o4vA3/5+qmrb7jzVqXNXOojbqVNPPY2uyn9R&#10;uED84ue/Uiee+DN17LEnqKOPOka1aXMU3YIdQbf8LenWqzn9oc3olr4p32o3olv6RnQrjzHSQ/jD&#10;GzZspBrQrR5Dt7sAF5IS61YQF5TiIlCMh/IGwDwN1sPFx0yHke2EiVrXI7j9IovgMpvwNizsz/Om&#10;9fv4u5ZY31eQbXrzyvsMsw/e+4LYv1nwd41a35/v/9747sFp+z2B5RQIMN7rIn8syzwwz8yXz7SW&#10;F8q0mV9or8/401hXL/fX9Sgo1Ot6+2GBeeH9p7HeF/nPNTItnyHv8/fbWsbLDWZafi9Blvvv19jL&#10;gmB/7X2X/SfofYHfi7CPhyLvHAnirctg/63t8zbx++nfEVWwgSzD9nG+lpY2QC5/Sm5u3ozWrQ//&#10;9KfH//Sd/Pz8U8vKmvyF/PJDmzZHf3jSSX9a+fe//v3R7OzsYzLqZw2qT2Rn53bKy8tzKZnqHs7s&#10;1i33ssuu7DtixNhB553XvengwcNPOv30f875zW9+t4ii9sfpD7+zcaMmX0LGiObbtm2vevXuo7p0&#10;7fZNt27dp5922ukLf//7P6z7xS9+teu443765XHHnvDtscce/+0xRx/77VFHH/P1kW2O+urII4/6&#10;9vDDfY488uhvjzzq6C+PPOq4PW3aHLvnyCOP3dOGOOKINnsOP/xIWk7r0HqtWx9JHE7vOeK/rVsd&#10;/m2rVq2/o7GisYbuKlrTWJD5dMun4fmHB2ltE17XX79VAP/zgvOxrnxuKzPW6O3Y27Wgz5btxi4L&#10;vg5uUy9vJXj7EITX533VY287mEfgbky2KWAez8e4RSuNmafnm3k8H7RULXjsY29f5rWg9YH/mt6H&#10;8gSG5pnlDAUEjKxvltvr8bRZJut7y8177e0FlhHNm7dgeB+s/bHR+xr8HrIdTPP35N9Mv5bP89bl&#10;efqz/e1ay2U7+O2xLbM9+7V+r8b/LLPMTHvbs9D//+Hmtb9dHHPIkx9OywAdP3RutcY5xdAxwniv&#10;zTKa9zWNv6L3f3146yM+o/GndJ7uonN0W5s2bbbSeOPRRx+z5pijj1/205/+dNavfvmrV0/6w0lP&#10;/vrXvy7o0KHDTy+8cMj4wYOHTiDVHJKTU/jLQw455Ja6ddOG5OTkn0MR/l9LS0vLtInckLBh+PCR&#10;5w0ZMmz0+ef3OZ1uhYvOOOO8wrPOPGsD3f5985e/nrz917/+zYLjjjvuOTqQbi0pKfs1XXlPy8jI&#10;6FS3dt2hhx5aa2KtQ2tdIdDrS4iLa9Wi1yFo/iTiIlrvIowtLrPWIQ4F15npKw895ND/HGKB14Ke&#10;d0iI4PpBwuseYm3H3mZlkG1EzQtT0XKbeNuz54ex19sL/scQtaxSVMM+OIjw/+rDx/yh+4KcX7Hn&#10;Zgicw5Mwrn1Y7bF0no+sW7fu0Pr16/dPT0/vQ3TPyMg+Lzcr96y8vKI/kLSPa5TfqOSA6wHyQB7O&#10;OqtT8eBhwwYMHTp83MCBF/bu1b3XqZ06dTr8n//8Z96JJ55Yy6wmwyGnnnpqGi4O7dq1a0ZX8lYh&#10;jsB7I+Yz55xzThN6b2n79u1L9pYzzzyz4IwzzijE+Lzzzits27ZtPvY1GZx22mkZZ511VjrtSy5e&#10;yzTGFYHf8Xe/+13dX/ziF/Xodz04+uNwgxvckPJDQPIk3daarob2bUjmR/jzZZme7nROJ5b8vgDB&#10;i+TpdRHGYfkmipNPPjkTohfJyzTGFeEk7wY3uMENbnCDG9zgBje4wQ1ucIMb3OAGN7jBDW5wgxvc&#10;4AY3uMENbnCDG9zgBje4wQ1ucIMb3OAGN7jBDW5wgxvc4AY3uMENbnCDG9zgBje4wQ1ucIMb3OAG&#10;NxyEw//8z/8DBTkI/f9yH0sAAAAASUVORK5CYIJQSwMEFAAGAAgAAAAhAN3VltnhAAAACgEAAA8A&#10;AABkcnMvZG93bnJldi54bWxMj0FLw0AQhe+C/2EZwZvdpGmqxmxKKeqpFGwF8TbNTpPQ7G7IbpP0&#10;3zue9PiYjzffy1eTacVAvW+cVRDPIhBkS6cbWyn4PLw9PIHwAa3G1llScCUPq+L2JsdMu9F+0LAP&#10;leAS6zNUUIfQZVL6siaDfuY6snw7ud5g4NhXUvc4crlp5TyKltJgY/lDjR1tairP+4tR8D7iuE7i&#10;12F7Pm2u34d097WNSan7u2n9AiLQFP5g+NVndSjY6eguVnvRcl48JowqSOY8gYFlkj6DOCpIF0kE&#10;ssjl/wnFD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4iESmcQIAAGQHAAAOAAAAAAAAAAAAAAAAADoCAABkcnMvZTJvRG9jLnhtbFBLAQItAAoA&#10;AAAAAAAAIQDT7ukvZY0BAGWNAQAUAAAAAAAAAAAAAAAAANcEAABkcnMvbWVkaWEvaW1hZ2UxLnBu&#10;Z1BLAQItAAoAAAAAAAAAIQBLJivyeIEBAHiBAQAUAAAAAAAAAAAAAAAAAG6SAQBkcnMvbWVkaWEv&#10;aW1hZ2UyLnBuZ1BLAQItABQABgAIAAAAIQDd1ZbZ4QAAAAoBAAAPAAAAAAAAAAAAAAAAABgUAwBk&#10;cnMvZG93bnJldi54bWxQSwECLQAUAAYACAAAACEALmzwAMUAAAClAQAAGQAAAAAAAAAAAAAAAAAm&#10;FQMAZHJzL19yZWxzL2Uyb0RvYy54bWwucmVsc1BLBQYAAAAABwAHAL4BAAAiF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94"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XGwwAAANsAAAAPAAAAZHJzL2Rvd25yZXYueG1sRI9Ra8Iw&#10;FIXfBf9DuIJvmqpQSmeUoQwcbIy67f2SXNuw5qY0se3+/TIY7PFwzvkOZ3+cXCsG6oP1rGCzzkAQ&#10;a28s1wo+3p9WBYgQkQ22nknBNwU4HuazPZbGj1zRcI21SBAOJSpoYuxKKYNuyGFY+444eTffO4xJ&#10;9rU0PY4J7lq5zbJcOrScFhrs6NSQ/rrenYLw/PmKhuy90vmLPReXYXPTb0otF9PjA4hIU/wP/7Uv&#10;RsFuC79f0g+Qhx8AAAD//wMAUEsBAi0AFAAGAAgAAAAhANvh9svuAAAAhQEAABMAAAAAAAAAAAAA&#10;AAAAAAAAAFtDb250ZW50X1R5cGVzXS54bWxQSwECLQAUAAYACAAAACEAWvQsW78AAAAVAQAACwAA&#10;AAAAAAAAAAAAAAAfAQAAX3JlbHMvLnJlbHNQSwECLQAUAAYACAAAACEACw0FxsMAAADbAAAADwAA&#10;AAAAAAAAAAAAAAAHAgAAZHJzL2Rvd25yZXYueG1sUEsFBgAAAAADAAMAtwAAAPcCAAAAAA==&#10;">
                  <v:imagedata r:id="rId95" o:title=""/>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541D2FC" w:rsidR="00E75DFF" w:rsidRPr="00EC2DAC" w:rsidRDefault="00E75DFF" w:rsidP="00E75DFF">
                            <w:pPr>
                              <w:pStyle w:val="Caption"/>
                              <w:jc w:val="center"/>
                              <w:rPr>
                                <w:noProof/>
                                <w:spacing w:val="15"/>
                                <w:lang w:val="en-US"/>
                              </w:rPr>
                            </w:pPr>
                            <w:bookmarkStart w:id="58" w:name="_Toc102813947"/>
                            <w:r>
                              <w:t xml:space="preserve">Gambar </w:t>
                            </w:r>
                            <w:fldSimple w:instr=" SEQ Gambar \* ARABIC ">
                              <w:r w:rsidR="00BB39A6">
                                <w:rPr>
                                  <w:noProof/>
                                </w:rPr>
                                <w:t>31</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58"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OhVGwIAAEAEAAAOAAAAZHJzL2Uyb0RvYy54bWysU99v0zAQfkfif7D8TtN2bEDUdCqdipCm&#10;bVKH9uw6TmPJ8Zmz26T89ZydpIXBE+LFufjO9+P7vlvcdo1hR4Vegy34bDLlTFkJpbb7gn973rz7&#10;yJkPwpbCgFUFPynPb5dv3yxal6s51GBKhYySWJ+3ruB1CC7PMi9r1Qg/AacsOSvARgT6xX1Womgp&#10;e2Oy+XR6k7WApUOQynu6veudfJnyV5WS4bGqvArMFJx6C+nEdO7imS0XIt+jcLWWQxviH7pohLZU&#10;9JzqTgTBDqj/SNVoieChChMJTQZVpaVKM9A0s+mraba1cCrNQuB4d4bJ/7+08uG4dU/IQvcZOiIw&#10;AtI6n3u6jPN0FTbxS50y8hOEpzNsqgtM0uXV7P31h0/kkuS7ubqOObLLU4c+fFHQsGgUHImTBJU4&#10;3vvQh44hsZIHo8uNNib+RMfaIDsK4q+tdVBD8t+ijI2xFuKrPmG8yS5zRCt0u47pktqdj0PuoDzR&#10;7Ai9LLyTG00F74UPTwJJBzQTaTs80lEZaAsOg8VZDfjjb/cxnughL2ct6arg/vtBoOLMfLVEXBTh&#10;aOBo7EbDHpo10Kgz2honk0kPMJjRrBCaF5L8KlYhl7CSahU8jOY69OqmlZFqtUpBJDUnwr3dOhlT&#10;j8A+dy8C3UBLIDYfYFScyF+x08cmftzqEAjqRF0EtkdxwJtkmsgfViruwa//Keqy+MufAAAA//8D&#10;AFBLAwQUAAYACAAAACEAX5x9puAAAAALAQAADwAAAGRycy9kb3ducmV2LnhtbEyPwU7DMBBE70j8&#10;g7VIXBB1SlOLhjhVVcEBLhWhF25u7MaBeB3ZThv+noULHGf2aXamXE+uZycTYudRwnyWATPYeN1h&#10;K2H/9nR7DywmhVr1Ho2ELxNhXV1elKrQ/oyv5lSnllEIxkJJsCkNBeexscapOPODQbodfXAqkQwt&#10;10GdKdz1/C7LBHeqQ/pg1WC21jSf9egk7PL3nb0Zj48vm3wRnvfjVny0tZTXV9PmAVgyU/qD4ac+&#10;VYeKOh38iDqynnQ+XxIqYSkEbSBCLMQK2OHXWQGvSv5/Q/UNAAD//wMAUEsBAi0AFAAGAAgAAAAh&#10;ALaDOJL+AAAA4QEAABMAAAAAAAAAAAAAAAAAAAAAAFtDb250ZW50X1R5cGVzXS54bWxQSwECLQAU&#10;AAYACAAAACEAOP0h/9YAAACUAQAACwAAAAAAAAAAAAAAAAAvAQAAX3JlbHMvLnJlbHNQSwECLQAU&#10;AAYACAAAACEAd9joVRsCAABABAAADgAAAAAAAAAAAAAAAAAuAgAAZHJzL2Uyb0RvYy54bWxQSwEC&#10;LQAUAAYACAAAACEAX5x9puAAAAALAQAADwAAAAAAAAAAAAAAAAB1BAAAZHJzL2Rvd25yZXYueG1s&#10;UEsFBgAAAAAEAAQA8wAAAIIFAAAAAA==&#10;" stroked="f">
                <v:textbox style="mso-fit-shape-to-text:t" inset="0,0,0,0">
                  <w:txbxContent>
                    <w:p w14:paraId="2896AF41" w14:textId="5541D2FC" w:rsidR="00E75DFF" w:rsidRPr="00EC2DAC" w:rsidRDefault="00E75DFF" w:rsidP="00E75DFF">
                      <w:pPr>
                        <w:pStyle w:val="Caption"/>
                        <w:jc w:val="center"/>
                        <w:rPr>
                          <w:noProof/>
                          <w:spacing w:val="15"/>
                          <w:lang w:val="en-US"/>
                        </w:rPr>
                      </w:pPr>
                      <w:bookmarkStart w:id="89" w:name="_Toc102813947"/>
                      <w:r>
                        <w:t xml:space="preserve">Gambar </w:t>
                      </w:r>
                      <w:r w:rsidR="000D24DC">
                        <w:fldChar w:fldCharType="begin"/>
                      </w:r>
                      <w:r w:rsidR="000D24DC">
                        <w:instrText xml:space="preserve"> SEQ Gambar \* ARABIC </w:instrText>
                      </w:r>
                      <w:r w:rsidR="000D24DC">
                        <w:fldChar w:fldCharType="separate"/>
                      </w:r>
                      <w:r w:rsidR="00BB39A6">
                        <w:rPr>
                          <w:noProof/>
                        </w:rPr>
                        <w:t>31</w:t>
                      </w:r>
                      <w:r w:rsidR="000D24DC">
                        <w:rPr>
                          <w:noProof/>
                        </w:rPr>
                        <w:fldChar w:fldCharType="end"/>
                      </w:r>
                      <w:r>
                        <w:t>. Antar muka pengguna halaman beranda apliksi</w:t>
                      </w:r>
                      <w:bookmarkEnd w:id="89"/>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98"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99" o:title=""/>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4FA8DEFA" w:rsidR="006C003B" w:rsidRPr="003C2255" w:rsidRDefault="00F845E4" w:rsidP="006C003B">
      <w:pPr>
        <w:pStyle w:val="Subtitle"/>
        <w:numPr>
          <w:ilvl w:val="0"/>
          <w:numId w:val="33"/>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35B76295">
                <wp:simplePos x="0" y="0"/>
                <wp:positionH relativeFrom="column">
                  <wp:posOffset>970280</wp:posOffset>
                </wp:positionH>
                <wp:positionV relativeFrom="paragraph">
                  <wp:posOffset>4204970</wp:posOffset>
                </wp:positionV>
                <wp:extent cx="2694305"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4305" cy="3240000"/>
                          <a:chOff x="0" y="0"/>
                          <a:chExt cx="3206809" cy="3274406"/>
                        </a:xfrm>
                      </wpg:grpSpPr>
                      <pic:pic xmlns:pic="http://schemas.openxmlformats.org/drawingml/2006/picture">
                        <pic:nvPicPr>
                          <pic:cNvPr id="59" name="Picture 59"/>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593274" y="0"/>
                            <a:ext cx="1613535" cy="3239770"/>
                          </a:xfrm>
                          <a:prstGeom prst="rect">
                            <a:avLst/>
                          </a:prstGeom>
                        </pic:spPr>
                      </pic:pic>
                      <pic:pic xmlns:pic="http://schemas.openxmlformats.org/drawingml/2006/picture">
                        <pic:nvPicPr>
                          <pic:cNvPr id="60" name="Picture 60"/>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07BF68" id="Group 61" o:spid="_x0000_s1026" style="position:absolute;margin-left:76.4pt;margin-top:331.1pt;width:212.15pt;height:255.1pt;z-index:251984896;mso-width-relative:margin;mso-height-relative:margin"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WMreQIAAGQHAAAOAAAAZHJzL2Uyb0RvYy54bWzUVdtq4zAQfV/YfxB6&#10;b+3YidOYJmXZbstC2Ya9fIAiy7aodWGkXPr3O5KdtGkKuxT60EBsXTyjc84cjy+vdqojGwFOGj2n&#10;o/OUEqG5qaRu5vTP75uzC0qcZ7pindFiTh+Fo1eLz58ut7YUmWlNVwkgmES7cmvntPXelknieCsU&#10;c+fGCo2btQHFPE6hSSpgW8yuuiRL0yLZGqgsGC6cw9XrfpMuYv66Ftzf17UTnnRzith8vEK8rsI1&#10;WVyysgFmW8kHGOwNKBSTGg89pLpmnpE1yJNUSnIwztT+nBuVmLqWXEQOyGaUvmBzC2ZtI5em3Db2&#10;IBNK+0KnN6flPza3YH/ZJaASW9ugFnEWuOxqUOGOKMkuSvZ4kEzsPOG4mBWzcZ5OKOG4l2fjFH+9&#10;qLxF5U/iePttiMyztLhIZ/vI6XicFiEy2R+cHMGxkpf4HzTA0YkG//YKRvk1CDokUf+VQzF4WNsz&#10;LJdlXq5kJ/1jtB4WJoDSm6XkS+gnKOcSiKzmdILMNFNoedwOpxJcQXohJDzVx7DA6c7wB0e0+doy&#10;3YgvzqJr8V2KYhw/noTp0YGrTtob2XWhTmE8UEOHv3DIK+r07rs2fK2E9v3rBKJDlka7VlpHCZRC&#10;rQTSge/VCEuFr7JHShak9n2ZnQfheRvOrxHHT8TeF/GwEUE/4QwUHPrtFYeNJrM8m44pOfXZqBjl&#10;k/zgs3w2nUafHdyCSoLzt8IoEgaIGJFgiVjJNnduwLR/BF32BCMOcdrXBgcfxmMFdrRjj+HKh/ZY&#10;9u4eQ8lCpxoXeew2rNx3MjTfZDp5Z4fFnoatPLa54bMTvhXP5zh+/nFc/AUAAP//AwBQSwMECgAA&#10;AAAAAAAhACsLAz1HAAEARwABABQAAABkcnMvbWVkaWEvaW1hZ2UxLnBuZ4lQTkcNChoKAAAADUlI&#10;RFIAAAFGAAADAwgGAAAA3t28BgAAAAFzUkdCAK7OHOkAAAAEZ0FNQQAAsY8L/GEFAAAACXBIWXMA&#10;ACHVAAAh1QEEnLSdAAD/pUlEQVR4XuydBZgUx9aGc++fYOuLrS8sGtwJEFxCSAju7i4LuyyLBOLE&#10;SEISCHG3G3d3d3d39yyW3PrPd6qrp7qnF5thZ8g9/TzvtlX39Ei/e0q66gCZZJJJJplkkkkmmWSS&#10;SSaZZJJJJplkkkkmmWSSSSaZZJJJJplkkkkmmWSSSSaZZJJJJplkkkkmmWSSSSaZZJJJJplkkkkm&#10;mWSSSSaZZJJJJplkkkkmmWSSSSaZZJJJJplkkkkmmWSSSSaZZIr76ciGY2oMyp+U6qzucsrJyalq&#10;oNV/6a0yySTTbk7/tu4fmeJ1GtFkRKW2B8w8yFmtgj8z587tVrpy1S0nnnLK4+vPOvfxDedufHz9&#10;hnMfP339hsfXrTvtqePXrXvquOPWPXX8CSc+Do45PsTa40+guSa0L7QtHDqHkwbHrj3meAcs6/XV&#10;a61tnMZJ52639nvWzTb9Wt7z633mOsx7Of6Ek63lECadxmxHWs0JJ57i4cSTiVNOZ/z7IuVEzOn8&#10;QfsM/uv3vy/zfRnczwJza9nz+Xk+Oy+rHcL20Xe0eu0x7rpJh+/UxVn3HFcO5hj/MuM7B+83c7qG&#10;IFatXvt4KbEKyw7eNOZY+9z4PPRvgj9L+zN1lkPb6XM/MfT7OGndaU+sO+20p0477cynzqJ7asPG&#10;TY9v3HTB4xvPv+Dxc2n55NPXP77y6DV3zZ+/aPCIESP+j27Hfzds2LAG7kuZKmjKy8vLPOmkU0as&#10;O/n0l0gaLy1fufrF4uLldxQWFT24ZEnx74VFy1Th0mVqMbGwcKlasGiJmjd/kZo7f6GaPXeBmjV7&#10;npo5e66aMdNhxhw1ZepMNZ3mM2bO0ftmzVUzCcynz5rD+6bTvhm0rNH7sY2ZrtNMmz5bTZuh4XVn&#10;2TB1+ixOM533z+bX09tpP+3Dtpm4BgukMa8zA9fuvDbex6w58y2sdexz9s/k96uX8f5t5vjX5y1U&#10;cxYsUvMWLKbPC5/ZIjUHn9s8vQ+fI6dx0efgOaC0c2k7H+ekwbpe1ucy293XpePMsnv9jPN+6Nrx&#10;eYNZ5n0729zvAN+R893wZ+t8brx/Fq3T9mkzZ6mpM+jzp/0uMzVIi9+BZx+g7wTfGX9vtI5zT5um&#10;l/V36eyn886g18Hr8blwTfz6GlwXp8NrWWnMd+lC550BOJ31e+LfB73m1Bn8mmAKLU+ZNpN/u8BN&#10;Q9eH7dNpmX9jdF3mt2CYTeB7M+v8PTn3CL4jfP9g/qJCvn8WLqb7aPEStaiwSC1eUqyWFJeoouJS&#10;VVyyQpWUrmKKS0p3FC8r/WzVqrUv476k+/P1TZs2v3TGhnNeotv2X3TfNtF3sEx7PWVmZuK/jYkI&#10;eTrz3I2XHHfCSe8UFhY9TF/SZfQlfogfz4TJU/87fMTo7UceNWhrjx69/27f4RDVvEUr1bhxE1W/&#10;fgOVn19XZWfnqqysHJWVnaOyM3NU7YxMVatWhkVthwxVu7Ymg9JkZmTTcdl0fJ5DrgWdi/Zhf2Ym&#10;kZHFZDhkZtK8lt5Wu3amqlkzg6ilatSsSfOaqnr1Gi7p6aFlUKN6zXBqGOgcRG26Xpw3o3a2vla6&#10;hgwHLPP7da5NL9P14poZ8x70e8rLy1e5uXk0r8PLem7AuqGOys3Ry7m5+SqHjs/NyVM5RB6tY1s2&#10;LYfAurMNr0VzpAXm9XEOcz36Gp1rc66Zoc8SZPD3kaPfKz5neu9Z+KzxGTtzpMO8Vm39udei77Jm&#10;rVpEbQf9Hdjge8F3wuvmM+b12vR91KTvpzp/R/w9ucvVaRnr5vvDd6q/15p0DrwW1nG+dP5eneN4&#10;7oV/A2Z7WrpKc7anpdIyrafSHKSlpdE8jbdhGfuxDvSxdAzvc45DmvR02qfR147r1q+pCS27vzOa&#10;16xeS9Wi91+b7wn9+8qh76VOnQJVUK+BatCgMd9jzZu3VK3btFeHdO6ievbqqwYNGqYmTZrG/0QX&#10;k0iLile8X7Jy1dvHnHDSJ6ecesaLw4YNm0G3s+felmnX0//RF5hM838fcEBO1VNPPTXh6DXHvzFv&#10;QeH6uXMXLZw6bea20WPG7zis/4A/23fotL1+/UYsseTkZJWYmMhfOm78gw8+WLVv30H16tVbUVp1&#10;1KAhatDgoWrQkKFqcBi0Dwy2GUxf8CACc4LWBzvo7YPUUUcRPD9KLw+kOTHQQNsHHjlQHTmQoPkR&#10;RxypBhxxhDqcGDAADHAw6/Z2Z5nSHsEc6cy9YL85z+EO/Q8/PER/0D8As89PUNrd47DDDnPox/N+&#10;/fqF8K8Tffv2DaNPnz6qd+/eLr169VI9e/ZUPXr0UN26dVNdu4Ku6tBDD1WdO3dWnTp1Uh07duTv&#10;um3bdqpNmzaqVatWqkWLFqpJ06b8O2jUqBH9g6yvCgoKVN06dUnqEDEEi39e+OdH/xjxD4vEAJkk&#10;JSWphGoJqmqVqkQ1VaVKFVWlspfKDv7tVSpXdeFjaR5KG9rHVKJtwD6W1isDWgZhxwTiOwdhjjXn&#10;2dm5wveHzgPM51ANVK2mEqomhKiWqBKJpIQklZQIklVyUrJKSUlloUKizZq33H7EEUf9FxEuRaF/&#10;Ly1a/sv6DWd/Pmz06I4k9xR928u0y6kgrSBl3LiJYyhUf4XC/HXTps04f8SoMVv79ev/R4sWrf6L&#10;/+b4smrUqME3zsyZM9WiRYvVgoWUHZg7V82dM0fNno0sKbIT09XkyZPVpMmT6L/YJDVxIpioJkyY&#10;oMaPn6DGjRvvMM7DWDB27F4zZswYxl4Go33Lo0eP3jmjRqtRo0aFMXIkzYmRI0cGMmKEJmwftlnb&#10;R4wYsUcMHz6cCdpmoIigXIYOHaqG0D+h8jD/fMrD/FPS/5jwD8nLQPonZDjyyCNd/P9QDqd/GuUR&#10;JnVH4pB2H0vYwAgbogZdunRhYYNDDjlEtWsHWbdVLVu2VE1J1E2aNGFRN2zYUDWg3AxknV+HovB8&#10;RNWI9ik6y0BUi2jViTJJ1skpKfqff0KiSkggIdG8KkkKwtLiIon54G2u4CBpSN4cEwLbvNu1CA0s&#10;RAO9pmfdgo+DSOl1QLVqGsgT4qxBESgizP79j+BihQULC39bfczxPx93wrppzq0vU3lTz559xpQs&#10;X/Hl/AWFP9OH999RFB127tLtL4TwlSpVoixYDoXmxeqYY45RK1euVMuXL1fLli1TJSUlqpi2FxYW&#10;kiQXqQULFrAkIcepU6eqyVMma0GSHLUUA2RYjtyCwf6xlsQguZDoRrHQCHc5XG6GkWbuCiy0PMLg&#10;iE4vayFpsYVvZ1k52NvcfT6R2UBeZg6J7QwjM/+6vc3G7CtPdv7tht3Zby8HsTsCtZdtiboROUkT&#10;86Bo2caINUiw9jZ/pOyndx+SMPBF0D16hKJom+7du7OkjaghaQMia4i6Q4cOLOu2bdtyZA1hN2/e&#10;XDVzomtQr149VbduXZVPssb9lkmyrlWrFmfFkX1HRJhIUXU1yqFVo8iaZekB2whHjNgGiXNaFmUC&#10;F4cc2rW7GjNh0itFRcsfP/6kU7bWrp012tFAIlFJL/6PT2vWrPn3lOmzphUtK/0dhcFjx01S3br3&#10;5LIzfAmjxoxWZ555pjrttNPUunUnqeOPP16tXbtWlZaWshCXLFnCMrQjxWnTpnFUiB93B8pq1avX&#10;gLPdCPP1F5rg/rd0Mf9hOYtDWYxKoIqqdBCBuVkmDjJzs50w23BMFTqWz+OcW/8wnB+N/ZqUDsfo&#10;9Hi9as7ravQ2vb0S4f73xzKOt5fdcwInS+acg6/FHG+n3U2qVsHnZWP20TJ/luHoY7zn2TP0OWxC&#10;56U5va69jM8XyyFC5wndsM4Nbb4L57jAdSYgPfCc01r2Y9JhTtjvw2C2AZMOmH12Gv/5ebs5v2+f&#10;Z5tZRnoH3ma2m/dg3utug8/H+ow8kEDL2Ydrzs7KVT1791UTJ09Ty5av/G3JstL763fogKK0//np&#10;3zNnrqm25tgTblm0uOjxSVOmq36HDVD1ChpS1iFFjZ84QW3evFlt2LBBrV+/Xp1yyiksxaOPPpoj&#10;xqKiIjV//nyWIP6j161bQD8iksFBOjvgfhH4wgO+dL6xdvvHgOwLzW2sfd60QduC1g3mB2SvG+x1&#10;vZzgrGNulr37sOx/raDXNNjpgvbvCZTd8617z2mv29fmX/azs327Yi+PDfquzbotFH/aAPi35ggJ&#10;BEkRuLKy0Ol11pbT4JzWPs9xzj7zemZbUBrPutlmlglzf4T97m3c906fsbNNp8dnDoJ+B/o4RJKp&#10;qakUqTahSH6Imj5jzo4VR69dQzk/tJf8N/E/2W7yoBlz5vQpXLLs+dnzF91N2eaytm07cJTYl7Ia&#10;55xzjjrvvPNYiqeffjpL8aSTTlKrV69WixcXcha5devW/EEjCnK/EPpy3R8L1u0frfOF7C3m/Ht2&#10;PvsHgR+I2RYkjSDsfeHp/WKsVi3ZmduEH+fdZvBfs32O3cX/nv3n9O8z83LY1Wdt9vvSVHWwtzGU&#10;zr3ZA/Z5zuVf30U697wW5rcIbBGaZSMns92s29u1REORNL+OlcZOa4Pj7O3+NOUfqyWsXzd0reYY&#10;Oy2/T1424nauEXA2mvY5n0VIlt7vHGmzMnNUq9btHx81auzQ2fMXP3Bk/yN7O57435oOP/zIYStW&#10;reF2g0cOHKzq1KmnCurXU/MXLVSXXHKJuuCCC9TGjRvVWWedpU499VRF2W3OLqMMLC2tBn2Y+sM2&#10;X779hZl1/jKsL2DX2F+Y9QXu8XnKw/5RBM0hFpOmPLxpIMaq1rpXUvY6lvE69rI5xqz7sffvLkHn&#10;sdlJGnMD2ev292j2B+GkMzcisvehG5Kg480+3m/O68f8dnb2es71md+g+d0ZgZhzmG22WDRGIMHp&#10;zLbQdqTXcyNGc6xJG3Qe/9zeb2+zt+tl/Tp6m70cvl8fb9aDMa/BuJ+f7/dCEk1LTVMtWrRWRxw5&#10;SC1ZUvpU3759azm6+OdPM2fOTKE33bh0xerv0Qi2T9/DuG0cmlJcdfXV6rLLLlMXX3wxi/Hcc89V&#10;J598siosXMKF6JUqURbZ+SHaPx6b0JflpMEX4cDHYtl8GTZh2+lLc45z8ey3sb9k/zwIO03Q8s7w&#10;p6OI2d0elCY8ffByADt9z+Xg/7zs5aD99jbrO3O/N2zzLzvpzDqnd9bNd28Tlg7nAGbZSWf2cxrn&#10;ujznNsvO9pAovHMbbDPo9XBp2GlMOu/xIbngOoLS2QTtM8d4wTUEbSuP3UlTHtb10Gfn+d55WVfU&#10;oO1k44MPRqVQ2rRpM4eSMg50+OdOy5cvT1tUWFiytGjZFxMmT7uhW7deKj+/DtekXXLppepqEuMV&#10;V1yhLrzwQs5Koyxx3Nhx3KAYHy4+QPuHar4o9wMPWAfujx/Hmi/DYN8A9vZy4HQ4xsBlK+UJxtpu&#10;zuHZh2P92wMwafzpdnGsyU7u1vs2x5j9wHx25eGcA5jz2Mfb6+5++zsxYN3C/u74eP82orz0+vsP&#10;3YxBv4ewa3Hmdlq+Zmcbok/7dUL7Qq9RPuZayiOUxpzfEH6u0PZQOhznPRbX6k/vJ3Ssf5//+mx2&#10;tX/nmOvjZXymYdA9TvvS0tAQPf2QAw6oXxneaNGiRQLN/plypKxwpeWrji4tXFL0+cRJU7d2ObSb&#10;ysrM5mYliBCvv/56FiOy0WeffbZauHARC5PLD52b1r4Rg37MQevApGec482NwctIZ60HpbWXWYxY&#10;t6/H3mZj9pvz+bcb3GO8kg37AZlt2B+wD3O+RhfvjeM/htPY79VZdtNb2Nt42Rxvpef9tM5pfNv9&#10;3419bvechEmnb8TQdnub/xh7n/+G9G5z0tO1mfRBx5pzh9KYz1ETOl/0Md+Xd7u97rwHa79eDxFK&#10;uzP857T37SvMa3qvV//+tBixPzk5+Y6MjNx2pI5KRxwxNq1t27ZoDI7nsP9Z06pVx05ctmLVDxMn&#10;T/2pc5euKjExidvLXXPNNerGG29U1157LUsRFS2oacYjSEYOHvgDJMwH6sz1B64x2wHWTXrGOd7c&#10;tCYNlnndOrdZR1o+1n8dNOfzYNmXxt3unMOdm+PNusF3nDmn5xwAaZzXcdNhnTDr/H6wzHN9o/G5&#10;kA7pgbNs0vHxZhvN/Z8jtmMbf54E9nE6Z7tZd8/D89BNzmkDttmY85vz2cvAfl2zbh+jsW9Cg71d&#10;H+vfFkJvC6UJbYsfwq/LfK72tv0D/V74+6Tfkv5O9b7U5LQzatasWY/08a/+/fsjekSHMait/mdM&#10;eFOlK1ZvnT5z9m/du/fiR6969e6t7rzzTnXLLbdwtHgpZaVR0YIGzjnZOfpDcmTBy/5158P0/oBD&#10;YL+dxqy72+kcQftCQnH24bWsZd5eDnwOZxnXYB9fHnycM7cxx/N+Z+5eF7YZMVrpTIWDwT2Hs9/z&#10;2rzd3ExWOgf3+n3bAL9P3zaTxns+c8PqdRyDH7y9zX+8WdfbvNdnv25Qeo2+qUIEbdsZOztXCH1d&#10;Nnv6OruP+9hewL6dE7om/Vn591ugfetetnGNDPNZO9+p+7ulfZWr/pianDq/du3aqIQx3QX+c56z&#10;Li5eMX3egkVb0EYRzXE6dOio7rzrTnXHHXeom266SV111VVq06ZNauhQ1Dine2VoY283HyTh+WAD&#10;8O/z31xmG7C/IHt/2HZ7HoQ5xrfNzM3rmWXPPpPW2ebf76ax1vFa7us528IJCUmn0ze4N41NKNI0&#10;5+fXsDDrof36B8/H0jqwj3HfSzmEzoN1780TnNZ7c5nX/ycREuM+fH8VLkb/d2av6+9e//6qvZ+W&#10;ljYjIYHliKkS+oUkWaLccb+d/r169TGHF5WsvG/o8BGqbt166uDGB3MzHESLt956q7ruuuvURRdd&#10;xI/phdWS0k3pwWyjD85/g+kPM3x5Z9t2th3iwD6DeT28vtnvSefMebuzj9f9OPvMe/C8F2ffLtNZ&#10;6+b6DLi+8l4XP0Cz7k9jzu2eh9e1GM1rGexjzbI5TuMVrp3e+/15bxKd1mzTYjXHm/OGsLf59+2M&#10;PUm7D9mXIorGefepKM13Z9DbQ78H8/sx2xJfTk+vOSItrSAFUszNzc1CFEnL2Y5n9q9p9TEnti8t&#10;Pfq1ceMmPdKmbTvuzWRpUZG6/fbbOVq84YYbOAs9e/YcftLFI0NbkPThuducG8u94Ux6pLG2m3Vg&#10;vgC+Ma1l9xzWsrtO5zTrZhufj7ab/QZPOmfdnI/TOtjvQZf9hZ7Qwbr+QThpreNwTvNe3G0O7usS&#10;iQlJfO7Qj8tOg216rn9s3nOYc+s09uvp9CH0fn1s0OuE9nvnOp35/My5/ddqXif4vKH0u8/eHhct&#10;ynn9eBfjbjw+Wpn2g6B9O8f+ToM/H/wGdOcUej2xatIDmZm5XUkrVdADV0pKSir5pLE2zX42rVh1&#10;7GTKQv/Zt9/h3N/boV27cmXLXXfdxdEimuYUFRVzP3988xvxBS0bnG2hG6l8zM2ND99sM1+GnS5o&#10;n1m2t/HNTK9tbzfnd3H28zmsZRxn4OexSYroKQU9piThwfzEJF7mBtiUnl8L53DmZt37+vqHk5iI&#10;nleS6Dwp+ly0rPc5xzhp9bnMj85st9OE8B5n/2DNtdjbvcfrY/XrhLaHjjfp7O3B2/z7/Nsrikhe&#10;O5bX7SPKIvaIEfOIz+/9nvk+d1tV0O+8WvJZpBXusR89hDdq1CiJ5FgN6/vNtOL447OLS1edMWzE&#10;6HfRqSU64jx9/Xp1zz33cLSICpd1J61TTZo0C0mPPpRyBegs44PjdA5mf+hD1bjH+dbLW7bXMfej&#10;0wTd2KHj/biVIVh3ltE3H+aQWUpqKpepcgej6Ig0NU2lJKeR2JL5vZsfi/+8QL92NZJrkkomISbQ&#10;MZAi5JiakkafYWJAerNM5+UI1b9d7zPv02xzj2Gwbpa957AxP2b7vN70ZjnoPGabvc+/bT9hT4Wx&#10;q7T+/Xty/j25jj1lT65jN9FiDFG5cuUXk5LSOsEv+fn5VTIyMrrTHGM/7T/NeObOXzRj1qx5j3Tt&#10;1uM7ZJMXLlqk7rv/fnX33Xerm2++mbPQnTp15hvbI8M9EaO133tjebeZNGabfzlIsGbdhV8rJAyN&#10;/gLNun0eFxzngAJ0zJOTIMTqTs/O6DnZ9KZMpNfg3pohThwfdC3mGgE6B4VIIUZ8zomJKXx+9CLk&#10;Pya0bH58ofOYNPr9hIQWlD70vjVmu415LYPZFprb59PzEOb1DEHbbOz9u0rrZ+fpzXvV7Om5iT0V&#10;xq7S+vfv6vz2/p2li0vo83buHTiBgorvKZd1SlparU6JiYk1SYwHI2qsX183BN8vpqJlJa8PGTr8&#10;m/r1G3J/bnfcfru67777uNIF2Wn00YebWD+7q9+4LUSzzFJxPiB8UPwhWegf687x35je5YAvw9lv&#10;p7dfi/fxergczHEGliWn1dlnyAsRIiSIyC6VBIZIEbAka+ju8bGeSJ+NOY/n3M61YBlSTKLPMSEh&#10;hWWYSBEjPlf0Zu6md8G16us27zVo3cDrzvsEJq05j8Y+j9kWAu8/aLt9jCG07v1MzTaNvWxv8x4f&#10;V+xKXvuS/VSM7vdPvz/zpBlt+5vuoQ8TqiYsqlGjRiY8Q3LMT09Pz0lKSqrO4onnacXqtdfMnjP/&#10;zl69+qgaNWtx92D3O9EimuecccYZPK5GWC00oA+Co0GAD4Xm9g3EYkQ6Z7/Z7u73rfM2J50+l/OB&#10;W1+Cl1Bas2zWDUgXfh57f2geus6qJKwkjhRZfNyNPsoEEeFR9tcRI8YLMXKEOM05NeGvhYgxiaSY&#10;SGhBQpTJdHx1TudeA6fXQgtdsxGc97z2+fk463sInSNEaJ/G/t542QHLBju9OYe+Rh/OsW5ZU8Cx&#10;fLx1Xv2+9Pux32toewUTSzHutzjfK93rRoxmHwUXr9Pv+zhSDYZ1TXdqp+O+i7JKa489fsugwSM+&#10;adq0GY+vcc2113C0iLJFRIt9+vSjN+qLFIHz4w7dyOaH7nxIDvZ+s2/3sD903xfgpglfD18OP7a8&#10;43GduClwYycnp7LwEDGGygUhtSSOJCFEDDzEAxIRiPpQ1GDOb9/UZhuiRBYsxEhwltrJqptrsOdm&#10;WRM6j1k3+3i7T0JaivqY0Dn8aXBNOgJGNJxM4BpDOAM6MaFBmnhQJsx5WRcv4P3rfxJ6P6d15gb8&#10;I0F6/NPBb8hcc+j6Qp+Zfr/e9b0j/LzRYy/OHQ3p7om8g9Lu7rY9xPymQp8L3VMUUCVVS5qclZXV&#10;kHyDJ2EqIXKkefw2/l5YuHTpwsVLdqAmGqPAoVfte++9lytd8JTL4kWL6ebP4jdXrhgdvB9KaN3G&#10;7LPT+LeFMB940L4Q5hzhr2N/Ufo8Zp0FaOHZTj8OvN/UlHQ96BJJwUR6/Q8boJo2bc7vF6Oz6dHy&#10;st2oETIx5wKh69BoCSH6pHOSIFNIvngdyNd7vcF4zx36bOztIfRrmvPq9M5rON8XXh9d4GNMHoDR&#10;9+hHS995bZ5jECr8s9QDUmVz9/m5ubk8r1OnDnetjzm618cgVhgbBdswTooZLwXrDRroMVOQDgNc&#10;YWwU+3dkrlm/H32dGv/6P4C9lY8Rl01QOj9BaWk9rPlOUDqz3b+tHELfoU01+m3VfjW9Ro2j4Rz6&#10;jSU6I4uap2Pibzp+3al3Tpw87b+HdOrMURB6yEE2GmWL6FLssH79OarxCNEHutEyP2zvDzxE0Ha9&#10;jg/U3u5fL29bOPb59et5RWOWgYlg/ZibFFEhIiAjO3w2yYmpCo9INmncnKI8ykqn16QbvT73RK6j&#10;RmS5Q2WF5lo0+ocDMaan4pzVWYhMKr1OWg0nTfi1MnRd2G/W/edGGzL9nvTr6LT2sk7H0LnMPzMM&#10;2oT2qkZ2kJYZRwTCg+wwMBQPBJWfz/sA0mOOcUcgPZOuWbNmLMTGjRvzWCUYowRpMBIg9mG7GasE&#10;tfLuP1znesz7CRFat9/P/yRGXDZB6XaTMDGWx26/jvXbdL9LDQbZqpySUicjI69JampGPskxIykr&#10;K37LGZeXHn3D0OGj/tuEoiAMyYnG3IgWURONQasghsBo0foxc/QB6AMA/mjMj0mnP0T9gYbwftCh&#10;baE09vFaGHrZyM4cr5d1GsDX66QLpdVzA94X0ppyP1eMyErTvlrVMTZ0nsrLb6JycjFWb1MSQWNH&#10;jMhO0+flO6cNmvekkwQhQz3+sJ5Xt7LS9jXZ12vek0kXWtbS0OshgXhF4uxDsx98HrSOzwORIYQH&#10;8UFWEByiPB4Zj4SHkfLQ8zrmEBuGPIXkID8sY8AmrGMZAzlhHYM2YfAmjL6H7VjHoE5IByma0fdQ&#10;VOH/bfnfg5/Qdv2+/2cpr0F3hLKMDPs7cX6j9Bsz20k3ByYkJJ1I84PQnrFmfn4GSyieJrREX3Pc&#10;iUWLlhRfdfiAgTsw8PvgQYM5Gw05Xn755dxBRLlSBLjBHHgZH4QP8wHZ8DGYm3Xnw/Sve7GOD0RH&#10;TFpK+gbCdk4fcI06XWiZMftpDhFCjHr8Yt1uEWJMpUivcdPOql2Xo1SLNl15APMmTZq6TXggRnNe&#10;P3gNI8Y0EiLQYsSwm7ryJegY+7p3/TkEg/TmfdqfP75fEyVChBCWyQIjujPDiJp1EwFiGfKDNLGO&#10;7ZAitmHZSBPHQ4jYBunidZAtp98fXQeKLHANDnRdfH3O9xf+GzDfKZbN3OBdL+/4fwwQYHkEpa9w&#10;7O9Jk5GRPYDUg3aMB9SqVau206Yx7qZ/nbjutOOmz5iztWu3nv9F57LHH3c810SjWzF0J4YysD0R&#10;o/5Ra+wPxIM5hpZDmB+ynTb04/bv8x6rXzeUldRpbMnZ12heWx+jMedxoTTI5unKBNQ81+J59eoU&#10;EdbIU206DVadewxXbdsfqlq2aKWz0o4YU9PSw8/ngNdHzTXEiEoa09gbgsQ2vm47vYXZtqvPIWxb&#10;0Ht21t009B2jEikzA4Pag2z8iLn/zcxMDMmZw+tmH0Np8c80A3OH7CwnTQZF1UwWD+Rei6mtatas&#10;pWrVzLCKG+i7pWvB9diEfg9eQr8DMzfL4djHB51Lf356nyE8TeTsq/O6RCrF8o7Z2/O5+L+bBHXg&#10;gVXeJe80rFq16hz4xyH+puLikuKx4yZuRdSDCAC10OC6665TS5Yu0T9anwgZLNMb5WXM/cuEfeMx&#10;tN/coO7cIvRDNx+oToe5OZ/Z7z/OLNvp+DpwTXSt9n53u7Vu9ptj8boQI25gZI/RfTtublQ+FBTU&#10;Uy2at6BIqS1HRYiY0MgbYgRJyB7i/A58XswdUp0nZXQDb/1oIdd+k4R3do2Az4G5f9kBx/B7x7E7&#10;w/4uCdy8nn0eUHtssP5JetJiu+8fKK6Dr0vfGKF1Da7TfHd8LswtTDqNfYPZ4BxB20Pw+Z103vN4&#10;z2uWMS//9YC+pt15bS92+j09du/Y+ftw2F0x+of83SXhn1HlylXeplxYUlZWnUaOgqpRbqWusxwf&#10;U3Fxcc/FhYWPDh028qsaNWpz+RGiRTwTjWy0bk6x82jRhT4A3Kj8o6Y5PpCwGxfbnX1c+I9z8D79&#10;IXrSWmAfn9eAY2mOfUHXYL+uZ79vn43+AvWySWvaMOqyw1ocAeXn1VENGzSiz6o5ZRlbM7zfkSLk&#10;hobbPHQCzmWdz3xuqNRxo8VkNNfRy4hO3WN88HWa8wTsc1/D3o9l810Bs9/ettN9RnYG/36i3CEi&#10;NFye6Xy/5jXMe+Hr9oM0NOc09nYHbLNvNGDS2tjfp50utBzCrIe22+fQ23eNP7133ZzfJmjb7hLJ&#10;sXvNXkWQ5nMwn0XVtx39oJnOgZmZmYfRPL6end6wYePhK1etUYcPGEg3ZU01efJkjhZR6YJuxvhG&#10;LPeG8EFvnNNj7izbuB8O1mnOP3RaBviS7XMwWLbg9AaT1rcNx+nz+Y5ztuO6zXWEpQFIY+bO+0Sj&#10;bmSPdVMW3YylQYOGXKZYr159zhpqcepsdHIymqDo56bLwxajTXoqHWtfi/U5m3FgeN1OY28zy9Zx&#10;5n2Ere8WthR38jsI2m4wr2tD12q+Y/+yu9+BtznbsW5uMC0wgze9SWeO9e+zjzW/haCbOXy7xpzP&#10;XItm5+tB6fXrh9ZDyzunvOva50QkRrPOYjwoITm5L+WWOtSuHWfRIqaSkhVDFi5eqrp07U7Zu1Ru&#10;moNKF3QWgdrpwB+6AT9g50dsz82PBpjt/MMnOFrENgd/Ovdc2Gf22/vsNP5155hyr8/ZZ74oz2tb&#10;+21wPkR0HDU6EaEWZEiUBt2IuTpFmahlNZG2IxP7NQiU22oZJrpzzranpHnfkznWf527SmO/JpaD&#10;1l1wjeXlDMx78O8324KOc9bN65WHdb38XZvt5jzmPVrg+wp9d1psZjt/lwacx1p39+N13PXQjYt1&#10;z2/CWrYx2/3nNb+p0Lm8Zd32PnPdJl1ov7me8raFCB3r326Wyz82NtjXU/W99PT0lVWrVh1WpUqV&#10;bvCQ04Ft3HQq8e9ly1dOmj1n/vaWLVvTD7Ma10ajQfeVV16psjBUQdiPPgB60/YP0fzI8eW52802&#10;rFvwDwXLzrG83ZwX+x3cfXY6/9w5xp3b+802s5/Al8XXyPvofVr7/KDdIbLIHjHyckiMiCwTuU2e&#10;T4rA99rciQRhixGvwftxTebazbFmm719T3Gvwf5OsWwLznfd7j47jV7G2Nhol2aWvccR7usFgO27&#10;817MOUx6B/7eDP79vrQeaB//5px19zewN1ivY84Tmu9MjHY6e58WiHd/SIJGqGZbSILhePeFHx+e&#10;Zt9i3oMhMTHxvm7durVPS0vDYFl4dromybEOWynWU0lJScqqo9f+NGnK1M8bNGjEEQuiRTwXjRH/&#10;9JMu9MXvCnrT9o/EyAwfhrsdcxv/Ocx2pDU3mH2cSWO28TqlM/vtNEHHmn32+u5gHZOMGmonW22D&#10;pjlcNojssyONMEmEretIFM12UOmCJ08SSJT+NB74PVnvmbfv+nXCQRoM+o+5uV5zzWafLTs/Or3Z&#10;H57W91pBn/kuyiUZ8z7N8fzbcNbN92tv82/3z8tbtrfZ+3aSlsVk0tjpTBqCf/+EkZy932wLwk3n&#10;gG1Ij2VIxWwz27V49HadBvtsEYaOM8caQYWzs317i74m+9xJSekfTp48uT1pqBJclJ2d3ZKiyGQs&#10;x3r69+bN16dsOHejmjhpqkLfi6hZve222zgbPW3aNIVnY90f6a4wPxBa9ogRmH02/uNB2L6gG83C&#10;PZ9z83mOdQja5p5zZ+d39rnnNWnRsWwqN8ZG9jolBV2Nmd6GbLQwzLLGPn/ovFpQQZi0vmX3mhxY&#10;MjZOOvuYgHW0x/ReXwiv7OzjQunN+zNpNQHn4GsNnSuUxpy3HMz7DHu/hP27stMGLZvjDGZ/EPZ+&#10;/zJwXteVldlv4f7+zTql43sB65hj3aRx1j3vx95GuMfvAfoYLSFzvB8jKS3Q0DZzXPTwShEkJaW8&#10;PnHixBYkw0PIRVWcDiXiYqq8bvPmlJNPW6/GjJuoGjZqolauXMnRIsaJ7ta1G31x9F/G/CB2hvlC&#10;QXn7ylvfKTu7eXz73PN6t/ON6a6bGzJ0c+tlf3p/dnhXy/bci5GDV37OtXiEZs5hY67LPqe93Vl2&#10;33f5hD6H0LlwTd5r09ca2h+M99z+fcH7zfbw1wy9F73PrDuY79X+bt31PcR/nFm3sdMHQTc4p8Pc&#10;3m6OpbkrPGyzsdLb4vQQdJy9HXP/sr2OuXN+Ow2Lj9bNtRkJgpAY7fWQxKKDV4x0jTcPGjQotXLl&#10;yuvJRWbArPiY1q1bl7L2mOPVsOGjVH5+gbryyqt4PBcMXdCly6H0Ie6mGOlN85cAgvZ7MDdO0D4b&#10;+8bBPPyG86cPRUAG2obyO95n37z6eHubl3AxYrs5L/brdaTzn9uL3o70Op0+HwmYyxVDx9noY3U6&#10;jb1d78N71dtMOn2doWORJpS19x5vtoWuvfw0PtD2kt+Pfu/+NGbdXEPgOQhzfvMe9bWErgfLofdP&#10;lPPb8qYzy/65g/mdutuw31zr7mz377P249x2mrDX2k3MeYLuJ7PNhl+HXs+s+9Niv30tZru97qQx&#10;MjTrRmJeYXoFatLsKZUrV70eDjrwwAOvoFkWlmlC8x3OWsd0KilZl1K6YrU68shBqnatTJLijZyN&#10;RjOdNm3ahj7k8rA/ZJugtGE/KCwDsw/Yy/YPE3N9k4ffQJrQfnNeZ5+RD4sIlR2hbK/eh21Y1l1/&#10;hdI5VMOz0Ujn4NmHudmPdSsd77PwbKe5Od7e7szt63ffB6OPsbd5Py+D/tz85woHn6N+XZPGTh92&#10;nHvN5loNQd+HOT58n9mvzxP8fZo0Gv0eQ9v1+9PvEetm2WzX6UPpQnM7vd6Oc5prMOfQ281rB11f&#10;6HwafYx9Xv82s92fxt5v7eN7qbz9FpBY0L1nr/v32WC7I0Jgokk/7uvwerDs9gSKFG9o0qRJpSpV&#10;qqwhFaGHHa6AqVu3bm0sx3RC5Uvh0mU7+vbrzxUB1157LVNcXMyPdAV+kDbmA/fjpjFfPgj90PSP&#10;0f6R0ZwlZaAbxpIKnhBxcWpzGZJSaJ8Wm97uQMvoBNZzDK/7t5nt1rJ7DrPdHGew0hqs1905zvHm&#10;/EHH2e/NfQ1nPSytTcBx7roz9xN4Ht82ToN/ApCZBe/HgGB6v7lO/d1hu7WP0wJ72aSxt5WDcz2B&#10;v4uEREK/Vvh+6zqcfeHHG0LpgvGei5fpc9BgWe/X//w0gcc7aUPpzD4SLa+buVm2oHvInRt4ndIy&#10;vn2+bd77kuCIE5D0QJXQuEO2NG1CWWN7eVfY6RJeatSo0VEFBQWHkoowUNa/srOzc5xuyGI7LViw&#10;IHnh4iW/dOvekz6gBG6ig0H0J0+eossoXMGVh/OBmmV3rr8gI8Nw2WmJ2fv0jeF03Eo3UbJDSpLu&#10;0QakJOraW2wLnPuX/WBfwH5+Lec1GOv1+XUdzH6cA53K4joZbHeP0fv85zDL9nvzYJ0/fJ//nM77&#10;wGvZ6SzMPr52Tk/bsRyIc74gUHNOaVDhhGtwvyML/+fpYp/f3eZgpzPbnbl5v2ZZH+O7TvMZWHBa&#10;cy4XfQ36s/Xvs0ggnM9Jb3Ou3VwTPldnHjofLWO7+1no/fg9uN8z0jlzPr+znX83dIw5H5/TSefi&#10;pPXD57D2m/OY78MAEbv3HO4/BvcbCRIirarvP30fGnGae9KWqHO/m8AHkOTsiJJl5z7hFIQRqE6L&#10;1ycx3jV58uRcR0f/V69evdy4qJmeOXNm3vwFhV917tyVu9RC4248Bjh+/ESFoULxYbgFtuVC/13C&#10;1oNI8pCYnKZq1W2iGvUYqpodNt5hgmoO+jvQcovDfQwI2LYTmgds8+N5Ted13W1m2cZJh+u18ey3&#10;1y086XYX5/X821v41m3cfXiPWMfxWKY5Y73/XWJen5bNuQPTAXw//u9od7+zPflu9/Q9BLEnr+d8&#10;hmGvi3V8zgbrczLLnmOxbPY5c3Mu3gbMsklnlh08r+3bZ4N7qmkY40L0s5aJuu37qJTqmSzK4HuY&#10;cEQYEqLG3P/hQtTlkrYUAdzSrFmzl6ZPn97K0dG/GzZsiGiRh1mN6TR16oxh8xcu/uWQToeqOnXq&#10;qosvvphHARw3bjy/SS3GROtNRQCdJy2jjmrQdZBqfsQU1WrwLNVlxrFq4Ak3qKGn3yUIQow5bMVF&#10;qu3IRarFwGmq2YBJKqNBG5WQlBZ8P+81jizJLy1atHx/zpw5nR0dYYIUYz/MwZw5889YsLBQQYzo&#10;COGiiy5SF1xwgRo+fARJUYfR+r/A3gOxZjftpFoPnasOmbxKDVh7lRpy2p2BX4wgCPHBkFPvUN3n&#10;narajlikGvUcrlJq5gTe33sHyZG80rJV64/mzp17KHracZR0IBF7MS5Zsuz5+STGTpSV7tmzF4vx&#10;rLPOUn379o1cjBBikw6qzbB5qlfhhsAPXxCE+OeIY65WnaasVk0p214tMSX4ft8LWrVu88WCBQt6&#10;orNsR0nxIcbSFav+pKy06tSlK/fSfeGFF6p169aptm3bkRR1oezeZKWTk9PUuRvPUzfe/bC69+WP&#10;1Ij1dwd+4ILwv8qw9Xepmec/xPfGvIsf4eW5Fz7CBKUfdebdTNA+gOMeev1zZt0tLwSmiZQjj7te&#10;dZywXBUccnjgfb97hMoeW7Zs9fWSJUt6Z4XGfImtGNPT+fGbSqvXHqvmLSAxUsQ4ffoMzkYfe+yx&#10;qn79Bo4Yk/dYjF2PGKmWrDtP3fT0O+qxt75UX/z4uzr51hcDP2g/hZc9pk68OfhLnXdR8A9GEPZH&#10;xp99n7r/1c/UyDPvUZvue02dc8+r6pE3v1DFVzwRlnbkGfeoBRc/qsafc1/YPvCfZ95XD73xufrv&#10;f//LvPnZD+q6p95Tpdc8FZg+ElAMdtiKi1XrIbNVcvXMQAfsnHAxZmTUwRCqmGIrRrQXolnlo485&#10;ziPGzZs38+iA6KE6JMYk602VD9qpFReXqBUX3aFOu+Mltfq6p9XGe19Tr9OXdPlj7wR+yIbFJMTn&#10;P/xWvff1z+qT735TJVc96e6bfeHD9MN5XV3/9PueYwRhf2byxgfUR9/+qobR8tkkxc33v06//V/V&#10;ymufDku75LLH1SraPvHc+8P2gd/KtqmybTuUmbbt+Ev9+PsWdcGDbwSmB2POukedeps3YEGk+dyH&#10;36iLH35Ljdtwr2cfOI+u8QW6T6976n014czbVfe5p6hqSemBPggiVDsNMVJWupUWY05OTjNtphiL&#10;MTMzM49mlddAjPMXq86UlcY40ps2bVKlpaUKPVUbMVarmuy+sfLAIE5Lly5T33zzDUWHL6gTbn5e&#10;FV/5hDrjzpfVq59+v0sxXvHY2/yfDtPfNH/vq5/UBPqPOoKyGyfe9Lx64LXP1MP03zToWEHYHzFi&#10;xPLpd7yszqUg4mMS45l0z9jpFl7ymDruxufU0dc/U64Ycc/4p63b/1KXPfp2WNpRFKHe+OwH6q0v&#10;fuR702zH+RGU3P7CR+rlj7+jnNvznuMufvhN9d2vZRyJQo7n3vuqGk73Z48Fp6lWrdsHesGPt9lO&#10;AkeMCxcu7J2fn2+a7GCK3fgvdCF1iCprjj1OzZ2/iMU4d+5cfhRw2bJlTr+AqHxBI+xdi3HYrCL1&#10;7bff8Rfy9c9/qq9+/kN9/sPv6ptf/lR/0n+yXYnx2qfeVe+QDM3099//VW/TFzfyjLvV6be/xFIU&#10;MQr/JMoT4yRLfrMveFgde8NzXLwULTFOoOz4Rsq6r7j2KfXp97+5259692uOMnFdtzz/IYsT2/Ha&#10;Cy99TF1J9zCy7BPp+PMfeEO9+NG3auqmB9TZd7+qbrrrfpV98K7liIpcmwAxoqNaRI2xmfLy8jJp&#10;VmntccdTxKjFOGvWLHXOOedQdngZ9w+4u2I8ZPRitfbqR5yvI3jalRivefJd9ehbX9IP5RfnCC3H&#10;1+g/2nrKlosYhX8aENAPv5Wplz76jv75v6zOuec1/v2///XPnL0+ibK1yGKfQDmmaIoRlT5jKZuM&#10;17DF+DFFi4gUsXwRRYd/bNnOab+nKBFSxGtDqjjuvPteV/95+n0u+/zp963q5Y++UQ8+9qRq165D&#10;oCMM9lMzoFWr1qbypZM2U+zLGFvQLHHtcSeo+U4Z48yZM7lz2qVLi7i80M1K70SMjboPUUed8B8O&#10;u3c27Y4YIb4n3v5SffnT785RSu346y/1Mf1XfZy2ixiFfxKQzvTND6pp5z2oRp91jxpDskIENoO2&#10;Lbn8cfXhN7+oy0lskGI0xWhjixGVpM+8/zUvX/Dgm1xmiazyjPMf4ooibMc6stOIJlc4FTsoAkMO&#10;8aHXP1VX33AzF6sFuQJwpIi5s27EmJmZ2U+bKcZipNC1NRpVshiddowzSIwbNmywxIhnLPXc/wZB&#10;zTpNVe8l53AtVbTEeP9rn6nND7zOHzwmfOg7/vpbvfPlTyJG4X+CUWfczVLcsn0HR2oVJ8Y/AsVo&#10;9hsg7+uefE/d+fLHJMx71V9//6023PUKi/25979Us+YtDvQFsMUITFY6Jyenv6OmmFe+NCaqofLF&#10;iHH6DCPGpSTGVJZieWKsmpCqWh41g6R4B39Y0RLjfa9+xmUqcy96WP22ZRsfCzlup8jxWedLE4R/&#10;Mm9+/iP/5lGzXJFiRBb+c2cdlaE//7GFo1qzf8W1T3NbSyyfctuL6pc/tqrFlz7GYkRtNba/8NG3&#10;6qNvflJptfPCnAGQjTZyRFY6bsW46ui1auGiJSTGQ0mMM/iplyVLIEbd000CCTJIjJmNO7gfGIiG&#10;GNEO695XPlVr//Msb5t9wUP8heNHwpEjfQH+4wThn8Sjb33h3DG6yU1FihG1zb/+uY0j1jtf+lhd&#10;+bg+dhNJr/Tqp7g4C+WOiCLPu/8N9ZJT+YIo87VPf+DmPyijvPSRt1TfkvPDnAHcXnoc2rRp+8Oi&#10;RYsOs8QY28oXW4yLC4vUIZ27qKnTp7tiRBdTIFCMVZPVmDO8H/AJNz3nfB3B066+IPyHwhfjD92X&#10;XfmkKtu6nT/8KRsf8OwThH8K+N0jOIDMzFQRYnzvq58969/+8idnoVFmiLaT2PYbyfJqujZc42c/&#10;/M77UWl06u26DeQIEum3v+rjIFoIcijlJNuPmO/1BmEeM3bF2LqNacdoxBjbyRXjGkeMnbqoKdOm&#10;qTPPPDMkxmRHjAleMdYsaOn5MMHKa57mRqa/03+UcLZF9IgS2l0FbReEfwrIJX354+/qV7qHDJDP&#10;RQ++qY654TkGlR2oFQ46HvceojmbXTXw3td0mbZWJafX9rjDlSJqpmnerl27nyZMmDApOzvvCEdN&#10;sZ2MGFcevUYtWuIX4xKWYnJKGs/tiLEaiXLwybeGfQhoiL340sfV6uueCQMNvf3pBUEIAeHNufBh&#10;DyhKGnf2vWo0BQYAbXqDjgW4z46+/lkPK699hmu9g9JXBOidp0GXgeSN0CPFthjRUW3nzp1V9x49&#10;VV5e3emOmmJbxpiVldWQwteqK1drMXY8pLOaOm06i7GwkMSInopJjGjPiJ6GzRtDR5ZBH4IgCIKf&#10;jhOXq8TUmj4xajlCjJ06xZkYzZMvK1dTVprE2KFjZzdiDIkxncWILtPxpqpSlrrnwjMCPwBBEAQ/&#10;g0+5TdXIb2KJUffYZYuxR49e8SrGYtW+Qyc1eaoRYyGLEQPJ2xFjzYJmqv/KS9RQdCEmCIKwGxzc&#10;Z4wjRj2ejD9i7Nmzd/yJ8ei1xzhiPITEOFWdccYZavFiS4wpqdx0B2+s+ZFT1fAN96tRGx8RBEHY&#10;LQaeeEOAGGnZRIw94zBiPHrtsarQFeMUV4yIFFNSquuIMSmFK106TVmlxl/6nCAIwh6h+22EGPXI&#10;oEaMnUmMvXrFYcS45tjjOWJs176jmjxlilq/fj1npW0xYrzpGnmN1WErLwx804IgCDujaf/xWowJ&#10;thiTOGLs1Tses9LHHMeVL23bdvCIUWelQ2Ks0663GnXeI4FvWhAEYWccedw1jhhTnOw0yhhDYszN&#10;zZ/tqOnfDrGZjBhXcxkjxNjeEeMZAWJMU/W6HBH4hgVBEHbFiHPuVxgJICRGLCerzp27cFaaxDjH&#10;URM6qY29GFc5DbzbtG3HZYzrzwgSY3XVqMeQwDcsCIKwK0ac+4BKJI9oMersNIuxU5gY46W5jhZj&#10;6zbt1KQpk62IMY3FiJ6806pnqo4TlwW+YUEQhF2BYric5p21GB05umLkrHSdRY6a4kOMK1YdzZUv&#10;thgXL17sEWPN7AI1+LRbA9+wIAjCrhh70VPqkIklITEmWBFj7z5xKsbCItWqdVs1aTLEuN4nxnRV&#10;K6+hGnfxM4FvWBAEYVeMu+RZ1bvwTEuMydytYRcSY0/OSufGmRhXB4sRFS5ajNVV7bxGgW9WEARh&#10;d+mzdAPLkPt5xTyRxNg5bsW4Ri2CGFu1YTGefrolxtQaJMYaqna+iFEQhMiAGPF4MYuxGsSYqrp0&#10;OZSffLHEiFrp2A+fyt2OkRhbumI8XS1ctJgvHlIEGRIxCoIQISzGpNRwMfbwiBE9eIPYTEaMq9cc&#10;w2Js0bKVmmjEuHARh7pGjJKVFgQhUiBGNP9D1Ai/JJEYDyUx6lrpOMtK41nphYVLHTFOUqeeZovR&#10;lDE2DHyjgiAIu0ufog3kE90pjS3G3n36khjdWunYTq4YjzlOi7GFFuNpjhh1VlrEKAhCdIAYETF6&#10;xHhoVxIjmut4stKIGmMzGTGiE4mFiyHGlo4YT1MLFyxkMaam1lCpKGOUyhdBECLEiBG9ddkRY99+&#10;h0GMKxw1YapExKYCxogRA+5j+NTmzVuoCZMmUlbaK0bUTIsYBUGIFJOVNhUwRox9+vSLn6x0RkZG&#10;Ps0qH3vCiWoBibFZMxLjRBLjqafqrDSFuxwx7isxXvIsNxoHYy9+WnPhU8yYC58UBGEfYe4zDxfp&#10;e9Dck2iQjXs08N7dSzhiJCm6lS+0jKx0P4oY69SJnzLGDJpVOub4E9T8hYWqadPmamJFiNH5wFmI&#10;9GWMoS9lzAVPqNHnP65GnfeoGrXpYTVy40Nq5LkPCoKwL6D7C/cZnl82jN78GN+DLE5LktGUoytG&#10;kKDn8ShGNys9f8Fi1aRJU52VtsWYEuUyRgjxEidKpA9/NAlxFH0hLMJzHlATNz+oJm16QE3edJ+a&#10;dO7datI5dwmCEG3o3sI9NuW8+9XkzferSZsfUGM2PqBGkDRZkixIHUVGU46hMkYnK23EeFh/EmOB&#10;K8b69etXpllsuh5zxXjs8WoeibFxYxKjHTGijDHKYmQhOllmRIkjKUIcu+lBNeOCB9T8ix5Qb3/6&#10;vfr2h9/Vti07lNrxX0EQ9jG//rZFffzVz+rcu19Scy58QE09n4IUClRYjhcgenwqanI0YkTUiMAr&#10;2amV7tfPK8aCgoIUmsWmLaMRI5rraDE2ITFO2HdipA/WZJ1HX0DZZgrlJ21+SK2/40WS4R+BX5og&#10;CBXLM+98peZc9Igaex5ltzc/yrm6aEWOfU3ESEIELMYuJmIMZaXjQoyr16xV8+Yv8okRtdKp0ROj&#10;k4VmKdJ/IvxHmnfJo+r6J98J/HIEQYgdn37zqzrxpufVOMrNIWttyh1xD0ciR4gxBeWLRozISpMY&#10;+/Tp6xEjeSmVZrEV48qj16q58xaqRo0PtrLSJEa68KiKkf7jcJnieQ+ruSTFF9//OvBLEQQh9nz3&#10;05+cmxtx7v1upUykUSOLEc11bDFSVvowX8RYu3ZBLbjJWa3YKUyMjRpzxHgKiXEB2jFCjNGolXak&#10;iP84o85/TE276FH1yOtfqL+2/hX4hQiCEB/89EuZWnbNU2rkpoe9Weqg+3w30GJM02JMSGExdnUr&#10;X0JirFkzPyMOxLiGxdjQiPGUU7QYkZWOVIxOFnocly1StLjpIXX6nS+r337bGvhFCIIQX7z/+U9q&#10;5Dn3c3kjKk3HXfz0XkeNLEZUvjhiRK10164UMfb3VL78q3bt2nUyMzOrOesVO7liXL1GzZm3IEyM&#10;aIAZFTFyLfST3E5qygUPU7T4eeAXIAhCfHLCzc9zvQBakqCWOhIxmlppI0ZkpQ8//HA7Yvw3ibFu&#10;zMSYm5tbzxXjXBJjQ0eMJ58cJsbMvRGjEy3igxyDWmj6YFdf/7TaIVloQdiveOezH9X4TQ9QcPOo&#10;Lmvcy0oYk5VmMbpljIeq/l4xHgAxEgnOasVOJMXGsLItxvETJqiTHTG6T76kRCBGlC1yTfRjPK7s&#10;7c99GPjBC4IQv3z3459qzQ3P6hpqihr3thLGLWO0xIiOavv394oxK6tuw+rVqyc5qxU7kRRZjKuO&#10;XqvF2IDk54hx/oIFFDE6ZYzRECNlo4dvuFf9/OuWwA9eEIT4ZTvl8q598j01cpPOTkdDjNzAm7LV&#10;WowDPFnpzMz8xrEX4xoS47wFqoEtxvmWGIm9KmN0xIjQe/TmR9TIDfcEfuiCIMQ/d7zwsRq1kbLT&#10;FzzOlamRiBGRIh4gwbhSaMfoixj/VbNmzXoxy0qbMsbVa4/liJHFOD4kxkhrpdE7Bype8FgRaqNn&#10;XvBA4AcuCEL8c/8rn6rxmx7kNo0QI5czBtz3O8MVo1MrnUJiRHOdw0iMeXl5yxw1IWjLQ9DmrFbs&#10;ZGqlV605JiRGihjXrdNiRO8XkYoRz0Uj9EbFyzH/eTrwAxcEIf7Bo4IzLtS98PDz0xGKEe2kWYxd&#10;KWI8fIDKzc9f6ajpgBo18jLhJme1Yqfs7OwGOTk5VUtXrnbFiCdf1q1bp8VIF27EuDdljEaMCL1H&#10;bnxQnXnHi4EfuCAI8c/LH3yj5l7ymG7PGIEYU52sNFe+JOt2jIcPOELl5tZ1xZienpMNNzmrFTtR&#10;6FoAKy9btvxPLcaGXjHSxUdTjGff9VLgBy4IQvzzyoffqnmXRi5GRIlGjEkkxm5du6kBRxzpEWNc&#10;PPmytKjoY135osV40kkkRlr3iLGOiFEQKoLtO7arV7a9pWZuXa16bJngcsSWGeqyrTepn7b/rP67&#10;4+/AY/clURUjCZGb7CSlqW7dujkRYygrHRfPSi9eWvTSbDdinCBiFIQY8OX2b9S8LceodluGqcZl&#10;h6uEslbqX2WNXf6vrInKLuumWpcNVu23DFfPbHs58Dz7imiLEQ+QJJMYu3frHp9iXLS06AWvGE8K&#10;z0rHkRjff/t99fD9j6nPP/5c/Xf7vv3P+f3X36kP3nmf+fNX6TNS2DdcsPV61bDsMJVY1tojw51R&#10;p6yXGlu2VH2y/YvAc0abaIiRB8NyxIh2jFju3r27OuLIgSo3P5SVjpeI8QXOSjck+U0Y74hxvk+M&#10;jQPf6M6Ithj/3vaXWl26Vo0dOUmNHDpOjRs1WV1xyVVqx5btgemjwZWXXsOvByaOnabmz16ifvjm&#10;h8C0grCn/LVjh+pVNkmllXUIlN+uqFLWnIX68vY3A88fTaIpxkTORutaaYjxyIFHqZycvBMcNR2Q&#10;lpaVG7PKFzdiXLT0kTnzFnKt9Pjx49SJJ56k5s1zxOj0xxgPlS8XnneJOuKwIWrt6hPUN198o844&#10;dYMadMQIteX3ssD00eCCTRerKRNmqmeeeFadv/FiNaDfYHXisSerbX9K70BCZPy14y81ccsydSBl&#10;kW3ZIRL8YvvX6rvtP4Tx1bZv1JQtyylbfbDnmLSy9urv7fu2D4LoZaX1o4BcAYOsNEeMR6p8K2KM&#10;i3aM8+cvusaIcRyL8cS4E+PvP//OQjq87yCS0jbOQt931wNq/OgpNL9PffTeR2rwkSMpi/0opx85&#10;bLw64ZiT1W8//aqKFi9XG9afqyaNm+amQfRZ9tuf6rxzzudt4OP3Pw57XYhx+uQ56o1X3uDI9Kbr&#10;b1VDjxqt7r3zft7/xSdfqCEDR/Hx1199o9petp2k/TVvw+sNHzyWxL2Fj5k3a7GaMGYqp/3gnQ9U&#10;afEqXr7rNv1E0O8//6bOOv0c93qeeuxp9fP3P6mjVxyr1q46Xm39Y4u6+PzL1J233s3pF88rUiuW&#10;HU3bt6rzzr2QX2PYoDHqsouu5M/nnjvuVWNGTFLXXnk9X8/IoeNF6HFC2fYytWrrmR4p5pX1ULdt&#10;fVD9SfvKq1zB97p1+1b1x/Y/VLeycR45JlA2/FuSZ9Bx0SCaYoRbIEY03TFipIjxREdNsRUjvTA/&#10;Erhg4cKr0R+jFiMJ5YQTSIzztBgpG50WB1lplCdCcDOmzAvc/+G7H7I0H7z3YV4fdOQIlgnEuHDu&#10;Ut6HyA8RJiTx8/c/q9tvvkMd2X+oKlm6So2irDlk5D+vK8ZXdVbl2y+/43P955obWVRYxvkmjJnG&#10;y++88a76+vOvedkAMWI+9KhRlP2f4m4fNWwCiXMML0PUED2Wj1uzjiPTGVPmsngh+BFDxqkfv/1R&#10;TZs0m9/PN59/w2lx7dde+R9OD0nOm7VIHTVgOMn/ERLoXZxm2KDR/A8EaWZODf78hIrltm0PeaTW&#10;pGwA10YHpS2PvynivGLbLVwpY86DSpmyHfsmBxUtMXI7RsgxMVWlpaWrHt17qAFHHEFizDnJUVNs&#10;xZiVldUI+fgFCxZejYixYUMdMZ5wwolWGWNNEmPNmIvxkw8+UYvnF6klC0vUX1t3qLtvu5fFASCG&#10;XYlx/uxC3n7DtTdxup+++0m99tLr6tWXXlO//viLWn/KWSwUnMd+Xb8Yf/ruRz4eYjyGsvRYfunZ&#10;l9Qfv/zOkV3hgmJXjLfeeBv/h4cYIaWrLruGz4HIbvb0Bbx8/saLSM5DWIxffPK5euWFV9UvP/ys&#10;nnvyORLneI5uTzruVD4fzovzoDjhvbfe522nnHg6yxPRJa7hvbfe4+333XU/ixHv6ZYbbudoF/9Y&#10;sM+8NyE2bNm+xSOzBmX9AtPtLsdv3agqlTVzz7dkyzr11z7IVkdHjGerlJR0fupF995laqUHeGql&#10;42IwrPnzF1xlxDh23FgrK53mijGjbmzFiJu/qLCUIx6I8ZYbbmPBQBTnnXPBLsW4eH4xb7fF+MkH&#10;H3MUieznoCOGs0TeecM7ONfOIkZIGss4HiDinDx+hivG22++k4/ZmRgvPv9SNfDwoSzQd998lwS+&#10;mLPfI4aMZTE+dN/D9Fo38bW9/PwrauGcJap4cSm/T0S7r7/8BgtxzcrjOKrEcXhtW4x33qqz6sWF&#10;K3gfloXYgHLALlvGuBLLLuvKZYdBafeEgVtmu+esV9ZHPbntxai3dYxaVprE6KmV7tbNKWOMEzGa&#10;rPTseQvON2IcM3ask5X2iTE/tmKE4I4/Zh3f2Gg2A5E8cM9DXG5mixHbsO8oEt2uxAg5IeJ845U3&#10;1dlnbCxXjMi+vvby62p72TYut0PWGfPlRav4XFdccg1Fh7eT+K7l8sK9ESPK/lC5NH70VPX+2x+o&#10;t1572xUj0iErPHv6QnXqSevVuWedxxEwrvfPX/9UV19+Hb8eKqRQToplEWN88ua2912BJZe1VXdt&#10;eyQw3e6AqPCH7T+5AswiyZpzb9p6tdqxPbqtNaKXlSYxOmWMKU47Rn9WOs7E2FiNG4es9Alq7tx5&#10;dOFajCAemuugac7Aw4epSy64nLPWl198FUdpV1xyNYsR8rnuqv+oD97RktyVGCePm65WLV/L6VeW&#10;rOVzo5LFfk2IEeWHd9xyp3rkgcf4NVAJhMqgW2+8g9dPPekM9emHn3IFz1effblXYoTgVpas4ew4&#10;rmHzuedzk6QH7nmQ00GMkNz1V9+gLtp8KWenEaViH8SI6PHt19/haxQxxi94gsXIa97WY9XWHXtf&#10;GfbittfVuLIibhgOOb64/Q333Ggc/vX2bwOP21uiFzHqRwLRkQTm3ZysdHyLkcsYIca5buULxJgR&#10;B2JEre3xa9epqRNnsTQgLNT0fv35VyyjwgXL1OjhEznrO3PqXHXW6efyMccefSIfh3Pcffu9fPwv&#10;P/yibrr+Zs76oj2kjh7ncbMc+zUhWqQHOC/kYqJKRKYot8M5UJGC6BOVHt999R2nN9l6VNIg6kRU&#10;ifW5Mxep1aXH8DKy5LhWFA88+uDjahLJGm0mF1CWGekeuEefo7iwlMtYUaSA7POShctI0KfwPtSQ&#10;4/z4TGZNm8ev/dhDj/O1zJw6n8spkW7d8afxPiwLFQ+iuzZlQ1hcSWVt1Iatlwem2x3e3faRqlvW&#10;i881e8vR6uftv7IcG5Qd5srx5W3RbdsYTTGaAbHiUoxZWVkNUfkyb8GC8+fN18OnjqWI8fjjj49L&#10;MRpQaXL15dfyzf/HL6GnUSBHlD2iZhiVE4gqUemAiNBUqnz31fcsFjSrQdb4uaee5+jqu6++5e2f&#10;feQdqAvSxXaALK69z/DCMy+w4PAaqERBthjpf/xWlx1Belj/9kv9H/zNV9/m68MyrhlZeSzjOIj5&#10;jlvu4uvGMXh97Pv0w8/4fWH5721/87VAwFiHoN989U11zRXXce09Is7vv/6BG6Lj3OY60KQJ58Sy&#10;UPGct/UalVrWjqWF2uPfd+zdk1Qfbv9UHVI2yhVgRlkX9QJFjxDjldtuc7dP2VIaePzeEjUxkhQx&#10;6D46qsUcWWmnuU58iNH0rjNv3uKL5kKMjQ92xThnjhGjzkrHuvJFEPZ3iree7ErriC17F7l/Rdlj&#10;PAZ4UFlTPk8KiXbNlg3q1+2/8f5nt72iqpa14H3VyzqGHR8J+0aMuozxyIED0VFtfGWl5y9YfP0c&#10;jhi1GI877rhwMca48kUQ9neKtq5zxXjWllA2+hfKBtvpyuO37b+rlVvWc0NunONAkuOkshL16fYv&#10;3TRvb/9ANSs70n0d+/hIiXYZI49CmkIRo9PAOzc39xRHTXEixkWLbucyRhbjWJ8YdVY6HipfBGF/&#10;Zdv2rdxzjhHWa9t1OfV72z5W67Zu9sitPDZuvYqjQHOOflumqNe2eVtR4MmXMVuWuGl+3x69jk+i&#10;LUY9tAHE2IPFmJmTs95RE3KzaTSrpNcqeMrJyamPMkZXjA1RxggxhpcxZkrEKAh7zbfbv1cjtyxy&#10;hYUoEb3izN6yhhtnL956ovpmuy4zDuKGbfeoWmWd3OO7lo1Vz297LSzdFhLwyq1nuOne2v5eWJq9&#10;JaqVLxAj2jEiK01iRCcSWVk5ZzpqQv1HdZrFRoxmMKx5CwtvRBljsBid5joiRkHYaz4lCR6+ZYYr&#10;LDzOd8e2h1VuWQ9eTyxro07eer76efsvYcfeu+1xlV/W0z0W/TE+tDV4/KS/d/ytTtl6gZv2iW3R&#10;G04kemLUtdE8fCrN8UjgwKOOUhkZ2Zc4aoqT5jpz55++qzJGyUoLwt6DNoVDt8x3hfXHjj/VO9s+&#10;VCPLFnNZIbahV53zt16r/tz+p3scaps7l41W/3aOgyAv23ozdyRhn9+wfft2tXbr2e7rvLrt7cB0&#10;e0M0K184K01ihGMgRkSMcSfG6TNnzuRaaUeMxx57rJozW8QoCNECz0fPoWyzERYqSbAd4uu5ZaK7&#10;HT13X7NVt3f9ZNsXanjZQspqN+d9KWVt+bnoH7f/7Dm3DdpKTtqy3D2fqa2OBvtCjHgkEGI8atCg&#10;+BPj1Bkzhs2bv0g1btwkJEZfxJglYhSEiLBrpS/eeoO7/YltL1D2WDf8Bi3KjlJ3bn1Yzdyy2jO8&#10;wdIt67ifRvucft7b/rFqVzbMPSYozd4SfTGSX1JIjD16qkGDBsefGCdOndpt/oJC1fjgpq4YZ7sR&#10;Iypf4qMHb0HYnymy2jEO37LQs++WrQ+o+mX93P0oR8TTMWZ9+paV6rPdqLl+bttr7nF4Fjsozd4S&#10;DTGaHrzhFiPGnj17qsGDh6jatbOudtQU28oXI8axk2c0n7+wUB0sYhSEfQaa5VRxGl933DJCbdmx&#10;xd2HrPbZW6/kp1iMDA1HbZmjPtj2iedc5XHztvvc4waUzQhMs7dETYwkQxYj/EKS7EkR4+DBQ1Wt&#10;Wpn/cdQU2+Y6RoxTp07NX7BoiWrSpJklxjkeMWbJky+CEBEfbf/MbXyN9oioRLH3o3xw5db1ngGx&#10;kC1+dNtzuz1sQSfrUcGHtz0TmGZviWbEyB3VOk++QIxDhgxV5CJXjDHNSptHAgsLC9MXLl7KYkTv&#10;OhDjrFmzdajriDFbxCgIEXPolrEsLdQyL9l6otqxY4dnP2qvp21ZwWkw1MF1W+/kaNJOUx4Qr+kA&#10;FxU2eHwwKN3esq/E2KtnLzV06DBPxEiSrEGzynqtgicnH39gSUlJyiISY9OmzcsX4/9IVhoDa6EH&#10;nqDxXyqaN17WndAG7bNBZxLotxE9BmH92y++Vc8+8ZzLu296G/l+9N7H3OM3eh4y29DRBd6z//XQ&#10;KcZD9z7MnW3Y29HJxcfvh2fv0CnG/Xc/xL2Q+/c999QLYdtwDQ/f9wj3JWlvx3k+ofP/d5u3s9VP&#10;P/xE3XPHfeqHb753t6HzDvRMhDF8zDZ0xvH80y/y+EBYx/Wi05F333iH35NJV9E8QlGciehqU7b5&#10;oW1PhaVBBQs6nr1o63/26MkVVNqYc5+49Tx+2iYo3d4StcoXtGMkt/Cz0shKQ4zDhnvESAFbKs1i&#10;EzE6L85iRMToEeNsEqOVlY4HMV575XXqy093XQAdCegX8apLr1Fvvx699l97y+svv67K6HqC9hnQ&#10;GxA6r8VNj34nf/3xVx6qAT0KAQzehR6HTPonH32KuyvDgFqXX3wlv1+kR7dsl110OfdfaZ//nDM3&#10;cm9GN//nVu73EtvQaxE6yn36MW9WDX1Som/KF599ibtjg4zMPgzyNWX8TE969AqEzn6fovOgS7Sv&#10;PtM9CYEbrr2R+8KEsM22xx9+kt8rhn84bs1JdB2fqicfeZLOsZr7ocRAYehtCUNO3HLDrXTNt/H7&#10;RC9K6I/z0QcfU5deeAV3AmzOWdFs375NFZT1cQXWrmxoYPMbyHFPpDhry9HuOWuUdVL3bXs8jnvw&#10;Np1I6I5qIcZhw0eoWvGSlfaIsZDE2EyL8ZhjjlEzps90xIjmOrGvfPnwnQ/UgjmFasPp5/INhR93&#10;4cJl3N0/1j969yOOPDas3+iO+/zZR5+pTWdv5m64HnH6JMRNjh6w33rtLfXWq29x9IAbaD6dG4Lw&#10;ixEj8CEiufWm29X6Uzeov7f+pX76/ifu5mvzuRfya6M7sXPP2szbsI7+F9FJLcaiQYe22KY7st3E&#10;XX9h/dEHH1XPPfk8Xd/53Gkutr3/9vs8JCzSYv2cM8/jbsSef/oFioaCBzh69cXX1IXnXcyd4UKA&#10;N153M78nSAmgf0ZEgRg2Ad2P4fwYVAvbIEhEXujC7OwzN/H7x7F4bfT7iI5vN244n98DRjVER7zY&#10;V7S4lCM8/7C1uH70po7u05DWRJk4P7aj01w7PSJcCBmf1+knn8nvG9vRNdqKZWu4Q2JbjGeedg53&#10;1wbRPXjvQxyZYkgHXCsiVPSdib4y0Qu6ec/oxBf70M8lrhddzN1xy92e81Y0n2//ypUYRgnsWzYl&#10;MN3uctbWy7gG2pwTksQohEFpIyGaYuTKF4oatRh7UlaaIsZ4FOOiwiLVrFkLFuPatceomTO9Yox1&#10;O0bc5BiwCsKCvHBDQIDopRs/+NtuuoNEsomjCQxI9dtPv/Foe08//ow65cT1PKAUbiochxsG0RVE&#10;giwYevWGLCaOnR4mRtxgGLAK2TdEZYiUPqVIpZSilNtIlhBFafFqzlbidSA53HgXX3AZ97aNXrsh&#10;LfTMDVGvoevF0AxLFy7noQzQyzaiH0gJHeoiO1uydCXfuKZncAyHilEN/Z8JeOWFV2j/FbwMoeB9&#10;mn1ffvqFWkyfBZbvvv0eFjwiKojlsYeeoOjpcr4WDOuA9zBmxETu8xGvjUgL0kT2FO8Rx5552tks&#10;SUR56FEcoxLaUd6OLTvc7OyieUv4e4Fo0eM4+oX0i/Hl519m+WEZESXeK67txutvoe9yM/fQbgsM&#10;14rzIfuN4WLxPaLzXlwfZIzP+6XnXnaLFBCJYiAw7MPni22QJ9LgGHPeWHDu1qssOTZVvcom8mOC&#10;QWnLAxHh7dsecvt4BMhOf7mLto57S1Sz0ihjRFEdZ6V7UsS4n4hx1qxZThmjFmM8ZKURhUAcuDkQ&#10;SUGG0yfPdiKBB7gna+ybMmEWiw6iwY31FkkO8nmTIkREeUhzw7U3UzbzFroRt/N4Loi0MFRAkBgh&#10;TmRrcS70EI6yryvopkWkiMgJg2LhJsVrIMpCT92nrTuTJWk6wzVCLiGpfP/1d2rNCr0Oac6YMoej&#10;GvRG/iFFvng/uHGNGHGO8m5kW4yIgnENZh/GrTZlcfjHgveNZUR/GHQLnevi3Oh5HJ8lOsVdNE+L&#10;Bunt10R0jogTnyt6FocAkbWFjEwaA76Hc87YxMdDQvis8Z4gRnQIjH8Ip598FkX4D7P0cQy+W7xX&#10;jMJ47JoT1ROPPOWKEWmvpO8ExyLts08+S5/vGfx+IEZsw/uA9JCNxzqKFC7YdBFH2+Z94LeDogFE&#10;mFiPJd9t+0FNLCtxhYYB9HtumaDecp6I2R1WbznL7XvR8Mq2t6KehTZErfLFeVaaI8aUdK58GT5i&#10;RPzUSteqVas2zQ6CGBc7Yhw7bjxnpUOVL/GRlQZGjJAXuvbHD3zZkhV8091/94Pu+CgY+Q83sJHE&#10;+++874oR5VbYhkgCYkSWDGVTqMDA8ARBYkQ6ZJOxbsR49WXXcsQKkS2at5QlA0kgKsRNijIvDDeA&#10;a0KP3BhbxqRBRLN25fEchUHM0yfN4ZscFQ6I+CaNm8HrRox43fKwxYho+TTKkmIZYkBUHCRUI74T&#10;jlnHksb1Q/DYboaZtZkzY6EbZeFzxZCt2P7ME8/xYP52Wkj35BNO43Q76L3hnwqkespJ63mcGvS8&#10;DlnjnwqKFc53vg8MQ4H3is9sNUXXyyhqnjNzIVcSIS3Oh8/12y+/4SEtjOSNGE3EiKIVrGNQMkSq&#10;5v3jWHz3+L6DPpOKBtfw5bZvVI+y0Bgw4N8kyBFbFqq/yoke/9qxQ52z7QpP1tnwxtZ39+l7i54Y&#10;dbdjXMaYTGLsFX9ljBk0q1RSsi6lcEmxat68JbdjXLN2rZuVTkvTjwTGixgRZSG6WrV8DZf/IVuH&#10;6MUvRkRrJx13Cmf9ELFBjCiXRHkcyrQQtUB4OAbREs6FQaqQ1fSLETccIhEch/FhbDFimAFIGvt+&#10;pHVEOBggHzczKoqQvUYWENlOpEHFBdIYMUJQECOuF1EQ0uisdEiMuKnL+8EjksX14rgNlB2FHJEW&#10;lQxPPx7qgcVEjJAK3iNA+R7EiDFhEDHjHEsXlfDxeE2kh7BQVop9qOEFiBixjqgOUZp5DfxTgaQf&#10;f/gJ3m/AZwgQMdplpbgG89khm473atLqypRL+Z9e6Px/8PXj+8Yx+BzxmeE4/FPB0A5Y/uKTL9Ws&#10;afPd18f7QKUTyjHNtn0pkD0Bg+OjYwiUNfpFhygSz0eju7H0sg4UHbYMSwORVi5rrh7Z9uw+ixQN&#10;Ua184ccCU6yIcaRHjOnp6ck0O1CvVfDkEePSZapFi1ZajGvWkBgpKw0xkhQhx3gQ40WbL6GIbQL/&#10;sBGBjRs1hQvVzY2EWkekQyUNbgZkrzEEKW4SyArHoSYW25B9xID4iCIXzl2iJo6dxtlLlF/dQJEd&#10;Bq7HuXDuSy64jG7IqXwcIpHPPvzMLZdEGhTwYx8Gy4K0kSVFeR2uFZUjkMy640/lNIiecLOffMLp&#10;HP1CWIsp+4rXKVm6itMg0sP1o8wURQbrT9nAEjafgw3S4XrN62MbzokKJrsGH5EayvkghDEjJvG1&#10;YahZHI/3MZ2y89j2/tvv8fGI+hD9QZ44N0DWHGWpjz70OK/PnbmYywnNayC9SQsw3KvZB/B92esA&#10;0SHSoogDn4HZjqY2kC7kZ7addfrZnvObsXHG0vvB520kjeIVOx1kaa8jLX4L5rzxwIwtq7isMEiQ&#10;5VGtrJVCzzvPbX818JzRJnpidNoxQoxOxIistN1cp379+mjD+G+9VsFTKCu9LmVJUQmLUZcxrlUz&#10;KGJEuAsxppMY97d2jLihEDkgi3zbjXeom/9zC0caiNiwDWIy8tsZuFntrLQg7CswHGrvskkqt6y7&#10;I0ndHZkNOpXILDuUo8z12y4JPM++IqpiJLcAVL707tWbxVizZsYd2kwxFqPzPOKBEONSEmPLlq3d&#10;iHHGjJAYwf4mRpQ5ocAe7deQXcM2RF1oroJaa2TB/ccEgewbIk80RQnaLwjRBp3Vnr31CtWnbLI6&#10;uGyAS6uywWrJlnXq9W3v8mD7QcfuS/aFGNFcB2Icgax0vESMtWvXrkUzjhiXFi9XLVu1YTEeffTR&#10;JMYZXA6Qnq7LGKPRXGf97eFPPgiCsH/w0vvfqDmXPBoVMXIZI7djTA8UY35+fhWaxUaMbnOddSEx&#10;jnNqpV0xRrHyZfnVTwR+4IIgxD9PvPW5mnL+Q9ERI0WLSQmUlU7RYhw5apRHjDGtlc7JyUmnmc5K&#10;u2J0yhjdrHQNJhIxjrngCTVq08Nq0sb7Aj9wQRDin3te+liN2fiAGr35saiJEZUvRow1amTdpM10&#10;wAE1a9ZMpFnMaqWdBt5BYpzhPPmy92IcT2Icd/EzJMYn1ajzHlHDz7ozbppJCIKw++C+ve35D9XI&#10;c+9Xo89/XI276Gm+vwPv+51gixFZ6VRHjCN0xHiXNlOMyxjNFMpKt1Zjx451xchZadRK72VW2hXj&#10;hU/Sf5lHSYz3qO9+jN44t4IgVAxby7arqx57h8T4IBeN4b6OSIyOHNO8WWlXjBjWmWb/p9diNIUi&#10;xtZqzJix6pi1KGOkrDSJEdEii3Evhk81Yhx74VMcfo84+z76cN8K+9AFQYhvvvr+N7XsKhSJPcRF&#10;Y5GJMZ3dgogxLSld9endR40aPcYjxpiWMZoJYiwiMbairDTEiIhxOrLSdPFuVnpvxXgJifGip9QY&#10;Cr9HnvuAWnjpw+q336LbT5wgCPuWZ975Sg078241+rxHOAfI5YsRihFljIgYg8RYu3btBJrFOGKk&#10;rHRRcSmXMXJWeg2Jcfp0Txnj3rRjBKiAQXmEroB5RE3e/KB6+LWdP/8rCEJ8cfyNz6oR5zgVL5QD&#10;3JuKF2Cy0qjYRQ/eKGOEGEeTGGvXzrrFUVKclDEiK40G3shKW2JMTkojKeoyxr0Z2oAx2WmKGlFo&#10;i6ix+KrH1UdflT82riAI8cNVj72php11Dwc2iBbH7mXFC4AYU53edZITIcY0HTGOGu3pXYem2EaL&#10;mOxaaUSMePJl2rTpCt2Om8qXvY0YGZbj0/SfRtdOjzj7XnXqrc+pP36XLLUgxDMPvfKxGrHhTl3p&#10;cr7TTAfli0H3+W7AESN5xX3yBWLshax0mBjRVOdfejFGk10rPWbsGFeMyXTRuvJl7wbDcoEYKfRG&#10;llpHjQ+qMefcrU6/7Vn1tzTfEYS4A81znnzzczXnwvvV8LPv44AGze4Q4OxtNhrYYuQG3qmUlYYY&#10;x3jFGNMyxhEjRqQQ/6fFqJ+VHjMmXIxcxlgQgRiBk6U2bRpHnHO/GnbGHWrDnS+qL78LDcokCEJs&#10;2bHtL/Xo65+q+Rc/qIZvuIefWkMTHS5b3MvaaIPOSqdzU0DdUa2TlfaJMabNdUaNGpXbv3//ym7E&#10;SGIc7Yhx6tRpLEZd+RJBGaMNfaBcQ42KGMjx3AfUyA13q9KrHlPXPvqG+vXX+OoKShD+l0Du7cX3&#10;vlTH/ecJNfeih0iK95IUH9aPALIU975s0cBipCiRI0YnK927d2+ufMnMzLncUROm2FW8kBjrTJo0&#10;qYquldZljKNGj1KrV6/2iXHva6U9OFEjCm/HXPgEN/pGthoFuxMoa11yxSNq5ZUPqXU3PKHOv/t5&#10;dcl9L6pL7hUEYZ9B99iG255Rx1zzqFp51SNqLmWdh1JOjrPPmx7moi9unkP37d420bHxiJGffHF6&#10;1xk5ksSYfYmjpthOQ4YMyaSsdCUjRrRjRCFooBj3ph1jEEaOeIYalTHnP6ZG0heAL2LomXeqIaff&#10;pkasv12NOetONfYsmp95mxqz/hZBEPYFZ9ymRhFD6Z4bQkJEkIJgBTm60ZSzG0M5PNyrLMQIpQhs&#10;MSbjWWmn2zE8+WKJ8f8oW12N5rGpfBk6ZkyDQ4YPr8piXFaqWrVuQyHtaO52zBYjiJoYAeRI/320&#10;HHUznlGbH1GjNj7EbaVQ/qi5j4R5rxp25l2CIOwLSIR4Ig33GwvRRIkkRRR74R6NpLLFj13GmIIy&#10;RicrTblXT8QY027HjjrqqCxEjOtIjMXLVrAYcYEQ45QpUzxizKzTKPCN7jUsR937DrLWKMPgZ6rp&#10;S/HyGP/3EgRhH0ABibnXIEPTTpGFyNnn6ESKBiNGRIyJiSk6YgwQY0wbeA8dOjbfVL6UK8YUEiOR&#10;mR9lMTrwkzEXE/RlAK6cuehJ/oIEQagAcL8R5h7k+zHKQjRoMermOokJGPPFiHG0ys7OP8dRU2wH&#10;wxo1apJb+VJcUqpat27LYly1apWaPHkqiTHdEmMUs9IW3L4R4L8TxMhfFv3nwn8v/BcTBCH6IKtM&#10;95oHNN6GGJ17cl+KET3rmIiRHwkcM0Zl5+af7agptp1IjBs+rtFwp4zRI8bVq0mMk7UYTVZ6X0SM&#10;9MHrGmqSIX1RnG3e9DC3mxpx7v3cXEAQhOiDckU8notyRdxvKN9HKxHOUlNg4j7hEmU5umWMqHwh&#10;Uh0x4om73JAY/69Ro0ZJNI9NVpouptWI7iMStRhXuGJcvfpoEuMUlUQXDSnq/hijJEb6oPHfiMsW&#10;nYoX9Ngxmr6ksefcq0queVzd8OS76ruf/uS2VYIg7Fte/uBbtf6OF9X0Cx6ke/B+NXoTJPkYBSs6&#10;isS9Gi1BshhTq3OXY+hEgh8JJDGOHz9B5eeHxOj04B0bMU4YNeHgmUfOrBYkxkmTJlOoq8sY0Vwn&#10;I0oRo91UR0vxYbXwssfV8+99HfilCYJQsay75Xk1YbMTQaJIy4keudwx4J7eE9zKF4gRtdJOxDh+&#10;wkRbjLGtfBk/fnzH/v37J5usdCtXjKsdMVKoizLGaImRs85O7TP9R5pw/iPqxJufU39trfihIAVB&#10;CAbPSb/28fdq7qUUNTrZa521jtKTL3a3Y7Tcm8Q4ceIkOyt9YEyz0pPGTGpsIkbTjtGIcTKJkftj&#10;jJYYnSw0pIhHjCad/7C6QnrzFoS45XWSY/HVT+nyRzwrDTlGWCnTt+hszkrzs9JurXS8iXESiXGm&#10;I0ZUvrShiNF58oX26Ud2SIoRi9GRIv7j8H8fyj5f9PBbqqxse+AXIghCfPDKR9+pSec9yMEMgprI&#10;e9chMdqdSKAdY6/enEO1stKxFSNlpZsRCWjgvWz5Co8YJ1CeP6piRNnihfTfhz7gIvov9MGX0lGt&#10;IOwPXPbwm7qHnfOt2uqg+3w3cMsYKVLk4VORlSYxTpw4UeXGixgnTJjQCV2PhcTYjh8JhBhRSxQV&#10;MRopolkOheMTz39E3fHix4FfgCAI8UnJtRTUnBd5D959SIw85gvKGBExOlnpCV4xHlS/fn008I4H&#10;Ma7UlS8kRjTwHjcuOmLkJ1uctopollN81VNqi2ShBWG/4lXKUo861+qXcS+z00aMqL9Ich8J9DbX&#10;QV+MKSkpGPM+Np1ITJo0qUuYGEeNVitXrlTjxo7XYnSefNkrMTpli1wTfb4e7+WCB14P/OAFQYhf&#10;vvjuN7Xo8scpanTKGveyEkaXMVbXYkTliyPGsePG2ZUvBzkd1cZmmjp1as+xY8emGTHqdoxGjOM8&#10;YtyrJ19MNhoNuTc/xl2LSW/dgrD/gVzeZY++zV0E4ik1LmfcKzGijNHUSpNfnKw0cqqWGP/liDE2&#10;WekpU6b0ccVYAjG2c8WIR3Q8YtybjmodMXLXYpsfVSM23BP4oQuCEP/c/sLHzjAHEYox1XkkEO0Y&#10;nSdfKOdKYsw1Yvy30x9jbMQ4ffrsIyfMm1ddixG96+iIccWKFTz2i13GGJkY9TgvU867P/ADFwQh&#10;/rn35U/U2E26nBH1BpGKEVnpNEeMw71ijG3EOHv2vLELFy6s7a98gRhHjhwVsRh1l2KojSYxbnpI&#10;rbj2ycAPXBCE+OeJt75UUy/U/TeaXniC7vudYZrruGJMccQ43CPGA/Pz81H5EpvBsEiMw6ZMWVAT&#10;YixZvoqb64waPUatoKz0yJEjI85KQ4z8XDSF3gjB19/+QuAHLghC/PPi+9+oOZc8xvUF7lMwAff9&#10;znAbeJvKF1eMw1V2SIyVsrKyqtM8NmKcNm3OwDFjZtZwO5Fo05bbMa5cuYoHp7HFmBWBGBF6Q4xn&#10;3/VS4AcuCEL888qH36p5lz7GD2lEIkY010HlCzqSML3r2GJENrpu3bq1aTE2Ypw1a+7I2bNn17J7&#10;14EYS0tXcGjLz0o7Wem9GSVQxCgI/xyiKsYUpz9GR4zDhg1DVvpUeAlizMjIqEmLscpKzx47d+7c&#10;DGSlIcZWrXQZ4/LlpVqMbsRYXcQoCP/jREuMqcnVda20T4x5eXknOWqKba307NnzJs2YMSPTiFGX&#10;MQaLMZIyxv1FjOhu6dUXX1WnnrReffHJF4FpBGGf8eIrSo0dr1TPXrvHhZcEn2cfEQ0x8pMvyVYZ&#10;o9MfI8RIkeIZjppi2x/jvHkLZ8+aNSvbFSNlpVFtXlpaqoYNHeaplY6nMsY/f/1DLVm4TC2eX+yy&#10;5feywLR7AsT46IOPqSkTZqr33no/MI0g7BO+/UGpkaOUqlxZqQMO2D0K6il1x13B59sHRE2MKXrM&#10;l5AY+6qhQ4bYtdKxFeOc+fOnzZs3L8sW4zCKFCHGIUOGumLkAffjSIyzps1XQ48arU4+4XR1/NqT&#10;1YB+g9WJx54SmHZPEDEKMWPBIqWqVQsWYHn8619KHdpVqedeDD5nlIlOVtoWo+52DBHjEK8Y/4+y&#10;1Wk0j80ogZ6IcZnOSg8bNjxMjDpi3PNHAveFGL/67Ct1eN9Bau2q49QvP/xC/KwGHTFSzZw6T/36&#10;46/q1htvV2edfg6nfeeNd9RJx52iPv/4c/XCMy+ozedeqB689yG1uvQYNw3A/pOOO5XOeYJ64O6H&#10;PGJ8/eU31IplR6tTTjydX2vHlu3qwfseUtdeeb0658xNJOST3fMIwl5x3AlKJSQEy29XHHSQomhG&#10;qU8/Dz53FImeGFErnaZrpS0xkgzXOWqqQpLMonlsRgmcP3/h3AULFuQYMaKBd5gY3eY68SHGczds&#10;VkceNkTdfP0t7rafvvuJJfn3tr/UaevOUONHT+HtTz32tBp4+FD15qtvqdtvvpMEOlwNGzRGHdl/&#10;iDpqwDB13jkXqj9++V2tP+UsTndk/6G834jxs48+VSOGjFVH0OsNPHyYGjdqktr25zZ18fmXqSED&#10;R9E5hqvJ42e41yEIe8z5FyqVlh4svd2lUiWlps9Uin7/ga8RJaIrRooYreFTBw0ahDLGs+Al1Eo7&#10;7Rhjk5Wev3Bh4Zw5c3LRXGdp8XItxuHD+cmXwYOHhIY2ILLjRIyrlq9VA0lgjzzwqPr4/Y/V1Zdd&#10;oy7YeDFHcBAkIrsxIyZy2icffYqjS4jxtpvuUMMHj6GI8g71wzffq1HDxqtpk2arh+9/lKV35613&#10;q99++k1dSeczYhw7cjJHor9RJHrJBZdzuk8+/ERdeN6lfN4Xn31Rlf0moxkKewnKB+sWBMtuTznw&#10;QKVWrg5+nSgRHTE6zXVMGaNTK33UUUeprOxstx0jRY91aRHljBU/zV9YyBEjt2PEmC+ttBjRjnHQ&#10;oMEeMcZLxHjs0SeyoB6892H19GP0xYyawpKCzD776LOdinHUsAkk1Me4LHH08Al8zAP3PMRpPnjn&#10;A444IVwjRkSFiBaRdtig0VyWefnFV7EYp0yYpT4iMfuvTxB2i7ffU6pd+2DJ7S0oc9x8QfDrRYFo&#10;RYzcgzfESBGjaa7DYszSYqTpwPr16+fk5+dXcdYrdlq0aMmShQsX5umstB4lEFnp5ZSVRmjrijEV&#10;jwTGhxjvuOVOFhTKCyE4bBszYpJHjBAZtvvFOHr4RPXog487x0zcLTEOPnKUWrZkJVO0uJTPAzFO&#10;nThbffzBJ+51CcJuU7ZNqQFHhIutWTOl2rbVgvPv84OyxTFjw9NmZyt12537JFsdbTGijBFi7Nu7&#10;L4sx24kYMTkNvGMTMS5aVERiLNFidGqlhw4dxmLEhXqffIkPMYJBR4zg5jrffvktZX9/VSOHjveI&#10;cehRo3j7A/c8uEsxPvbQ41z2ePvNd6mfv/+ZpHexK0aUVSK7/cUnn/P5rqJs9tY/tooYhb0HRS/j&#10;6R+3LTNQqxYJ7Q6l/tyqVOfO4fttqiVQxPmuUj/9otTAo8Ll2LadUs88r5QTOESL6IlRV7ywGJO0&#10;GAf6IsaYjvmyYEFh6dy5c/PdUQJJjChbXL58uTqSPvB4zEqDG6+/icsIkc1F9AhRlixdwbXSm87e&#10;7FakmKywEePYkZNcMWJ56sRZ6veff1dnnHo2p0eFDLLb2A4xfvnplyxQ7MN5xo2azJU8F22+jIQ5&#10;R8Qo7DmogbYlZkDD7l//0GkQUSLyC0qH2uurr9XSQ1R40y1K1agZnm7IMKV+JHH6Xz8Colf54ogx&#10;gbLSjhjhmwxLjA0bNqxB89jUSi9cWLgUWWkWo1PGWJ4Y4+nJF/OEypKFJWrBnCVq44bN7j5kh49b&#10;c5Jaumi5uuaK69WypSu5kuaJR55Sa1cdr1554VVOh2U05cEymgBhvbiwVL3xyptuEx/s++i9jzk6&#10;LVxQrL7/+ju1nX60yM6vO/5U9fXnX7uvKwi7xeQp4RIDyclKbTxPR5RIB0lm53jToPH30WtC53rr&#10;HaU6dvSmMbRoqRuNm7RRIHpi1JUvpqNajhiP9EaMOTk56Zjr1QqeFi5estyNGH1iHGjESNloNPD+&#10;X3gkUBD2OeWJERQUKHX9jRQxUnYaaR9/UqnaGaH9eDLGnOfjz5Tq1897vM1+IEYztEHfPjpizMrK&#10;OtNRU5XatWsnvDDzyMbvzh3RytlWcdPCQm/EiKw0aqNLSko8YuTKl70Y80XEKAg+diZGgMqXx57Q&#10;abfuUGoT5YZSUigyPCR0jk+/IEmODj7eELdi1M11uFbaiJGz0gNVVk6O6UTiwDaNGjV/ZtoR73yw&#10;YOg2Z1vFTQuXLFmxaNGiOm7EaInxqKNQK50mYhSEaLIrMYLefZR6x3kkdct2pYqX6YoWrH/zvVJL&#10;ipSqUiX4WMP+IkanjPGII4/0iLFDw4bHPTLx8K1fFI+ueDEWLi1etWhRiUeMgwcP5qy0X4zS7Zgg&#10;RIHdESMYPUapD32Veyh/PPMsXYMddIxNnIvRzUobMR5xhC3Gfx/eovHEV+YN/f7b1ZNiI8b585fW&#10;tdsxmjJGEaMg7AN2V4z/93/eihbwzntKNWgQnN5PvJcxogdvFNU5DbwhxszsbO6olqZ/je/Q4vgX&#10;Fo7e9v2JsytejKaBNyLGkBidrPTAo/SFixgFIXrsrhjxiN9p673HfkQRZKdOwen97A+VLz4xmkcC&#10;aTpwdpd2m14qnqi+P2VeLMS4tNhf+WKLERcvYhSEKLK7YlxapNR25+mVz77UbRbBgw8r1ahR8DE2&#10;cZyV5sGwfBHjABJj7czM8xw1HbioW8dNr5RMJTEuiEFWunDp0W5W2nnyZZARI2Wl8YB3empNRgbD&#10;EoQosDtinDZd10gj/ZtvK1W4RKl7nTHZsR0NvFNTg481xLkYkwPEWKtW5iWOmioVdj9k86sQ42nz&#10;K16MS5YUHbdgQVE9jxgHDdJljDRHC/X09JrSjlEQosWuxEgBifrSeXAA8/kLlEpM1FnoJ54Kneec&#10;jcHHG/Y3MQ4YoGrWrH0VvITedZb26njRa6XTSIwxiBiLiopOLCwsrB8kRjTb0WKsxWKUiFEQosDO&#10;xNiunVIv6yezuJnOMccoskVo/xFHKvXSK6FzrVnrPd4mjssY8aw0ium4qM4SY/Xqtf4DL6Fx9/Le&#10;XS55fcV09d3pi2IhxmWnFBcXN4AYl5EYdTtGEmOJLUadlc6ue3DgG90ZIkZB8FGeGGvUUOq+B0Lp&#10;zj5Xqawsbxq0XcTxHzrd3f38m1LTZ3jTGPY7MR5B/wMyLoSXMELgqr5dLn4DYjxtYcWLcZkjRrtW&#10;GmJEGSMqYVwxppEYC0SMghAxeKolSGR4HHArRYlIc/U1SuXmBadD2WLpCpLir7oy5oqrg9Ohqc8f&#10;W8JfPwKiXflii/EIioZNcx1kpZf3OfSiN1bMoKx0DMRoIkaIcdnylR4xeiJGYn8QIzqQ+GvrDref&#10;xl1x1aX0owrYvqd89tHn6t477wvctzPefOVN9fbrbwfu2xmvvfS6euT+RwP3PfbQE+or1GI66/gs&#10;8Jngs7nlhlt52U7v5/67H1Sf+hsWB7Dl9/Cbznz+9jas78l38o8HMrvx5nCRYSCsU05T6oGHlGrd&#10;Jny/TUaGUudu1GWQbdqG7z9qsH5sMOj1IyDaYvQ21/E8+XLQqn6HnvfGypkkxhhnpVHG2KpVGxbi&#10;/irG559+gXvW+em7HwP3+5k9fX7gdpubrLFlyuOt195W52+8KHDfzrj3zvt5cK6gfTZ33nqX+h3Z&#10;Jmf9ofseUVdeQlGFlcaA63jz1Tfd9W1/buVey7/45Eu1smQND+Zlp/ez/pQN6sVnd/09nXna2Z51&#10;dO2GQcNuv+kOz/b33npPPf7wk3wd9vb/ec44M7wfRXQY0aSpbsNobw8CEWXnLuHbkYV+693g14yQ&#10;qIqRpGhXvhyJRwKzssy40gce3ffQTW+siFHly+KlS49HrbRpx9jSI0anVpqy0fuDGBGRYNwW9J2I&#10;bsSwDZ3LovswdFFmhIDxpyEOjE2NDmmx7ZsvvmZ5fIYeS5zzAfTJiK7IvvvqO17HqINGOhgxEH0z&#10;PvfUCx4xfvjuh9wLuDnm6cefUZ+8/4l65oln+Xpeeu5lBvvuuu0eHtXwpede4Q5wsQ288sIr6tGH&#10;HuPlH7/9kUc1fOGZ0BCZthgxmNerL76mfnX63tt41mb16IOP8uiGWykrhcG70OUaukgrLlxB5/uB&#10;I06/IDFeDo45ZtUJ/A8G2z798FO+DnS1hvQ/fPMDfyYY5+aizZd6jkd/l/eR6Def4+1a/9svv1Hv&#10;v/0+H4/IEZ/zJx98yvvwmWD8HVwfPi/IFR0H70re/wjot6DmzgsXWySgV+9XXw9+vSgQLTGaZ6WB&#10;GVdaizHUwPvY/t02vVGK5joxiBgXLVqy0u1EosSI0WSl9y8x4sa+4Zqb1Llnnedma3GDo9/Eu267&#10;W82duYglcdP1t6obrr1ZnXDMKSzGj0laF2y6WD312DNq0bwiT7T58vOvqPmzCznawmBbN//nNpbZ&#10;pRddoR6lGxx9Pl512bWuGJ998jl11mnnqCcffVptPvcCltbyotXq/rse4Gwszn/37ffyEAlvvfYW&#10;n6u0+GjuPBfb8Jq33HAbR4hPkVBPP/lMkvY3vM90sAuMGCGsU05cT9nfB3iMbQjrpGNP5V7McV0Y&#10;MbHstzJ16QVXqHfffI/FCKHd/J9b1fVX3+ie7+fvf+JhYO+45S41e9p8/tyQ/vyNF7K88D7Ru/mp&#10;J63niBLL0yfPcY/X5/hZvUfH+MUIaeO8kDQ+y2effJ6+o83c7yWEf8Ix6zgqL6XPCcUD+EexccN5&#10;nnP8Y0FWuEfPYMntDS/of7j7imhVvsArthi527EjB9pirLK2f7cL3kTEGIta6cULde863qz0ILVs&#10;2TLdwNvJSldPrxX3YkSHsuiwFpEcbmRse+KRJ9WVl17NgsIQB4h2IEFEeohQIEZEaojKUGa2ccP5&#10;6r67nIa0BG5mjPWCc55KkvnovY8o8vqKb2bc7FdccjWfy4gRr4OoCufD67zxyhtq3qzFvB3SxA2P&#10;HsMh7g3rN7IYISkI7YLzLiHBPcSCQbYZ17N4fhFHTxgADL2Jm+syYsQ2jK+N6BdpvvvqW3U2nRfD&#10;xiKCxAiHEOMmel+4Rojx+6+/Z1mdZwkMZaQYVxvXdtyaE1mMiKwRXeIzwBCyeE84Bu8JkR+2meMN&#10;+Hz9YsS5rrvqBn4/X3zyBZ8PnxuEi/f33FPPqZ/pnxr+UX3w9gcUYX7HwrTP8Y8F5a6fUC6levVg&#10;0e0JV16lyy+DXidKRE2MTsULyhhZjOioduBRqlatjIscNf1rzWFdN8SsuU7hgsJj58xZXGAiRlPG&#10;6BEjIsb9oFYaA19NHDtdrSxZy0MdQCgQ4w3X3sT7IUbIAWO6mIoAiBGyQ7SFYVTPPmOjuv1mbxkZ&#10;Ij5EjCVFK9WMKXPV7OkL6CY+Wd103S0c3eFcRozINi8vWsU3PSJXZIkhRpwH2efLLrqS0z/zxDMU&#10;yZ7GYryPokns//LTL9QlFNldc8W1fC5EVBAH9uH1IDRzTUaMzz31PAtq7syF9N6nqbdff4ez0sgq&#10;Ix2iuj9++cMjRnwu77zxrkeMEBKuF8snn3AaywxFBpAkhI4xdCBGjKeNcXWQbm/EOH70ZL52/FMw&#10;Ynz3zXfVdorkMbY3su6Q8/+MGAF+i19Q5PjvfwcLb3dYtVqPFeP8rvcV0ROjbq5jyhghRmSlzZMv&#10;aMdY2qfTpa+XTlPfxSIrbSJGbq6zn4vx+LXr1AfvfMjRF8qpzt94cZgYIQ7clLj5IAiIEcOw3kiS&#10;Qzb71JPOCBQj5IKsJsoPcSyiurtvu5ezfbYYMSTCJ3RzIzu+Yf25YWLE0KtYfvbJZ8PEePrJZ6k7&#10;b7mbhfXqi7oMcFdi/OaLb1XJ0lUcMaIoAcdA7siu4rogxj9//XOXYkTkiSIHLONzhHBRTopoG9l1&#10;jMcNMWJs7c+dctg9FSPKL6dNns0R+hV0Xo8Y6TXOOHUDS/d/ToyGF+jeCJLerhg8JOrNcsojemWM&#10;JEarVlpHjANVRobOSqO5zko018GTL3GRlW7tFSMaYobKGOP3yRdIAGWImGMdWT0MduUXI5qToGxt&#10;4dwlPGIgxIjKmZKlK+nmH8u1thCcfW5sR7kgJDFr2jxOA4Hec/t9YWJEFhVDt44bNUUVLV6uHn3w&#10;sV2KcehRo1lYuB5c3+UXX8nnwNjZthhXLV/rXpMRI2SOYzEmDd4LsuynUPS7lF57GkkRQ8z6s9JB&#10;YkRRQWnxar5WjJcNMSLqHDl0nBp85Ej+7CIVI64D58FQtxiVUcToA7/dCy8Oll95ZGaFnqmuAKIq&#10;RmSlrVECeVxpp7mOR4zrF8dAjE4P3sFljEdpMTqdSMSzGPcEiOz3n35jCQXt94MyMdNmD+VuKFP0&#10;p4kUVH4EbTdA9KjRDt73F+37jeVitm0v285R5O6+R4BjEG3vyTG7Ap/1M08852alg9IIFvjs0Yb0&#10;xVd2j6Bz7EOiJUZ/cx1XjFluO8b/W3N414148uX79YUxKGMsXHrs4sWLC0IRY1u+QBbjQBIjXbQr&#10;xrryrLSwZ0Dmq0vXUmR9R1SFK8SGqEWMKGOkaBERo6l8gXfsAfePPaLnWTorHYOIcVHh0lXerLQW&#10;Y3HxMs7zu2JEGWMUOpE4685QWzzhnw8iRhHiP4eXP/hGzb3k0aiJkXHFOMgW44HH9e+2CZUvMRHj&#10;kiUlZxQXr9KdSDiPBCJShBjRrshT+RKFiHHNf54O/MAFQYh/nn77SzX9woejUMaos9IgLTmVxNiH&#10;+4E1YjRljK8vnxqbMsaF8/XwqUaM6HYMkWJxcTE/u+iKEVnpCCLGMRc8oUZuekhN37znzxMLghAf&#10;3PfKx2rsxvvV6M2PRVbGiIiRhJiMyhea45FAjDWVnZ3rihGdSLAYY1ErPWvWrAHz5s2r7hdjUVER&#10;j8HgqXzZy4hxHIvxSTXqvIfV8LPuCvzABUGIf25/4SM14lwS4/mPq3EXPb2XYtygxYhaaWeUQIhx&#10;yJAhioTIA+43atQoqaR358tfRw/esRDj4MGDq3fv3v1AvxiXkhjRPxoixjSSItibiHE8i/EZNeZC&#10;EiOF38NIjL/9JrWTgrC/sWPrX+r6p94jMT7ARWMQI+7vwPt+J4T1x2iLMS+Pa6XRH2Np7y4Xv14y&#10;JTZZ6TFjxtRo27btQSzGEoixHbdAX1q0VB1++ICoinE0iXHEhnvV7c85A4kLgrDf8N1Pf6g11z+j&#10;Rm18SIuR7uu9FaNpx8hZaVqGGIcOHUoRoxYjTQeu7HvopteXkxjPiEFzHRJjYxJhNVeMbdpxF+MQ&#10;Y//+/VVqaqjyZW+GNmAxUriN8ojR5z+mRpxzv1p6+SNq+5aKa5QqCELkvP7xd2oE5fhQJIY6A85G&#10;RyhGbuBN2eo+vSDGYShjNONKH7gW3Y6hVvqMJRUvRpJf8ogRI/7PzUqTGBEpoozxsMMOc8sYETFG&#10;KsYx5z9O/20eVNPOf0C9+L4z2I8gCPsFm+57RQ0/+x41+rxHOQe492L0PflCYuzdq7caNnw4yhjX&#10;O2o6aG2frpvf4FrpGESMZrLFiNropUuXholxr7LSBFfAXPQ0fZhP0H+bR+jDvVetuvYJ9eV3oY5X&#10;BUGIX+558UM15Iw71IhzH+SKl7EX7l2NNLDFyGWMjhiHkxjznDJGmiqt6tXlfK58iQ8xtlVHoIzR&#10;EaMuY6xBcty7AfcZX9Q4gqLGkRvuUlc88obaWvY/0CGpIOzHvPvZD2rMhjsooLmPAxtEi2iCtzfR&#10;IuDmOlY7RluMubn5xzhKOnBl7y66gXcsKl9q1qyZSDMrK91WHY4yRkuMqZGKEUCOF5Mc6T8NaqdR&#10;1jjrggfUbc/smy7YBUGInPc+/0Edd8NT3Jpk1KaHdLSIZjqoeAm6z3cDvxjTaBlPvkCM+fl1V2oz&#10;HXBgaV+IkSLGWFS+5OfnZ9CsEouxVItxwBED1JIlS0iM/aMrRooa0aZx9AWUpd70MH3Yd6upm+5R&#10;1z72JneEEPTFCIJQ8eBRzo++/Emtve4JNZKkiEAGrUq4bJHu4b3NRoMwMaZqMY4YMcITMbIYY1XG&#10;6BGjiRgPPzwkRgpzIUZkpyMSI3DkOIaiRrScH7nxIZbj2LPuVOfc+YJ69UOpkBGEeOC8u19UR1/7&#10;hBp+BmWhz7lPjaRABjXRHC1CinuZjQa6jJHEaPXHiOY6EGNOXp6pfDlwWY+Om16LHzG2U/37Q4xO&#10;VpouGlIEmfmNAt/oHkEfKD5cVMRoOT5IcrxHDT39drXk0gfVKTc9pU678Ql161NvqU+++kn9/POf&#10;giDsY55/+3N14T0vqFPo3jvt5mfUsNNvUUPPuJMjRZQroqkdPwK4l20XbVwxkhRNt2NGjBQxuuNK&#10;L+na/uLXYlXGaIuxhLLSbSBGEzH202I0WemoiJHgskaSI8ob8YHjv9EI+q80ZP0datApN6mj1v1H&#10;TT77NrXssgfV6qseUauvfEituuJBQRCizkN0fz2s5l9wtxp5Gt17J9+gBp92qxq24R6ugUZ9AB7n&#10;5Vpoum/RwiTont4TbDECT8SYk2eGT620pEeH81+L1ZMvXjGu0hGjI8Z++0iMnKXGh3wxyRENvy94&#10;nP8rjTjnAf5Chp5xlxpKkhy6/nY1hCLJwafdQl8YvjRBEKLLzWrQqbfQfXYb3W93ctEWap9RzGXK&#10;FHVly97XQvvxizHNEaOuldadSOCRwAXd2l7yCosxxlnp5SzG9vzESyGLsZ82egplpYmsaIkRQI6O&#10;ILkZD/1XQvSIxqOo/UJDcICsNp7NHLbhXkEQ9gFahA/wo36cbeYoUbdVRLOcaEWKBv3ki5Yi+mNk&#10;MbrNdbQY0YnEzM5tLn+F2zHG4MkXW4ylK1arNm3bsxALC71iBNnRFKPBCJJBFGnQ/6UMnPUWBGGf&#10;oO8z597DfWjdl9GKFA32I4F+MdapU2cNvAQxTj+kzeUvFU+Og4hx5WrVtl171bt3bxJjoSXG6kzU&#10;stKCIPzP4kaMyVZWuhfKGIerunXddowHTWnX/LwXFo+LrRhHjx6dBTG2CRRjuiPGhoFvVBAEYXfx&#10;ZKVZjOmOGEfYYjxwTMsmm56ZM0x9d+rC2Ilx3LhxOShjDI4YIcZ0EaMgCBHjyUpDjLRsaqUtMVbp&#10;06TBhY9OPVJ9e+LsmIgxlWYHQowoY2zXroPq2auXWuyIMSkx2RFjqsrMqxf4RgVBEHaX8IgxXIx4&#10;VLlzw/qXPTDuMPVVybiKF2NGRkY+zSqjjHHFqjUUMZIYe/ZUixYtVn37QoyJKjUphRExCoIQKXbE&#10;iKEN0CQQg2GNHDkSlS9uR7XNG9TbdOvwHuqDuQNjm5WGGNu17+iIcZHq28crxiwRoyAIEQIx8tAG&#10;iejBO4XLGPGsNMSYl1fnBHgJtdIN6zfcfNXArn+9OOmw+BBjDyNGuthkiDHZRIwFgW9UEARhd7HF&#10;mGSLcdQoVb9+o0XwErLSWVlZubeP7X/fg1OGfIRtFToZMY4aNSp3xaqjHTH24Kx0n969KdS1s9Ii&#10;RkEQIkP3rqOz0hjzhbsd64OIcZSq16DBAm2mAw4kKunFGEx5eXmZNKs0YMCAg10x9oAYF7liTCEp&#10;giwRoyAIEaLF6DwSmOAVY4PGjWdqMx1wYEFBQQrN/61XK3jKzMzMo1llLUadle7evbsWY6/enJU2&#10;YswQMQqCECEsxtTqHjH269NPjRkzRtWr12A+vITederXr59DiwdhvcKn3NzcLJo5EaNXjL169lTJ&#10;VsQoWWlBECJF10rbveuExNiwYePp8BI6kcjOzo6dGFHASbNQxNiuA4mxh1q4cKHqQXOIMVQrLWIU&#10;BCEy7OY6rhj79lNjx41TDRo1mqXNdEAlJ2iLg4hxtVeM3bt18zXXETEKghAZdrdjaK6D8kaIcczY&#10;sYqyz1wrzc11KHzMz8+vgvUKn5xwlSPGUlS+OGJcsGBBgBilHaMgCJFhizEpIUWXMfY9jLLScSRG&#10;01xn8ODB9UpXHs1PvnTr1l3Nnz9fdeva1ddcR8QoCEJk2GIEaMcIMY4dO07Vq1evCF6qXbt2QkFB&#10;QYOYiTEnJyebZroTCac/xm4UKUKMXQ89VMQoCEJU0c110qxux9LVYYgYKStdt249flYalS8kyfpx&#10;J0ZkpbuaiBFPviRKrbQgCJHjitFEjKkkxn5eMaalFaTk5tZrGvMyRi3GVSTGdiRES4zmkUARoyAI&#10;UUDXSmspshgpW42IcTSJkXLPC+ElPBJYp06dRrEsY6yDF+/ff3C9Emf4VIhxPonx0EMlYhQEIbqU&#10;J0ZEjKYdI00HFRQU5MVMjKa5TufO3VsVL1+hWrduq7qQEG0xypMvgiBEC7cTCXgFzXVQxoisND/5&#10;0nCeNtMBlSliJC/GSIymgXeHDh26Fi0rVa1IjJ27HKrmzw9lpUWMgiBEi/LEOJrEaJrroFa6bt26&#10;DWMmRnphzkp36NLlEIgREWPnzl10rbRdxkhIVloQhEjhypdkR4xEqlP5AjFS9rkEXoqHdowsxk6d&#10;urVfWlxCYmyjOnXqFBIjyhhTjBiluY4gCJHhipGcAjFyGWO/fmr06NFox8i10uSkVJJks/gQY5EW&#10;4yEkxnnz5qluXbuF2jGKGAVBiAJ2xJgMMXJWup8aNWqU21wnJycnnbLSLWImRtMfY69evZpAjK1a&#10;tVEdDzmExdi9W/eQGAl5JFAQhEhxyxiTU1Uyuh3Dky+OGOvXr78YXkIDb1quFzMxmsGw+vTpc/AS&#10;EmNLiLFDRxZjj+7dde86KGNkMUoZoyAIkaGb6yBidHrwhhj7Qoyj3coX9MfYoEGDgphnpYcMGZdj&#10;xNiuQwc1lyNGKytNSOWLIAiR4hEj2jF6xBga8yUuGnh7xNiunZo7d663jFHEKAhCFAg11zGPBFbX&#10;tdKjQxFj9eqNkvLz46BWuqRkXUrh0mLVsmVr1bZtWxaj21wnJZWffMmQMkZBECJER4zWky9p1VX/&#10;fv25gbd5JDBustIQ45KlyyhibK2aNW3OYjzU6V0H1eooZxQxCoIQKXZWWkeMNVX/w7QYzSOBcZOV&#10;ZjFyVrq1anzwwV4xUjYaSHMdQRAiJVyM6Y4YQx3VImLMy8urS4uVsV7hU6AYGzfWYuxCYnR68NZi&#10;lDJGQRAiI7Dbsf6uGO3mOrEbDMsjRspKox1jo0aNWIxdOnd2HglMlcoXQRCiQqjyRT8rHRIjOpHQ&#10;DbwpWkyjqLE+LcaPGBs2aKjmzJmjOnfqFMpK0xuQBt6CIESKLUYMhsW10pSVHjV6tKrriJGixWQn&#10;Kx0HYizSYqxXr76aPXuOOuSQQzxilIhREIRIsWulXTH2c8ToPBKYkpKfGj8RY1EJdztWp05dNWvW&#10;7DAxSrdjgiBECosR470kU8SYkKLSSYyofBk9egy5p+BoeCk9Pa4iRi3GvLx8EuMsdUjHjmR0iRgF&#10;QYgerhjJKzx8KsoYUSs9dqzKr1v3WHiJokV0ItGQFmMsxnXrUpYuK1Vt2rRTOdk5LEY8M41npbl7&#10;IEKa6wiCECmuGCnY0llpiBHDp2LMl/rLHC+l5ubm1qPF2IuxuITE2La9yszIVDNnzlQd2rcnMSZZ&#10;jwSKGAVBiIwwMaah2zE9tIFpx4gevOvVq4fRBeJBjCsoYmyvalSvwWJs17YtZ6VZjPQGpFZaEIRI&#10;ccVI2WjIkSNGpwdvM+C+80gghnaOrRjXkRiXOWJEtnnGjBmqbds2bgNviRgFQYgGLEY07vaLcXSo&#10;HWPcRIwsxuUkRspKJyUlq+kQYxsSY7VEvngUlErliyAIkWJnpb1i5KENOGIsKChIwbPStFgJ6xU+&#10;hUWMJMaEhEQ1ddo01aZ1a91cx3kD0lxHEIRIccVIwRaa6xgx6t51CrjyBWKsX79+E7iJRVXRU3Z2&#10;dgPk50NljO1U1apV1ZQpU1TrVq2kHaMgCFHFI0ZEjFbli2ngTUJMdZrrxCZizMvL4z7PbDFWqlRZ&#10;i7GlV4ySlRYEIVJsMSYRdsRYr17DJfAS2jHm5uY2pcUY965jxNhWi3Hy5MkkxpaeBt4SMQqCECla&#10;jOQURIw+MdrNdeAmWoxN5UtWVlZDf1a6UqVKLMY2IkZBEKKMLUbAYjysv9PAu2A5vISOauvVq4dn&#10;pWMTMeJ5RI4YS9alFBUvd8U4ceJE1aZVK/3ki4hREIQoATFiuBQjx7TUNO52DGI0ZYzodiwuBtxn&#10;MS7zi7E1P/lizC5iFAQhUlwxOl5JSyExHnaYGjduXPwMuO+KkbPS+lnpypUq80W2srPSIkZBEKKA&#10;R4xorpOiyxjHQoxOA++4EiMixtat27IYx4werVq1cMTohLwiRkEQIiVcjBQx9utHwdh4Vb+RHlc6&#10;LsWIrPTIUaNCYnTegIhREIRICYmRcMTYj8Q4fsIEPPmyAl5q1AjjSsewVtorxlLV2iljHD58uGrZ&#10;ogWLEUOn4llpEaMgCJECMZp2jCA1WUeMqNeoV68BZ6X1gPv5GbT4b6xX+GSLEWWMrdvoiHGYI0a7&#10;EwkRoyAIkVKeGCdNmqzq1Kl3ErzkiBERY1Xi/7CtQidbjDpi1GIcOmyYauETozz5IghCpNhZaTwS&#10;iIGxIEa0na5bt946eAlljHl5eW0zMjLm0vJhLKuKnLxidMoYD6qkhgwZolo0d7LSjhgzpNsxQRAi&#10;hMXIEWOqHtqAm+toMZKLzoaXatWqVbtevXo30fzXGjVqcPa6Qie/GDHmy0EHHaQGDx6smjdrLmIU&#10;BCGqaDGmcXaaO5FwIsYpU6Z6xFi3bt2bs7KyNmRnZ/egTf/C9gqbvGIsdcU4aNAg1axpU37yRcQo&#10;CEK00FlpZ8B9IiTGKa4Ya9asmVGnTp2NdXPrDsQ6ZadR1lhxU5gYW2kxDhw4UDVr4ojRqZWWHrwF&#10;QYiUUBkjidGKGO2sdFpaWkpeXl4TzFlUFd39mC3GpcXLVctWbViMRxxxhGrapImufIEYiex8EaMg&#10;CJFhixEd1SJbjXaM06ZNc8WYmZlZrX79+vXgJhZVRTfbccVYUpJSuHSZatlSixHPLjY5+GBPrXR2&#10;fv3ANyoIgrC7lCdGDKeSX1DAYtTNdRo2RvdjLKqKbuhti3HxkmISY2sWY9++fVmMduVLdn6DwDcq&#10;CIKwu7hipGw0i5GWXTHmh8RYp069Uc64LxU/hcS4LmVJ0TLVokUrFmOfPn1IjE08lS8SMQqCECm2&#10;GNFcB7XT/SgQs8WYllaQUlBQcCVxOIuqoidXjE4Zo0eMjSli9IhRyhgFQYgMiNEd2sARI3KoM2bO&#10;VHl5dc+DlyBGihavIjH2ZlFV9OSNGEtIjDor3bt3b3VwmBglYhQEITJcMToRY2qSFuNMEmN2dp1L&#10;4CWnd51rC/Ly4kSMThljr169VOPGjX1ljCJGQRAig7PSECNJUVe+oIyRxDhrlhsxZmZm1qibn399&#10;Xl5eLxZVRU/libFHjx6qYYOGPjFKVloQhMiwxchAjIgYSYyUdXbLGElNV5IY+7CoKnryiHFpqPKl&#10;W/fuqn5BPRGjIAhRxRUjOSWJh06BGPs4lS+6HaNurlP3clqPceULiRHtGI0Yuxx6qKpXUKDFaJ58&#10;ETEKghAhQWLs6xNjSkp+al5enavjQox2xHjIIYeExOhEjFkiRkEQIoTF6DbwTmZJmlpp01wnIyOj&#10;Zp06dW6ICzEWFi1TzR0xtmvXjsSIrHSSlZWWyhdBECLDjhiNGLnyhcRolzHGRztGEiOefGnWvCWL&#10;sXXr1gFZaXnyRRCEyIAYeYA9rpVOVmkkRnQigYjRiBFljLSMMsYhLKqKnjwRoyXGli1bqnp1C1SS&#10;1Y5RstKCIESKK0Zux5ik0ihbzd2OTQ31x5iSkpdWt27da0iOA1hUFT3ZYkQZY3MSI3rwbtasWZgY&#10;JSstCEKk9GExUlaan5WmiNER42SrP8batWvXqlOnzo20HgcR49JiLcZKlVTTpk1VQZ26nqy0iFEQ&#10;hEjpU3QWly/qdoxajChjRMSYm5t3Mbzk9OB9U1yUMSIr3aJ5K1W5cmV18MEHh8QoEaMgCFGiz9Jy&#10;xDhtmsrOzuNHAmvVqstiJDcNZVFV9BQSI7odK+LmOlWrVlWNGjdWBfl1KNxNsiJGqXwRBCEyuIzR&#10;FSORRFnpw/qpadOnkxhzroeXEhJq18rNzUVWOjYRY0ZGRj7NKofE2JrF2LBhQxYjN9eBGAkRoyAI&#10;keI213HEmJaqI8YZYR3V1r2cosZhWK/wiYyM0f4rmeY66Kg2oVo1Va9ePVWXxWhnpUWMgiBERp+l&#10;TsRI8CiBTjtGRIzkIxajM670tbQem6x0ZmZmHs0oYtRibEVixHAGBQUFIkZBEKIOi5GEyLXSjhgP&#10;IzFOtcZ8scQYs+Y6bsSIWunWrdqQGJNUnbp1VN28/FBWWsQoCEIU0FlpLUXudgxljOWIMS6y0uhE&#10;wogxLz9P5efm0YXbzXVEjIIgRIaplYYUuQdvI8bpoU4ksrKyqtPydXEjRs5KJyWpzNqZKi87xxFj&#10;qohREISo4DbXSUylqDFZpdHyYX11O0YjRnQiQcs3xIcYi5ZxR7UQY43qNVRebq4WI124iFEQhGgQ&#10;EiMixmR2CzqqhRjr1KlzBrwUVxEjRglErTTEmJ6arvLzKCuNMkYRoyAIUaIviRE+0Y8E6jJGFuMU&#10;FuNJ8FJSUlZ1kuJ1tD4I6xU+ecRIWWkjRtQU5aGMUcQoCEIUsSNGtGNkMfbpoyZTxFi3bsGp8FJ6&#10;ev1kkuKV5KfYNPDOycnJplmYGNH7RX5uqFYab0TEKAhCpNhiRCcSWIYYJ00OdSKBwbBo+frc3NyB&#10;WK/wiV481LuOyUqTDJOTklVeTq4bMYoYBUGIBq4YuVYaQxukcA/ekyeHKl/QiQRFjDfFsozREmMJ&#10;9+CdmJjIF5yVkenLSjcMfKOCIAi7iy3GFPIM3MJitLodQycSderUhRjjIWIkMTZv6YgxQWXWzuDo&#10;MSRGiRgFQYgMvxjTnMqXSZMne8RIUryJosajWFQVPdliRLdjRowJVS0xug28JWIUBCEyWIxOxQua&#10;66QlpekevKdMVbn5+efDS6Y/RhJjPxZVRU9hYqSsNMoXq1WtprJIjKbyRcQoCEI0sMWYzFnpVNXf&#10;ESOJcBO8ZMRIxH7AfTwrjf4Yk0mCCVWMGNHA2zz5ImIUBCEybDGio1q4RYtxiqpbt94p8JLJSsdH&#10;D94Y2qBFS5VEEWMiiTGzVm0WI5cHiBgFQYgCLEZHiqa5DsSIMkaKGLmBN4ZPpeWr4mZoA5QxJiVq&#10;MWb4xJhTp1HgGxUEQdhdQhEjxIjmOsksxokTJ6Hy5Ux4KSUlP5XEeLUlxkrOvGKmMDFSxIgHuxOq&#10;GjHqdkYcMYoYBUGIECNGRItJ1VDGqMU4aVKouQ46kSAx3mDEmJOTUxXzCps8Yly6TJcxkhirVkng&#10;rDSP+UJS5DJGEaMgCBFiizGZxIjedfof1i+sgbevjPFfzrxipkAxksGrcla6lhajUystWWlBECLF&#10;lDEiGw0xmsoXu4E3OqolMaIHbzOudGVnXjGTLUY8EtiiJYkxmcRYWcQoCEL04d51diFGM+A+yZEf&#10;CYxFVtrT7Rj6Y9RirKpqGzHShYsYBUGIBnblCz8rTY5BA++wiDGv7rUkx27OeuzKGD0RI2Wla9Wo&#10;wZUvIkZBEKJFKCvtiDHJiBENvOtxc51GjRolFdSte3lBfoya64TGlV6ne/B2yhgTKGKsVaOmiFEQ&#10;hKjiirGaqXxJ5mel0VzHiFFHjDEcPtXOStu10glVq6qa1RExWkMbiBgFQYiQMDFS8AUxTrb6YzRi&#10;NFnpCp88WWkSo37yJYnFWCO9uhajeVZaxCgIQoRoMSY72GIMNdcxYiwI9eAdu1pp80ig7l0HYnTK&#10;GEWMgiBECV35oqXI/TEGRIxcK52ffwOtx6aMMUyM6HYswRFjGiJGS4zyrLQgCBGixeg014EcyTFc&#10;+aKflT4dXkLEiAH3c3Nz46DbMWSlSYwJEGOVaio9Ld2blZaOagVBiBBTxogaaR6e2RXjFFVQUP9o&#10;eMmI0SpjPMiZV8xki3Gxk5XWYkxQaalpIkZBEKIKGnhDjJqEkBi527G63O2YX4wNGzasgXmFTX4x&#10;tuCIMYE7qoUQ7eY6IkZBECLFRIy68iWh3AbeECOt93Q8lYp5hU22GLmjWkeMVatU5SFUvWKsH/hG&#10;BUEQdhd/rbSOGDHgfkiMWVlZ1Wn5eoIrX6pXr56EeYVNXjGiHaMTMUKMSXThHjHWC3yjgiAIu4sR&#10;I9owJlfTZYz+WmlnXOn/UNTIQxvENCttOqrVWemq/ASMN2IUMQqCEBnBYuwTJMbrTRlj/fr1kzGv&#10;sMkjRrdWOoE7quXqdBGjIAhRJJSVTlJJ1VD5kqz69u7NzXWMGNPT07Np+fa4ECPXSrtiTODedTkr&#10;7dZKixgFQYiMUOULxIiIMUiMORDjbXWdrHROLHvX0c11WjkNvCHGRBGjIAhRxa580Q28E1W/PiRG&#10;q/IlJSUvrU5enavz8vJ6sahi2Y6Rs9KWGBOrJuqstIhREIQo4Rcj2kojYsQogSEx5qfWya1zlclK&#10;FxQUpGBeYZNfjOhdRz8rTWKskiBljIIgRBUWI2WfIUQ8+YKI0S9GtGNER7V169bti/WaNWsmYl5h&#10;ky1GbuBNYtS964gYBUGIPjpi1I8DImJMpXlfykpP8nc7psd84QbeMS1j5AbeHDE6YjRZaSPGPBGj&#10;IAiRERIjSCYxJql+iBgn8bjSLEYMn1pQp+AGykpzJxJ5eXlpmFfYZIsR/TFyxEhhbjWKFsPKGEWM&#10;giBEiJuVdsSIyBFZaWfAfRYjnnwpKCi4jtZ7YD2mDbyXLC1hMSaTCD1iTNFizMorCHyjgiAIu4sW&#10;o+l2TJcz+sVoRgk0lS+ZmZnVMK+wiczcCPl3iHFpkRFjsqoakJXOFDEKghAhRoymHWOKESNlpQsK&#10;6q+Gl8yA+0aMKHPEvMImMnFj2JjLGHkwrJaWGL2VLyJGQRAiJSRGykbjsUBHjKiVrlevwUp4yVS+&#10;WGKs2MoXjxjd5jrJqpotRqeMUbLSgiBECg+4byJGJzuNyhc08K5Tp+BEeMmIkbLW/bFOOdtczCts&#10;ohd2xciVLy1bqZSUFF8D71SWo0SMgiBESt8iihgp0MJjgXYDbz20gR4+tVaturXr169/U4MGDUwD&#10;7zzMK2yyI8YlVhljWHMdEqPUSguCECncgzflShExcrMdiLFPH+6P0WSlUfmSm5vbND09nTuPiL0Y&#10;KWJ0xViFxJiU7JYxihgFQYgURIyp6OvVFqMTMfrKGBvSIj8jHVMxLi1azmIMPfnirZUWMQqCECk6&#10;K23aMcIxiaoPKl8mTSIx1iuFl5CVzskpaEaLsRGjXcaoxdi63CdfskSMgiBESJAY8UggKl8aNWq0&#10;CF6yxFgJ63Xq1MnHvMKmrKyshqgKL1lHYix2xGgixjAxSuWLIAiRocUIKWrQtaEuY5yqGjRoPB9e&#10;QjtG8lIz03lEdnZ2A8wrbKKIUT/5YolRZ6WreWulSYxSKy0IQqQYMaKpjmmugzJGVL40btx0OrwE&#10;MWbk5TWhxQOxHousdOiRQK58ITFyVtoWo44YRYyCIESKrnzRA+4nISvttGP0i5Eixvq0+G+sV7gY&#10;8/LyCjxibGXEiKx0qIE32h1J5YsgCJGiI0b95EtSAhwTLkbKQmc42WcWI3mqLuYVNpEUdeULZaWL&#10;KCvdEmJ0yxj9YpSIURCEyAiJ0al88WSlm0yCl2rUqJGJfhxoEZUv/4KnsL3CJoSrduVLq1ZtAsWI&#10;0FfEKAhCpNhiTEHEaImxRYs2R8JLFKzVQJSI3CytVrwY6QU9lS/hYkxkKWoxSlZaEITI8IoRowRq&#10;MU6bNk21a3dId3gJYoSbaBFZ6diJcR2JsXhZqUeMCVWciFHEKAhClNBiDLVjRHMdlDFCjG3btuUx&#10;XnQ7xnqm8iW2EWMRxNi6bbAYE6UdoyAIkcNidHvwRssXXfkCMbZp0+YIeMkXMXIlMeYVNnnEWFKq&#10;WvvEyONKOxGjiFEQhEixO5HQESOJsY8WY8uWbYbAS6aMkRZZjLm5ufUwr7DJFiOXMbb2Z6WTdeUL&#10;kSlZaUEQIkSLUTfX4XJGq4yxVatWg+AlfzvGWDTX8WSl/RGjK0aOGEWMgiBEht1RLeDhU0mM06dP&#10;d7PSpowRLWawji7IMK+wyYiRK19KVpAY2zlirGaVMepHAqW5jiAIkRISo+l6LFH17tVLzZgxwxJj&#10;rdoFBfVPqFOnTkfIkSJGPB5YcVP5EWO1sAH3pYxREIRI4aw010qHKmAgxlmzZiErPRxewvCpDRo0&#10;uI4ixVfr1q37UHZ2dksWVkVNfjGWWytNSBmjIAiR4q2VdsTYu5eaM2cOBWatR8FLFCWmN2rU6NrM&#10;zExVu3bt7STKTiysipqMGN12jIFilN51BEGIDhwxOtloPCuNyhdEjHPnzkVRHosRQxs0bNjwBspS&#10;q/T09CsoK92WhVVRkx0xQox25UtilWokRjz5osUoWWlBECLFiBHRohZjUpgYdeVL3fY1atRYQ5Kc&#10;Qpu4w9oKm0iKGTSr5Iqxjal8scToNNcRMQqCECnISptaafPkC4txnl+M/ORLAlEZ2yp0ysjIQJfh&#10;lXWttFeMqICRyhdBEKKJLmM05Yu6HSPEOG/+PFeM1as3SnKCNm7HWOGTyUqb5jptPGKUWmlBEKKL&#10;v/LFNNeZP3++K8aEhNq1atbkp11iL8ZlJSt1xEgyNFlpfiTQaeAtnUgIghApXMbIjwSGnnwxYmzV&#10;qlVgD94VPgVFjIl0oRwxchlj6MkXaeAtCEKkeMUYqpWeN2+eau4Vozt8aoVPOxWjyUqLGAVBiBJG&#10;jJ4yxp49tRhbtpwML6G5TkZGhjsYVoVPthiXLV+pxUh5fhGjIAj7Ai5jJJ9wl2NcK63FiKx0hw4d&#10;+JFAPPnijCUdm6x0ZmYmRt/iWumS5atYjAnVTFbaEWOKPCstCEJ0CInRWytti5Gy0dlOxxGxEWNe&#10;Xl4mzSoZMbZt294nRruMUSpfBEGIDJ2V1mLEEKpuGePcea4Yq1fPpaAxvxUtxqaMkV49l2Y6Yiz1&#10;idFkpUmKaJApEaMgCJHiFyMeIoEYZ8+a7YoxMTGzRlZW3Ya0GLMyRn7yRYtxpRZjgpaiiFEQhGjj&#10;r3yxe9cxYkxPr5/s5GZjk5WmfHwWzViMqHxp266DqlYtQVXzi5Gz0iJGQRAiwzz5oh8JDIlx5syZ&#10;yvTHiMoXVAzTYmzbMdJF1eCsdJgYk0WMgiBEDVuMSU7NtF+M/jFfKnwyYpw9e3YtI8YEEmMoK20P&#10;bSBiFAQhMswjgabbsfLEGBcRI7LSy1esVu3ad6SIsRpFjNVYjHgDLEZCxCgIQqTsrhhjGjGivRDN&#10;uIyxdGV5YpR2jIIgRIdQ5UuiK8ZePXty5UvciBGFnDQ70CtGlDFqMUrliyAI0aQ8MWJog0MOPbQP&#10;vGT1xxizrHQqzRwxHr1TMcqYL4IgRArEiLoL3Y4xJMYFCxeqQw/t0R1eSknJT83Ozs6hRRGjIAj/&#10;fEJidCJG51npRYsXq86dO/eDlyBGp5gvnsTolDFyt2MhMUrliyAIkeLNSie6YlxMYuzUqROXMZIU&#10;0wsKCtCPQ2zFOGnSpIxyxYjKl2QpYxQEIXIgxlR/xNirl1q0aFH8iXHcuHE5EGP79od4xOj24C1i&#10;FAQhCtgRI0NiRBmjLcaMjIyaeXl5BbQYH2JsBzGSFLUYYfPQky8yrrQgCJHCYrSGT4UcIcbCwkLV&#10;tkOH4fASIsaY9sdoxHjYYYc1Kl1lxOhUvrhZaS3GDBGjIAgREooYbTH2YDFSxHgkvBQPowSyGAcM&#10;GHAwxNi+fUdVlaQIRIyCIEQbFmOSFmOyT4xt23YYAS/FjRj72GKsUpUgMaK5Dr2BkBiluY4gCJFh&#10;xMgjBDrljEaMrVq1mgYvpaTkpTl9xcaBGFeuVu07HBISo92DNyERoyAIkQIxpjoRI3dUS1Fjzx49&#10;1JIlS/BIII8SGDe10lqMula6ComxmokYTTtGEaMgCFGAxUgBl+lEIqkaibF7dxajqZWOhwH3WYzd&#10;uvVuz2KkiLFKlSpajKaMEWKUMkZBEKKAV4y6LaNfjHFTxggxrnDEWLlyZUuMoeY6IkZBECLFZKUh&#10;Rs5OJyZyVnrp0qWqa9eucdPAm8d86dabxLhqTUiMTq00qtWljFEQhGihI8YUp/JFZ6f9YoyH3nVY&#10;jIf26NERYuzQ0RsxshhTRIyCIEQHOytt2jKGi7EWiTEn9mLs0KlTLxZjh04kRruM0REjIWIUBCFS&#10;vGO+kBwTQ2Ls0qXLQHgp5o8EmlECD+3Zs60RYxVXjFW1GE1WOlfEKAhCZLAYk7QY0Y6Ryxh79lRF&#10;RUWqY8fOw+AldKAd00cC7QH3V6w62hcxVtVZaVP5ImIUBCFCIEZT+ZKC5jqOGIuLi+MvK236Y9SV&#10;L76stNPtWEauPPkiCEJksBidrLQtxmXLlqG5DnciETeVL14xmsoXq4E3IsYcEaMgCJGhxWgiRoK7&#10;HeuhSkiMrVu3nQ0vxfyRQApX3VECPc11IEbf0AbyrLQgCJHiFWOiFmMPEmNJiWratEURvFS9evUk&#10;ZKdpMTZidAacccoYSYzt7coX07uOHj5VyhgFQYgUrxgRfNlibL4SXoqbBt4LFiyoqbPSfjFK5Ysg&#10;CNED7RhNrbTuRCJcjGlpBSlOi5nYRoyDBw+uF95cx1S+mKy0iFEQhMgwYoQQeTAsV4zLXDEmJ+ek&#10;kxjRicT/Yb3CJ4oY6xBV0FGtK0a3E4mE0JMvIkZBEKIAstJo4M096yArHSBGtGOMqRhNA29XjB07&#10;h7odk4hREIQoY8TIEWM1LUY8+YLmOk2bNj0WXkIZY0zFiAugGQ9tgN51EDFWrWqJ0dODt4hREITI&#10;4Kw0iZHLGH1ibN685TLjJeRmaTE2ZYx4JpFmB9liDA2fShdtxIgG3iJGQRAiRHciQREjSRFiNN2O&#10;QYxt2rSbCS/VT6+f7DwSeCDWK3wytdIQ48rVuowxTIwULYJMaccoCEKE2GJkPGJsz0MboKPavLy8&#10;TFqMbXMdLca1eIhbJYRFjLodo4wrLQhCpOh2jKFaaW/EGBKj46b4ECMqXzAYFpcx8pMvJMYULcYs&#10;EaMgCBGiI0YMhqWb6uy/YnSy0tmSlRYEIUJMVlo31yE5BogRg2FlZOQ1ocWYlTHymC+uGA8hMZpa&#10;acpOe8UoEaMgCJFhstKcja6GttIhMbbyRoyolT4I6xU+OQ9qc600Kl/ad0RznWqedowpJEUgWWlB&#10;ECKFxWiefNlJ5UtMxWhnpU3vOoGPBBJZkpUWBCFCPA28nU4kesSzGNGJRLsOHX0d1aJ3HZ2VFjEK&#10;ghAppoH3/iXG9h3DB9x3mutIVloQhEhx2zGyGImArHR6ev3kvLy8urQYL2KkrHTQI4GEtGMUBCFS&#10;QmJ0OpFwxIhOJIwYExMzajq10vETMXoqX6xnpSUrLQhCpITKGLUYdcTYnftjNI8EIiudmZmJjmpj&#10;/0igR4xEommu44hRIkZBECKFyxi5g1qKFh0x9iAxIivdsmXrQngJWWln2JXYNvDuQ2JcvnK1T4wI&#10;c0OVLyJGQRAihbPSTs/dLEer8qVJs2Yl8FJKSn4qiRGjBMY2K22L0fTH6IqRpAikgbcgCJGi2zFi&#10;zJdEHvNFR4xajC3btJkHL8VNrXS33r2bL19BYmwXEqNbK+2IUWqlBUGIFFPGCDGGstI9eMD99u11&#10;5Uvt2rUTnMGwYivG7t37ttq1GKXyRRCEyAiVMYY6kTBiNLXSmZmZ1erVq4dxpWMrxkN79WqxvHQV&#10;ibFDeDtGt3cdEaMgCJGxO2JEVtoZ2qAS1it8MmLs2bNfy5LlK1XbIDE6lS/Su44gCJESXiudxO0Y&#10;/WLMz2/YmPxUBesVPhkx9ukz4OBlLMb2PjHaveuIGAVBiAyufCEZ6m7H0LtOuBj1uNL1msaNGNu0&#10;be97Vlo6kRAEIXpwcx3yCj/1wmLUT75AjC1btuR2jBBjVlZWQ7gJ6xU+GTEOHDiw7k7FSBFjRq7U&#10;SguCEBm2GHXEGBKjGVc6bprrzJs3r/qyUi1Gk5V22zE6lS8ZOSJGQRAiw34kkLHE2KZlnLVjXLdu&#10;Xcqy5SscMZoG3uh2HM11UrmjWokYBUGIFESMyW7lCxyjxVhUVKTaW8116tevn0OL8SNGM+aL/Ugg&#10;i1HKGAVBiBAjRpOVtsVoKl/ipoG3FqPOSvOYL/az0iRFXcYoYhQEITJMVjpUxpikevXUYmzZsvV8&#10;eCknJ6dqXESM48aNywwTI1e+6Ky0iFEQhGgQLsZEV4zNmjVbDi/VrFkzsU6dOvm0GBsxOn2eVSYx&#10;5pSUrnLE6PSuY8To9OAtWWlBECLFNPA2YkRWulfPnizG1m3bztJmOuAgihhrYq5XK3iyIsZgMaKj&#10;WlMrLWIUBCFCjBj5qReOGJGV1mI0ZYw0HdiwYcMaNI8/MYbaMWoxZooYBUGIkLCIMYEixl5hYqyS&#10;m5ubRfPYixGdSOBZ6WrVIMYEFiNsHhoMS8QoCEJklCfG4uKQGFH50qBBA/TgHVsxdu/XrzG6HQuJ&#10;UWelU6yIUZ6VFgQhUnRzHS1FI8bevXp5npU+4ICaiRkZGbGrfDFiHD58ePbyFXbEaJrriBgFQYge&#10;OxNjq1atFmkzxUkZ45o1a1JRxti2bXsRoyAI+wy/GNFcx4ixZcuWi+GlmGelPc11lmsxJlRLUAkk&#10;xdCTLyRGQsQoCEKk6DJGK2K0xNisWbNSeAntGCloi/2z0iTGzOWluozRFaPbjlE/+SJjvgiCECl9&#10;diLGlq1DT75QxFhAfoptf4x4JLBcMZIUQYaIURCECIEYPWWMLEbUSocqX+JGjIWFhemmVtqIUbdj&#10;DGWlpbmOIAiR4iljJNegSWDcidFpRKnbMbrNdRLcdoz85IuIURCEKKHFmOiKMS4jxqysLAxRWHna&#10;tGm1WYztA8ToZKWl8kUQhEjps/TMXWal4SR0IhHzrDTKGEtXHK3ate/oEWOKJUapfBEEIVJ2V4zk&#10;JpgxDipfMOA+xGg9K22LMVPEKAhChJjKF5YjlzGGaqVbt247W5spp6rT7VhsBsOivDwaUYbE2K6j&#10;txMJ7l2HxJgsWWlBECJHt2PEYPtajBwx9g578qVS3bp1a9M8Nu0YbTGWrqSstEeMVemiUfkiYhQE&#10;ITpoMSbptoxOxNjHEWObVm3mOF6K7ZMv2dnZ6D688uzZs2uxGCkrbXrw9ogxUcQoCELkGDGGstJo&#10;rtNLFRUttcsYYxsxmgJONNcJF6NprmPEKGWMgiBEhj8rXY4YY9uJhGnH2G/gwPqBYrSefBExCoIQ&#10;KVqMduULibF3b39HtaiVRsVwbMRo2jEOGjSoTkiMdhmjiFEQhOhhxBhq4J2k+jhibOkMuE/TQQUF&#10;BbUw16sVPNlPvqxYpcVouh0TMQqCEG3QjhFZaYgx0RFj3z69ufKlWbOWJdpMMc5Km27HDj/88Iau&#10;GN2I0duOUcQoCEKkGDEiK53sZKURMermOrpWmqYDnaCtsl6t4CkvLy+TZpX6DBhwcGmAGDlidJvr&#10;iBgFQYgMt3cdRIs+MdqVL3ExfCqLceXRqn37Q8LF6ESM8uSLIAiRYouRKUeMMY0Yg8RYtUpVVY2k&#10;6M9Ky7PSgiBEiv9Z6fLEGBdjvnTu3r0dyhjbdzhEValcxStGZKUlYhQEIQqEdyIRKMYqeXl5dWke&#10;24ixW+/e7YPEaHc7JhGjIAiRYvfgjVppu4yxRYtWC7WZDjigoKAghWYxixj5yZcBlJVesWqN6tCh&#10;E2Wlq4XEiEcC0YmERIyCIEQBTztGYMRYVKRaNY+T4VOdQa0r64iRxNixk658ccXo1EqLGAVBiALu&#10;s9Ju5Uuod52mTZuu0GaKkzLGrr16dTARIxp44+kXV4ySlRYEIUpAjKkkRmSjuYF3Aomxp+6otkXr&#10;1gu0mQ440OldJ7ZljB27dDnUzUpXrcrZaa58scQo7RgFQYgUFiNFiYlOGSOy00aMduVLTLsdM2LE&#10;uNJoroOsdGBzHcpOS8QoCEKkeMTolDMGiDE+IkbTUS0ixiqWGKWMURCEaMJljJYYkZXuEy7GynER&#10;MUKMyEq3ZzFazXUSQmKUrLQgCJECMWI4A26ug4iRlvs4g2G1bt12ljYTPxKYQ36K/WBYuh2jV4wp&#10;pgdvEaMgCFGAxWj1rsNDGziDYdndjsVFVnrevHnVw7PS1tAGJEYpYxQEIVI4K01i9NdKL1u2TDVv&#10;2XKxNlOM+2M0YjRDG4SJUR4JFAQhivjFmGSJsdHBTU/SZjrgX+SmVJrHVowDBw6su8KplTZiTCTs&#10;yhfJSguCEClu5Yslxl6OGA8+uOkx2kwxbuBthk/FI4Hcuw5FjDzmC0eMjhidRwIlKy0IQqRAjKnk&#10;FX4ckMWYwGIsLqasdPPmxdpMB/w7Ly8vjeaxF+PK1aEG3q4YTVaayJThUwVBiBCdldZiTLDEyGWM&#10;oQH3Y9uJhBlX2u1EAs9KO2O+cFba07uOiFEQhMiwxWgqXyDGEogx1IlEvPWu05nEmOD24G33xyhl&#10;jIIgRIotRmSlE0mMPXv20BFjPIpx5eq1nJX2izGFxAikVloQhEjRYtTtGMPF2HyZo6Z/5+TkpNM8&#10;TsSIrDRdMIuREDEKghBNXDGSFHXlixZjSUmJatq0+UpHTTFvrsNiHDp0aL4WYzlZaRGjIAhRwC9G&#10;O2Js1arNXEdN8ZGVRgNvN2K0xGjXSkvliyAIkWLEiOekUSvNYuyhxdiyZev5jpriSYy6VjqBLjSh&#10;Kl20efLFqZWWyhdBECLFLmPkRt6WGK2hDeJDjIcddlijIDG6/TFycx0RoyAIkaHFaA1tYImxWbMW&#10;pY6a4qi5jtPAO0yMkpUWBCFKsBjx5EuAGK3Kl/jJSut2jIeQGEmKEGNVU8aYymLMFjEKghAhfYu0&#10;GJGNNmWMPbp3ZzE2bHjwiY6aMFBfTZrFttsx07sOxpVOTDQRoxZjCokRzXVEjIIgRIrJSptOJGwx&#10;Nmp0sOldJ7YRoxk+1YixbfuOVlbaNNdBxJgqWWlBECKmPDGiHWPDhg3P1maKfVaaI8b+/fs3gRjb&#10;kRjtiDEkRmnHKAhC5BgxonxRdyIRn2LkMsYOHTr1MmJEGaO3gbeIURCE6AAxYlzpYDE2PstRUxyJ&#10;ccVq1Z7EaHrXMY8EshiTJCstCELk7CxibNy4yQmOmmIrxszMzDyaVYYYl5cnRpIi2jFKf4yCIEQK&#10;izHR+6y0EWOTJs1WazPFSRkji7F0lRYjCTEoKy0RoyAIkaIjxpAY0R8jxBhXtdJGjK1bt+/vESNJ&#10;MbxWWsoYBUGIDJOVDj35kqC6d+vmtGNsfIo2U4zFmJubm0UzEmPrYSUkxnbtgsSon3yRZ6UFQYgU&#10;XfmiI0aWI4mxW7eujhjjrFa6bdu2A0pKV5IYO+gxX+ystHQiIQhClPBnpTli7G4ixjgRoxnzpVWr&#10;ViO8YkQ7Rm8nEiJGQRAixYjRNPCOSzGaMsYWLVoMW7Z8pWoLMTrjSnsG3JfKF0EQogCelU51xpXW&#10;zXUgxu48GFbciNEMn9qyZctxRoxVqlQJLGOUBt6CIESK7kQiJEZ0WBt3YjRljK1btz6qePkKjxgx&#10;fKqIURCEaMJZaUeMDMTo1krHWcTYoUOHXsUlXjG6EWOKiFEQhOhgxIiKF7eMMd7EaMoYu3bt2iYo&#10;K22XMYoYBUGIFF35ksTZaLeMMV7F2GfAgIPRjlHEKAjCvsSulWYxEkaMjRs3PlWbiXOzVWn2f3qt&#10;gicjxkGDBtXBky/+MkYWI7LShIhREIRIMWI0WWlgxNioUaMztJl4+rczr/jJiBEd1S5fgSdfnHaM&#10;EGNVb8QojwQKghAprhgpC81ytLLSFDG6jwTGdPKKcbUlRjTwNmKU/hgFQYgOdsToL2O0O5GI6WTE&#10;ePjhhzdcvtIWo1PGmChiFAQheoSVMVpibNCgwZnaTDGejBgxfCr34N2uY4AYpfJFEIToYIsRlFcr&#10;TRNqpP+lFyt4ssWI4VO1GEP9MbqVLyJGQRCigF+M5TXwrl+/PoZOjU0FTJgYrR68PbXSIkZBEKKA&#10;FmNowH39SGBgxBi7KUiMYREjyhiTUlSGiFEQhAhhMToD7nNWulqiGzHWq9fgYm2mGE87ixirVXa6&#10;HXPKGEWMgiBEir/yxUSMxcXFqn7Dhhu0mWI8GTH269evMcTYvoNXjBwxOv0xSlZaEIRICRIjevAu&#10;KipSTZs2X6nNxFMlIraVL2jHaCLGBLpoPeC+iFEQhOgSVMbYrasWY6ODm8ZXO0aIceXqte6A+yzG&#10;qpSVTpbKF0EQoocuYwwNbeARY7w18CYxZoYiRkeMbuWLiFEQhOhgZ6W58oV8g8oXLcZGJ2szxXiq&#10;Xbt2LZodtHz58jRu4G1lpas5WekUykYDEaMgCJHiipGEyHJ0xIjKl7hprpOZmVmDZgcNGRJ6VtpE&#10;jCJGQRCiDcSIQfZNxJhIyxjaoDi8HWNsKl4wUVaahzaAGE1Htagp4qw010oniRgFQYgaWoyOFB0x&#10;9iAxBjTwPpCIjRzNgPumdx0Wo4kYjRiTRYyCIESH8DJGJ2IMz0rHrj/GrKys6jQ7cPbs2bVKHTFW&#10;82elRYyCIESJnYmxUaNG67WZeIpdxGgGw1q3bl0KKl/atm2vqji96xgxSjtGQRCihV+MbhkjxHhw&#10;nDXXgRiRlW7Tpr2qVKkyixENvPmRQEeM8kigIAiRYsTIbRgtMS7jiNEjxtiM94KJxJhKswMhRgyG&#10;5RWjM3yqiFEQhChhi1E/Eggx6k4kKCt9ujZT7LsdC4lx+UrVhrLSlSqLGAVB2Df0XXqmL2KMw/4Y&#10;8/LyMmnGWWk012nTpp2qXKWKquKIEbXSrhhzRIyCIESGESOk6Pau44jRHj411hEjt2O0xVilSlVV&#10;1Raj80igiFEQhEjRYtRS9IvxYG8ZY+ya62RkZNSk2UEsxtKVqnXbdnrMF7ujWhMx5ooYBUGIDJQx&#10;ooG3X4x48sVX+RIfzXUQMbamiLEqRYzuYFgkRnnyRRCEaNGHxWg31ylXjLF7JNA08PaKsYqIURCE&#10;fUKf8soYw5vrxHSUQLdWWpcxtldVKnvFiGw0xJglYhQEIUKMGE1W2h0+lcRojysd08oX0+1YeWJ0&#10;m+skpqhsEaMgCBGiyxhDYtQRY1cSI2WlDz54nTZTnAyfGhJju8CIEUhWWhCESAlvrlNNi1G3YzxL&#10;mynGkzcrvSJQjKYTCWngLQhCpASLMbyBd0wnvxhR+RImRpKiiFEQhGhgdyLhjxgbNIizcaUhxpLl&#10;q7QYpVZaEIR9RJgYq5EYu2oxHhwvowTWqlWrNs1CDbzDxBjqwVtqpQVBiJSwrDSJEaMEotsxW4xx&#10;04lEMbLSrdu6YgQpMrSBIAhRxIgRUjRZ6SAx0hTTAfdDYizRYjSPBPo7qpVHAgVBiBSI0fNIIEeM&#10;hwaJMXaTX4ytyhNjonQiIQhC5BgxerLShx7K40rHZ1a6pJTE2EbEKAjCPiNMjOQaiHEpizH0SGBc&#10;idGflcaTL1zGCDFKVloQhAgJy0pbYmzcuPEp2kw8xcez0kFljK4YUcaYLWIUBCEydOWLEWM1p/KF&#10;xLh0afwMnxokRpaiJUa38kWy0oIgRIi3HSOJ0al8gRgbNQgNnxpHWWld+VKNLtQMuO+JGEWMgiBE&#10;SKjbMS1FzkqTGIuWcuXLsdpMcSLGEhJj0TJUvkCMZHJHjJ5HAkWMgiBECMSoK18oAHPkaCLGpk2b&#10;r9RmilsxJkqttCAIUSew8oXEuGTJEkSMa7WZ4igrrXvwdsRIoa4RI0eMIkZBEKIAi9GRIovRiRgh&#10;xkZWcx2aYj/gvokYUfmSUI3y/yzGam6XY5KVFgQhGoTEGMpKd0VzHcpK2+0YYzrZYtS10u1UNYS5&#10;TsSYkiy10oIgRA+TleaKF58YGzUK1UrHdLKz0izGNu1IihBjgohREISoo2ulIUYrK01iXLJkqWfA&#10;fZpiN3zqTsWIWulEEmOiVL4IghAdjBg9ZYyOGJs0aXa0NlOctWNkMeKCkZX2iDFZZeTWDXyjgiAI&#10;u0vYky+olWYxLlFNmzZ1m+vQFLtxpT1idCtfIMZQxIga6RQRoyAIUSBUxrhLMcZu2n0xUlY6r07g&#10;GxUEQdhdTANvT8TYtStXvjRu3OR4baYYT0Fi5EcCLTGGGnhLxCgIQmR4yxiNGHXE6GuuEye961hi&#10;RCNv04lEqIG3iFEQhMgILGN0xGiPKx13jwRWpQsNFKOUMQqCECFuxEieAVwrTVlpfvKlUaP46qh2&#10;p2J0yhhlMCxBECLFL0ZEjV2dTiRIhhu0mWI82WIsXuY8+RIkRjTwzpXKF0EQIoMrX5xstKFrF52V&#10;9okxdqMEpqWlpdDs/0w7Rrc/RqvyJSRGiRgFQYgMiDGJyxi1FFHGiEcCncqXFdpMMZ5MPt6IUVe+&#10;0EX7xYistIhREIQI8YsR2elDu3RRhYWFqnnz5ou0meKpjBGDYbWhrHSQGBOSVWaeVL4IghAZYVlp&#10;jxhbLtZm4il2Wen09PRkmv2fXfniyUqbMkaIUcoYBUGIEI4YIUZUvIAqWozISsfNky/+rLSnVtqI&#10;Ec11IEbpREIQhAhxxUhC3IUYY/estBGjrpXeWXMdPCstYhQEITI4K40yRiNGwojxYEuMMS1jtMVo&#10;stJVSIjBYpQyRkEQIsMVoyNFFqNTK924SZP46HbMm5XWYqxcuYo3K23EKJ1ICIIQIWFitLLSDRqE&#10;nnyhKXYd1XrFqBt4h4mRHwkUMQqCEDl9lji10shKO5ha6caNm6zWZuIpNtEipiAxVqniiJGy0t5u&#10;x6SMURCEyAgTo5OVXrx4sWrevJXbjpGmOIoY27RTVU0Zo2nHmKCRBt6CIESKp1baFWMXFmOLVq3m&#10;aDPxFLvhUwPFSBcaLsYkaa4jCELEuBGjU76Ivhm6UFYaYmwV32LUEWPVylU8YpTBsARBiJQwMRJd&#10;OndWixYtQjvGVdpMPEGMsc1KcztGEmObNu1DYqxCYjS10ixGqXwRBCEyuFYaYjRZaUuMTZo1W67N&#10;FHKTXqvgKUyMbdu7lS8oa7QfCZQevAVBiBSIkftjNGLkrHRnXfnSylP5Erta6erVqyfRjLsdW7Z8&#10;pSVGCnFNGaMrRslKC4IQGchKp/gixkOdiLGVV4yxq5XOycmpSjMuY2QxUla6XDFKrbQgCBGixaj7&#10;YfSLsWXL1rO0meIkK81idMoY3aw0Kl+sBt4ytIEgCJGiK19IiMCRoxFjs5Yt52szxViMptsxI0bU&#10;SrMYq1piRMRIZMqz0oIgRAjEmAQpOtEiIkcjRl8ZY+x618nPz69CMycrLWIUBGHf4hcj6NKpk66V&#10;btKsVJspxpMnK12KMsZ2qjLEWAUNvKtwFtoVo2SlBUGIkHAxVnXF6OvBO3aTR4xO5Qt3IkERoyvG&#10;BFS+iBgFQYicnYqxVWjMl5hO9iiBJctXccRYqVJlb+ULIkaIUWqlBUGIEL8Y0VlN50O0GNu0aTNd&#10;m4mn2I35YgbDsitfKleGGKuFHgl0stLSu44gCJECMSb6xehEjO3atRulzRTjWmkTMeonX0p1GSOy&#10;0oFilMoXQRAigyNGqw2jjhgPYTG2bt16qjYTT7GLGGniF+ehDTB8atv2wVlpiFFGCRQEIUJsMSY6&#10;cjRi7NKly0CtpTiZdilGeSRQEIQo4I8YjRgXLlwYVxEjT6YTCZQxVjqokrcdI9dKy5MvgiBEjr/y&#10;xRZjhw4dhjtKio8pTIxVAhp4ixgFQYgQrnwJiBgXLFjgz0rHNlrE5BFjJUuMVuVLtohREIQICRJj&#10;J0eMcVMrbSZbjAfZESNlobUYk1WWiFEQhAgJKmPs1LEjZ6XbtesYX2K02zEedNBBoTJGJ2JMFTEK&#10;ghAFdibGjh07DnWUFD9iRMSIAfc9YpQyRkEQokigGJ3Kl65dux7hKAlT7DqqNZPOSpeqVq3aaDGG&#10;lTFKrbQgCJETJMZDnIixW7dufR0lYYpttIgJYixaRmI0EWOAGKXyRRCESNmZGHv06dPdURKm2I0S&#10;aCYWY7FXjG7vOtKDtyAIUaI8MaJWupM3Kx37CWJcWrxctQzMSmsqVozPqnGXPCMIQgWA+y34Pow+&#10;gWLsoMXYrmOoVjouJleMLR0xemqliQp48mUCfTmn3/eOuveNr9X9b36j7sdcEIR9D91v99H8qmc/&#10;UbOveiHw/owWRozoPAKgP0Yjxg4dOgxylBQfU0kJxFgSHjFyrbQW4758VnrNbW+oR97+Rn363e/q&#10;7+1/K7Xjv4IgVCD/pfvu19+3qWc/+EHd+epXatJlwfdqpJQnxvnz56OBt9tcJy4mI0ZdK209K80R&#10;Y4oWY/a+ESP+U73/1W8iREGIE7Zu2aGefO97ddLdbwfes5EAMZpedTRVXDF27NjxKEdJ8TGFlTGa&#10;3nX2oRiRdX7knW/5Swj6cgRBiB1/bftbffbdH6r05lfpfo1eGWS4GD0R4zBHSfEx6YgxQIxut2Mp&#10;JMYodlR7ybPqP89/prZt/SvwSxEEIT745Nvf6Z7dl2LUlS/xGTE6YjTNdRIcMaZYT75k5ERPjOvv&#10;f1f9/OvWwC9CEIT44q3Pfw68j/cGiNGWIkeMprlOp05x1lwHYiwKlTG6Ykw2YkTlS3R68J5+5fPq&#10;vte+5MLeoC9BEIT4AuX/a259LfB+3lMCs9LxLsaWrVoHZ6VZjNGJGEtuelVtKZNyRUHYn3jlk5+c&#10;No/B9/XuAjEmecSIypcOnJVu27btCEdJ8TGFKl8CxOj04B2dMsZn1Y3PfRz4wQuCEL988+OfajVH&#10;jZGVNwZXvmgx+oY2iP3krZV2stKVnFrphCQmIzvyrPS4i59RP/+yJfCDFwQhftm+ZYe64blPKWqM&#10;lhh1G0bIsaMjxlatPONKx36CGIscMWIwLIjRfVbaITMvcjGOveipwA9dEMC2P/5S33++TX33yVb1&#10;zUf7jm8/3qq+/3Sr+uMnKdLZE+569cuIs9PhlS8kxvbtWYzNm7da5Cgptv0xmhc3DbxZjGjgDTGS&#10;ID1ijELly4zLngn8wIX/Xf677W9V9suOQIFVFL99v039vfUv9d/twdcoaO5//Ss1McKsdO9yxMjP&#10;SsfR0AZ6XGkS45KiZapFy9Z6zJeqEKMTMSZoIu7Bm0Lw1Te9FPiBC/+b/L31b/XDZ8GyigV/lf0t&#10;rSV2wlPvfqNmXfk838uB9/huUF7E6BcjTXEwfCqJsdARo/tIIMToNvCOjhjPvu/1wA9c+N/jL5Li&#10;t/s4y7zHUBZ762874laOuK7tW7arbX9uVdvKSORbK7Yo4JWPvleLrn1hn4gRWWmfGGM/sRiXLlPN&#10;W7Ty1EqzGDliTFLZeRHWSl/yjDrnvlcDP/B9yQ76IW35oyxw3z+NHVu3q61/bHHBew9KF2s4Uvwi&#10;QExxACLYbX+ScOIwW/37L7+pD97/QL311lvqjTfeUF99+ZXaXrYtMO2+4NWPviMxRh4x2rXS1Swx&#10;tm3bdoyjpPiYIMbFS4pVs2YtXDFWq1zZJ8YIyxhjIEb8R/3y8y/U66+/rv787Y/ANP8EcHPg/f34&#10;/Y/qk48+Vh99+BHPv/vmO94OSQYdFwsQ9fz+/fZAKe0pX3+4Rb3x5q/q+Vd/Yl4gPnr3D94elH53&#10;+fXb7SzvoOuPFWW//cm/448//Fj98tMv6pNPPlHvvfsefdcfUhRZMXKMhhj9ZYy2GFu3bj3FUVJ8&#10;TEaMTR0x6idfLDEmJlFWev8SI27A77/9Xr37zrskiU/4P2zZ738Gpt3f+emHH9WHH3yofqOIAhL8&#10;k24iRMl//Po7b/+aIoug42LBjrK/1PdRKFf8kAT4xEs/qKNvfpN/XxMIdJV1xUOfqide/D5iOW75&#10;NX5qrP/e9hdL8fNPP/Nsxz/+d999V3379TcVkv3fF2IEph1jmzZtxjpKio+ppKSExFjkitGTleZa&#10;6SSVmbt/ifG3n3/l/6g///gzr3/5+Zfqvffe+0dmqxExIJuFSOIbukm+oCj5m6++Vr/Qe8fngPKo&#10;oOMqGty8f/4ceQ305++XqUsf+kRNu+IFteqmN9Txt76t1t3+Ds8Lr3uFf2+PvfC9+ioCOf70ZcVl&#10;UXcF/sG99tprgfvwnX/1xVcsz6D90SRaWemdiHGyo6T4mCDGRSTGZs2ae8Soux3T7E9iRPYRUvzm&#10;q288/Tx++smnnMWsyHKZfYkpjEdk/Bm9t++//U79SiLEjQQh/vDdD+qTjz+hLPW39A9hS4VEFTsD&#10;r//D58Ei2hNue/IrNYOkePqd76o3KStt77v/2W9JkG+pOVe9pJ55+UfPvj3l723xkZ3+ln7HOxPj&#10;p/QdV0R2el9FjKaBt6/yJQ5GCSQxLixcqpo2hRjNky+VfUMb7B9ihBQ/eO999flnn6u/fP9Ft/65&#10;hbKWH3D0WBH/Yfc1eA/fff0tixE3yE/f/8gyRNT4A21DmePPP/zEfP3l1xw5xlKOaLMYJKA94b23&#10;f1dTL39enUwR4ru0jG3INj9J2WqT5p23flMrb3yDosi3Octttu8piG6D3kdFg6KQnYnx4w8/qpBc&#10;QbTFiPJFW4wUMY5zlIQpDsaVhhgXazFWruw8+WIaeDvPSkc85ksFiBHi++iDDzl6Kk98v//6G0eT&#10;35JQYh1BRQrE9+0333CE+DVlp1DRZMoWUViPGwrbfoU0f4A0v4/pe97x51+BAtoTLqMs9HSKFh99&#10;8Xt3G7LMJ1CUaKd78Llv1byrX1KPvPCdZ/ue8MNn8ZGz+P3n31iM/u8O6/in+NUXFfOPfl+IEcMb&#10;GDE2a9ZigaOk+JhYjIuWqKZNmrli9GelM3Lju7kOCqJRtvYxZZV31UwFZW9vv/U2R1f/3955wGdR&#10;pH9cIb33RkiHBJLQSShSRECadJQmPQIJSQhVahBR7zz1jrvzLHend7Y7u6Knf8/j1NOzV4rSQxWk&#10;ozTbPf/nN7vzvvu+2Tck5E3eTTLz+Xzfd3d2ts3O/vZ5ZmZnzZY3FI6y6wwhhDUISxmuNMQSInji&#10;2HHRKo1qAwikqIPk8/akMH53vPat0aV//5zmseAZ4yCMq57b4hD3JbvYcKefe+dQrRpizM7DE+xk&#10;LwhegLHvIq45qkpwXY1p64q6cKUD/PxswpibmztflyRrhOLi4mgIY1sWRn8csBBGgyvNWL2O8RiL&#10;wO7du0WLrNlyZ+B2bvtqW70VqroAIneCxR0NTDgfVMLjHxai5j5/LSxjWJCoZ6zvDsHOHD/wvan4&#10;1IR5f/tMNLIY48yEES40GmSe/M8BOrTrvMOymmB2Hp4AdcbwhlANhLpzAFHEQ7G++qu6TRgNn081&#10;CmPHjl1u1CXJGmHWrFmJxSULqE2bbCGKQYFBdmHUXWmrd/DG07SmFhHcELiXZssaAnCf9lfss7nS&#10;sA6P8I0CsUSFPbru7N+3T1iLmPd0d6Wj+8zFpzq899kJ+tO/KkRL9M3PbKZn3j5Iu7ZpdYwQxnlP&#10;fEZvG7rpVGw/R+tf3UlPvLmfDjYCYQQQRzzs0G0HwEOozx4H7hBG0cHb8JVAoyvt1PjSnPFsHeOU&#10;KQXp80rKKIuFMaiBCiOsIdTFwL0wW+6MFBKrvh1SHSCM6KcIcYfVKN3n89+dFxb06ROnRX6gDkpz&#10;p78z3U59cfrI5VuMn246RUuf0UaRnv7IR/QUW4LozI1lEMYHX98jGlyeeItFY+d50TCz9GkI6AGx&#10;3Hl71cXsPOobPOwP8TXENMq5eCWQwfWHd/Atl3vndeoCdwmjZinKz6faG1/y8vJG6pKE4PlW6ekF&#10;BX3mFc+nrKy2rOa6MMpWaXTwbiBvvkAgYC1Vx2r8cutWS70RcjlIYUQHX3TTQUd2NEDBQoR1iDpX&#10;3EhHDh+2hDCi07SZ+FSHwwxanmc/9glbjntsoiiWsfDtYOvxWbYiIZD7dpyjTVtO04xHPqYX/8uu&#10;p57ucjA7j/oC5Rhe0H62DvEaoNly1CfjNUFYkDXxli4H9wqj5kYbXWm2GK31Xenps2ZdX8TCmJnZ&#10;hv1/M2GExdgwhBENKk1VGA/uPygEEfWMsk5K1jei+xIsSbPt1Bc/Xax9q/QbHx1la/Bb02VwmfGK&#10;4KFdF+hXL29nl3sTffrFKdO01eHUYc+2SqNnAV5KQGd9XF+zNOi/CPFEfTnqHM3SuAt3N75oVqNd&#10;GLv36nWtLkkInu+uM7OgYNbcohJNGKUrbRPGhuFKg6YojGiFx41xksUPNxIEEMIIlxqWI+pe4VbD&#10;3UJ6s+3UF7guZgJUU2AhvvvZcSGSZssf3lgh+jrCeqxN/eIPZz2bX7hm6HqGwUHMlhs5e+asy76O&#10;7sKdwqhZjJo45uflU2FhIV3Vt28fXZIQPO9Kzymcd3fhvFIhjAH+AaYWY60HqlXC6HYgdKhXRH0T&#10;XCm4zXCrIIhwow/uQ7/GC8K99nSLNMB1Of1N7bvsVOzQWpzx+t+9r+0WdYoQyw8+O0F3/WM7FbC7&#10;veTpTex+mluW1aU65agugTDCWjRbZkbDFcY8IYwDBw7M0yXJGqGopOzZIiGMWWKgWscO3rowNoBX&#10;AmE1ofN2dV75gzB62oKqLbhxIXj4R3ccWIdwnSGSEMdzbEXAvcbbMVZoZMJx1qaeUQJXGSPp3LFh&#10;m6hHRCv1MmY+C+XUv35ET7y5j77Yctp03epy9oTn86sxC6MmjlodI96VLioqoqFDh3bWJckaYV5p&#10;6UtwpVsbhFFYjGJ0Hfnmi/WFESIB1xL1LbCUzIBY4N1SCKPZNhoqcLfQCRj9OOFK79y5U3RHgjWJ&#10;B4WnrR/JTxd+EnV3ZmJUE2AhouX5882n6ZF/7xXvTW9492vRer13xznTdaoLvgnz/VnPW9gQRlzT&#10;6gx8ggaahmcxanWMUhh79OgxUJckBG/Gs3WM80rnG4QRb75UrmNsKO9KwzKCOKIVz5StX4rWW4ik&#10;2foNGQggrGCA/m3o32iWzpMIq/HbH2vVp9EZCCE6dEuX2ixNTfj22A+WeJCgLB/cf0CU26+++qpK&#10;MCxZXVcN1Y0rbWt8eb9Tp/x8XZKsERwtRhZGf4Mw6u50QgMawRuWIwqVK6T7abZuY8Kq54jjgviY&#10;iZKnOfn1RTHYhdlx1zfIp5++/1H0KkADWlVc+O58nV9vdwijvYO33WKEMLLF+OaECROidEmyRpg7&#10;b94fNWFsQ15eXjZh1Aaq1b4rHd9AP22gsCa4ic+dspY44pOqVnyY4Jiqg9m67sRtwsiiiG9Ka8Ko&#10;tUpDGAcNGpSoS5I1wrzi4scL5xmEUbrSouFFF8ZE64+uo2hY4GbGt6TNRKq++fbo9/UiLg0Zdwqj&#10;FEUIZDddGOfOnRuuS5I1wpyi4geFxdg6SwhjkEMdoyaMDe3TBoqGA76vIrrxVJiLVp3B+zt+8HuP&#10;91dsKLjXldbcaOFKd+1qTYvRQRibQxiDDcKo0dA+baBomPx44SfRpee7E8zxugED0CoxrDnuF0ZN&#10;HKUwWthizKTmzZsrYVQoFJVwryuti6O/1sHbksJYVMzCWFhsEMaQSq50QxjBW6FQ1B3utRjt4uhC&#10;GD3fj7GwuPRPQhhbZZK3l7ddGI2NLxYfwVuhUNQtdeVK53UxdaU9K4oIxSUlTxSyK93KWRiNrnQD&#10;eFdaoVDUHe4SxuAAKYxa44sLYbTAmy8lpU8qYVQoFFXhNotRCCOQ4zFatPGluGTB64VFxS6EEa50&#10;CMWpDt4KRZPG/cLI+Fq4Vbp0waL35hqEMdBUGJuGxYjXBfF6VUMfeccd1NcbFdXhZz4OfADfXcfz&#10;vx/4WjeQa4z33lEmzZbVJ+51pQG701YWxrKyxe+g8cUujHp3HeFGa40vcR7oroPvlWB8RW2cxWOE&#10;UanrWrAw2Ou+vfvqvSDivOR5Sjw50AUeEBgA9+K5+hve/8jJ8/TmV984xP37y2/o1LcXae83Z3n6&#10;CF04X3k4sP8xP1z8ic6eq/7gD5/tPUnv7DhqusyT4F1+DJ+HkbllHIaU27unwiGdJ3CbMNpapeFK&#10;W7i7TtmCxV84CmOQGI/R08KIIfsxaghGGEHBwCCs1RmCqTZgqKetW7fW+8g0uCEwbBTOEecrvuPB&#10;/4g3S1/X/MjCiFHAq/s5Wnfw/q7jdNPjnzjE4cNX278+Q1sPnKbH398rxM+4HEAMDx0/R+9sPyYE&#10;0nm5Gf9mAX7m4wOmyzzJyWMnacuWLeJTuDIOo3jX9ZBi1aFuhBF1jGKg2tenTp0apkuSNcKixUv2&#10;aMLYmoXR8K60sR+jB4VRuLcsiPi+CQZgxTIMsYVRRfDdZOMX02BpIQ43C75/gm3giYvlEBl8LAsf&#10;pUca4wf3YR3hW70QI6MwQhwQj/3WpVuJY8O5Yn84X3y4CsNN4ZxOMzgXfC4T5wGrFueEc5BWJfIH&#10;A9LifGUeAYzJaDx+bE/7bOxxsT72hXQY5VvbpvaZVewHo7rUp+VclTDuOPwt/eOLQ3T+PJcF5uUv&#10;vqYXPztIFWxJws3+09t7aPWGLUJAMf8GC98Lnx6kd3ey5c3pIZgb2fp8Z8cx2n7oDH2x7xS9ssku&#10;PlYA1wcDC+/etUuIo4yXwojluI7wnFAmcB2xHJ4Vyg2Wax6Wdm0RJ7fhDtwvjHp3HXal58yZ86rl&#10;hHHpzcu/vZQwJnigH6MURrgVKBAYnRsDzeKmxSjVsCIx9iIGnoWw4B+ihnQYuBUfB4JbvH37djp0&#10;AMP8n6ft27bTnt17xPeXkRaCiIKFdfCJSmxTCiMEZdu2bUIs9+zeXa2RwS8XKYxGscbNASHHeeCY&#10;KxgcK+ZxPjg3fIAd+YFPpMLSxD8eIDhXPDgw/iRuNhw/RHRfxT4huDhXnDPWgTjiHLFdfIca+0G9&#10;FqbPnDT/CFNdAGGc9ejHdJCtPwlG5IYwvr71CC189nM6yW713z7YR6te2kL3vbmL1m/cST99/zP9&#10;5b8VVP7SVvrq4Bl6bcthuvn5TfQEp7vztW0sgieFoBb+7VNazetBNB99r0JMmx2Hp8ADHtfu1ImT&#10;QghR1hEvhRHLK/bs4TJxwuHLgd/wAw1lBcKIQZqxja8PfS3KMT4pbNxHbXBb44tTB29dGDcUFxeH&#10;6JJkjbBsxSpC40uGEEbNla5kMXqg8UUKI25auJaYhgUDEUGhgEUDAUOhgQsMYUSBwRfVMI4dRAaF&#10;6zCLINJALCB0KEgQgy2bt4j0WI4CBTGFKyOFEaIkPzK1a+dOYVWZHac7wDnhGHextSC+18JAxHG+&#10;ECx8MP8sW5E4Zxwrjg8fQMIgpXho4IuAGLkb28Fxi3PldBB3DGAKscO6EEbkAeoO5ajPePB89eVX&#10;Yh9YD59IwEPAE8I45a8f0m827rBxI5cdCOM/txyh0qc1YZz9xCd0z+vbad/Rs0Lk0CgDS/GPbDXC&#10;OlzwzBf0BxbN787+wJbkblr3ypdCGIv+/ilt+PwQfXPyPP313Qpa8eJm0+PwFLACxTXna4DriocW&#10;4qUw4kGIa4JrIz0bLEd5xr0BYcR1PLDvgCjLWI7v/hj3URvqRhg1i3Hu3LnPWU4YV5bfQnPYYpTC&#10;6PiutOddadzQuOnhYsCdxI2MJySsRVlo4DZAGCFkWBfCB6sKhQtiYBRGFECkgTUFcYBFBfFBnLGO&#10;EduCZQrrarsQk7oXRnwuU7MIDwm3F4Ud89JaRV5s3bLVZilD3CFkcJ2QPzgfCCOsC9xcIh3nEY4f&#10;FiTyAsPlY1vIH+wTFie+LbKbHz779+4XeYzj8YQwznj0I3qb3V3JVBZKZ2F8naeXv7BZiB+sQ+QR&#10;hBHuNIRxDluGn1acENuEuz2dtwlhXMpWZMU3WhXJI+/utZQwSjcY3g0eZrD6AK6NLOObN20W1wnp&#10;qxJGWT8J4wFlRO6jtrhXGB3ffLGkMK5as5bsrrRZP0bPvBIohVHOQ+SESLAw4qJDDE6xKwxgPRmF&#10;EZYWvnsCV/no4aOXFEYUQsQZhRFPb+wTdTpYXh/CeJgLPlxeo9teSRj5+CByOG+cn2ZJIh9OinpC&#10;7RxPCWGEyMk8kq60mTBChPHxdqRH3sJl94QwuqpjNArj5v2n6RMWvpfY+lv54hY6f+7HSsL4f5s0&#10;AXnm4/009ZEPLS+MKNPwFnDNUNbgIUHkcF2kMEIw8aC7lMVoeWG0vflicWFcuXoNu9LyzRc5HqOP&#10;ozB64M0XKYyHD33NruUBcdHRcAJrEAUIhQNPWRQWCKFRGOE+Ij0aJCp2V1QpjNgm0h47ckxYTFIY&#10;YY3BRYXYoJDVtTDiXI11jBKjMMJtxjnAioUVDZcbrr5m6R0TwglrGiK5k63P3bs1Fxv5p30IrLIw&#10;YttIB1FE45XIK85Pqwrjmpe30jOf7KeNXx6huSyCFy/8JIQRIrn5wCn61WvbaBmLIOolkfa5TzmP&#10;LC6MKFvyYY+yhwc0qkJQvSGFEWUagik8KAblBfcIhBTLG7rFOGnSJAsKIyzG1lIY4UqzMBq663jK&#10;lYY44QJDCL/5WqsbRAFA4RBPVd0qguuIm97oSsPaw7poaEEhElYguypSGFGI4CpDlGA1Yh6iAUsR&#10;adEyDJHZt3ev2BdcVuPxuRMcA/ZlJowo3FIYcV4QOpwHbhyIIeJgOWIeYoiKd2wPrcuwmrfhIcLn&#10;iQYVuNWoL8W20FCDfIHFCEHEuWMbqGfF/vDQqE9h/HD3cSpioTPG3fTYx7SDhfFfLHKLnv1CCONH&#10;e07QEha5Jc9tolc2fy1aoQ8cO0urNmwRVuT+o2fpgbd20XwW0offqRD9ICGMK1kIpTA+9v5eKrdQ&#10;4wsaVCoqKsR1w7x0rXEN8GCX1+kI3xM7+Nqf5wcXyuQ2LrNoRJONL7gfpDCiPOOeMO6nNtSZMOp1&#10;jJYTxhWrdGHU+zEGSIvRKIxuaHy59fkPTTPcFbg50Y8Obh1ucvStk8tQSGABYpkUSzx1jQVLW/+s&#10;iJPpROPNRS0NtglBte/rrFgO0HiDeMRhu3haS3GqC3C8OFd5/Eawf5yvnMc0jl2ek4zT8spxGzhu&#10;pIMoyjxCvmEZ4rAM09iO3Ca2paW9aNt+fYDGEilckj1HvhPu8envvheNLT/ysYG9PL2bl53T+zWi&#10;O87BY+foxBntPI+fviCWn+R5+dYMxPPiBe18jvHyA5zeuC9PgrLl3JkeeS/LnrxOsizjGsl4lFd4&#10;DThvUab1copprG/cZm34YPthmvvY+7USRnwl0C6M+iASlhVGaTE6CKOvLoyaOLrDYpz7l/+YZrhC&#10;obA+GzcdoGkPvVtrYQxsOBZjuVbHKFxpQ3cdt7758gFNuP9N0wxXKBTW5x+f7aeJf3aXMNrFMa9L&#10;FwvXMRqEMcDhXWlNHGstjMz4B/4jOuOaZbpCobAucNNflsJocm9XFymM2kf3WRh90PhicWHEpw00&#10;i9HeXSeERRHUenQdZsKf/kv//fKQacYrFArrcurMBbrn/zbTpIfeM723q0ulDt6+msU4Z86cJ2bM&#10;mBGsS5I1AoQRA9XiK4FCGPUP7mvCqImjOyxGPG0WPqLqGRWKhsb2Aydp3L3/okkPv296b1cXR2G0&#10;u9LWFMbyNVRUPJ8yM9voFqPeXcfQjzGutv0YwcMf0JyH36ZNux2HllIoFNbm4X9voQkP/qdW9Yug&#10;ksVoF8ZnLSeM5bfc6iCMdfLmi86EP75D9/5zM/1Qj91AFArF5fPttxdp3O9fZze6dtYigDBq9Yt2&#10;LGsxrrn1NiGMWVltDcLo2I8xLtE9wghTHCb5yx/tajAjKCsUTZXTZ87TmHs2iPYBs/u5pgiL0SCK&#10;EElLC+O8kksJY7LpidYYdNthq3H8+n/Q5zsPi463ZhdEoVB4DrRCnzp9npY/+gbdcN8btXahJZVd&#10;aQsL4y3rbqfi0gXUpm02eXsbXGldFIUwtnCTMDKTOJOv58weeedztLXiKJ05U3fvICsUipoBY2X/&#10;kdN09wsf0Jj1/0cT/1y7lmgjlV1pWx3jY+PGjQvSJcka4ZZ1twlhbNs2p5IwSmIT3CeMAPUV4x94&#10;i67/zcv0l399Ttv3HaMLJsPWKxSK+gFW4oHDp+iT7V/TkkffpLG/+ydN/NO7wpAxu4cvh8rCqA0i&#10;MXv27IcmT54cqEuSNcKatexKl5ZpwmhrlYYwhlAwiyKIdrMwSsY/+DaN/s0rNGX9i/SPD3fQx9sP&#10;0sfbND5SKBR1jrjf+L778KuDtPyv/6IRv3yOxv1ho1stRUllV9omjI9azmIsX7vOURj9A211jJrF&#10;GFRnwoinESp2x/7+nzTyrhdpBLvXw+94mobd9ncasvZxhUJRl9z6OF13x1M0/JfP8r33PI369cvC&#10;k3NHC7QZzo0v8l1pdqX/ZDmLcfUtt1IJXOns+hdGCVqrJz70nmiYueH+N0X3gDHrX1UoFHXM9X/4&#10;t/Dc4DZPrCNBlDi60ujgHSCF8WHLCSNG8C6Zrwujt3zzxbGDd0wdC6MDqNNQKBT1h9l9WAcIYXR+&#10;80UTxr9azpXGK4El8xdSdnauJoyVRvAOql9hVCgUjRLHOkYIo4Vd6RWry6mULcacnFzysQmjsbtO&#10;EMUmuOGVQIVC0aRxFEYMVGtzpa0pjHClIYyoY7QPVCuFEd11lDAqFIraYdr4ovVjtJ4wLl8FYWRX&#10;upIw2usY3d2PUaFQND0alDDevGJ1JWH08/ER/RelOCphVCgUtcVcGC3qSi9bKYWxnSaM/kZhVK60&#10;QqFwD47CiDpGf+rKFmNBQYEF6xhtrrRdGLV+jJoooh+jEkaFQlFbKgtjAAtjV4sKIxpfyozCKDt4&#10;G4VRudIKhaJ2OAqj1o/RshbjyvJbqHTBIsrJbad116n05ouqY1QoFLWnsjD6WVcYV6+5leYLYWzP&#10;wuhjEEZNFDVhVK60QqGoHeIrgU7CiFZpSwojPm0wv2wR5bIwaq8EOrrSqlVaoVC4A0dhRB2jhYUR&#10;70orYVQoFHUNXGmjMAZCGLtatPFltRDGxZTbrrIrLRtf1LvSCoWitpjVMVpWGPH51PkLFlM7Fka0&#10;ShsbX0L1BhgljAqForZowqi1RlteGFesXkOl7Eq3a9eBfLx8VHcdhUJRJ6CO0W4tMr5WFsZV5Zow&#10;trcLo5+Pr+3NF6BapRUKRW2xC6PW8CItRku+ErhSDDu2UBNGbymM9lcCQXRcSxp190sKhUJx2fQs&#10;WONSGC04UK32SmC79h1twihdaUmwfwBxUoVCobhsvJo3p0CDGx3I5GvC+HSvXr3iOY11AkbwxudT&#10;c1HHqIRRoVDUEZow+pE/CyKAOOZ3zcNXAo8NHDgwi9NYJ6BVel5JmUEYA1gYjd+VDqLgAH/TE1Uo&#10;FIrq0ryZJox+EEYfKYyaK92uXbvWnMY6AV8JLDIKox+EUeuuYxNGZTEqFIpaAmGEG+0Pq5GFEVaj&#10;ZcdjXHPrOioqnu8gjH78H8zCiAaYYCGMymJUKBS1w0EYdZfahTA20/89F9asXUeF80orCWOQEEVN&#10;GIOUMCoUiloCYZT1i8CPrUaMrmMQxubMFRkZGb7851lxXLP2NhbGEq2DtxRGvbuO1mUnSLQkcVKF&#10;QqG4bJpf2UyIIeoYxT/TpXNnmzCGh4eHcjqrCOM6mlvEwmjorqMJo92VVsKoUChqSzMpjAa6GoQx&#10;NTU1ltNZQxgx7JhdGH0NdYyaxRgUGCjen+akCoVCcdkIYTRYi5owClf6/mHDhgW0aNEikdNdERER&#10;EcJ/Xpj2WECrNOoY23foSL4GYQxEowvqF5UwKhQKN9CsWWVhhCtdUFDw+/79+4cmJSW15XReaWlp&#10;McnJyX487bmwag0LY3EpdejQiYWRXWlf1DH62oUxQAmjQqGoPdJi9Pf1dxDGWbNmfZGdnf1gYmLK&#10;fYmJiRGWEMaly1ddQHedjp06k6+PJoxwqQMD7MLo38SEsXnz5sRmvekyRWV8uNxwgabY2Fjy8vIy&#10;TaNQQBghiuiqI4URdYwsjNS2bTYlJSUfatmyZYIlhHH+okXvzyuZT5275Ak1hysthRFWY6AQxgC6&#10;8sorTU+2sZGVlUXr1q2jxx57jDrzRTNLo9BIT0+n8vJyeuCBB0R+PfLII3T//fdTaWmpGA3ebB2F&#10;Rnx8PA0aNIhGjhxZJcOHD+f7sHEYJs2be2nWoi6MmMabLzNnzqScnFxqkZj8dVxcXDI/ZFsw/ryO&#10;58Kcwnm/KS4poy5d84UA4pVAIYwQRV0YAzmusVsCEP7+/fvT888/T1999RUdPHgQ73CaplVcQbm5&#10;ufT000/Tjh076L333qPf/va39Oc//5k2b95MmzZtot/97nfEhdx03aaOv78/FRUV0ZtvvknvvPNO&#10;lbz99tv04IMPmm6noeHjzWKoW4oAutK9WzchjG2zcyg+ocVhfmBksdWYHh0d7dnRdqZMnzWquKT0&#10;m7y8bkIE0V3HWRghlt7ePqYn2xhAQb3rrrvorbfeoldffZXGjh1Lu3fvpgULFpimb+oEBweLfPr0&#10;009p2rRp1LFjR+LCTKmpqdSVLYBVq1ZRRUWFsLxDQ0NNt9GUCQsLo/Xr14syN2zYMBoyZIhLXnvt&#10;NZGXZttpaPj6sBttEEZU013Vo6coQ23YlY6Ojv+GhbETl6Vs2afRY2FSQUH8vPkLjuTnd+cDDWJX&#10;OlC0TqPBJTAg2CaW3hzHyRsd+fn59PjjjwvL56GHHqI2bdoIody5c6cSRhfcfffdtGXLFmFRBwRU&#10;fo8+MjISXTBo69atNGrUqErLmzoRERH0+9//XtSt+fr6Cm/MFU888QTt37/fdDsNDT/fANsbLyAk&#10;KIj69u5DU6dO5fsum8tN1DEWx54tWrRol5ycHMbreC4UFxeHlJYt+q5nz958oCEsjP5CGNHgItzo&#10;RiqMqAObNGmScAP37Nkjns7S9UO3AiWM5sDa2bVrl3CjYTmapQFoiHnhhRdE/SOE0ixNU0UK44wZ&#10;M0RDn1kaCR7ajUMYm5EfugKyvkhhDAsJEdVXkydPFgZJZFTU8YiYmP5sNXZG6zSv57mwdOnS0LKF&#10;S36++ur+7PaEszD6kY9XZWH0ZbVv1qzqi9hQQOXvM888I6yep556ijp16uTQWKCE0TUTJkyg7du3&#10;U/fu3U2XS1BniwL/5ZdfikJvlqap0hSF0Vc0urAwGizGyPBwGjp0qCgn6emtKDIi6nhsbIt+CQkJ&#10;PZhIXs9zAcJ48/KVdO2gIezjxwjREG/A+AfowsjuNQujH7vYaFXiVRo0gwcPFlYihG/NmjWikEII&#10;jWmUMLoGDQFonEIXHbPlRmCF79u3T9Q7mi1vqjRFYYR+OAtjVGSUqM/HwzY5OYWFMfLnFoktjycm&#10;Jt3vcWH8xS9+EVq+dh1dN2I0+hGRn7cf+fJBN0ZhRH3Yww8/LApaXl6ey5tbCaNrNmzYIITRbJkz&#10;ffr0EVb5pazLpkaTFkZdFEFsdKwQxdGjR1NiYjJFsFAmJLakhITER4M9L4wPhP7izrtp3PUTKCuz&#10;rRBGP3TCFK40WqXtwujjg8EkGm5/RggeGljQFeeNN94QfclcpVPCaM7f/vY3IYzV6dc6cOBA0bqP&#10;Bi6z5U2VpiaMXl6+psIYFxNHEydOtNXvR0RG8z2Z+F6LFi268XrejOfCAw88EPrbe+/738RJU37O&#10;YD8fB+yvV5I6CyO48kpHt7MhsmzZMtHggkYE1G+g9c+4XAmjaxYvXizqDavTRxEdlA8cOEDt2rUz&#10;Xd5UaWrCCINK6Id43dgujPGxmjBeffXVFBkVQ1FR0Ww5tnwPfRl5Pc+G8vXrQ+745Z07p0yduS0t&#10;LUMIIt5+8fX1MxVGxPNqDR70u3v99ddFH7H77rtPtJxKgVTC6Jq0tDRRb3jvvfeKfDJLA9Dl6bbb&#10;bqOXXnpJ5LVZmqZKUxJG3FNouDUTxhb8cB0/fjz17tOHrcVIimLXumXLVGsII0JJyYJrCm6ac6JN&#10;2xwhjDho1DNqwqi1SkthBLxKowCdj/FK22effSaEEK9fBQUFKWG8BOjcjaoI1NOaiSPievToIR46&#10;N910U5UC2hRpWsLoY9cOKYyoruP/rIwM0fiSl59P4Zwn0exap6amWUYYm82YUVCILwX2uKq3EEJf&#10;H1/ReiRE0UQYvbz8G1Vh79Wrl3j1atu2bXT77bdTZmamcLOVMJqDATY++eQTevbZZ4UAyrdbUCbQ&#10;fxGNLaiqQJeo1q1bV1q/qRMeHi5emVyyZAllsDjACnfFc889Jyx0s+1YHTTWan0XTYTR25d6ctlB&#10;dQsGkAgLi6CY2Lgfk5LSXuMylMPrez78+te/Hbx02UrqP3AwxUTHacLIJ4CWaTNhBFV17m2I4A0E&#10;dEb++OOPBWigwWAIZmkVV1Dv3r1t+QSrOzs7W4gkGmdwI8OqvPbaa03Xberg3kE1Ax6+eIBUxd69&#10;e8U71WbbsTJonHPWDCmMvuj54u1DQ4YOFQ0v6ekZFBYRRTHxCUfj4xNHsjCm8DY8H379u/u7L1ux&#10;avd1I0b/gCc++jGKt19Y7SGMaKF2PkkfPkFetVEBtwZdB15++WX6/PPPhWttlk6hgfx58sknhbWN&#10;/IIVuXHjRiGOKSkppusoNPBgQd02eklUBQbmwIAdZtuwMvAenDVDCqOmL35CFPv27cseSKLoqpOY&#10;2PJ4XFxiH17fGqFz587eZWWLF467fsKZ9IzWfOA+2tsvfDKuhBEVqs2bN86hpeDCqJF1qgdeCEB/&#10;xcLCQjEYAG7iS9WbKRo3mrWot0QbYc3QrEXtBZIBAwZQt+7dKTZW66qTmpJ2Ii4ubhBvwzphzdrb&#10;b50+8ybq0rWbqF+EMOJEIIpmwgjQDN9YXhNUKBS1B6Lo0OBiAMYUhh6DMCbEJ4gHanZ2DkVERFJU&#10;VAwMkteiYmOH8XYsE5r/4s57bp1bWLqnT99rfg4JCRWt0jB7MUajK2EEEEdlISgUCogihie0dc9x&#10;QhNGdqN9fKl9+/aikS41NY3CwsLZakxA39gx4VZpeNGD99q1tw9fsPjmpwYNHvYTfH4cvDbKTtXC&#10;CLC8Om9CKBSKxgsGYjHTBxvCldaEsXOnzmLwlviEFhQWHkkpKWkUHR1dyNuxXlhzy7pXx44d/z+M&#10;pusDYWTQAHMpYQR4UjSGt2IUCkXNadbMSzTImmmDRIyww640ugHCYmzVqhWLYoR46yU5Of3DqJiY&#10;Wbwt64XbfnnXxinTZlJ+tx4UFBTMCg9xhDttfqJGYCbjnciG/C61QqGoOeivaHvtrwogjDC2YmNi&#10;KScnh5KSUsRQhwkJiRQTE3cHW4wdeHvWC4uWLJk7r7Tsx/4DrmV/P0FYgRhQwuwkzfD11Qa0VW86&#10;KBSNH1SfQRRd1Sk6A2H0YXcbLwiA6Jh4ioiI4umk/0RFxfySt2nNgA/Q/PKuey4MHT78yczMtnwi&#10;GFCCT+YSJrIzSN9Yu/IoFArZ0MIeZTVFUcDCGBgQIEQxNi6OgkJCKTY2no2wFg9FRET05+1aN9z7&#10;xz9On1Ew5+89e/URrUUwfWtiNUo019pHdedRKBoZuK8himb3fVXAYAplMUxISBD9FsPCIlkU4z+I&#10;i4u7jYUxhLdt7bB8VfmOwcOu+w8GjxQj7l6GMGoEiMxAJqpWa4WiYQMvUBPEGliJBuBKh4SEiOHF&#10;goNDKToqFm70a1FRUXjbxYuxdli95tbp02fO3NS1azfx5ot48dvkRGsCBFKzIBv396kVisYEeppI&#10;C7FGbrMJaMSNiY0Vg2ig0SUuLuFQUlLKIrYYk3lf1g74OtfSlSvbly1cdHHEyDEwdfmkapchEmQs&#10;Wq80KxL4iMpb3q1CobAAEEL0R4QQ4h7FvVpbQZTAYgwKDmarMYwiwqMIH76KjY3N5v36MpYP3iNH&#10;jowsLi59fM6c4ic6dux8Au/DSncaqo93qO0EVAuIa6U4bJNBn0nxfraPEY6zgXe3TcA6Vc1Xhdyn&#10;MQ7zjC/vT3Rwl/uWOKTBcu1fLpfrGNGWadN+l8Af/74G9PgAnhbLjDilAc77dhXvTsT5GfNRzx+H&#10;OIlxHdP8Qpx5PtqXyeVVpa0JZttxvV1jnsppSaVrpIPrh2uF/wBDvHG7sqyLaZmPMt942pjWGZmf&#10;Mr19meN6ptfEGaRF9Rm8RHTBEf86uF+N867inMDrxV5e3uQfEEDB7EqLIcZi4pfrouijyU7DCFcW&#10;FMyPX7BoyV2jrx9/Hv2NkKn+nAliKDIWR3yYX4PnXeAshMBsuXjhHBksXjyXaGJqq+M0yXBLII5P&#10;Rz5ARIG6xDHLdYzT4rzRE4DBdvR49AyotL4ZcjsmcbYPnev7ELhaR8Zf6hyqwmybrqhJWle4YxvA&#10;VtZqce4u8DeJa6yg/zMGjMC0l+jn6EMtklqKusWwsMinExKSO7B36q/rTcMKK8tveWROUfGz/a4Z&#10;SOHhkZo4Qsy40BgFzhkpeJroVaa66QRCINxfSN0GbkgHanBjOd/MUqyMOKdRKNxC3d1TUhSBtEKT&#10;U1NFw0toaNj7kTEx17C8ePZjV7UJ5eXlYWtv/cX2CZOn/LlTpy6iIUYbp1ETK6MYGqlK7BAv0xjj&#10;bGlQn+FjmLfFa/s0uxCNG6dzdhDfaiAF2xaHdau5/qX2VReiXRfbbDLUoFy4pPbbEJaiEEZf8mZh&#10;jI6JpcDAIAoJDaOIiOgHQkNDw3WJabiBxTFk5eryo6NGjX2qdWYbwkjXOHl/FrAAwKJlFEMpcg5i&#10;Z4gzpjFFCCNfHNyQZsudLkLjwLkwOs1XJRaXEi+bFVpFGle460Gku1RNAnflWQNFG1aMYSsRLnRw&#10;SCj5s0EVFBgMr/OLuLgWY8LDw0N1eWnYgcUxacnSlV8MHTrineTkVHHSKADGekZn0XOedxVXCQgj&#10;CpcAcfwvluG/aRc611QnXzyYd01JGBsNNS8vdhcaLdre0nVmTzOIgoPDzsZFx821zPdc3BWWrSwf&#10;vWDBkteuGz7mADp+ozIVQhUcFOogjJWE7hK4XMf25G2gYlgbl1BYgXKaz9+07pHjJa7yyJaHLuDl&#10;jaJBoDZ5rXADbCihnyODdgiU14CAAPHFTX//IAoKDvkpOjp6SXh4tLVG53ZXWL5yzW1lZYueHjVm&#10;/PcYYFKM1cjiGBQQIlpR3SuMAJl+iZu7KeBw41+mCLristczibMSSizdRHXKh9b9CKIYhLrEkGC+&#10;h/2EPgQFBX8fERH1KxbGubqMNM6wdu1tG+aXLX5l3PUTfmzduo3owY7v5KIbDzLlci1H1/CFqbKQ&#10;X+aNbUlqIVJKCBT1BapG9OoR0Rjrr3Xji4yMpLCwMOFGo6E2JCTsYlhYxAOWHYDWjaEZfm6//a5t&#10;xWULKyZOmnK+XfsuP6DTZlxcHEVGcMaEhNnEscYCKaxEJ2S8uChG4cC0Yd6SwmAV0a7JcVwq7SWW&#10;y+vg6npcroWq8Ciy+41scQYBwlsMxMjb1LJlSyGK6JqDgWjDwiNOhYSEvxgdHd+TJaNBdeKucRg3&#10;blzQ8OEzgnnyyoULl75UtvjmV2bMLDjYu08/SkhoQTExMZSamkrhYZEUHRUjOoJXEr+qQDcdAW4e&#10;oMdXupnkvIVvMqsINfLOE8diyQeV4nKAGMrWZnyzBdVmMIDi4+PF98Rxz0dGRYkeK5GRUWwkJR4P&#10;DY1cHxwceR1rRXMhHo09jJ4wNQv/LJI+N69YPbW4bNGp2XPn0ajR4ziTcsUXv9LT00WGYdy1uNg4&#10;0TLlIIA2a5BvWoFhmViuC564qXm+kgA6zVcSzqZIbfKgvvKvrvajrr87Ea3Lxnk0rPB/WHAoxUZG&#10;i2HD8vPzxTdbWrduLVznoCB4jfFn0tIyDkVExNzJ1uJsIRhNLdxwww0p1113XcbYseNemzJtBhUV&#10;l9KNU2ZQ7779KCUlncLDIyg3t53IwA4dOlBqciolJ6XwUyaBQoLDOKO5MEthFAJoQBZ027z9IlWK&#10;q7TcMF0TdPfAdJm7cd6Pq33LeLnMeG7G9MY0RmS8cbnzfHWoSVozjPus7bbqiksdX3WP23k7Vc27&#10;irsc5P6NVEqntR47pDdO62ity77sJgdRbHQstWDLMIld5a5du9KgQYPEZ087duxIsbGxFBwUzN5h&#10;9M+pqWmfJien/TM8PHJhYmJib10mml4oKipKKCws7d29e68/JKelbZgyZRrdOHUaFcyeS2OvnyC+&#10;G5OcksZWYyLl5+WLzBw1ahSNGTNGfDYxKzOLsttmU9u2bSktLZ1iY+LEhcCFwUURrxLhIuotXohH&#10;1xK8jii6mMiLbZyW6flfPOWM8PaAwwvzRprrmC1jzNfFtnmZwL4vh+PRMS4Xx8LryO3Ytm3Yjn0b&#10;OjhPZyCUjJYnDD8kAhjbv4zntAKR1gDPB8g4Ma29zRSogzok2zvWSKenrXQcQD9f+/Hbp2Xe27Cd&#10;p3bOEtN1DZjGI9905LS2H22ZK+Q6NuT1d1UGRLy3S7wlGLNQcql5V3HVwOF4GXFeyEP8G4/ZAayn&#10;ryvS+4rrHRIcwgIYRylsuKTzvZiWkkopySmUk51DAwcOpNGjRwv69etH3bppnzzFN6FiYmI5Xfqm&#10;nJzcg+HhUePDwiJKIiIiEnWJaLph0KBi35lTZ/ZcsfrWCfn53T5m3h09ZhyNnzCJZs8ppNFjrmcR&#10;vIoyMlpTVHQMtW/fgQYPHkJDhgwRAjl79mxauGghzZkzR4hmzx49xZOoHVuauTm54r9Du/Y6HQQd&#10;Dcg4QS7g9Ez73PZi3XY5mNbmc3NyKJcvNC62ERFvA/vMFf9GxLYMuIoH2J/DcQm0c2jfjpczxvTa&#10;drRt5er/7eX5cn517NCROnXoJP6d6dSxkwCfouzc0YDzPOcp6KT/y2ltO7wfBv9ieefO1EWnM7tK&#10;uB7GdDimDu35+Bh86U3A+SvzXDsHRs8jDS3vbYh5jtevgf1aGNepBryNnOzsaoGqHRv8QJbgwQyy&#10;nZDxNtpotGnTpnpkXT5ZWVlVw0aFRKZvI0GcYbkDrTMpM5Phf7jAWBfXr1u3buKenDhxIk2fPp2m&#10;TWMj58Ybafz48dS/f3/q0aMH5eXliTaEYBZRDEXYqlXWt+wR7k1NTV8RFBR0c1hYmKU+lG+JUH7L&#10;7fcUFZWMufHG6b/KzGz7fM8eV50YN+4GGjZsOE2ZMl0IZb9rBlCnznmU0SpTWJGwEiGEw4YNo5Ej&#10;R9LIESOFOI4bN47XmSJEs7S0lMrKymjx4sV08803C5YtW0bLly+3sWLFChvGOOflct4ZuVyycuVK&#10;0zgjruIlq1atqjau1neOk8eL83fOA2O8XLZsGbPcHgdkHoKlS5cKlixZYpsGZmlk/NIlTmmWaf/G&#10;fbiiuukuhW3ftUSeF87fDJS5JYvt8zJ9VesYwfrOLFq0yPZfmYW0cKHGggX8v2CBYIEJuCeMzJ8/&#10;vxK4d0BJSQmVlmj/xcXFAvb2qLCwUBgkM2fOpMmTJ9PYsWOFOMIq7N27N/Xs2VM8YGPYoAkODhZt&#10;BWlpaZSWnLYhKyv7cOfOXTaGh4QvjYiIHqfLgApm4a677opas2bd4vK166YNHz7ik4y0jAc582jo&#10;0Oto8JBhhC8PTpo8lZ9Is2goC2av3n2pS5c8wjes09IzKKllMiUmthSCCcuje/ce4iJdc01/uvba&#10;QbqlOZSGMriAmJbWJ/4HDx6s/+sM4nkd1IsM4m2Ifycc0jjMa3HGZVqcfbuV4GMYgmMC4hgvgZ5W&#10;O3Y7znHG47iWXZuBA6/lPKmMOEcjOGb+l8vhFg0cMJAGDBhAA/pr9Nf/xTJ9uQ0Zp+8P/877tu3H&#10;hv145TFXxWDbtHl6Lc4eb9y3BsfrYFrDJC/0eAnOa4DxPPkf8wJDvoi84Tj7+oP0fJB5Y4JhW9o0&#10;b0fHOI99wCLT9tNfTAu4zEtQ/jWuMaffNXyfGOlno2/fq6lvn74affV/pk/vPtSrVy9hCXbhe1S2&#10;LLNrfIhF8K0g/6CNqD9MS8tgy7wdGlEfbt2q9U6+n3empmaM9fcPLAkLixwRFRUVr9/+Klwq3HnP&#10;+hGLFi2Zff3kGTlsjp/Oy+v+ZFJS0m1sdv8waNBQGsGWYY8eVxFG6xk8eCg/sQroptlzaAJblRDR&#10;q6/uT1f17E35+d3ZrevK7lsnds/aszuTwy5DW3YDsqgVu+at2PJsxS5BK56Hqw4gsLiY6amoJ0mn&#10;1JQ0QUqyVmcCkkFSMv/rYDpJW2YE6cziXMdrjUs2bPE6Yj/avjDvvA1nRJoUQxzqfWzzvC+ZRkfO&#10;G+NEvPF4+N8hTsbLtM7LnEji49eQ09q/7bzEvL6MH3QCkU6nZZI9XoB5PQ7rGZa1lNP6tloa0xq2&#10;o8XbpwX8gBXxtn3qiOPQj1FfB+D4Eedwri31NJjm5cmG9Db0YxPLndeX6Gm1fZghjx/Hl2RLZzx/&#10;eY3EtuW0jtk1tp+znieJWr4kJiZq+YLj4bS4N3h/3wQHh/4hNzd3KwvmJyx2vWNj45eyV3eGhfAL&#10;Fth3wsPDc0ICQyaGhIRMjI6ORr9EFS433HRTSdIdd9xZNG3a7FbsWowfM2bsoW7der7AF3wtm+Sf&#10;pae3om7detAY1EmOn0ATJ964ka2jN9lS3JST0/6bzMysc5mZbS62bpV5MaNV63MZGa3Opaa2upiS&#10;mnYxVdDqYnpGq29ZGE9nZGSeZqE8zfOnWRgvYHlKCpOcepEv/s/454Lwvf3mR8HQwbQoVDJOT3MZ&#10;2G4GsT27eAnEfpwKelWIbej/ch0xraHtw4iL7cp9Gv4lmDfiECdvTAnHiZvMAfsNLNbV5+1oN6jz&#10;erY43LD6TeuYznEbxrQinb6OjNdEQI9nbAJgcsy28xPY13WMt+/bPq+lq7Qt+e8K/TxMl5kgyyim&#10;5TUUD0T9ocjzPzAozwKOE4jpFBmf/F1Ky5QLXPZPpaakHuX77VDr1q13t2rVamdWVptNbbJyPmzf&#10;vv2r+XndH+/bt99SdqOj2dUeVVa2CF1smvn6Bvb18vKaFxwcNiwyMrIvi2Gcdler4NbAwjiYM33K&#10;tGnTcvkiREyePPnxiRMnnWeXezeb+K+0b9/xN2lprfvxk6kHm/JD/Lz9buQLM9vLy3euBqaN8xre&#10;3t4FzEwjnM6ephlPN/MqQVyzZl6FzZo1K60/vEziasAVTjjHOae/FM7r6tN8H9hwnL9CR1/G6zgu&#10;M86bb0/GXyrO1bpmuFrXAeN5WxqUEUe4vJZyea2KIobLtxm+c319tfsC897evjP8/PymMBP9/f3H&#10;sIs8CvdXaGjkNWwZdo6ObpmeFp6GIcCaRidsK4c+U6f6zZ8/vx+L5dTi4vnXTZtW0Gn8+PGxgwYN&#10;cvggTp8+fbxGjRoVM3XC1KypU6d2MDJlypQ85zjA28keO3Zy6g03TE1xzQ06xukbUsaNGxfHJLFw&#10;t5g0aVK8Pl+n4CExYsSIMH06Gt/akXGuGDZsWADnVUhGRkaD+ICQCiqo4NZQ3mz48OHBEA0WqkSN&#10;WYIZM2Yk2+MciB858sbIqhmpY5weGQmxmThxYjjEh/cZivm6ZsCAAYEshP6Y5n0GYR7ChzhXcDof&#10;fmj44cGhZ5QKKqigggoqqKCCCiqooIIKKqigggoMdq7FAAAAK0lEQVQqqKCCCiqooIIKKqigggoq&#10;qKCCCiqooIIKKqigggoqqGC5cMUV/w/rG4CrRCcXPgAAAABJRU5ErkJgglBLAwQKAAAAAAAAACEA&#10;aiUcxzbzAAA28wAAFAAAAGRycy9tZWRpYS9pbWFnZTIucG5niVBORw0KGgoAAAANSUhEUgAAAUIA&#10;AAMCCAYAAAAcas/ZAAAAAXNSR0IArs4c6QAAAARnQU1BAACxjwv8YQUAAAAJcEhZcwAAIdUAACHV&#10;AQSctJ0AAPLLSURBVHhe7J0FfBzV2of5LlCNtEkqtMUquMPlAhcoTrG6pHGpWzxtGk8qWLGLu1NK&#10;i1NanKL1Und3d4fzvf8zc3bPTibpJt0ks807vz7N7rg++x6d03jggQceeOCBBx544IEHHnjggQce&#10;eOCBBx544IEHHnjggQceeOCBBx544IEHHnjggQceeOCBBx544IEHHnjggQceeOCBBx544IEHHnjg&#10;gQceeOCBBx544IEHHnjggQceeOCBBx544IEHHnjggQceeOCBBx544IEHHnjggQceeOCBBx544IEH&#10;HnhwD/9n/uWhOodrT7v2zLaNugWYX/XhX926dTu9W7dxp48bZ4DPxrjKIz8//1/A+r20cfo0u3FW&#10;yprG2KOfL3X+ahL6uag47udIp127drXxrBEsxOocbrqwfWDX63ud3y0/vxZd9DPatm17RnR0dGhm&#10;5vAbRowe3emRx5+IHPPUM1GPjnkqatQjT0QWjxrVo6ioqGtubmGHnPz89pIcg+HDCx8anpv7AE17&#10;ICe/6EFt2oMYp4Ppw+kv8ZCajmVpHfcOy85vh8/DcvLvx3dJbu59cjrG59N0NV6Sex9tyz2vOU7N&#10;b2zHvT65PH039iP/weGF2IeijrmFhZ0I93ERNE+HXPd6HsK4/Pyi9ua8GiM65Y8c2blo5Miu+UUP&#10;d88rGNUDf/OLRnYtIvLpnBXSPLm5o7vk5tK8+SM750ge7kzrk2AduSNGdMH5xTL03TVvbuHoToU0&#10;DeuR6xoxugvWp0Pr6EjntT1Nx/7RfhPWYzKvlUKdIxyjQo0zxtO5o3OWSecfWM99pvbZPS73vvRh&#10;2fcMI9Q8pYHpuN7ympvfdYYNy79fn1cnm/aFptsuBzKzsu52kWlA+3RX2tChd2RkZN3pGq/PN3w4&#10;bTP7Huy/PF7aLzpv9xPmPTziIXpO6Dyb59NCIc47nfOcoqLOuIZ0nboVjXw4vHjUI5F4hp565hni&#10;uahnnntO/h396JiojKysO/snJ7ds125wbZImnkNQZ/DgwZAkC7KyBvNE18PfjPz8ZgXFo3pm5ReF&#10;p2Vm3jdwYNJt/QYOjEhOTv8sY3jO9uy8/OPZeQUiKydPZA7N/js1PfNAalr6rsFD0jcOGpK6ftDg&#10;pPWDBhkMGJC8rt/AQasGDkxeNSApZc2gwTR9UOr6wUOSVw8clLLKg8FJawcOSVo9YEjKukGDjekD&#10;Bg5e1b//kCX9Bg5e1p8+Dxg0eEU/fCf6DxyyHOP60/r7DRq8rF//wUv69aNpBC2zvP+AISuN7xg/&#10;eMnAQYNWDBg0COug7dH+0F/X+gYNWWaMT1k1KCl59aAhtP9JaZuTklO3JiWlbpbHlWQweEjqxoGD&#10;jXUMTKJ9pWmDh6RtTE5J22olKTV9e1Jq2u6UtMx9KWlDTTJ3paZn7EpJT9+VkkrzJGfsNOffPiQp&#10;cxt9356clr7NgManpu3E+cUyNI85b/r25NQMOS2FpgHa1s4UmqZD12wzHcf6wSmpGwenpG0ckpSy&#10;KSkldeugISnmtTKuh45xHizQOZbni64jXdfVuCby/A8Ystw498Y1KY2+Awet6Nt/wKJ+gK5FXxP9&#10;+rjH0V9aJ31eJrdjoR+uK/3ti+sNBmnbouUGDBi01DWvmsekd/8BC2gfJL17G/TpP3Ber9795vTp&#10;M+AvTJfj+5nzSAYupn1ahP3HceBepHOyYkBS8ppBuF8Gp62n+8S4RxSpaZLBBF2vzXSdtg5Jz9yW&#10;loFrn7knNX3YofTMrGPDc/L/yS0oEvmFI0RB8UhRWDxK0PP1T2rG0L+GJCePoXuvY3Z2do+C4ofj&#10;xzz5TN/HxvwvvLj4sfPxrKaMGVOXHl1Ejjyc7JD22GP129GvzGNPPvuf/KIRcXST3zdoyJCotIxh&#10;M0hMm+J79fmrR4/IXzp16vpj+w5dNz7UoZO47/6HxD3t7hd33d1O3HHnPeL22+8St992p7iNaNv2&#10;dnHLLW3FzYqbbxU3/fcW+Rffb7n1Njc0761tbyPwF9wh2t52u1yHGnfLLYDmJW6+mcBfHRr3X2zj&#10;5lvkdv5L3HST8Rl/b5TcTJ9vpnmxH8a+YBkPtH2W26P9u/VW2gf1V+0f/VX7d4s5vu1td9Cxm9xO&#10;58Gkrfb59jvoHN15F52vu13guxp3+x0EzqP6a3IboGXxF+uQ30vg3g6ugf65rbwm2G98vsM8Duy7&#10;+xziet16K6BziXNwc1s6JwR9vsn8LM/nf+k834TreTOd0/+KG278r/jPDTdJbjD/luA/N4rrda6/&#10;Qfz73zeI6677j4HHZ43r/yP+TfMay98gl/3Pf26i5fH3RjkN8wA5HX/lMviL71iG+Pf1tD3ievAf&#10;ca3aFnHttdcT/6Zx+GtyHX3HOAL7oU+7jj7/m8YZ2zKORx2fcazG8eIzzs0NN94sbqD7Dn9xD+Je&#10;vPkW4zkAt9K5xzXB9b/rrnvF3ffcJ9rd96B48KGOomOnLn937tJtW4/wqAV9+vTdkJyScYCkeTw7&#10;t2je0KFZw4pGjEhAVNm/f+rZj9EzjKS2+Ujz4O2Ak9anT596sbGxdShp16lXv353DB2aM5SitEU9&#10;e0b/ed8DD37Ztu1dc+6ghxIX7jq6ka688ipx6WWXi0suuVRceull4oorrhRXXXW1uOrqa8TVV18r&#10;rrkGXCf/yvEeXGViHY9lrzGXVeA7gfEE5lHzXwmu1LjiatqPq8Tll19JXC4uA7SPl112mQvsK9DH&#10;ec5j/Wxw+WVXiCsuv0JcfoUC27hSHreBMV3+9UCf5yp53oD7HNiAeTCvOT+Wc3MljcO2aR9OCPab&#10;wF/zszq+Sy+93DwXl8prKLn4EnHxRReLiy66SFx4IbhQXHDBhaJN6wuINqI10bJla9Hy/Fbi/PPP&#10;F+eee744++xziXNEixYtRLNmzcRZZzUTTZs2FU0aNxGNGjVyERYWJkJDQ0VoSKgIDm4ggoKCXAQG&#10;Bon69QNsCZB/64v69YAaX1+OD6gfKOrReFC3bj03depK6tSuI2pr1KlDf2vVFrV0znRz5pm1xJln&#10;mLg+n+miFsbpyPGe49Q87m3gswG27YmxT9jXenXqifp164tAOqbgoAaiQXCICGkYIsJCG4kmjZrS&#10;uW0uzjnnfNGmzUXyPscPzc233H7sttvvWdG5c9c5lFLakpKa8fuAQUlDcopGxGTk5LQZNmx0Q4oU&#10;zzAfcx7KGP5vwIABAb169WrRjyK/uF797qUT+UKXLt2/aXvHHR/ectvtm/5Lv/pXk4jw0OCXtG3b&#10;thRZ3Ea0FXfccYe45557xIMPPig6d+4iunfvIcJ79hQRkVEiMoqIjKbPkSIiIlL0lEQY9HSD+SXh&#10;4eWmB+jRQ9JdQfsAunXvLroS3bqBbhqljdO/G3TtqtNV0kWjc5cuBnTsnTt3PiGdOik6VZiOHSk6&#10;kHSQdOhQOu3bt7floYcektdM54EHHpDcf//94r777pO0a9dOcu+9FJ3cfbfkrrsoYqXrfvvtt8v7&#10;APfDrbdSVHPzzRR9/1fcdCOiQURGiJIQMf1b/Pu66yh6wo+i8WMGmV9+uSFhxSWXXCJFrLj4YkPI&#10;Fykht7nARZs2bSQQc6tWkHJLkvJ54txzzhXnSCmfLWl+VnPRjMR81llniSaQc5OmhpRNMYeEEiEE&#10;Cach0aBBQxJQAylqyCgoKNgNyRrCLkGAIlj+DXB9Nz5D1vUJ/JXyhsyV1Il6JD8IEH/rkcQhRDvq&#10;1CaxQ5wmkD/2s0njpnQOLqDzeh1F5v9d9dBDHWf36td/bp9+g3Iyhub0Ss3Kuij/scca41k3Hnke&#10;PAYUeAwZMqTJoLS0+3r3G9grOi5xfOcu3b+/6Zbbvr7hxpuOX0dJAkRn9933gHxw8ABRxCiSkpJE&#10;RkaGSEtLE8nJyWLw4MFi4MCBol+/fiIxMVHExMSQ+CKknCATKYCOeIAVHekhVegPrTeoh9n9+aGH&#10;SgHTMI9r3EOSBx+kvwT+Kh6QmFJ4wADfH8BfF4YorNx/v0GJaRinjYdg7FDS8RYlJwN8V7jH33tv&#10;O/qBulfjHg3r9xNz990G6rM+TglScpcbCFNx5513egCR6kCqSqy3tcWPrBKsIdlbbkH2BbIyIFtk&#10;a5Bwb7pJcsMNlFxGEpju1+uuvU5cS6mIq6++WmJE3yRdisyN1MFlUrgXAxLthRdd6JJsG6J169ZS&#10;rC1bEiRXCNbFeeeL80ykdM8l6ZriBWe3MJACbo7ouDkJmGhqRsgk4caIksMaUWRM0TFFxhCwFC9J&#10;15AqSRNyRJQLMdoIsV4djDel6Yp+60nRhtG6EbFTimzvXXe1WxQdk/D9kJS0xKIRj/ShZ7YZUn3m&#10;488DBgqXA/oMGnTRwCFpsb37DXi1W3jPKXfcedfG/958y98QYFu6EXtSlAap5ebmiuLiYpGXlyey&#10;srKkBFNTUwVFkiIhIUFEUeSHyA7iQ2R0Hz2UuIGRb4Lkq7z5ZJLrEvqFV+DXnqBfe4WRFCMu0DC/&#10;X+DCSKp5frZiLKeiiYs8lr+IbniaxwLGWcfL71ifGoflKVlifHaDBwjoEYvxYLnXWxJjGQNEN/p3&#10;T1pTshRYv+vjdNS0Vq0QLSnwgCv08W5aW7CbJj+bSWT3dM91u9ZBUpF4TC8LU0BEK/MvkuAS9d3E&#10;Q1BSUvacVwrueUhqUmyenEdJ0PPOOU+cJ6NMhSk+KT9DgEp+ZyMCbW7QXBPgWU3OEk0JZBNICTZq&#10;7MoiCCERNmzY0Ig+gymaDKSIESKUSX9Thh6Q+CTW8TqGHIODG8r9vOjiy5c/2KFT39z8UalpQ4c+&#10;lJk5/PqUlBQUqNTsgSK00ymia5CVm3vLoKS0DPxitLvvoaX//e8th5Hvd8+994h4klt6eroY88QY&#10;8cgjj4iRI0cIEqeUIKK/+Ph4GfEhesKv8WWUZDYkR7+wJB78YjZtepa80IGBwcZFpV83/GrV8YBC&#10;fTuQBCBqm+if7ZDze6zDyCeSN4b5q+qx3domrnH1tc/6OOzzifHctk7J9XmO01HTy497P6zYbac0&#10;PI/Juj59XF1cS8I93XM9RrSCh9IEnxX6OLvpVvT1lQXNo++7vr86arxrvYTnPMZx6POoZazLWcfr&#10;3/Xxtpj7rc6lwuOYSsFjfhk9KvDdQN3/SOoHBAR3oWi7VXJyxi1pmVmdB6YOu6BPn9QwUwk1b5AS&#10;HDr0PBJg5/4Dk0aHh0f90LbtnXtQEnY7JU9iY+Nk9Pe/Z58VTz75pHj00UdJgiNFTk6u6NOnr4iM&#10;jBJ33Xm3uOLyK2V0hKRBw4ah8uLUqWU8/PJiWW9u18XRL+CJqQu0m0ZfV8XQbxodZLgD6zj9uxpn&#10;N5/dtoA+n6Ks+dT6vcW6vN067aaVwonOsc11kNfIxG7eUq+3Od31Wb/O+nSLOIDHfaTG0TxAl5r+&#10;XU1XuNZr4l7OLXXrMnbYrVtH34bnNKzf/eOh8JzHjbG8voy5j65zQddYnQ/tPNetW1eceWbt0fT4&#10;X3fWWWeFxffte0n/IelX9BmYdONASiobZqhhQ0ZGfrPUocMTevfu936Hjp3+uvrq67f9hyK6jp07&#10;i2HDhon//e9/4oUXXhDPPPOMeOyxx2QU2L9/fxEe3lNcdeXVlOy6UIb59ekhLO1GcV0IdVEsF8Yr&#10;zOXkBVbrVNjN7xV2MtBF4T11TdzjICX9O9C3oW+zLKzrOBF26/AS6/nEZ5xr6/m2os3jfggN1Dwe&#10;42neEtcQaOtxfdenm+jrUOjSwHL6OB1dNHbL6uhycWPMq7bhOb/nuvTPdt/1cQZ22wN207G8/t0O&#10;bVs4d9q1pgBlUa1adXJq1arVgTTQvGPH6ND+SUkXp2RktY2Kiqpv2KEGDNdee+2ZqFuUmprVsVff&#10;/m/e/+CDy6+6+ppjkFvffv3EY2MeF6+88orkWYoGEQmiEAQFHSjdQ55KQP0gj4tpd3H1CyEvhrqR&#10;LRdGYk63HWdFn6fCnKQ4TOwjIH3dFdxORY5XX0bHbrr1u+Va4bOUURm4rq8F/fqXNl9p65HjzO2r&#10;7/p0/f6yUvo8dqIAnvN5bsc9nzVSU9vwnN9znPruiXudpY+3w5t5SsPcJ/O6qutdp06d+XVq15lY&#10;6/S6nUgJzS655JJa/ZKSLgwPT2xiWOIUH0hmtYakp18xaFDKgLjEPm/cffd9s6686upD/735ZjFg&#10;wEDx8ssvi7ffeUe8+uqr4rnnnhOFhYUyifyf/9wg64ahJAsnuOwLbqDmUbhuau2CKFwPoDauNOR8&#10;6uFWD7T+3Q61vGscBEWo8WWto7R56LvaF08RuseVelyYzxwvp2nzyunm+VJiKAu1nL68dZzEPP+u&#10;darPJmq6N+jzu6+55wOo7gH9sx1200pbxm4b9ujznQhjGfc2rMvr493TjKSpeznPeezwXGfJcaXh&#10;7XwnBvuo7huKDPfVrlX3w9NPO/0hUgMEWFuLCE/dytd9+vQ5c3h+/jVJaWlDExL6fH/3Pe02XXrp&#10;5fvuvOsuMZSSwq+/8YZ47733xBv09/nnnxfp6RmyAASlcMhklRmulofKfUFLok+XF8D8a30w1Xzq&#10;s/5wWrfn+k6oC+rCnO4Skhqno6ap7/ryapqJaz+1eUqM09dtjpPHIudRD4v7gfGY3xynxqvPOmo+&#10;dR71+epgW9iONg5Y16WW1cep9ap51TxW9GXsxunj7R48T6zz65Q2j758dVNyf/TzYOy353Tn4T63&#10;cn9r19lRp1adNyiZPIQUcQ4hBYhUI/05JZvm/V9GRkabjKysnPh+/b657/4Hd1900aXitttul1Hf&#10;OxQFjh07Vrz11lsyTzAlJUXceMONsrTXkIJW6grME+l5E3iij8Nn68Ono+YBJebRHnZs20NEBJZ1&#10;rRvjTIl5jFeYknN919aj1quW1bet5rebxzoN4w1OLELXdjTU8vr8+jjrfPp492fjxjf+qvnUOPdy&#10;an79u45arz6P9buBetDKorR59XFqHrv5qhsn7lNFMc4x7o/atepsqV27zsIzzjgjlTzRyNCFlOCp&#10;V+EalaXTMjMf6Dtg4OT7H2q/tU2bC/+59prrpAQ//PBD8dFHH0kZPvvsc6JXr94C00LMEmAPASrk&#10;SSztoVAn2XMaPqsHW02zQ19WQtuzrlOnxLppfrWMHKf2WUfNq0Pj9WVd4/R5tPH6/uCzxBxvYBEh&#10;TdO375aVez36uvAZ87nXZz+fG/dNrtatvuvTrcuWvS5jfuu5Kmv+k8OX6zo5XNWxbKb5hBLVtqoS&#10;z2tHx3mcosKppIrriCApjVNxGDhwYLMBgwaN6dyl64ZLLrnseMuWLUV6Rrr4aPxH4uOPPxYffPCB&#10;LBzp3buPuPjiS0SD4Iae4lAoKdIJLPvBMNCn6fPbodapL2/Fuoycn/bHY5z53bUMvlvnIazHoM/j&#10;2haNKzEfgXH6/qhtqXH6ZwNNiNo43ISe49Syan7Pm7bkfDruG929rLG8sYwaX3LZkuPc69LnUVin&#10;ec5/anBqi1Dhvn61zqy948zTaz95+umnozQ50DDHKTSgf7Jhw4b3CY+M+uLa664/hgrOCYmJMin8&#10;2eefiXHjxok333xTlgyjAjQKREpEgXSyTlaE1u+lfS4LzGelxDy0f/p46/yK0o5BHwdKEyH+qmWs&#10;6PMa46w3nnucdV7js1tm1ulqHvd6FGobJbelr8NY1nMez3GnMOWQjyFC+2klUOv1dn5gnR+fa2nf&#10;KwV1T9hMq133GMlw8xln1P7stNNPv43UUcswyCkw5Ofn/6t41KjU/gMHPd+27W0LUPCBtqcoGf7y&#10;yy9lNIgk8fDhw2UvJKrVhwtNfPp448FxP0Q67pNdcpw3n8tCrc/b+RWu5bDvhLu1Byp9G8Ixbgj3&#10;vLbLa+M8ptdFg/lAmu6+sdzzu8e50ZZ1zad/95xfCdG9XMn1qPH6sQBjWff+GOtR8+jrsBtnHe/n&#10;lFdW3qLWezLrxrInECHErLCbXjr69bS/psZ9U/ef2rVq7zj99FpvkD4uNSxyCgxoPTI0J+fdTl27&#10;zbrwokuPtLmgjRgxYoT46quvxOeffy6TxGg3fOONN8meMVTJsAu7/EFCfyjdD1fJ8dbIyZvPZeHt&#10;fFawnISOTzXBUwVAqjcQVKeB0NS8dsvr49QN5OpJBD2MUDSNRvLGjaWWcd9sCn191vWWvpya5jnO&#10;ilt8arrd/Ccad4oCgZRbIl6g1mtdd3m258W8HiL0Yv7yIu+Z2nX/rn1G7QWnn3Y66hg2NUzi50N2&#10;XnGP3n37J93a9raj6AUjOiZaFoxMnDhRTJgwQTz91NPi3nvvEw0bhpEEDHHZSc/9cBro46zTrPNY&#10;x+nf1Ti78SXRH+7yIbdBxyL7oCMRIvINDAqWDdwbyq6W0Ni9IYmsgVZZ3L0t+30kCVIUCAHWp2UM&#10;ERpdNBlVZ9Qy7hvNE+v6jHkNiRmfrfMbx+85riTW6fp3O+yW83PKI4kTScU67UTz63g7n5dUrgjx&#10;jBifa9euvbNWrTovk0KuIPw7iRwXF3d2UkrmkAcf7PjDxRdfJnuAee3118XXX38to0HUF4yIiBJN&#10;mzYzIj9AJ0MKUIsE1QNtPJwGcj5znHWaoqxx+rTSlrdiCMK4YG6MC6fWoSOna/uvMr8RvcmOLhuG&#10;yI4gZPdHJg0bhEghIspT2yqxThf1ZJ9zEKcSIT5DhogMS1vGk5LTSztG9zQr+rye85f8bofdcn5O&#10;eSRxIqlYp3k7/4nmO1l8vm51H+C+rfd3rVq1N5955pkFpBJEheihxi8rWf9fVlZORER0/De3tr39&#10;H/QS3KdPHxkJgvHjx8vus9A9k0czMFN+SnS67PQTpU/Tx3uH3UXQsVsG2M2rsJtf33f8yhmRIESH&#10;qkH4a/T8S1BUiL7g0C8chCh76ZB5fljeWL9bQu71B2gilMliU4iINK3bt5eYjjGf+7N72bIx5nXP&#10;b4/nukpO91xn+TjxsVUxEATy27wpfFBCKU0q1mnezn+i+RyHeR8geJDU+4ciw4mnnXbGjeQT9E7j&#10;f/UKs7KyrkhNz0zv2KnLBlSHQUeUr772qpg0aZL47LPPZFUZdAKK6MUlQRsRuh9kN/iuIkV9vHfY&#10;XQArdsvplG8Z9ZAi7IegQkJCZHJYRnBIzkpxBcvx6MgSQIaYF8fpXr++PWOcEREa4LMUolxfQznd&#10;2L6xLPbDO2EYyyhKbluNM9Cvg37NJPKGNlDXzA59Oddn17LmvuOvGmeZB8t47qMDqEwJ+WLd5VmH&#10;mlef3255u3Hlxbymdeh6n3lmrfVnnFErj5TSikAnrn4lw//DKxdjE/p8e8ttd+xDZ4/oJHXS5Eky&#10;GkQF6rS0dNG8+dmeEiyHCO3Ge4fNibedzw67ZcEJ9sW8MdDJJbpfx/lAN+uQVoMGFP3JvMFAKb9G&#10;jYyu2xEZYl4sg2WN9bu3qaSG/EDZJTtESGCdwYHoWBMiLGvf1Ho8v+vLeGJsz3O+kvPK7VOUC4kb&#10;eaBGPqiiQQMjTxRZADg+yB8ge0D2kmz2lBwaEibfjaG/V0T+VdB3/GBgHe7+JQ1KHs8pSEWFo5bT&#10;sZvPis38HvmF1vnUd32cdXypuK8hrZuSyHXm/OtfZ/YkrwTDLdIw/jAMHpzVKDVzWGrHrt3+uvzy&#10;q/7BzYp6gpMnT5bR4JNPPClbjtj2jGKK0ONX33ViPLEfbz2hJ/peHozljO16rsduX1z7TjeAlBYJ&#10;CkliiADJWCRpr73m3/LFN1KSJIdmzVrIbtVVEhnyUOfCWK++XSPCDA4yCllkQQn9xUt2dBHaYyzv&#10;2kfzu3u8mqY+e053Y6wP+4h8TWwX8lLv4TC6hG8iwXs6mjdvLsFLlfAXL1jC33POOUcYL186V5x3&#10;3nkCFe6NHqJbyl6lL7gAvVy3dn3HvJgPy+OHRd077uPxPM5TjnKJRUMtp2M3nxWb+StfhAa1atXd&#10;dsYZddD8Dh0z1JGS8YchP3/kRSmpmVPa3ffgjmbNW/yDrrO+++47GQ2iukz/fv3lA1NCgubNDFRT&#10;MXVje97cZWE9ofp3K9ZlS8O9jBKEPl3fR3vM3nnpmJXcIMJAEiEkePmlV9PDTFFgSGMSwvmy63cV&#10;CSGvUFarofXo21T7g/PYMBjrNOQHGpBQsS1jHs/l1D65j8dzuoF+nO5jt4fmgYAIyBwCVII7++yz&#10;pawARAeJ4XUFEBzGQWj6Z7y7A8IDeHkSXqmA+TEeb9JT7/fAm/jwF+/2AFi39f5xH5fdPtdgdCmV&#10;JqfSxluwFaEdan0nmq8ExjWsXbvuzjPPrP3oaaedeRXpBb3T+EdUODw//4Zevfp+99//3nYMDz76&#10;FPzmm29kNPjUU0/hRS7uG9eK+VD5RoQnwr1cyW2ULgM5r7mfajmVjNfX5YLmQ/INkSDkBhEiSYtx&#10;jUKbihbNWopzz79MnHPepaJ1G+P1AiqZKJN+ZqGJe9/cSBE2CDOS2BCgQorQc16sw53dUPIcuDmx&#10;CI3p9Fm7TjgmRH0QGyI2iE+93Q3Cg7TwCk/57hYCQoPw1Odrr71Wyg6f1RvmMD8kiO946RGm4SVI&#10;SoSQJt6FIZPH+j0k96nkfjMaqjBHF5WO3TLVAIn2KEWFU0477fT7SC+hhPPfcdKt27jTs3LyxnTp&#10;0uOrSy657BheIoMCEkSD6GJr4MBBlEwyepSxRQlGYT5kxkNZNp7zqBNp/a7jnt+6DfWgG+M8l5Pz&#10;avuH+fX8TDuQbER0BxHidQKQFaLCoKBQ0bLNteLq/9wnrrjmVhLBFSSGiw0RhpAIaT5UkLZbJzBE&#10;CLka0SAiQ6wbn9WxGMdjYN1Pu3n0z1b0eeW6tGtUr26A3G9EaJChO3lroKI9vBgJL1uCAI2XTbWR&#10;YoMU8R3jIUC81xif1Tuf5Yuv6DsEiBZKSEYj6Y08SXmtaF9URGgcpylrxh47+enYLWOlrPnLs54T&#10;QFHhon/968wepJiGBKJCZ3fRhT4Hhw7L/uaBB9tvOeec8/5BIQnqDX766aeyj8G2bW+TJaW6+Dww&#10;HyqJ5bt6CEvDtZz8rk6i/tmK/bIGughLm8cN9lOhj1fLImIxRBgmM/lBKAoDGjUXl155q7j+v/eL&#10;a/99C0U8V4rzzj1fShAFAhCaShrbIStikwjcJdDBWh6h57xl7Z91XjvksnRN9O+4Zvo8kDbyQRs3&#10;Mt6ShrzBxo2bSvADCBo3BpiGl66buKbhc1MZWaILtqb0Wb51Da+epHU2kjSWBSk4l8gXNfbfuFbq&#10;HjKOs2pE6Pey1WVWXnGVtZw+vqz5vODMM+uuOeOMOig9bkOgKk1t+MaxQ0pKSusBg5Jeb3vbHYfx&#10;sOOtc4gG0bFCTk4ORQIXGIKzE6F5A9uBm7zEQ0vLlBinfXejn1RjnO36TKzj9O/ywQfmdzlO+2xF&#10;LespwsbyoUZF8nPPOZ+inavF1ddcT1wne96BGMIgQhJKIEkOkZbcrmW9+GtUnzFeu4gIE5En5ABB&#10;Yrr1PCr0dZWG9bhLXCd9nDkeUsDLweU+mfvlxpC1gTlOzVdiXo166t26btR3tY8e+4m/Juo41DH5&#10;Qlp+Lz5fUpbg9PH4q5Lh1vm8gCLCw2eeWeeL004781rSDFqaODsiLB45sig2IeGLa6+9/jBKP198&#10;8UXZrvjdd9+Vb50zIhy6Sb0Qobp57W9o+k7LWB8Ez5tUTSs5Tl9/WbjXa0LbtIrQitqGPq5+fSRj&#10;G7giQkREeOF2q5at5etHkfS78MKLhSwxpkjQSBaHkghMEap1qe2bQHwK1B9UnyFCdR519H3Sz7nH&#10;eID16+PsrpntNaxnYJ1HAnlZxunLWqcpaJp+XfFZ7Zd+rtWx6Kh59Ome94P9eo3l7OfzBrUuu2k1&#10;El2EFZRhrVp1fz7ttDOuN1Xj7GZ3Dz/2xNcRkdE7Lr3syr/R+zQEiOZ0RrL4dvnwlnaze6DdkO4b&#10;0/OzlZIPjHt+HTmvjlzOQI1TosG8+rJyHuyfNt1uHoVaP44RERsKj3QZ4mXcyEtDnhpa37jrzYWJ&#10;oCD8aAQZy+vr0tBFqNMAkaRaRsNj3/T16uOBmqb+2l0nNU6n1OkqmrOOJ8pan4mrUnUp17XE/pcx&#10;zrhmng+Z3Xr1a+uez3NZ/X4rScntnJiKLOMnKAmWS4Tu82GK8CbSDJraNSbQnb8zh5ycorc7d+1x&#10;qCVFOuhkFd1sgYKCAvnypROKkA5cIW9IGqduTB11kyrc09RNjciEvmN5m3Xo23FtS/+ulrNblsYB&#10;TLPbB9d6zfnUvDjOIBIU8tDCIEMC1U0aN25s1LuTeYeGCIMbNCChIS+V5KGtxwqSlIb8jOQ3gHAx&#10;vsR+0GeP49DR5nF9BuraWK+TPu6EKAnaiRDHZx5jiWmEvj0d2k/rsXgcl2UeOc7EuF7uh819z7jn&#10;19HXo9CXV9fec5wxvuQ4N8Yy+jzW71bKXl95wPHaja9UKiRCN7XPqLP0jDNq9yPNhBAoPT4DznHc&#10;MHRoztUpaRmPPdC+4x5kfKempMoqM8gfTEpKlg+s7c0OtBtcR7/59O/qplGywrL6fC4s00pMt8Nc&#10;p1qv3XR9HiD3RZsm0Y5Prov+QlSoZiJbRsjI0BCi8dkoAIAs68lzpd5PbK5HX7cJ1ueR54bPaLaI&#10;6Zb99TgG6zRgtw01zm4f1DgXZcjOayzL6tuzYjkOdS3kNLWsPo+Jfi9YJWg3P9Cnq89umejjvEet&#10;S93LnihZeY63F5gx/4nHubFfj7OpXbvukVq1av1KQcM9LVq0cG4VmudeeCEvOS39l3vuvf8gSvzQ&#10;qQJKi99++23RqVNnlwzKhC6gjrxpcINbx2Mc1qfhGqfPi3Wa4zyWUdPV99LGlTUe0Po91qujH5c2&#10;Dhn9QSQrVHVBVRrID0lmfIckDQEqCWpy0NdtrkuuDzIkcRoFDja9e6t58Vcdi3485nq8Qi1TYjns&#10;p80+l/iuz6vPr6PNq29P32Zp463ox6odu5KR676yTC8LfVkdu3lLw7UcbVdfh5uSIlTT9HFu3MIo&#10;uQ413v1XH2+dbv2svtstU9XUPrP29GbNmj3Yrl0755Yav/bmm28kpaQduvve+/++4oqrxMMPPyx7&#10;mUGBCep9SVnY3aw6mEdDSQYX1uNm0uaRWJdX89mss0zs1l0WarsnwmN+9cAb4pLthUmMrqSwOc39&#10;WaGWVeshPPZFn68U9Pldy1m/n2AdLvT51LY9QWVw47N1uROhzeuxbybW76VR2v2ixpc1XZ9PH69T&#10;2ngrlvlcsrJZ1i0yA4gOf0ubbkVfF1DLK5m553ULDrjXbXzXBWSMc0+3TtO/+xZPyVPSeEJoaOhF&#10;rVu3hgjxkifntTJ5+tkX3hk0OFncfuc9srPV1157TXawgNYkiFpsb1QrdOAS88YpIUJzfAms6ylt&#10;vB36enRKm0cfb/vw2kxzLauNKzUiAtZp+ndtGx77pc+vY85rHedaTvvsWo853oW2XJnfrZR2jCWP&#10;zy1NCzIP0USOs9t+KejHpVPa/VTaMmWtyxvU/pjbdUlFTdf2Rd3varr67DFdH38CvJ1PYcyv5KcL&#10;0I0uJ2Oc+3tlUqtW7bGkmuYEeqJpTTivwGTUo48+1bvPwMM33PBfSgp3kS9nAo8++ihdOPrFUTdD&#10;WdBJlZgX3TVefVfj5Gc8HNq4CmF5oNT65DqtD5v6jL+lPeA6mKes+dR0u/ms0yAKfbq2Tx6SsEPN&#10;q9aljzf/lnrc6rMV93qwX+59c++vDiSn456m1mE/vuQ69XH4i31U6PthjtOPqzQ81lEG1vn1dejo&#10;y1iR89D+6fPir3bPK8l5PAfAXIdLhPo0YLeMFTWPjmUe17q1eeQ4/HVhFaUhKjXOKjBfYYqwGYHW&#10;JRcTzqtGk5ufPyyxV989l1Oy+MEHH5LRIKrPREdH04k8gQjNi2B7cezmd93wOnbzAet0fRlgffD0&#10;8Z7TjIceDy2Sse7p6kG24p7HHmM9irKWCzKn6Q/7ibbrns9AX58xvYQ4XPOpcdZldIzl1Tmxn8fA&#10;un/u+Y3tl70ONY91Wfc09zrUfO7xEvVjIX8w1LGq49W/lzHe9n7EfHbrKG2czfx297pVlt6gr8e6&#10;rN200p41/bvdPNZphFWKuhD1aVaxlRdNhCgxdmbSODMru29cr747WrW+gJLG7cT7778vXn/9dVlt&#10;xnVBSsPuRCtKzK/fUPpDYQC5qAcmgD7L7utN8BnjAkGAF6CXGLQJ1qHxLsxxtssCtW367JpXo9Rl&#10;teUU2J7+vVTUOtU6LOspdbyOPo+389lNV9A+IT8U+aD69XFdpwCjQngJ6tN4CT7r47Xv5vGq8yOv&#10;sQLfMd61Hm1dwGYZj+nAXIecJtdlg7qn1DbM9SrUfqBAC9NdhVtA3qcW9OlyOazbWF6fz+6Y1HaA&#10;ezph7qNr+boa9L0+/ZXXAn8VGK9N83j2aJwu7JJRo4FVmHaC8xYlQjOP0JmtS9Iyh8VGxyRua0Hi&#10;u+eee+VrOl9++WVRu1ZdOnEQWBko6dmhn3yJLj7jwTLGo0RWXTxccNwY7k5Lg9CBqdmJaRAIrBjB&#10;Nsh1q21p27GC7XqMo/nQu3R9E1dv02Wg5j/RfCWw2S95HrTvpU1zfTaPVaJ/Vt9Lg6ZjPfLVArgu&#10;8tpo0MNrv5whuBLrt9mevA6E6zgBvmO8az3munQsy9hON+eR27JOBzg/8rO5DcynoPGu82pO1yXp&#10;cR6syOnGssa18JxuPSbXcah5PNZvrMf1XV0H81rIoMH8jr+ezxkwnjEJxKY+u6DpphhdyWugyxDj&#10;6a9bbuWLEg0R1m7VuXPnlg4tOb6kVnJaJkS4tUXzc2TSGJ2xvvTSS7TzdeSJwokxDtyH0IkPCGks&#10;zrv+bnHrwEfFvVmvuRnOMEyF0J8jD14twV2ZL4l/h6eJRuddJOqSMG2f0zKxl54b9zzkkj3kkpU3&#10;3HBD327dugWY8nHOEB4e3iwpKePj2PjE4+ed11JERETIZPFzzz0nD8DXImx0/iXi35GZ4v6898QD&#10;hR+Ih0Z8JDo++rno9PhXDMNUIR0f+1J0ePhT8WDxh+L+gvfFXRkviovvjhDBjZvbPrv2WOWn8Jxe&#10;u3bdfyjp//dNN9yUmZCQEGjqxzlDfN9BVyYlpf8SG9/rH/Qwk5iYKF/QVFxcZITIPhBhvYCGovUt&#10;HaT42o/+hMT3RYmL0nnMRIZhqhDrMwg6PvIZPaMfi5v7jBJNWl1BKbeKRIo6bjlSEvyfW265JbdP&#10;nz54h4mzhvT0YXclp2T8FZfQS1x66eUiNTVVVqQeMKC/kXdAVFSEYY2aiktuuld0LnpXdDblZ3dB&#10;GIYpSRebcd7Q7YmJIvKZSSLqf5NFV5vp3tCJosX2oyeImxILROPzLxN16qn+I8uLW4TkkX9uvvnm&#10;ov79+6OTVmcNOfn5XZPS0pdRRCiuuvpa2ckCepzp1KmTKcJAOgDP/uNOREBwiGjc7Fzx2/TZYvuu&#10;vWLLrv2i4KOptifcSvhTX4vuT35tO60rXWC78Qzjz4Q//bVIfuNnEfvsNyLjnV9E6ltTRDr9zf7g&#10;d9v5e9DzEW7zjOD5iHp2snjpm3li+56D4sjR4+Lpr2eLuOe/rdCzY0SJX4oHR34kLrk3WgQ1amH7&#10;vJeNpwhvvfXWYkp1ovMFZw05+UXhySlDV0KE11x7vRgxYqTMH7ztttukBA0Reh8eN2nSXLSPGyL+&#10;9/mfonj8VPHF9JXim7/WiM+mryhVcKAnCXDAqz+K96YsFi9+O1debDUNcox77ltRPME7mTKMP4H7&#10;/vMZK8VwEt9zk+aI175fICbPXi2e+Wp2iXmjnpkshr33Kz0vk0pMy3z3V/HrovViy+794tjx4+Kf&#10;f/4Rm3buE78t3iDS3p5SYn5EnAkvfCf6vfKj6PvyDyKRPnd/0nOemOe+kdPj6fm7J/050bjVlbKg&#10;0+7Zt8dPRJhXUNwzNS1rVWxcorjuuutFcXGxeOaZZ8S//329KyKsVzeIDqTsg0fUeN55rcSTTz4t&#10;Xv1mlhj1yXTR56Xvxds/LxQf/bFMXugeNhcPdCPpjflylli/Y5/4++9/xJFjx8WzX/8l5+9GFwbr&#10;mjRnjZhMQrVbnmH8mYGv/SS+mLlKZJEIR38yQzw3ea74mkT46vfzPZLHEU9PFtnv/yFyxv4hetJn&#10;fR2gaPw0sXrrHmEd1mzbK/I+/LNEUjuexPfn0k1ymZVbdospC9aL1Ld/cU2HoCfTc7d6627xE03D&#10;fqJws+VVN4kGDcJsPVAWdevVRx5hQVJSUgNTP84ZcoqKIpQIr7/+BjFy5Ejx9NNPy5cRGXWMEBWe&#10;WITntrpIPP7E02LXrt3i+7lrxbu/LBJjvphJJ3KV+Gn+ujJF2J3GQ5hb6Zfs+PG/5S/Zrv2HxcOf&#10;TpcX69UfFojvaR0sQuZUxBsR4tlJf/tXMfLj6T4TYeKL34k/lmwUY39bIp+/pybOEX1f+UHEUhTY&#10;8+lJ4sPflooZyzfT/vwlpi3bJF75br4cP+yVL0T7rhEisJwyRGEJRYR5jhRhQXFxdFLa0LUQ4b//&#10;/R9RPGKE7Gzhoosu8VqEIc1biR5DCsSKdZvNU+85QG4nEuEL38wTc1ZvJQEeoqjQkOHqLXvEI5/N&#10;FG/8tJBFyJyyIPKaROJ7jX7wn6SU0bOT/hJfzVolk8iQV/T/JouCcX+KESTBUSRKX4mwP233V0o2&#10;P/zZDDF87O8i+tlvSIQ/ijd/WiQKx08VheOmitxxf4hI2v6EqcvEVzNWSUl++PtSMen32aJTz3jR&#10;sGHZMvRoqVIXIrzNoUljEmFa5jApwusoOVxYWCSeeOIJ0abNhS4JliXC4MZni3/3SBEZb3wn1m3f&#10;a556z8FbESL8nr92u9hz4IgUIVi6aaf4lgT44/z1LELmlCT++W8p+ltAUeBKMfrTaSKbRPf0xNni&#10;27lrRMQzk8TrP8yXESIk6CsR4nMuyW/pxp1iCbFg3Q4pYOQzjvtjmRj18TQ5H+Q4mlJm31EqL59k&#10;jIjwl0XrxeZd+8X0eYtF167dyyxMVRLEZ4jw5ptvdWapcX5RUVTqsOFrVB5hAYlwDImwdWtDhGgS&#10;VpoI6weHiYtu7yYrYw5977eTFuGPJMIf5q0lIa4T2/YcdMlw6+6D4o+lG1mETI0Ceef/mzRH7D5w&#10;WN77vhQhSH5rinjn50Xima/niIkUgc5csVlk0nOsz4N8fkSAvy7eKOWI7b7y3Tzxxg8LxcvfzhM/&#10;TPlNXHL5VSXcoLARYb4jk8b5+fkR6RnDZB7htVKEhWLMmDHy9Z2qHa2tCOsGirMu+rdoO/hxWczu&#10;KxFOnLWawvI/xfu/LBa79h2SIkRSef32PfIX0m55hjnVgAQf+3wGpY4Oi0NHj1WKCFFiPPj1n0SX&#10;JybKGhnImhoxYbqsaoN5e734nYxWEQV+Om25+J1kiKo4g1//2aijSPOt2rxTjH7yOREQ3MjTDyZK&#10;hMDRIszJz++enpm1Qokw30sRNmxyrrimW5JoP2qCPKknK8LnJ88V389bJz6bvlJkvPOrPOGfTVsh&#10;9hw0kslHjh0Tc1ZttV2eYU4luj7xNYlpmli7bY+89ytDhJDYCIrwkPcXS8/aE1/Oks/XqI+ni9S3&#10;p4heFAk+R0nlt35aJPq9+qP4eOpy8ReJst8rP8hn+VGSNPIOse6xP80WrW56QNSVnvAUoWyZRn+V&#10;CB2bR5iVk9M5bVjW0pi4BHHNtf8WeQUFLhGixxE7EdYPDBGX3Nld3J//nuvEIm9hLZ0Uu+EYibCs&#10;eoT49UOJ1TtTFstfJvwKYXx/OumIAlGAMm/NdvHCt3NLLMswpxKIzhBUzFu9TT43GCpDhPiM+oi/&#10;L9kgJvyxTPy8AEHIcpH74R/iU3pWH/lshhj5yTQxfdlmmWyeSn9RehzxzGTxwa9LxLTlm8U4SjIv&#10;3rBTJL3xs7gz5Rlx1oXXuByhMApcSYREQP3Af267zaEiHJ6b22nYsOFShFdfe53Iy8s3RXihCAhs&#10;IOqTDK0ibNj0fHFzYpHHRUh5c4o8KQcOHysBwvu3pyySTX/0ZRS4KANf+1GG6VZZJtN6nyFJZo+1&#10;r2XPMKcSCS98LybOXi127D0o9lFqaP+ho2L7voMyCoPoQNb7v4lwm9QVCjMWb9ghDh455gEKQ+xa&#10;qfR46mtRMG6q+B9Ffk99NVsmeeOe/06M+nS6SHlrinxesT1MR8SIVBqWQ5U2zI/xEGbnx78S7Ud+&#10;JC67L1rUC2jg8oRLhHVJhERAgMNFONQiwsfHPG6IMIhEGEgirK+JsG6AaHnD/aJdztseJzX6f9+I&#10;p0lY+LVA/SOFrKM0ZaFHRU2GYexB3b6nJs4Sr3w/T9YjBC9+M1dGamj9AeJJVnZtiJFsfem7eRSp&#10;LfPgpe/m03Lfl5jfl6AHqVsGPGq0S/ZXEaYpEV5jivBxQ4SBJMJAigrRy25dU4RBoc3E9ZHDZKNs&#10;68no+cwkEfvct/KXQwdF8BVp68gwNQ1EYeFPT5LPkgJtkTEeKSc9eWsFzxietRLPHwUplf38ocD0&#10;/sL3xYW3dRZ1tahQtk4jCYLAwCA/EGFsgux0IdciwqDAhrLnXFVXqPnl/xX3579rezIYhqm5dHjk&#10;M3FTn2IR3NjdOYPRTNeIDB0vQuQRRpMIr7zqGhJhnnjsscdkYUkQiTCQRIhCE4iwXlCouKRdDHen&#10;xTBMCTo9PlHcnfWqaHbR9ZoI0SjDLcJbb3VohWp0w5WVlb0sOiaeRHi1yCERPuoSIUWDmgjDzr1I&#10;3DP8FdHtf98zDMOUAL1eX911iJSgDJ5KitCZbY3zCgu7DcvJXe4WYa4mwhBKHisRBooWl98kwl+a&#10;IiJe+4NhGKYEPV/9Xdye8rSoV99MRUoRGsljZ4swr7jn0GE5K6MgwivdImzTxhChlGFgsAhs0Ehc&#10;dn+MiHzjTxH15jSGYRhb7i96TzRpc5VFhAHwiHNFiI5Zs3LySYRx4rLLr5IidOcRukUY2qKVuCvz&#10;eRLhVNuDZxiGAd2f/1Fc0bFvCREGOVmE2Xl53YZn5yyDCC+97PJSRdjovIvFQ6M/YhEyDFMmcMQN&#10;8dlShO53lztchMNzc7ug1BhJ40suvcyj1Dg42BAhSo+btr5SdHhkgu2BMwzD6NzUu0DUD2hgihBR&#10;YSCJsAGJ8DaHJo1zcjpmDs9ZYojwUinCRx91izA4uKEIbhAmzr/uTtHpiS9sD5phGEbntuQnRMOz&#10;zjM6bjFl6GgRDh8+vMPQYVmLo6LjxMWXXkIizCURPipatXKLMKRJC/HviFTR48WfbQ+aYRhGp+Pj&#10;n4lWN7Yze7Dyg4hw+PDchzKycxZJEV5CIsy1ijBEhDU7X9yeNIbzBxmG8Yqer/4mLn8g1iVCEEwi&#10;vM2pIhyWk9MeIow0RZhjihDVZ5QIG5EI70x5yvaAGYZhrES8/oe48sF4Q4T1DIKDHCxC2cQuK2+p&#10;LsJHSIStW7chCYZJGjVrxSJkGMZrpAgfihcBmggbNAhBW2OHizAqVlx0sSnCRx4R55/fmkXIMEyF&#10;cIkwwF9EWFjYJSs7Z1kERHjRxS4R4mXtwcGhkkbNWpIIn7Q9YIZhGCsQ4VUkQvRcZeQTBouGThZh&#10;dkFBj+HZOSsgwgsvvEhkswgZhjlJIMKr28ejErV/iDCvoLhnVnbuqoioGBLhhSTCHPHwww+L81mE&#10;DMNUEBkRkgjRKs1fIsLIoTl5qyMio8UFF1wgsnN0EZp5hM1biTtTOY+QYRjv8DsR5hUXRw/LzVvb&#10;MyJatGnTRmRnZ7tF2IBESLAIGYYpD36XNC4wRRjeM8olQllqzCJkGKaC2EeEoQ6PCHNy1/YIj9Qi&#10;QlSfaSUakARBYxYhwzDlQBehrEsIETZ0uAiHkgi79egpWkOEMo/QFGEwiZBgETIMUx7cIsRbMA0Z&#10;Ol2EkSTC1V26hcvWJC4RUtKYRcgwTEWwFaGTk8booTozK3dll649TBG68whZhAzDVAQlwiCIMMAQ&#10;YYiTRYiOWdOzspd16dLdJUJVaswiZBimIkCEV7dPkCIMDCD8QISdUjOzlnbu0o1E2JpFyDDMSWMr&#10;QifnEUoRpmUt7dS5q2jdikSYnS1Gj2YRMgxTcaQIO5AIgwwJyqRxwzDnR4QdTREO10XI1WcYhqkA&#10;HhEhSRDVZyDCW2+9dXifPn2CTf04Z4AIU4aRCDt18RAhOl1gETIMUxFKE2Hbtm2HOVeEiAg7dhGt&#10;XCIcbYiQk8YMw1QAzzxCd9KYIsKhgwcPDjL145xh+PDcLmmZwwwRtmwlRTjKRoR3sQgZhvESPY/Q&#10;VX0mJOyfW265JT0jIyPQ1I9zhqycnM6pVhGO4oiQYZiKo4tQtTWGCCkizHRkREgi7JqWmb2sgynC&#10;rOHDSYSjOI+QYZgK4xERkgRVROjYPMKc/Pzu6ZnDV0CELVu5RcilxgzDVBRdhMgjBKFOFuHQ3NxO&#10;6RnDl7AIGYbxFZ4iNPIJQ0MNEcbGxqIe4f8ZBnLIkD5sWLv0zOx5UoQtW4rhpYiQC0sYhvEWKUKt&#10;ZUl9twhzunbtGkLqOd0wkEOGlJSM21Mzhs5WIkREOHIkidDSHyGLkGEYbylNhLfddkdedHR0KKnH&#10;WSIckjr05rSMjBntS4iwtVuELViEDMN4j0uEZvUZlBqHhjb654477nKmCAenpt6Ukjp0uluEWSTC&#10;kSxChmEqjJ5HqEQYRiK8++67Cx0pwoEDk25MSx86VYqwFYuQYZiTxypCVJ+BCO+5557inj17hpF6&#10;nCXCQYNSrk8fOvQPWY+QRDgsK0uMGDFStIQIuWUJwzAVwCOPkHC8CPv3H3Jtakbmrx06dpUR4bCs&#10;YSTCESxChmEqjB+KsP8VaZlDp0gRtmwphg4bJoqLi0mErViEDMNUCA8RomNWSh47WoT9+g25LDlj&#10;2M8dOkGErTxFaOYRNmnRmkXIMIzX6HmEhggbiEZhfiDCjlKEloiQRcgwTAUoUVgiI8Iw54owMbH/&#10;xSnpGT8qEWYOHWrkEbZEqXEjSePmrbmJHcMwXmOIMJFE2NAtwhAHi7BPnz4XpaYN/UEXoYwIWYQM&#10;w1QQXYSyY1YlwrvvGekXIhzqEiGSxoYIOWnMMEx50EUYhDzC+kY3XPfefe/orl27NiL1OEuEMTG9&#10;Lk1PH2YkjVshj1AXIfIIKSIkEXJEyDCMt3hGhEb1GSnCe+99OCoqqjGpx1kiTEjod1lS2tCf8BY7&#10;lTQuKipiETIMU2GkCNsniGBUnyEJQoToj9CxIozvO+jK1NShUzp16SZ7qFYidPc+w3mEDMOUD78T&#10;Ya8BSVelpQ/7pWNnEmErEmFmpigsZBEyDFNxlAhlhWp/EGG/wYOvTs3M/BUiRHI4oxQRcmEJwzDe&#10;YuQRmhWqSYIgtKEU4WOdOnU6i9RTyzCQQ4aBA5OvoYjwN12EdkljFiHDMN5iiDDeEGGA2R+hIcKH&#10;27dv34zUU9cwkEOGxP79rxiSOXSKZ0RYyCJkGKbCGEljEqFsa2yK0Ewat2vXrgWpJ8AwkEOGmJiY&#10;5klpmV91MvMIMzIzRGEBiVC+s8SsUM31CBmGKQceeYSoUK1EePe9Dz/wwAPNST31DAM5ZOjaNb5R&#10;akbG552VCDNKipArVDMMUx6sIkQeYVhIo3/uv//+MZ06dUJE6CwRUno9MC0ta3znLj1IhK2lCAtI&#10;hPoL3ptwD9UMw5QDTxEaoBsuigaf6dChw3mknkDDQA4ZLrnkklrpQ7P+17lr+OHWrdvYipC76mcY&#10;pjzYipAiwgcffPB/nTt3PpfUgzxCZ73bOGP48H6dOoXvkCLMzCQRFojzzuWIkGGYiuESoVlqrJLG&#10;EGG3bt3OIe04K2mMYWhW9sDOnXvsVCLMtxHh3SxChmG8pCwRmhFhfcM+DhoMEYbvbNOGRcgwzMkj&#10;RejqodoUYaghwoce6no+aSeIcFbS2CrCvPx8cd55LV0i5DxChmHKg6cICV2EXZ0swu6mCDMyRF5u&#10;nilCVJ9hETIMUz5KitAoNfYDEUZ6ivBcd0TIhSUMw5SHMkXo6KRxt8idrUmE6RBhHiWNtTxCjggZ&#10;hikPuggDSIIgLKyxs0U4PDd3SNduPXa1bnMBiTCTROgZEbIIGYYpD34pwtzc/OTwnhG7pQjTM0Ru&#10;bq6WR8htjRmGKR+eSWPz5U3+IMKeEUqE6SxChmFOCg8RBgZLGSoRtmvXsRVppwHhLBHm5BRkhPeM&#10;3WMnwoYEd7rAMEx5sBNhI1OEHTtKETYknBYRFmaGh8fsbWOKMCcnR5xPIoQEQVMSIVeoZhjGW3QR&#10;yvbG9Q0RdujQweEi7AkRXijSdBE25IjQV8S/PV0kvDNdRNtMqwng2Hu9O8N2mk7MW9PkfHF0vuym&#10;W+n13gy/Pqc43vhT8L7wzCPURNje8SKM3dvmggtlPUK3CMNIhCg19k8R4gZLnfCXyPh4rhSR3TwZ&#10;n8wV6R//JRK9eEgrCm7yUV8vFE99v0T0oQfXOh37mUH7gIfCOq0qwTkY/OFsryVUHsZ8u0S89tvK&#10;Ez7wQ8bNEm/9vkrkfTnfdrpOLJ2vt/9cJfp/MNN2ekWBiIeMm13mvuJcpY7/iwR/cvcNtvPI5MVi&#10;oI+PobpRIgx2ibCBIcIHHSzC4XkFWYgIL7jgIpcIVRM7iNBfI8Ksz+aJv9bvFht2HxRZn84tMT2e&#10;HqTNew+KFdv2icKvFpSY7itiSSyTFmwSM9bsFGkkZuv0YbRvy7fsFf3fNx6G/h/MkoKuDCGVRSHJ&#10;54u5G2gf59hOPxl+X7FNbKFznfBu2cc08utFYveBI+KDGWttp+v0fX+GOHD4mBhO19luekUZPWmh&#10;+GbhpjJ/HB8jsS/etEf+jX2r4tdp1KRF4oclW0TuFycWvz9RQoSE3ySNL6CIUOURnkoiPHb8b/Ho&#10;t4tL/MJnkJSO//13CRFiPkRn1ggN4xV204Ear8+rizCdtmldNumjOeLbxVtEH3rwMP51ioiWbd3n&#10;Ic1obX75Xf9sTsNfREn6NIXdflnnGfrJX7TtlWLIh7Nc4zCfdX/18dimPq20+a0iVPPp84DSRKjW&#10;qe+3nQit86j9s9tWafua/fk88Q5FmojU9fEKLPf5XxvE3oNHxK/Lt8oo2mO6uT61bn1/FGqanQhL&#10;2y9/QhdhEEkQQITt27d/3vl5hBBhmplHeD4KS8JECPII/fTlTUqEh44cE98u2iT60IOjT59Mv/r7&#10;Dx/1ECFuwmRKruAGxbiBJAV1YyKqhMjwd/TkRaKAputRG5JJI+hBHkURxVCK6LJp+/irRDhr7U4Z&#10;bWB68cSFou97RgSIpBiSgpBYPv39at5GsW7nAfEkJaUxfeDYmSLn8/muPLYEWh+kBRH0pqR2Dj24&#10;2E88TA/TfmXSNP0hQtKxiPYV+4ZsgEzapyGWhxf0IkmljJ/jykbAsWXQukbROkfS+ehrJt9wPlI+&#10;mi3yaXvZtF9Ydz+KZhNJHDheHB/O3wAtuaeLEMvjRyiPlsdnNQ+wihDTkXwc8fVCee4yP3ZHylYR&#10;4vwUfLnA9QOSSNcD07Av2Efsj9oeznUanQtMA0laUhjnNJ2iYuu+KQaNnUUC3Eb31i4xddV2eS3U&#10;NOwbzkkSnR/cP7hPEGGrdRnHM0uOx/T//bjMQ4TIS8X1Ufulrrm/4c4jbOgSYWMjInzWL0SYZorw&#10;PBKhKyL0cxGuJNHtoV9v3GBqGn7tD5IEZ1KUpkSImxQP+JdzN4pVNG4RJX3en7aGfvFnkURnil+W&#10;bRU/0U37C0UB63cdEMu37iXxLJbrw4P13E/Lxeod+8Wq7fvFT0u3ygfl+8WbXSJcTlHej7T8yu37&#10;xNodB8Qrv66UN37Wp/PEXJq3Hwnvz5XbxeY9B+UDDnFin57+YYmYsXqHFCu2lUaymkzrgxwgkxlr&#10;dohxM9eKWXQs62i/sJ+YB/Ni/e9OXSO3vYz29wfan99ISsivU+dCMZwE/+H0tTJCxffR9CD+tGSr&#10;jE5xTO9MXSXlgnP3Hp2XpZv3yih34YbdUsDgZzrupZTMV/NDkFiXLkKI4QeKgCfO30jnxnMfdBHi&#10;2JNpXz6evV4s24J92CfPP64VRK+LEMf5zA9LxV/rdoln6TpA5o9RKuCPldto2b1iCV1LRHkq+wE/&#10;LLg2uIa4Hl/Sj89AEhymYf2fUcRXWtJ4zHeL5XLP/7xcnmvILM5MHkPa2IfP524Q8zfsEZvoWn5H&#10;x5pK18M4ntm07vXy/pm/cY+8T3A9IEJMf/QbOudLt8hziHvk9d9WSDFb98HpGCJMlCJUeYQQYefO&#10;nV8k2pB2HCrCiDiZNJYizLYkjf1chJ/Qg7QCN+6U5VJYmPbYt/TAHTwsnvp+qUuEfemG+5xuUjzg&#10;42auI3ltpJt5t3iGbvR+FE0soBt3DT3gX87fICbMXicWb94jZpKsVLS4de8h+XB9NGsd3fybxY79&#10;h8V0EhhE+M3CzWLbvsNSRONp2TnrdsoHNJWkgIdgDd30A+hBRLJ42qodtK7D4kOSG/b1xSkr5IOR&#10;T9EOviPqgliQ3C8mGUJUCzbuFl+RwD+mdUN4b/+xSsTQvMh/3EAPHebHMf1Bf5Gk+4CEp86TAuv/&#10;gtaBiAqCmk0PNCKfN2ldE+gc7qTjefK7pTLyhSh2y6ThNjGBjhfS/JrE9uPSzeINOf86eV6fIjnh&#10;nCsRpoynH5p5G6T47fJLdRGiYGks/cUPyvhZ6+nzGin9KSQPCEeJED8GiELnmtca64F4vlu0WUZb&#10;kP4XtL8L6RxhPyEcXA/8QH5E68d5htggUiw7mn7cIC+USOv7BhDxvTdtNZ3H7SLni3lSzMhXxQ8l&#10;pmO7ew4eFfNoXz6kdX9P+4D74N2pq0VvEusH09eIFXQPfUbLfDpnPd0Hu+Q9hHsgkdaNpDbOKbIo&#10;IFOkZnAOrfvhdNwRIfIH3fUIIcKHHuramrTjwArVeQVDUWosRYg8QosI/bUeoRLha7+toodni3z4&#10;kDzCgzlvwy4JHn4lwuzP51I0dkjetBAfJIJf5/fp5jVEuFs+XH3Nm/5VesCmkejwcIynh2kL/fqr&#10;fCVEVZAopkOEiODwoCJpjelPfLdERnBWEWLaa2YeYcp4Y15vRPjcz8vkA47pUngUWUJYL/6yXO6H&#10;KgCBsNdR1HoiESLCwnEj2Y1jB0iu4xxivXiIV9B2EbFhWURTSMpnfTZXRoGYHw/5t+b5wv5uJREi&#10;coWAEK2p/dXRRYgIHj8kb/+5miIuYzqEt4h+gBB99jNF+AL9wGG+75HPasoL5/mlX1bI48X+QFCQ&#10;1rP0o4ZjQ2HIz8u2UApgDi0zU/7YPfvTMrlsWSJE1gHW8w7dI7jWWAb3hLqu2M6GXQflDyy+I1sC&#10;0d/XdP1RgwE/gPghwDT8UD1B5wz3mBQhre+VX1fILBcsh3N4kET4J/0wqu37C2WJsGPHHkgaBxNO&#10;iwjzh6FCtRJhdnY2ibAVSdC/K1TrIoQ0DJnMF5kf/yWTsGNIRkqERh7aQnkTf0wRDqII/CojKfv+&#10;9NUyX2geCeXr+chrNET46LdLpOiQDJtKN+v6nftd24YIIT4lQmupcf4XC+QyvhIhjgXTAES4aNNe&#10;+SD/smybmEKoaekfz6XIaM8JRYjvyDfDg/kKnQsk4xHZrKb9VCJERKyS0Xioka8GIb+KZWj+1RT5&#10;YD9xXPi7hyJwJPunr9puW40IKBEiEkSWAZLQj33jliaSwUgiI7qHLA4fPSZmU0S1haJxnA+1HkS0&#10;+CGDJLEviLSR1fACnUuIENcX1xPZBi9KYc5z5T2WJcJHaF+W0nG/TvcU5P84nfeFlOxG1IZ9hAhx&#10;XlQ2Bn4EkESGCHFeEZG/SElqtT7kA+p5hGkfz3HtMzh89LjcTzW/vyBFaL68Kcgiws6dI1qSdpzY&#10;1piSxmhZcsEFJMI0KcLzz4cIUVhyakSE+D6XIpQPKXn17tRVYi1JCze+EuGIiQvEo3STb9p9UHxD&#10;Ny0edMXj3y2W+YRli3C7TF6pbVe3CJdQ8h55S8gDrYgIcUzjZ60lae2QSX2IaRcJqjQRDvhglsxP&#10;Rf4pfkgw/3qKIHURHjl2TEaqOC85piis6CKETJCEHUnHqESIY1+6ZY9LhMePH5cRF6J1JOHjzTxH&#10;RG7IJoBIP6LzgXOCaFaJcPA4IxsCBVPIf0WEiCQ2li1NhMgzfIN+HJHf+MVfG2UWAM4Dsh7G0f5i&#10;2ycS4a90LVQhGNBFiOU/onP+67Kt8tzjHBw55v8iNKrP+IMI81VhCYkwzS3CUylpjO8fUbJsKj2I&#10;f5K0kP+CvD0lQkSEADJD6SRK6wAiQZXUK02EECryBjfsglyNbSPJiHwi34hwucxPLDRFiIdsGh2D&#10;NyJE/hWOV5U+onI58kBPJEJk6iMp/AJFLzgmHCPEVpoICyjSRt7WS5QUh2ggUojHMyI8QlH3ApLz&#10;DilLu0IAPWmMiA5ZGkjOqlJwbAdJ62d+XCqTxogIkdxGAQSElkWihDQxfR5t/6kflsmsEFw/SBEi&#10;RBIUP2w4JxA45oVIUYsA2yhNhIiQf6TxyMNF0hhJdoB8vakrd8hqR2WJENNwLd4igWIa9hM/vkh1&#10;4B4YNHamjFqfo+PF+cN5P3gKRITueoSNHCvCM/CfLsJUEuFwKcJTK49QfqcHawndpEiyqaSIEiHy&#10;CNG6AzfxhNlr5U2Lklfk5RVNXHhCESJCQbKviCJLiOThyQtlJWlVWFIeESLvEUl3bBcCwIOKh/95&#10;SnYinwmyQVTijQhHT1osFm/aLfOicEwo8cR+nkiEiLwgPuTl4XsxHRcKg7CfdiJEIQREiH3F/GhJ&#10;g33WRYjCElRhepmSokjOPkzLWPdBFyF+TJAfB8khOwPX4w26lsh7RNUdVVgC6SCag6C+oHkRKb76&#10;G0XRdA6epiQr9gdJ17/W75T5hvhhQ/L9aTonmIbzgtJfCFoeSykixDZ+o2NE0lVFqADJY+SXYp/K&#10;EuFgEunPtB0U9qhzjMKT3+nHGfcAfnwQgSN/EdWL8MPs1yK0VKhGD9WdOnV6uWtUFLrhwgveHSHC&#10;f7Vt27YO/f0/lwjbXCBSUlNF1vDhFhH651vsILYpdOOpTHDk6eCBRDSFmw7jkOeEkkgUCkAc79GN&#10;Cbl9Qg/6ZwQywp+mqAJ5WnhYEFWq6Ap5ipiOiAPrxoP4/aItlNzaIJPXW/YckiKEzMZTBITMfNQv&#10;k9v9dJ74lpJ9Q+g7Ih883HiwMe0JehAQmSJqxbZyad9QSonIA6W1iGwQ7ajqM9gGChGwLECSDZFv&#10;4rvTZcSDKiRIkkISKLxA6e+JRIjjxUMJEX29YKOYNB9VivaLBRt2yWjlPYqI/qT1DqIoCMtima9o&#10;fzE/qsXg2FBlB9uDeFACv5CEjCgHFZCR5EWyFNGjxz7Q8aCE/zVKgiJye4mkg3Uisv2S+HnJVllq&#10;i/3rTceHUnxcZ1wDSG/22h2yIAUluojefqaIEqXp8pzRvr9CIkT9zbF0/Fgv1onrjHsAgsY+4EcR&#10;11/fN/yYYf0TaZ/1eoMAwka1oSfoRwb3FapAQdyYhpJi/EAgewHre/6n5TK7AvcIjglVZ36kZXEP&#10;9H5vOu3TVnmf4XyjFH7dzoPy2unb8wcMESaK4GCz+oxbhK/FxsaeR95xzOs8PUUYEWuKMEVkZWW5&#10;ksagaXP/FCEeQPy64ibDd0RusrIvCQQPM8YNoOQIMvjVA43oBb/4iELwkCAjHTc6lsW6kJeoSjAx&#10;HhEWogPwyDeLZH7Ud5TEQpUSiAMRBKZBWoguVXIQ23mcoi18N7a5QuYRYRqSYIgU8KBABqjojAID&#10;iAPjsH+QO7aPJN5z5mcsCyDH/9E4yAHiQd00VNeA0FC6jTwtbwpLcK5Qhw9VgV5FgQNFY4ikIHY0&#10;x/sfRX/YN8yL84Oo8ZPZ62QSE/OjQAKRKgTwGO3Dy7SsiqTww/MKRW2osqS2D5C8RD5cDh0DvuPc&#10;QEC4Ft+RPLF9iA/rwfG9SfPiOmNeyBF1+5CniOuLLA6cL8gL5wwl6CNIcpiGLAJEh9hXiBv7hqhf&#10;7gOd/1EUmWL9ar/wuZiWxfFAbmo8wPmAfLFdRICoV6jqK0pB03nC9cd37OsLtB+T6VqgihH2AdE6&#10;olgcE6JkRNv4AUHkj3xM9UPuT5QQofkWO02EjnnB+79uuOGGuvT3/2T1GYiQksYpKUqERkTozyLE&#10;jYWISuXbAUhMSVDNAxmpPCiAahFIsqJKhIr+AD57RAm0jJqOjHRkfCOayP18vnxgULFWCQfLYV4l&#10;AmxPfcdnVOFQ6wWIMFF9RM2P5VEFBuAzwPaNZWd4PLSYpoSLz0i6Yb8QJSHPDwVFKJFU8wOsByWi&#10;kC0KGtR4SAH7gegSSUUlLrUNtX8A+wCJQzKoeI3jU+enF82vH6Pab/1aAKwDMlHVkADmgZyNqMl9&#10;PQDm1fdBbpMiK3zGcjgWnDOsD9IG+jnFsUGs+KzWgX3Tvyvkj5LlmBWYX+4LLWs9L/iurw/nEttE&#10;agDjsV41P7aNqBL7hX3GsjhPall/wSVCs2WJk0V4+t13343w9F95BUVZPSNQfUYToVmPEDQhEfpj&#10;heqqBBElJIJklkxCUZSBjH5Uy7Cbv6pABIKIDhEmWlwgif0LRanW/UL+KfYfSVa75ncMUx48RRhs&#10;iDDE4REhiTA7KipmXwkRBpMICRbhicGvPJJEyAdUyTEkfVXTq+oCURGS9yisQTMy5N0hCYekrD4f&#10;ku3I33yTkmL+GIEwzsKjsIQkGOBkEao8wpyCgqyoKDSxu0AkkwiHDRvGIqwASJYNpcgK0RaS1Sfq&#10;cqqqQPIKJZQoRcd+WZOjAAUYiAoR2SJ5Zp3OMOXBVoRm0jghIeFc8g7c44iBRBirCkuGxcT2MkSY&#10;nCyGDiURorCERcgwTAXQk8ayiZ0mwj59+pxD3qktLVTdQ7fTup1OEWEAffxXfn7+8KhoMyKECFVE&#10;yHmEDMNUAL8RIUnwjG7dugUTp+cVFGRHRcfKPMLkZCNprL/gnUXIMEx58BAhSdCxIrz22mvP7Nq1&#10;a0gJEZp5hOec01IEI2lMImxMIryTRcgwjJfYibCRUyPCDm07NEASWYowShPhUIjwfBYhwzAVwqOw&#10;xOlJ43bt2gXln5b/r9z8/GERUeiPkEXIMMzJY5tHGNLony5durxhlho7J2ncoQNFhJQ0zi0s9hBh&#10;ZmamOOfs84xSYxYhwzDlpCwROi6PsGPHjqFGHuEIM4/wQlmhGq/0lCIkCbIIGYYpL0qErneWkAwd&#10;WY+QBFira9eujZBEzi8szouITtivRJieniHOZhEyDFNBPEXojgghQrNlCVq1Vf+gizCvqKgwIjL2&#10;AESIeoR4pefZLcykMcEiZBimPJQlQkcljdu1a1c7PDy8iVuEMS4RopdqFiHDMBXFEGEvERwU4mwR&#10;UnhaJzIy8izaqTPzCkbkR8cgaXyRFGFqamoJEXKFaoZhvMUtQi0iDHVgYQkli+tGR0efgyRyfn5x&#10;TnR03D6IMIlEiHzCs1uc6xJhkxYsQoZhvEcljY2OWQ0RokJ1586dX3eUCEmAAXFxfdug44WCghG5&#10;0TFuESIqbAERqsISFiHDMOXAJUItInSkCBMSEgL79Bl0ESLD/PyRRdGxvWTSGCJMSkoSLZq7I0IW&#10;IcMw5aGECAkkjTt37vaWoypUR0VF1UdE2K7d4NokwoKY2ERZfQbRoCHCc1iEDMNUCFsRhjT6p3v3&#10;Hu/07dsX1WecJ8Lc/MKcaFSovtAQ4ZAhQ8TZLEKGYSqIpwhRobqBKcLu75BfkDQ+0zBRNQ8Dug0I&#10;6JfQ70KUHquu+ttQRIhocPDgweLsFhBhqKRJi5Z++fImhmGqBynC9iTCwIbyJe94gZMSYWpq6tmk&#10;oNMNE1XzMGAAibCfEuEIU4QX2YqwMYmQI0KGYbxFF6EqLHGkCCMjI4P69RtyGQpLlAhRWIJk8aBB&#10;g8w8QiVCThozDOM9HiIkCTpWhH369Anu23fQlfS3ni7CQYOHiIEDB4oWzc52VZ9p0qI1i5BhGK/x&#10;yCO0F+EZhomqeYAIE/r1u9pThBfKaLCkCDkiZBjGezxFiDfZlSgscY4Iew8ceA1Kj10ibHOBpwjN&#10;UmMWIcMw5cFDhJY8QkeVGscmJTXo3b//v9PS0urn5BUMDY+I2duGRcgwjA8oK2k8YMAAVKiuZZio&#10;mof+/fs37Nt30PUoPc7LK8oKj4glESJpPFj0HzBANG/OImQYpmKUIcL3HVWhGiIcMCDpPxBhfn7h&#10;8IiIaLcI+/cXzTgiZBimgpRIGpstS3r06PGB40RI3CQjQvkWu5h9hggHsQgZhjkpdBGiMrWqUB0e&#10;Hj62V69B55OCnCPCpCQjInS1LGl9gaDvom+/fixChmEqjCFC43WeQfUNlAjJPS1JQc54ZwlEqJLG&#10;KiJsTSJE/iCFrh4i5ArVDMOUB08RBkscGxESMmmMPEIUlrAIGYbxBaUVlkCEZh6hq9Q4/7TT/vVn&#10;ZLugGddeW/VVavSIMDe/MDM8Io5E2EbmD/btayaNVYVq7qqfYZhyoEQoX96kVaiGCM16hK4mdn8l&#10;tL9wYb8OS5cP6NjTHFV1Q2JiYsigQYP+a4gwf3hERJQUYT8bEfI7SxiGKQ+2ImxoHxEu6t3h8hVD&#10;OhxdmdKprzmq6oaBAweG9k1Kui0jIyPQyCOM3qdE2K9fP9G82TkcETIMUyHKEiEFYB55hDN7PXDt&#10;hsweRzdmR1a9CPukpoYNTkm5ffDgwUFGqbEhQiSN+/Xr7ynCFq24P0KGYbzGI49QdczaMMxWhO+H&#10;39t9U27c0W0FvatehCkpKSEkwZvw7hJ3RHiBK4+wuZ5HyCJkGKYceIgwkERIhIYYIuxlEeGL3e4Z&#10;urmo39EdI/tWvQgTE1NC+vfXRWhWnzFFaO19hkXIMIy32IrQjAhLirDdqM0jBh7d8fCAqhdhdPTA&#10;0P79U9omJGQE5uYX50gRtrnAVVhyNomwIUkQcIVqhmHKgy5C2VW/JsJ4o0J1XcNEp532Qpd7X9o8&#10;kkT4aDWIcODAYaFJSWm3GnmEI3KjYmJlRNivfz9ZWIKu+kMaNGIRMgxTbuxFGCpF2Lt371akoHqG&#10;iUiE3e75YPMoEuGYahHhwNDk5ORbTBFS0lgTIUWFZ59NImzIImQYpvyUR4Qvdm03afPowUe3VYcI&#10;+/TpE5biLjXOjaaIsJUpwv79dBE2YhEyDFMudBEGkwSBEmFiYmJrUlB9w0SnnfZyl3t+MUQ4qOpF&#10;mJqaGpaamnEneqrOLSzMQx5hK1mPEEljtwjBWee0EXensQgZhvGOsvIIzQrVruZ0L3W957sto4dQ&#10;0riaRJiWNvQ2RIS5+cV5UTFxJUUYQiIkmp7TmkXIMIzX6CJUpcZhZvWZEiLs3u5rQ4TVlEeYkpLR&#10;Fi1LUGoc6VGhup9HRMgiZBimPCgRomUJokGjY1az+oyl95mXwu/7ccuoQdUnwiFDhtysmthBhK1a&#10;t5YFJSxChmFOhhIiLKMbrle63j3TEGE1JI31ThdUyxIpQpIguuHiPEKGYSqKFGH7BEOCJxDh6+Ht&#10;5mwePah6CksoCdxw8ODBNxgiNHqoLk2ETc/miJBhGO9RIkRpsRSh1lV/fLxnheoXu9/7fbWVGkOE&#10;lDy+0R0RsggZhvENJURIKBGWqEdY3SJ0v7PkBCLkPEKGYcqByiOUpcau3mcMEZJ7PCPCbvf9uIVE&#10;WC15hJ4iRMsSGxE2IBESZ7EIGYYpB2WJ0NoNl1uESc4RISQoRdjibJcIZdKYW5YwDOMlLhEGeiHC&#10;8Pt+RNK42kRImO81Ntoat2pliLBPnz6iRXNNhC1YhAzDeE8JEZrvLLF7wfvLPdr9vnlUNYpw8ODB&#10;JUTYh0TYu7dFhBwRMgxTDnQRBksRGhWqu3fv/r5VhK90aze/2iJCkmCj9OT0u9DWOK+oqDAiMuYA&#10;RNibosFevXqLFnrSmCNChmHKgZ5HGEQiDDJblpAI37GK8MWu7aZsrq4K1UmxSQ0G9hl4XVRUVH1P&#10;EfYmEfZiETIMU2EMERoveDeSxqWL8IWu7X6oNhHGxsbWiewU2eLaa6890xBhgiHC3r1FYmKiFCG6&#10;4AIsQoZhykNJESKP0BDhgAEDziUFuV7nSSL8ttpEaA7/wn95BZ4iTEhMEM1btGARMgxTIXQRyqSx&#10;JkLzBe8evc8YIqyGPEIa/g/RIP4aIoyXIkSyOD4hXjRv7ilC7piVYRhv0fMIXdVnIMKu3d9JTU09&#10;m7xzurQQDS91Q3+Eg4/ueLJ6RPivG264AbW7TREaeYRIFsfHGyJE/iCLkGGY8mIvwkb/dOnY5e2E&#10;hASPpPHLXe7+fcso9EeYUm1J4//Df3phCYuQYZiTpbSIsEuXLm8MHjy4BWnnDLgHw6td7/1tS3XV&#10;I9QHQ4Sx7qSxKUL1Ok/OI2QYpjzoIlTvLIEIO3Xq9GZKSkpz0o4sn8DwMrrqd4IICyDCqIQDLVu1&#10;Eokkwri4OClC9YL3s1iEDMOUg9JE2L1T93eGDx8OEcrUKIYXutz9ZbW1NdYHGRGaIkygpDGLkGGY&#10;k8FOhI1CG//To3uPEiJ8vtvdExwkwjhDhAkJJEJKGjdzi5CTxgzDlAddhOotdigsQfUZa6nxi93u&#10;+cBBIow90LJlK5k/KCPCs9wibNKc32vMMIz3eBSWkARVx6x2Inyp+z3vOEaEkUgakwjjIMJYFiHD&#10;MBWnPBHhC53uedMRIiwoGlEYGZ0ok8aICGNjY1mEDMNUGPvCEkOE1pYlL3a+58Vq631GHwoLRxZJ&#10;ESIijFMibC4aBJMICRYhwzDlwRCh0cQO3XCBRiTCbp07v9WnTx8PET7f5Z4xjhBhUdHDI6NjDBHG&#10;UrLYKsKmLEKGYcpBaSLs0qnLGxkZGc1IO+7qM53vGbm5mluWyKFoxKjRcXEJByHC6OhoTYShEo4I&#10;GYYpD6WKsEuXN4YPH36WqR45vNDxruzNIwc6ICLURBgVFSViIMKmEGGIpEnzliTCJ20PmGEYxoqH&#10;CM08wsamCPPz85ua6pHDix1uH7yxoNfRbY9WXzdccigsLh4RHWeUGrMIGYY5WexEWFpE+F73th03&#10;DI85um3kgOoVYV7RiOKohF5ShJGmCJs1bUYSbChp0uw8cVfKE7YHzDAMY6UsEVrzCOcktLt6TWr3&#10;oxuz46pXhAUjRj0Sk9DrYMvzW4mIyEgRHRMjzmrSVDSgg2gQFCwaNzuHRcgwjNfoIjTeWWJWn+nS&#10;/W2rCBfF3Xf5sn4PHV2Z1Kma8whHjhwTE5d4WIowIkJER5siDAyWND6LRcgwjPfoIsT7Sox3ljT6&#10;p0f37u9kZmaiGy5X7zPTI+68fHZ0u6PzE++vfhHGQoSUNJYijIomETZhETIMUyE8RBhAIiQah9h3&#10;uvBd5B2X/BB539ZfY++PM0dVz1A0YsRjCYl9DrVs2VL0JBFGQYSNWYQMw1QMWxGavc/k5+cjaewa&#10;Pu54Z+hXMQ8Mmhz1wGXmqOoZSISPxCf2PihF2LOnLDmGCINJgoBFyDBMeTBEaLY1rm+8vKlxWBNb&#10;ETpmKB458tG4xN6HWp5fugjvZBEyDOMlugiDSYLA8SKUeYTxKCwxRBgZEckiZBimwniI0Cw1bhxK&#10;IuzqcBEapcYkwvCeUoZNGzV2i5CrzzAMUw48RBioibB7j/cdLMLRHiIMDw+XIlSFJU04j5BhmHLg&#10;kUcYECyBCMktY81SY+cNxSNHPRqPUmMSISQY3qOHaNqYRcgwTMXQRajqESKP0NEiRKcL8fGJB88n&#10;EfYgCXbv3l000SJCLjVmGKY8lIgIIUKnR4RFRaNGx8bFswgZhvEJ1jxCFJj4twiRtmcRMgxTDmxF&#10;aCaNzSZ2zhsMEca5RAhYhAzDVBRDhJ69z0CEPXv0/NB8eZPzhsLC4hGRUTEHzju3peguI0IWIcMw&#10;FacsETo2aZyfX5gXFRWz79xzzxfdNBHKeoSmCLlCNcMw3uIhQhSWwCNOLzXOKyjIjoyKNkTYvbun&#10;CAkWIcMw5cGdR+iXIjxPdOvW3cgjbMwiZBimYvilCHPyCoaGR0TvPfecc0XXrl3dhSVBwdxDNcMw&#10;5SaSRHiNEiEFU0EIqMIaO1uEubmFmeHhMVKEXbp08Sw1xgGwCBmGKQd6RAgJGhGhn4jwnLPPFZ3t&#10;RMilxgzDlAMPEbqSxn4gwh4kwrPPPlt06tSJRMidLjAMU3E8RWj2PtOoyT8UZL3r2N5nlAhbtDhb&#10;dOzYkZvYMQxzUhgiNKrPWETo3G64cnIKMnr0jN0DEXaACLt1c4sQIS2LkGGYcqCLUFWobkIidHTS&#10;eHhufnJERORuiLB9+w6iG0SouuEyRcjVZxiG8RY7ETZt3NQ/RNisWXNx3333i64yImxEB8H1CBmG&#10;KT+li7Cnc0WIpHH3Hj33NDurmbj33ntlXUIpQpIgi5BhmPKiF5a4RNjkLBJhpJNFmJcR3jN6z1ln&#10;nSXuueceWxFyHiHDMN7ilyLMNZPGZzU9S9x9992yUjWLkGGYiuIhwgDyCOFXIrzrrrtE586dReMw&#10;U4RcaswwTDnR8whVhWqIsGePnu87OWmcAhE2bdJU3HnnnbJSdeOwMBYhwzAVojQR9ujR4x1HF5b0&#10;CI/d04REeNttt9uKkAtLGIbxFinC9vYiNLvq/5dhHwcNqq0xRNj21raydQmLkGGYiuISYWADEUgO&#10;AZaI8P8M+zhokCKMjpMivPnmm0WHDh3cIiQ4acwwTHkwRBgv/WEVoWOb2GXn5w+Ljum1t3HjJuLG&#10;G28UDz30kGgcynmEDMNUDF2E7qRxU2eLMDc/f3hkVNzeRo0aieuvv148+OCDJMJQbmvMMEyFsBVh&#10;Y4eLEF31R0XH7QujKPDaa68VDzz4gGjEImQYpoK4REj+CK5vpCz9RoShIaHi6quvEQ/cb4hQHgTJ&#10;kEXIMEx58F8RxsTta9gwRFxx+RWiXbt2IoykKA+CgAi51JhhGG/xSBqTCFUeYXh4+HuOF2GDBg3F&#10;ZZdeJjtekCKkg2ARMgxTXnQRukqN/SUihAgvueRSce8994hGISEsQoZhKoSHCE2a+JcIL5EibMwi&#10;ZBimgngkjU2aNEYP1REfOLfThfz84RHRcXtZhAzD+AJdhAqIMDIycoLZxM55A1qWRMQkGiK82BBh&#10;I84jZBimgkgRdiARopd7cghQIkxNTT3bVI+zhtz8wsyeJMKGJMKLL7pY3HP33SJMRYQEi5BhmPJg&#10;iBCdLpBDUH2GMJLG4WNNETqwrTGJEG2NERFedOFF4q4773SLkEzeiEXIMEw5sBNh48ZOf8E7RBgR&#10;K0V4wQUXiDvvuMNdakwH0Kgpi5BhGO9xi7CB/4rw9ttvZxEyDFNhIkmE18huuMghlKpEherGjQwR&#10;OrawJCevYGhPM2ncRhOhbGtMcB4hwzDlwUOERCAiwjBDhEOGDDmHtHO6YR8HDbL6TFSMIcI2bcRt&#10;t90m8whZhAzDVARdhIgGvRBh9Ree5OTlZcnCkuCGonXr1qJt29tEKIuQYZgKIkVo5hFCglKEjRr9&#10;07Nnzw9tRAgJ1jX/Vt+g8giDgxuIVq1aiVtvbcsiZBimwpQmwqiePT/u3bt3K9JObcM+cjiDCCGq&#10;N7msi7AlifCWW24VYQ0bsggZhqkQeqmxbGKHwpIwDxHWMezjGiDD6h1IhMPCI+IMEbZsKd9bEtqA&#10;RcgwTMWwa1kCEUaGh0+wiQidMeCdJSoiPP/888V///tfQ4R0EEqE3DErwzDeootQ9kdINCIR9uze&#10;/aNBgwadT9pxnggpIkzvERW7ByI877zzxE033ihCtaRxk2bniLtTWYQMw3hHaSLs7mQRZuXkJfWI&#10;jN4FEZ577rnihv/8xyLCc0mET9oeMMMwjBVXYQnea0wSBGFhYSg1tissccYwbHhushQh2dtehBwR&#10;MgzjPa7CEvKHEmFoaCh6n/l0wIABrUk71sKS6h/QsiS8Z8weJcL/QIRaYQmLsGYS89Y0Eff2dJHw&#10;znSR+O4M0Qu8N0P0Jvq8P1PS10R+N6fJ+YiEd2aIeFo29u1pItpm/cypixSh6qFaiTAkFBHhZ716&#10;9bqAtFPPsI+DBvRH2CM8Yi9EeM4554j/XM8irElAUrGm8CCwPu/NFAPGzhTJ42eLoZ/8JXI/nycK&#10;vpoviicuEKMmLRKPTF4kHv12sXj82yXiie+XiDHfLRGP0fdHvlkkRtP0kV8vlPPmfzlfZH8+V6R/&#10;PEcM+XCW6PeBIUtINZ62F0uitdsfxv8pQ4QfR0dHQ4T1Dfs4aIAIu0OEwcHi7LPPli959xQh5xGe&#10;aiDag/gQwQ0aO0tkfPyXyPlinij+eoF49JvF4qkflojnf14uXv5lhXj9t5XirT9Xibf/XC3enbZG&#10;vD99jfiAGEuMm7lWfDjD+Izx79H0d/5cI+d9849V4jVa9sVflotnf1omnvxhqXh48kJR+NUCMfzT&#10;uSKVRNuPIknIF5EnR42nDnYiDDMjwr59+7Yh7aAlibMGqwivu+46jghPQZBETST5ISmb/NFskf3Z&#10;XIrwFoqnSVAvkaxe/30lCWyVlNy4mWvE+FnrJBPA7PWSj+cYfOJig+uzmvaxOa/EXMdHxLhZa0mU&#10;hiBf+XWFeO7nZeIJiiYLKXocSiIeRFEoxIzkNERtdwyMf6CLECXGRkQY8k9UVNQXKSkpyCN0XmFJ&#10;Tl5BWvcePfdAhC1atBBXX321CA1uwCI8BUCUhcivPyVL0yf8JQq+mC8eo4jvOYrQXvtthXh36moZ&#10;1U2YvU4KTGKK7dO/NviUTwi1DWwPcvxwxlqKNlfLyPPp75dKMWd/Nk8kj5sjk9GIFO2Oi3E2niIM&#10;IhEGidCGDhdhbn5+cnhExG6IsHnz5uLKK68kERoSBI1JhHexCP0K5L8lvjNDDP5wlsghsTz+7WLx&#10;AiV1EY19QPKBhJT8KkN63qCiSSlGRIy0X4gYkZz+34/LZF5jJkWKyFuEzDnp7D94Jo0DJUqEAwcO&#10;RB6h85LGFBGmhEdEShE2a9ZMXHH5FSxCPwURFAo7Uj+aIwq/XCCeoWTvG5TkHUuSQRJViQ8SspNT&#10;deGSoinGj5CMpmj15SnLZQQLmSMvM/FdTjb7A2WJcMiQIcgjdGL1mbw0JcKmZzUVl192eYmkMYvQ&#10;2SACRP4aIqjRkxdR9LdMvENJTik/Kb7qi/wqgtpfRIpjp68Vb1CU+PSPS0nu80XSuNkyr5MjROdi&#10;TRoDx+cR5ubmJ/foGbE7KIiivyaNxaWXXipC6DNHhM4H0RFKXdPGzxajJy0UL/+6QkZ/H1dzstdX&#10;KCFKKdIxIU/zfz8tk3mdAynJjIIVu/PCVC92IgwLDXW8CFO7h5sibNRYvtu4IYvQ0UCAqI+H0t8R&#10;ExeIlygJiYIHRH92QjmVQGn0OyRElHbnfD5PFgTFvW1/npjqwS5p3CgszNkizMkpyOjWLVy2LGnU&#10;qJG4+KKLPETIpcbOAclBVEYe/OFsUfDlAlk/7/1pa2QEaCeNUxlEvCj8GfPdYjHsk7myWhBX0nYG&#10;UoQPkQhlN/1uEUZGRn7u2CZ2iAjDe0buhgjDwsLEhRdeKEK0whKuUO0MEAX2e2+mrP/3FEVDqLSM&#10;PECnFXxUJUgyfzRznXj1t5Xi4cmLZSERlzBXP7oIgylZDEwRfhoXF4fCEuc1sRuem58cTklj9D7D&#10;InQm8e9ME0mUDEYTN1QvQfUXo6TVXhA1BXUOEB2iIvhzPy0XuZ/Pl8llLl2uPqwilHmEZu8zjm1i&#10;h264uvfosathg4YyaXzhBRewCB1E73dniGGf/iVLTdGEbTwlg1E52U4MNRVZWRvRIf1AvPH7KooO&#10;F8n8U2Qj2J1TpnLxFKHRsgQiDA8P/zQyMuFC0k4gUf1vrtOHrOzswV269dgJEYaRCC9o04ZEqFef&#10;YRFWB8jvGkCRTdFXC2QTuLEz1hhVYSwSYNzg3KDKDUqXUZiS9elc2UKFk8pVi6uwxEOEof9ERkQ4&#10;N49w+PDcId179NwV0iBEJo1bt2plKSxhEVY1yOdCRwhjvl0sm6AZeYGnfomwL8B5QlIZ1YjQdK94&#10;4kJZGZsLUqoOV0RI/nD1UB0a+k9ERI9PzB6qq/9lTdZB5hH2jNgd0tAUYcuWokFQEIuwmkBSePhn&#10;c2XvL8j3MuoD2j/0jD1G3qGRVEbPOWidkvLRHK53WEXoSWO8wQ5AhD17dv+4f//+LUk7Zxr2cdAA&#10;EfYkEYaGhFLSOEy0PP98jgirASTf+r4/Q/bjh6QwOkOoCfUCKxMIEfUOkVRGSXvmJ3/JVil255/x&#10;HR4i1CLCKBKhY7vqlyKMIBGGhqI7bXHeueeKhqYEWYRVA0o4UdKJytGyVJgkyElh34FWKR9MWyOe&#10;/cnIN0RrHLvrwPgGJUJEgqo/QseLEE3s0PsMksYNGzYU57Q4mwTISeOqAq0i0IMzend+8/eVnB9Y&#10;CbjyDaevEc//vEy2SEHbbC5EqRw8RWh0w+V4EWZn56ai04WGJMIGwQ1Ei+YtWIRVBKp3pE6YLbu6&#10;VxWk7R5kxjdAiCh9f+mXFfL1A/3fnylibK4Lc3LoSWOXCGUP1d0/NgtLnJdHmJubm9rTFCFal7Ro&#10;3pySxizCygZdZqVNmCOe/GGxzMNCXhZHgpUPzvG4metkj9zIiuj/PkeGvqYsESYlJZ1H2jndsI+D&#10;BiSNkUeIpHFQUJBoflYzLiypZJAnmPzRHPniI3RGijwsLhmuOnCuEX3jfSx4hwoKqeyuE1MxrIUl&#10;sh4hiTAivMe4vn37QoTOqz6TlZOXhojQU4QNZB0gwCL0LUiKDfpwlnxJEnpRMSTIkWBVg3M+ftZa&#10;+f6UvC/my05f7a4XU348I0Kj0wWIMDw8fFyvXr2QNK5l2MdBQzYljSPMpHFgYKA4q8lZMhJkEfoe&#10;JMHQj97D3ywSb/+xSraCYAlWH0Yyea3sxxHvSol/i2XoC0oTYY8ePcaZeYQO7IYrLy8tIjJ6d3CD&#10;hiIwIFD2SRgcGMQi9DGQIJrMoeOEtykS5NJhZ6BkiLqbwz6ZJ9/2Z3f9GO/xTBp7RoQOFmFBRvce&#10;UXvQ+0xgQAC6yxFBXFjic5APNXLiQvHm7xQJcnLYURgyNEqT8VJ7bo53cugiDCYJQoZhIbLThQlm&#10;9RkHvrMkpyAFXfVDhAH1SYShLEJfk/D2dNliBCWV47mytCNB57aIDNG0MXX8HC5JPgmkCB8kEcqC&#10;ErNj1lCjGy6zP0LnvcVOtjWOiNiNOoRKhEgaswh9Ax4ovFQJHQCgxUhN7E3aH8CPE64NKl0/+d0S&#10;2dLH7noyJ8ZOhI3DGv0TRSJ0fBO7Bg0aigAkjUmEDQIDWYQ+AiXEeE/vh+hGi5PEjgbXZsKsteLd&#10;qavke5XRC5DdNWXKRhchksWgMd5ZQiI06xE6tPcZEqHMI6SIMCwklNL2AVxY4gPwjuHHv11i9CJD&#10;DxlL0PkYMlwn3vxjpXyfMrc8KT9uEaJ3akSEAVYROrNCNbrh8hRhoCbC80iET9keMFM6aNiPvvDe&#10;n869yPgbkCFK9VHHEK1/WIblQ4lQvsqzHomwnluEju2GS4mwQQO3CBsE6NVnWITlBW2IUS/tjd9X&#10;njIS/Iz4fK7BF2CeJ2ra5+a8duvwJyBDFJ7gPcpDPpzNhSflQBdhoC7CqKjPBg8e7NzeZ1QeITI1&#10;QxtChHoeIYuwPCB6wNvUXvh5ud92ogCZfUlymzh/k5i8YJP4Yclm8cfKbWLW2p1izrpdYv6GXWLh&#10;pt1iyea9YvGmPWLBpl1i3vpdYg5Nn75qu/h1+Tbx3aLNYhItO3H+RilOrNNuW04GMhxLEf2jkxdx&#10;M7xyUFKEgaJxqMPfa5ydnZuOCtVShAEBJMIQFuFJ0Pe9meKRbxa78gXtHjAnAll9TdL6YbEhvb9I&#10;eJDcim17xdod+8WG3QfFpj2HJJuJLXsPia17D9NfYIzDtI003/pdB8UaWmbZlr1iwcbdYuaaHeI3&#10;kuO3JMevaBv+JEVcwzfM/MJ4rmztFdakMYAIo50cEebl5aUYvc80lNVnWIQVJ5ZAx5+oLyh7k7F5&#10;sJwEkrJKftNX7xCLN+8Rq7bvE+t3HpBSk7Lbd1hsI7bvP1IusIwhSkOQ62idK7fto2hyt/htxTbx&#10;zcJNFHVutN0vJ4FriHcnP/MjJZHHcRLZGzwKS8yI0Oh9xpVH6Ly2xjk5BRnduvfcg7bGEGEIRYYo&#10;LGERlp9BH86mB2ap2cO0/YPlBBD9fbtwsxTSXErmQlCI5BDdQWAVEd+JUOtF5AgpLiXpzlyzU/y8&#10;dAsloTc6Ol8Rnbq+8+dq2W0X3opnd+0ZN7oIZT3CevVFWEgIXvD+udnEznmlxtm5+endw6P3hIRA&#10;hIEswgqCUmLUPXt/2mqZt2T3QFU3SJIiz+/Pldtl9Ld2ByK/gxWO+iqCEiKiRcgXEej89bvEFBLi&#10;RBKi3X5XN6oU+eUpRhO8OG6CVyYeeYSaCJFHmJaW5kwR5uajsCTSLCzhiLAioG0qXgyE9404MV8Q&#10;0RYE+PvKbWLhxj0y6VuZ0Z+3SCESm0nGq7btF3NIiIgQv5pnfxzViSw4mbFWPPHdEtl5ht19wBi4&#10;RFjPXWpsRoSfOleEstTYLUK86J1FWD7wYDz5/RKZl2T3EFUnkMqUZVtlocW6nfvFZlOAdmKqLpQQ&#10;ESGuJCGicAWlzk4rVEFnGW/+sVrkfTlPxL9jfy8wniI0CksCRCMSofY6T+flEUKEEa7qMyTC4AaU&#10;tg9gEXpJwtvT6MGYLztZdVqS+NtFm8Qskgrkgrw5GQHaiMgJYL+UEDfsPiCWUNIdeZgTHRQd4voi&#10;/xcvgEr+iAtOSqOkCOubInRwW2O9HmFA/foswnKCkkT0WIJowe7hqQ5QGPLjki1iEUWBG3dVbR6g&#10;L8C+orQZ+YeIDicv3GR7nNUBZIhXg476eqHozb1a2+IuLAmUqDxCCrg+cfRb7HpGRJm9z9QXDYKM&#10;PsTcIuS2xqWBemV45wUKSJySN4jqMNNWbRfLt+2VBRL+JEAdGb0SqJOIZP1PS7c6JqmMzjNemrJc&#10;pI2fzc3vbHAXlhgdLuilxsnJyUgaO6/TBeMtdhQRQoS0w3iTXRCEyCI8IYPHzRLP0wPhlN6mJy/Y&#10;KGav2SlLg7fsOWgrGH8DMkSyfsXWfeK35VtltGt37FUJrvV7082o8D2OCq24RUhJY02Eji41dnXD&#10;JUUYIIICsPMswhOB/KGiiQvkW+icEA1+u3CjbOaGEuGtlKz010jQDhwLjmnVtn1i6srtjpDheIoK&#10;X/yFO3G1w+9FWJ92GM3sUMrDIiwb9DOIBwFvQqvuFiTfL9okFm3aLQsZTjUJKpQM15Lop6+ufhni&#10;x+995BVOWiQSud9CD9x5hEGyvEEXoWOTxiVESDvOIjwxqDz9AaLBai4k+X7xJrFkyx5ZF+9UlaBC&#10;yXD9rgOyNNzufFQVSB7LSta/rhApH822vUdqKlYRotQ4rGFDKUKzrbGDq8+UKsJzSIRP2B5wTQXd&#10;Mr30qxkNVmOy+NuFm2QvMJAgJHEqS1ChjhN1DtE+ujqb5qHp3QfTV4vRFBVyaxM3rqSxWYdQF6Fj&#10;e5+BCGV/hKYI0d6YRVg6yA8aOXEBPQBrq/VtdCgdnrdhFwnBSA7bSeNUBjJEVsCfK7fZnp+qQEWF&#10;r1JUOGAstzZR2IuwgbNFOCw3Pz28Z5Tsobp+fRIh7TSLsHT6vT9TPPvTUvkAVFchCVqLzF2/0yXB&#10;mhAJ2iHzDHfsF3+s2FZtkSGiQlSfyvt8nu39UhPRRYj8QRAaTCKMjPxiyJAheIud817n6VFqTNFg&#10;/brYcRZhaaDn6XenVm9J8Yw1O2T/gDVVgAocP2S4avt+8cOSLbbnqirAO05enLJCJHCzO4meRwiX&#10;6CJ0bB6hS4SyZQmJsA6JkGTIIiwJeph57NvFYtyM6ssb/GXZVtmNVU2XoALnAa1Qlm7ZQ5Fy9fRe&#10;g3vhvWlrRPqEv2zvm5qGKyKU1WcMEYY0CKakcaQfVJ9hEZ6QlPFzxKvoYaaaSop/WLxFrKTox04I&#10;NR3IcO6G3dWWRB5PSeQnvl8qYt/iqjRuEaJliSnCYEOEjs0jVCI0OmYNLCnCs0iEKSzCuLeni4Iv&#10;F4j3p6+plmgQ7/9YuHG3bDdsJ4KaDjpt2LD7kGxeWF0yRM80gz+cZXv/1CSkCB9yixCFJaH+JsJ6&#10;LEJb+n8wU76offwsvJ/Y/kGoLPAiJXQ+gC7v7STAuFmz84Ds09DuPFY2H85cJ4q/WlDj2x97itAo&#10;OTYiQgeXGufk5aWg+kxZIryrhosQVWbQ8eqbf66qlkIS9CSzfNs+x+QL7lAc0D4TdvNWNUgi4y17&#10;qF5kdy4rE9wbz/60rMZ35++ZNDZKjh2fNM7NLczs3qPnXogQ3WpbRdiYRUjJ4mli9KSF4oNqKCTB&#10;6zDnrt8lOx6we/Crgl3EbpLe3oNHxb7Dx8TBI8fF4aPHxZFjf8u/h+j7wSPHxL5DR8UemgfzVpcY&#10;8WOBwiS8jgAvp7I7p5UF7o23/lwt0ifMsb2Pagp6YYkqNVYidGypsfvlTQ1FYCCJkCToIcJmLEL8&#10;wuOX3uhlxv4hqCxQRw5Nyuwe+soEMoPUDpD4jh7/W/z9zz+C/nkF5oUgIcbdB45WuRTR/diyzXvF&#10;94s3257TygL3BpLHhV/NFzE1uKWJEqFefUaJ0GxrfKZhHwcNw7Jz03tGRsvXeQYGsAjtSJ0wW7z+&#10;x8pqiQaXbNlbpQUku0iA+0iARyna+/tv7+VXGseP/yMOkkwRTe602V5lgKhww66DYubaHVXeOQOS&#10;x099v0RWtbK7l2oCKo/QEKE7aRwZ6eDqM9lmf4TGe41ZhFaM7rbmy55GqlKE6IQUybstVZQklgKk&#10;CO7wUd8I0I5DlHzec7Bqks2Q4cqt++Q7m+3Ob2WBewQv8RoyruaWHnuIUMsjjIiI+NKxIszJyUuL&#10;oIjQqEcYaLQsYRG6SHx3unj6R6NJXVUmi9GhAt43bPeQ+xJICUngw0ePUfT2t63AfMkx2saBw0el&#10;eO32x5ds3H1IzF67s0p7tsY9grfdZX8+t8b2U1hChPVV0tglwn8Z9nHQkJubn9qzp/kWO0oaswjd&#10;4EZOHj9b/sJXpQTx4E5ftaPSC0iQVN1PUSDyAO2kVVkg4jxE4kVy2W6/fAXyClfQj8n3i6o2Kpww&#10;e71sgVRTm9y5RWiWGkOEZsuS7Ozsc031OGtAqXGP8J57XSLkeoQukOGd/6VKFtvf9JXBt/TgIhqs&#10;zOoykCDy7hCh2cnKDggM0tx76BhFdIjqDHaT0A4dPV6uJLV7XZVbmIK6l3MoKkRdTLtzXRmgIwb0&#10;SNP/g5qZT6iLUL68SYqwgXxnCYnwbFM9zhpk9ZnwCKP6jBIhpelZhEbb4jHfL5bNp+xu+MoArSLQ&#10;qUJlRoNIliK/7ng5xbX34BGxbMte2f3YK7+tcoEqI+hCfweJW5Ywl2O9EPE+EmtlynDN9n3ipyVV&#10;FxUin/CD6WtE+sc1sxqNEmEQ+UQ2sTNFGNGjxyfOF2GD0pvY1cSkMZLF6I7/hSnLqzQa/HrBRrGU&#10;ZFNZ0eBOJcHj5ZAg/bed9geVlB/5ZrHo+4Fn33uxFDnnfD5f5o2hJ5gjx47brscOGRkegwwrLzJE&#10;gVNVdu+P+wV5yninDc6Nfq5qAqWJMDI8/NP8/PxzTPU4ayghQkseYU0VIZLFGfSL/ubvK21v9spi&#10;ylLVu4z9Q30yIDlc3kgQ7KZIEF2P4aXmdudKgWaIr1CScM2O/eUTrZShUe/Qbr9PFuQV4p0uVfl+&#10;ZOQTPv3Dkhr5PhNdhOjxHhiFJVFfOFeE+RBhtCHCAPRHWM+zsKSGihC/5HlfzJUv87a70SsDRCxz&#10;1u0SW+jBtT7MJwuirYOHj5ZbgkjqosMHdEhrd56soPI5koW7Dhym5cspw6PHZQm23f6fDLK1Ccn5&#10;12Vbq6xDBtQnfP33FaJvDWxuJ0XYXomQUBWqIyK+dH5EKJvYsQgV+CVHs7qPZlZdl1uIWFbTA2v3&#10;MJ8siLbKUzCiBrRqGfH1whLnpzc94Okf/yUGfTi7RCuKgWNniamrtsskshrstmEFMjxCMkSrFrtj&#10;OBmQ5zp33c4q67MQ+YQoZEseV/Ne7OQpQnfLElSodqwIc3IKhnYPj5QiNHqoNkQYTBIENVWESOah&#10;hcCEWVVXUPLbim2VUkiCUt3ytBRRA/IG0fOz3kpCVimiJPKrv60Qs9bukK8NQJOy3u95Roxjvlsi&#10;8+b0wbodO7CPaLfs61YoaJ2zfOte8d2iqkkeI5/ww5lrRe7n82vci52UCIMDUI8wQL7+w/FJ47y8&#10;vKzw8BhNhEYeoS7CmlZqrB72F6csFxOqsDUJXsbk60ISmS949Fi5JYgBUSTqUOrnBhHg1/M30bpR&#10;Qmzk6y3ZtEd2URav5YelTpgjVm/fT+v0XKl1e3Ygct1LyXi746koMnm884D4dXnVJI/xruuPZq0T&#10;j36zuMblE3qK0HgPkl/kEZYUYb0aLUIk9YZ+Mle8+ccqmcSxu9F9DXpKQSGD3UN8MkBU3uYLWgfU&#10;ZbQ2FXv828WyIwY1QHRIAv+5codHV/WDSZhzKCmKPEZ9sG7TDplEpnX6uvUJom3061hVpccoMHn+&#10;5+WiTw1rd6yLMEgXoaOTxnkFQ+1EqPIIa2I9wvi3p4v8L+bJ91BUlQh/XrZF9qVn9wBXFBSQQCgn&#10;6jmmtAHVeBItyWKUClsHyHDZln2yCo2aF8npjyki2k+Rnd1g3Qcd7O/xv42meL6sUoOocPHmPWLS&#10;gqrJJ0SByRu/r6pxvVbrIlQveHe8CPPzC4eHh0fvDVEi5JYl8iFGQQnqxVVFHUIk1fCA+jpZjGjQ&#10;myRxaYNVhIiU35u22pzqOazctl/kfuEWIZLJb/+5WrYcKW2w2xeFjAqP+j4qROHPlCrqwRr3zjt0&#10;DjI/nlOiQOlURi8skV31ox6h00WYV1CQHRUVvS8kJLSkCANqZj3Cfu/NlEnAcVVUYjxx3kb5snJf&#10;ihCRlDelxGUNVhEC9MtoHRARok2vHhH2puU+/2u9jOrKGqz7o4NOINAW2u74Kgpe/zl99Q7b61AZ&#10;4IcD7zzGO2/083gqI0VorVDtB3mEw3tGRO8NDQljEZoMGjtLPGP2OGN3c/savJ1u857DJEL7h7ci&#10;IBq0k4vOiQa8/yPjY89XVKIqDfLajOS2AQpjfl62VaR85G5SNmTcbLFg4x6ZxC1rUPtSGkjaozWM&#10;3TFWBJzjeRt2V1nv1UhV4Jwl1KACEyVCo9MFIyKUL29yckSYnV84DEljWxESNa33GeSDJdFDjKZ1&#10;yOy2u7l9ze8rtvm0EjWiQZTo2olF4c2w/8gxmbzFOVHnBxWm3/pjldi0+6DshRp5gCiAyNOSxSBt&#10;whyxZscBc01lD3b7p4BwIXW746woSzfvldV+7K6Fr0Gq4lFKXVgj61MZtwiRR0gyrOcHIswrKBoa&#10;Hh65NzRUibBmV6jGQ586/i/x2u8rq+xFTbPX7fRpL9R7Dh05Yd+C3g4/L91aorflPu+hKd1K8fWC&#10;TRRZrRcFXy3wmA6epyQ02id7M9jtnw56tvFloQlK56uquR1SFU//sLREPctTGasIg1FYEhTkbBHm&#10;FhbnREXF7itNhDUtaQwRIjn41p+rbG9sX4OqHIspQvFl/iAqJJclwvIM6EQh3xLtnQiUus+mKPFE&#10;yWJ9sNtPBar/+LLQBEn7n5ZUTYEJfkxRhaavl00UTwVceYQkQuN1nvVFQ6eLMK+oKDcqmkToShrX&#10;8IjwrWki69O54p2pq21vbF+DqhwocbV7YCsCKlAjyVpaaXF5B6wH7a3Lk9k/8uuFYsNO75LF+mC3&#10;vwpfJ4/RBLBKKlaTCF+aslwM/KDmVKHxLCwx2ho3gAijoiZmZ2ejh2rr8H/m3+obVKlxqXmENUyE&#10;qOaA0k/UIbS7sX3Nj0s2i7U+rEiNTgvKak5XkWHhxt0y39TufFlBocA3Czd7tDP2drDbXwVeJeDL&#10;5DFa8VRFxWqIEJ20Dvmw5rQ5dkeEZqmxKcLY2Ng/s7KyLjHVowZIsB5Rve8xMUQYsy+ERSiBCAu+&#10;XCA+mL7W9sb2Nb8t3yrW7zpo+7BWBLx3GMliX4oQBS8oRbc7X1ZQaLJi615zyfINdvurQFUgX5Ye&#10;L9+yV3xRBQUmEOEbv6/0KFE/1dFFiKozgJLGIj4ubtnw4cOvIe3oESAEGEZU7ys+S4oQSWN3y5Ka&#10;JkJ0v1U0caFsMG93Y/saJNE27vadCNH8rTQJgooMKLlFyXCMzfnSQSXq96evltVpKjpY91eBfEJf&#10;9kqDbrm+ml/5LUwgQuQ3p2nND091ShNhQnzC8txhuf8m7egvb8LnAPNv9Q2GCGNLFWFNKyyJfWu6&#10;GPH1oiqrTD1jzU6f9Tgje58uI38QVGRAXcEDR46K7M/KLjRBIRN6gsb8FR30fdXBMfkyn3AjReHo&#10;cdvumvgSQ4SrPdphn+ooEQYHWESYkLBiWNqw/5B2rNJzSh6hVlhidsNVk0U4sopEiMz6WWt9J8Jd&#10;B4+KIyfobquiwzFKHqPit905AyhMee7n5bK9dGWJ8MAR3+UToh7k5AWVX4UGIkQzO2vF9FMZXYRG&#10;PqErabwyMzPzJtKOA1/nmW9Wn3GJ0DOPsMaJkB7oUZMWyS6U7G5sX4LWDbJHah+JUPY76OP8QTVA&#10;bttIcuiM1e68obcZvH0PEenJDtb9BjgmX9YnxI8P9tfuuvgSKcJpq0XmJ3Ntz9upiF+KMK+gKL9n&#10;dOx+KcJ6Kmlcs0U4evKiKmle52sRosT4GAmD/tnK5GQHlNwiUraeMxQwocrM8q37ZH7iyQ7W/QY4&#10;psMU7fpShN8trhoRvjttjezWzXreTlV0EcreZ/wkIsyLlBFhqKhfr74hQhR3ayKsSb3PQISPTF5c&#10;Jc3rUH3jr/V4R4lvRIgXppfV9+DJDn///beYS/trrUqDlidjp6+RL3nyxWC37wDJfl+VHOOcf19F&#10;IkSX/cM+nedxzk5lXCKULUsCCDOPMDZ2xbBhtnmE1T/k5hfmRcfEyd5nXCK0RIQ1SYTI60KvwnhJ&#10;t92N7Uu+mLeRxLLbZyI8UbdbJzsgebyVIin0QKOfMxQETFtdvpYkZQ3W/VagfqQ/ihAV0rM+q3ki&#10;VPUIVUQY62gRFhYWRMTE70epMfIH7fIIa5oIH/uWREg3sN2N7Uu+JBHO86EI91dC1Rl9gAiRT4cK&#10;0/21lhLoph+FD74arPut8KUI0R0XCn/srosvkSKkaHk4i1CKMD09/UbSjvNEWFA0ojAiKuaAS4SW&#10;CtU1UYSPf7tE3sB2N7YvgQjnbyAR+qidcWWLEAOiPuQF5n9pdLSQ+M4M+WY4SMpXg92+A2zDV22O&#10;0cnFj1XQ3hj30dgZa0T25zVQhLKrfrcI45ycR2iIMO4ACktYhCoiXFJ1ESFE6CcRIQZEhSiUQRNE&#10;NKdDr9TolNWXg3W/FT6PCKtIhDU3IsTLm4y6hGZhyXJKGl9rqsdZA0QYGZVgL0KzY1bOI6wcfJ5H&#10;WAUixIAqOrPX7hSp4+eI139fWaF2xWUNdvsOfJ80rqI8QhJhzcwjdIuwAQpL4uOX5uTkXG6qx1lD&#10;XlGRpwiJmi7Cqis13ij+8qEI8X6Qyiw1VoMsNKF9/oTO0cJNe8yxvhus+63gUmP/QM8jlCJELZTg&#10;ILzg/RcSYRtTPc4apAijEw+EhjYS9UiAoCaLENVnHkY9wtmVX49QVp/xcT3CqhAhBkSB2/bi3ca+&#10;yxtUg92+A4jQV/UIcc6rSoTIRqiJ9QitIuzWrdunQ4cOdWZ/hDJpXJoIa2AeoWxZQiL015Yl6KWl&#10;tOSxLwdEhdhOZQzW/QbYFrcs8Q+UCNE7tWxrDBEGBf3TvXv3j7Ozs8821eOsIT9/5IiouF4HQsN0&#10;EQZ4iLCmtSwZOWmRGFcFIkRbY+S1+aqtsWxiR1FTVeQTVtZgt88Ax3TwiO9EiOo+qAZkd118iRTh&#10;1BrY1li+19iPRFhYOHpUTBxFhFKE9SRShEE1VIRvTRPFX6MbrsoXIZixeofY5CMRIv+srN6pgdMH&#10;u30GOCZfvtoTPWhP4t5nKgVX0tgiQkoaT3CsCIuKRo2Oi0886CnCGpw0JhEWTjRe7m53Y/saX/dH&#10;iCo0yCekf7ZCcfpgt88Abah9+d6StTv2yfqPdtfEl0CEb/6xSqTWNBE+qPIIPUWYlJR0nqkeZw1F&#10;I04swpoUEaIDgfwv58u2s3Y3tq/5dfk2sW7XAduHtSJURg/VVTXY7a8ChTK+ShaD5Vv2yMIqu2vi&#10;SyDC13+rgT1U24gwKipq9qBBg64n7TivQrUSYVgpIqyZ7yyZV4XvLNkiXy9p97BWhN2UfKysrrgq&#10;e7DbXwV6vbY73ooyb/0u8bnN9fA1ECFefYoX3tvdb6cirqSxpwhFXFzsmuTk5Hvatm17hqkf5wwl&#10;RGjpdKHGvcWOyPqkCt9it3CTWLltn89e54moCd1loSmcnVCAEwe7/VSga6+9h+yPtyLgXE9dud32&#10;evgaiPBFvMVubA18i50SIQERxsfHrE1LS7uvT58+1ft+ErvhhCJsVvNEiBI+5OvgJra7uX0JkmeL&#10;Nu9x7HuNq2qw20/FMZI6XlNqd6wVYfPuQ/LtgXbXw9dMmL1OPPfTshr4XuO4kiKM8UcRotSYaEIi&#10;rEmFJRBhyvg54rXfVlRJe2Mwe91O2QmA3UNbEfYePFKmCIGTBrv90/F1shhZEZMXVH5BCUAHv09/&#10;v1T0fm+G7f12KnJqidCMCCHCmhQRAuTnvPDzMvlrbndz+5rfV2wVW/YeFttsHtqKYCSPj9tKRccJ&#10;g91+6aAEHB3O2h1nRcA5XkIR+JdV8CpPgGpYj05eJBLfrcEiNPMIkTTOyMh40G+TxnfWMBEiPwfv&#10;8a2K7voBmnqhLqEvk8f7KCq0E4uOEwa7/dJBUz5ftS8GiLzRK3hVFJQAVMMaMXGh7KnH7l47FSm1&#10;sCQ2dl1qamrHbt261TL145yheOTIhyFCVJ+pW7euqGtTWFLTRNjv/ZlizLdLxEdVVKn6q/kbZBUa&#10;X4oQUSFKj+3kolOe4dCRYxS9bi+VxZv3lrsnGrt9Uhw//o+sF2l3fBVl895DYurqqikoAe9PXyNy&#10;P58nO/Owu9dORUoTYXxc3Pr09PROjhThiFGjHklI7HMQbY3r1qljiBA7XoNFiHdwjJ60qMpe8g4W&#10;bNztUxGCE3Xdr/B2QBIVr6Z8uxR+XLJVvnLT28FuXxTYbyTvd1Fka3dsFWXdjgPip6Vbba9BZaCa&#10;16Falt29diriEqF8i50pwkCHi7CwuHhEQmJf2emCS4RaW+OaKEL8eud/MV/+mldFyTH4ackWsXmP&#10;71qYAESFR3yYV3iUor31Ow+IdaWwnUSOEl5vBrv90EHeoC9f6A6QLF60aXeVvNgd4N5544+VYtCH&#10;NafqDFAiNNoaB5giDHS6CEe6RFi7thKhFhHWwDxC/HoP/QRVaFZWmQjRE83q7b6rWK04UR+FCm8G&#10;1eMM1mcH6vthnhMNapul4YoGfZg3CJAPO2PNDnmu7a6Br0Gfls9PWSb61KASY+ASoUwaGyLE2+zi&#10;Y2MdLcJRsfG9WIQaqEKT9NFs8cKU5WJCFYkQoLWDL6vRAESFB9ERAxnGKhwrVTHYbdcKKoND4HbH&#10;U1GQ7bCGksW/LNsqe/2xO/++5BMCXbk98k3NKigBpYkwzskilKXGCb0OhoaGiTokQi41Nuj3wUzx&#10;5HdLxIRZVSfCX5dv9VmXXDq70D0Xmt3ZSMeOyhrstmUF+4h8Rgjc7lgqCkS4bMveKumDEHwyZ4P4&#10;cMY62VwTHXnY3WOnKrYiDDBEmJKS0sWpInwkURaWhFJEWJtFaIJf8VFfL6ySDloV3yzcJFZVQvIY&#10;7Dtk9EpjJx87fD3YbcMKJHjYx9VlFPiBQW/gX1Vh/iC66Le+DL8mUEKE9UmEgYEiJiZmQ2pqard2&#10;7drVNvXjnKGwuPjxhMQ+h6QIa7EIFbFvTZfVHlBgYnejVwbIu5q1bofPk8cKyNBOQGVxsoPdOkvD&#10;l6/r1EE0uHbnfjFl2ZYqSRYDtEp67beVos97NadpnUIXoaxCg4iQREgR4ca0tLTugwcPdp4Ii0aO&#10;HBMX3+swksYeIjSb2NVUEaLABNUe3vh9le2NXln8tHQLPbS+65bLCpKddhI6EeUd7NZRFnjFwB4f&#10;5wsqIMJFG3eLSQs22Z7zygAFJU99v1Qkvluz8geBZ0ToRyKMhQjDWIQ6KDAZNNYoMLG70SuLiZR0&#10;Q8VkX9cpVMjCkyMoPLEXUll4M9gtVxbYj2PH0btM5UgQ4J0w01Zvr5L+BxUTZq0TRV8tEHE1LH8Q&#10;GCKMsxUhJY17OlyEjUwR1iUR1ux6hAq0D338u6p5tacCSbfpq3dUSqGJAj25oIcabypbVzboHKIy&#10;JQjQycIPiyv/Ze4K5A/iXcZpE2pOZ6w6kSTCayBCVaEaeYRBJMK4uE3p6ekRsbGxdUz9OGcoGoW2&#10;xig1ZhFaiX17mqtitd0NX1ngXRooNKmsqBC4IsNqlCEKbypbgshvnUU/LFWVNwggwld+XS5rHtjd&#10;V6c6UoTtDREGu0SIThfiIcIYZ4pQdrrAIrTDqE84R7z+OypW29/0lQEeWrzLBC9Rt3u4fYl6x4md&#10;qCoLyBfVeSqjYEQHPyQrtqHKTNXlDYKPKQXx6DeLa1z9QYVMGtuIkJLGmylpnOBIEaLUOC6+96ES&#10;hSUsQknC29PFU98vkx0w4Jfe7savDJCxjySdr7rmKgsICZ0lyNYhgGxllZcvwLqRFEay3Nf1BK3g&#10;vKElCV6Xand+KwvcI+hxJuvTufKH1O6eOtXxFGGATB6bnS5sSUtLS0xJSalr6sc5Q3Hxw48nJPYl&#10;EaqIkEVoBZneVdnuWPHHym2VVpXGCsS0/zAqXkOIZb8bubxIuRJY9x4f9i1YFkY0uE92cWZ3bisL&#10;3COvUQpicA1rX6xjiDDeIyI0+iOM35KRkdHLkSIscCWNG2si5KSxTspHs2WP1eiotSpl+NW8DWLp&#10;lj0yiVyZ+YU6EOIBCJEiRFRpQQQHlMwkkJuSnALjNdRyWAeizT0+7kWmNHCecL427Dog3xldVf0O&#10;Atwb6MPyie+WiMQamiwGqtQ4KACVqY2WJbL3GSeLMB/9ESaSCMOasAhLoTfd1M/+uJSSx2urPCpE&#10;s7t1O/ebMrR/+CsLvDAJfRCiBxtUdlZyQxJaJaPVZ118x2heLIM6i5WdD2hl697DshefpZv3iG8X&#10;Vm3eIO6NsTPWiIIv59fYZDFwidBsVeIXIiwcOfLRxF59DoaFNRZ1XE3sWIQ6aCs68mtKHk9bLTPC&#10;q7LgBFHh3PU7xabdB6ssKrQDER3y9g6R4NAMDiDSU58xHtPRdVZVy08HdQbX7dgvsxWqsqQY4N5A&#10;j0Wp42teszodDxGSBF0ijIuTIuzTp089Uz/OGYqLR8uI0BCh6nSBRWglU7YyWSkrylZ1VPjD4s1i&#10;+dZ9VZpE9kdwbjbTDwZ68UHFdLtzWZkgWfzsT8tE7xr0fhI7VD1COxGmp6f3dqQIC4sfpoiw78Gw&#10;RiTCOqYI6QBYhJ70e2+GeJqSx+MoeYxffrsHobJAi4jpq7fLfK+qqFLjj6i8wVXb98lminbnsTJB&#10;KgHJ4sKvFtjePzUJFRGixFiJMJhEGBsTszkzMzPekUlj9D4Tn9DrYCMSId5ZUkKEzViEAMnj/K/m&#10;i/coeVxVb7fT+WbBRtmdP/K/OCr0REkQvWRPW7W9SgtIFPhxRLv0mvQi99KwFWGQIUKKCOOcKUI0&#10;sYtLPFyqCCkirGmv8ywNdNb68q8rquztdla+X0JJ5C17xRZOIrtQEtyw+4CYs3ZXlbYn1kE908e/&#10;XVKjC0kUugiDNBHGxcY6t7Bk5MhHxsQn9DZEqJLG9ViEduClTo9OXiw+nFH1pccAkQ56WF65TZUi&#10;12wZKgluoigZ0fLkKi4lVuBeeHfqapE+4S/b+6am4RYhOl0wSo79R4SlFJY0YRF6MPyTeeKtP1dV&#10;eT6hAjKctmqHWLvDyC+syTLEsW8hCS7fulf8WA35gorxFA0+99OyGl13UMej1NisUC1F6OSWJRBh&#10;3AlEeDeL0EX/D2aKZ39cVi2lxwq8hW3W2p01XoY49pXb94lfV2yrshcyWcE9gJ6o8z6fb3u/1EQ8&#10;RKgnjQ0ROrOwZOTI0bIbLiSNXaXGJMJgkiDgiNCTWKJo4gLxAd38VV2nUAfJwL/W7RTra2hJMuSP&#10;+oK/kwSrK18Q1378rLXipV+WcyGJhhRhexIhWpZYRIhOFxwqwpFjYlBYYokIWYSlM/jD2eLFKctl&#10;oUl1RYXg24WbxbwNu6q9snVVIyW484D4c+V28WU1SRDghxDR4IivF4j4t+3vlZqIKyK0EaFj8wjR&#10;6QJ6nwnz6HSBRBhEIiSaNGMRWpFR4VcLxLsyKqyeEmTFd4s2i0Wb9sgCAwiiKnqrqS5wbOiEwqgm&#10;s6PaIkGAH0C82As/iCk1vCWJFQ8R6nmETi4sKSwe+XBcfKLWHyFEiN4iuLCkLAZ9OEs8//MyehjW&#10;2j4oVQlkiMhQVriGDE/B6BDHtIVYRclh9NX45Tz7c1FV4OVMKCkeOXFhjXwvSVmUWljiZBHKjlnj&#10;ShchV5+xBxWsC76aT1Hh6mpNHivQq/WcdTvFOjPP8FSTIdoQr9y2V/xWjXmCOuMpJfAC/RCmjJ/D&#10;dQctKBHKCtX+Un1GF6Erj5DS9CzCE4M+556jh0HmFdo8LFUNSpNnrNkhO3RFpWs7ofgbEDre37J0&#10;814xZfkWR0gQ1xotjEZ8vVDWLbW7N2oyniLUIkIn5xF6iNCmrTEnjUsHGeTocuk95BU6ICoESDKi&#10;5xV0SgqB+GtkiP1Gl1rrdx0UCzbsEd9T8r+qe5MpjQl0rV/4haLBj2aLGJv7oqZjL0L58iZ/EaHZ&#10;xI5blngN8gqf+3m5TCrZPTTVAYSB5njzN+wWG0gk/iZD7K+RFN4n3+g3aUHV9yRTGrLe4HSUFHPe&#10;YGmUKkInJ40LikaMjIlNOCBFiLbGdc08QhahV8S/PV3kUVRo5BXaPzzVxVfzNkqRrN6+32+iQxT2&#10;QN5LNu0RU5ZtdURSWIHrizbFyA5JpmiQ8wbt0UWov84zJiZmM4nQmfUIC4tHFsXE9zoQoieNNRFy&#10;0vjE9Ht/hnjy+yVi/CxnJI910OLi56VbZXSIaieyVNlGQNUJ9geShqyRpEcX+99UU7vhskC9wbf+&#10;WC1yv5gn4rjeYKm4RBigizBIitCxLUuKioykcUhoGIuwgiAySJ8wR3bDhLxCp0WG4EuKDn9bsV0s&#10;3bJX5rupHmwUdoKqLPTtQsx42xyi1rnrd4nvF29xTF6gAtcTSeIPZ6yR7yPBD5/dfcAYKBGi+oxV&#10;hM6NCAtHj0LSmEV4cuAdtsWyO3+j6Z3dA+UEvl6wSbbIWLRxj1i7A0nmg67qNgo7efkCl/xoexDx&#10;xt0HxYqte8XcdbtkMrg6W4mUBSSIjhXQlA49lXMBSdl4itBdfQYidGx/hPn5I0dExSUeCAkJ1ZrY&#10;sQgrwsCxM8XTP+AlT9Xb9M4bJs3fJOvkzd+4SxZKoM0yWqfokaKdzCqCWh8KQCA/CBhv55u9bqf4&#10;cckWxwpQgdZD7/y5WrYm4uoyJ6asiNCxIswrKiqMjC5bhNz7jHcgUhj66V/i9d9XyofHiUlkK1/N&#10;3yh+pmgM+XJonbIMSeedB2R+3Za9RhUW1VqlPGAZLIt1oC30mh0HxOLNe2Wlb1Tv+c6BSWA7cA3x&#10;egb8wKGGABeQnBhdhJCg34gwIirhQMOGugi5HmFF6f3edPHw5EXig+nOqVvoDZASSpl/IEGhu/t5&#10;63fLNsx4adSq7fulyNBqBZEjmvKhZBfRHf7iO8Zj+jqaD/Oi0AP5kQtoHYj8EH1+s3BztXWXVRFQ&#10;cXrCbHTBv1IM/2yuiHvL/poznhgijPdoa4wXvPunCLllSYWIoYcFjfDxNjMntEOuKChcgbh+oqTr&#10;r8u3iT9WbBdTV+2QnR1Mo+gRLVgUqKKD8ZiO/MffaV7k+eHte5MWbBKf+ZH8dPBDhjzfhyctEn25&#10;gMRrXBGh/4sQO+4WIb+8qXyg4GT4Z/PEa7+tlBGF0/MLGU9wvSDBsTPWiqcoSTyEk8Tlwi9FmF9Y&#10;WBARk7hf5hFqpcaqP8JGLMIKgXfbInP9rT9XV2tv1kz5kBKcvU6+l+aFn5eLtAlzZAcbdteYsccu&#10;j1CJMC0tLZaGOqZ+nDPk5hfmRcfE7WMR+hZEEP3fnynzC9+dukq+AtQfCk9qOqj69NHMteKVX1eI&#10;bIrq497mZnTlpTQRxsXFbaKIMMqZIiwszouKNkRYV7U1ZhH6BMhwyIezxVPfLzEKT2Qy2f4BZKof&#10;XBv0JPTWH6tE8cSFotd7nC9YEcoSYUZGRqQjRajyCKUI1XuNteoznEd4ciBZlfnxHNl3HZJbTq5s&#10;XZMxksTrZU9CeD8x3kHC+YIVw06EDYODnS/CyKjEAw1ZhJVGr3eni7wv5snkFuqkcX6h81D5gv/7&#10;calIHT9Hlv7bXUvmxPilCAuKRsgK1YYI6xkitHTMyiI8ORBZoH0q3n73+m8rq/2lT4wnuBZjp68R&#10;z/9sNKHjfMGToywROjaP0F6Env0RsghPnmiKMPp/MEuMmLhQvPnHKpahQ8A1UCXEQz+ZK7tVs7t+&#10;jPdIET6oiZACK4gwPj7euSIsLBxZFGU2sXOJ0JI05grVvgGR4YCxM8XoSYtkhjxXq6lecO7HoTOF&#10;KStE1qckwXdYgr6gNBGSADenp6fEOFKERSNGjYyOQcesYbJTVqsIuYmdb4EMkRH/yORF4p0/WYbV&#10;Bc45qsm8/MsKkfPZPJHIEvQZbhEayWJPETq0QnVh8cgR0TGJFhF6tjXmThd8C2SIFz899u0i8d7U&#10;1bKOod3DylQe+AF6/bcVIu+L+bLyu911YiqGnQhDghs4W4TII4yK6WURYSCLsJJBqWTSR7PFmO+W&#10;iPenr+Y6hlWEqiuIHoLw4q0+XFfQ5/ivCJFHqERIsAirBtQxTBo3Wzz6DVqfIDLkJHJlAgmi+hI6&#10;WM39fJ6UINcV9D2nkAg98whZhJUHZNj/g5myag3eh2H3ADO+AQUjz/20TAz7dK7sGMPuejAnjxSh&#10;rD5jipAIaeB0ERaMKo6KxsubwkR9EmB9m1Jjrj5TuSAqQc/H+ZRUw3tPZLtkmweZqRjoSQZVZJ75&#10;cZnI+PgvriJTyZSICE0Rxjm6sATvLDFLjVmE1UsiyTCbkmwv/bLCUe9J9nfQznvM90tEyvg5LMEq&#10;oDQRxjq5Gy7jLXYJB43CkvpmhWotadyMq89UJajLhtYNeHeuao7H1WvKhzpn+DF5Z+pq8ejkRbKU&#10;nrvTqho8REgukXmE/iHCRE8R1teqz7AIqxw08UJ718e+WSzQCuWjWevM14SyEE8EzhHaDY+dvla8&#10;+MtyUfjVAtkdGrcdrjogwqsejDWiQb8SYTyJMKyRvQgpacwirHoQvfSjB7iAHuQXpyyXyTujT0OW&#10;oR0oEZZR4Ky1FAWuEk9+v1RkfjJX5r1yyXDV4iFCU4Z+FhGa9Qg1EXITu+oFD/LQT/4ST363RLz9&#10;52r5oLMMPcH5QNUjFIi8+ttKMerrhbJaEucHVg/+GxGaInS1NWYROgo80EPowR5JD/grvy6XDzxH&#10;hyoZvF5mHaAeJrrQyvlsvoykOT+w+jBE6Ld5hI1MEdalHScRohsuAnmEXI+w+kEeV9/3Zorsz+ZS&#10;sm+JfMXkhzOM5LI/vTbUV6gWIh9MWyNL2fGmubTxs2X9QE4KVy+ysETVI1QibOjw6jNFI/SIEB2z&#10;miI0I0IWobPAg47u/9E8DBHQ23+ukqXLRhO9U1+IOEa0E8Yb5vCWwMe/XSyGfTKXo0AH4RZhgEuE&#10;oSRCR7/FrkwRBhiFJSxCZ4HoEHmHKR/NESMmLhDP/7xMdt6A3lROVSEqAUL6iIZRGJLz+Twx4IOZ&#10;nBfoMOwiwtCGDaUISYKO7YbLKDV2iRD1CFmE/gAiIPSckj5hjhg9aaEsXX5v6hopRKN7L3up+AvY&#10;fyT7kfyHAN/8fZV4hqJgtMBBV2aoc8nJYOdhL8IQZ/dQXVw88uG4+F6eEaHWsoRF6HwgRHQggOZj&#10;KFB59qelsuNXtK1Faaqsg2gjGqdiyG+9GE/7jzzAV39bIfNF87+YLwuNOB/Q2UgRaoUlAaYI4w0R&#10;OjMiHDFi1CMJib1NEZqFJSxCvySWkohIMqN7L0jjKUo+Ih8NdRBRsAC5ODVKdEd/62X0h6pCL/68&#10;XLYKyfoUSeBZUoBcMdr56CKEBKUIQygidHJhyYhRox5J7NX3UBiJ0KhHiDxCFqE/A1kg2Thw7Ewp&#10;Ebxk/tmflok3KEpEIYMsaVaRYjWKUcqP9gP7g+T8u9NWyzf9PfXDUlH01QKRPn6O6Pv+DNnShiNA&#10;/8FWhA0bUtI4dnNaWlp8nz596pn6cc6AiDAuoddBtwiRR8giPBWAPCARVLtJpigRXdKP+nqReJpE&#10;8yoJBx3CIgKzk1RlAwmOn7VeRn54cRJKf9EcDpXHB4+dJXq9M4NLgf0UiBD1CFX+oEuEjq8+U4YI&#10;uUL1qQGiREgRPdwM+nCmFA76QEQP2S9MWSGT0OigQFbWpmQ0osWPZXLVkBbyGE+Uz6jmkZjLGhgd&#10;ICCJ/haJD1EfItRHv1kscr+YJ1LHz5avO0XSF8l7jv78G6sI6xMh/iPCRqJO7ToswhqAjBRJjInv&#10;Thf9Ppgpq+EM+3iu7LW5mOT4GCWlETW+MGW5FOSbf6wWb5Mk3yORfUCi/HAGJWXNPEfkPX4003g5&#10;+vs0HclbRHlIhkN4z/20XDxBskXyvPCr+SKbotKMCXPEkA9nyQIeVH3hfL9TC78WIVqW1KllipCb&#10;2NUYIEUkQePemi4jMrzNDYJC9RSU0KIXnPSP/5IdGAz7dJ7IIpFlfzZf5Hwxn6I542/254bgMB2V&#10;mxFtppHsIFh0f9Xv/VmiN60T64f4sL0Yy34wpw4uEaLUmIAIzeozfizCZizCmggEiZfSI1pTxJIs&#10;kXQtFUyX87mXkevR1suc+ugidBeWhMgXvGdkZEQ6svpM4ciRjyb26sMRIcMwPsEqQiMibChFmJaW&#10;Fu1IEeYXj3w4PrHXwbAwPY+QRcgwTMWACFXLEiVCmUdoVJ8hDzqyid2IxxARhoU1JhGaTezq1mMR&#10;MgxTIXQRugpLGji895ni4lGPJyT2OdSoUWNRt05dgkXIMEzFcYswwB0R4r3Gju59ZuTIMXHxvQ6r&#10;pLFVhKhQzSJkGMZbSiaN65EIgx0uQlWPUBch7TxHhAzDVAS/FGFhcfHjcQm9D+mFJQEEi5BhmIrg&#10;IULCL5LGMo8QnS54iJDbGjMMUzFKRoRGYYnzk8bxiVr1GXTD5a4+w3mEDMOUB6sIgYoI09LSEh0p&#10;wgKXCFF9xhQh1yNkGKaC2EaEJML4uLjtJMGMu+66K9jUj3MG2bIkUdUjVCLkwhKGYSpGaSKkiPAw&#10;ifDN+++/v6mpH+cMrlLjRpQ0rmPkEcrqM3idJ4uQYZhy4hahUY8woF490TA4GBWqt6Snp/d2ZMes&#10;RaNGPRJPImyki7B+oDsi5E4XGIYpB6WKMC5uS0ZGRi9H5hFSQIiu+kmEjd1vsWMRMgxTQUqKsL5o&#10;EBzkcBGOoIgwsbeHCIMCAkQwSRDgBe8sQoZhvEXPI0R5A/IIHS/CkSMfkU3sPERIJg8OIhESHBEy&#10;DFMe/FKEI0aOHhOX0JtE2MR8nSeLkGGYilOaCGNjY50rQqPTBU8Ryo5ZUWrMImQYppzoIlTVZxoE&#10;OV6EFBHKpHET93uNIUKzsITzCBmGKQ+6CCFBvxDhSLMbLoiwfl3aaRYhwzAngV9GhMgjjI1PNESI&#10;nSYRIo+QRcgwTEVwizBA5hHK6jPOTxqPNEXY2CVCPY+QRcgwTHnQRagiwuBAh4vQ6I+wl+yq3xCh&#10;UViiSo0hQu6Gi2EYb9FFKJ1CBBki3EYSTG7fvn2gqR/nDHiLnep9xi3CQA8RckTIMIy32EWEpgiP&#10;DR48eGx4eHgzUz/OGfAWu7jE3gdDwxqxCBmGOWlKE2F8fLygiPDLHj16nG3qxzmD6phVF2EQ2hqT&#10;BLkeIcMw5aW0PEJHi7CwePSomLjEA2FhYWY9QqNliSo15m64GIYpD3Z5hEqEaWlpX0RGRrYw9eOc&#10;IT9/9IjohL5uERIsQoZhKopbhIYElQjj4uJEenr657179z7L1I9zhoKiEYXR8b0OhIWGeXS6wCJk&#10;GKYi6CJEPUKgRJiamupgEcaYIqyjidDMI+TCEoZhyoO9CANRaixFmJCQ4LxSY4gwSoqwkSZCd2EJ&#10;i5BhmPJgK8IgiDDGuYUleUVFJMLEA6F6RBjgThpzhWqGYcqD/4tQ5hHWFYEsQoZhKoguQlSfAYYI&#10;ZdL4q27dup1j6sc5Q35hcUFMXK/9oSFh5subSoqQk8YMw3iLLkJ3qbEhwpTk5IkdOnQ4z9SPc4bc&#10;/OK8mNiEfSEQoXqvMVeoZhimgpQUYT0RRCKUpcZJSc6MCPMKinKjY+M1EXqWGrMIGYYpD2WK0Kml&#10;xjmmCJFHyCJkGOZksRdhAInQqD7jyHqElDTOiYqK3Yd6hEqE/M4ShmEqin0eoSFClBo7soldXsGI&#10;fCnCMF2EnEfIMEzFUCIM1EUYQCKMjRVJSUlfObL6DCpUR0TFyLbGLEKGYU4WOxGibjJEmJyc/IUj&#10;8wgLC0cWRUbFyXqEnDRmGOZk0ZPGrv4ISYSqiZ0z2xoXjBoZHZ1giFDWI2QRMgxTcWxF6PS2xrJj&#10;1riEgyxChmF8gX1hiSFCJI0dWVhSONJ4Z0loaCNNhJxHyDBMxShLhA7uqn/0Y3EJvQ+xCBmG8QUl&#10;k8ZGhWpni3Dk6DHRsQmH3Z0usAgZhqk4firCkWNi4hJNERrvLJF5hGanC+ih+k4WIcMwXuIWofHy&#10;pgC8/sP/RIhOF1iEDMNUDF2EMo+wrrvUGBWqHdnpAkQYq4uwdl15AC4RUtKYRcgwjLeUKCzRRDhk&#10;yBBnNrGTEWF84uGwsEbGW+xIhDKPkCNChmEqQMk8QlOEMbKHamdWqB4xcrRLhNLesmNWTxFyYQnD&#10;MN6iixDd9OsiRD3CmJiY5qZ+nDMUjXxkTGxZIuRSY4ZhyoEU4YMkQvKJR6kxiRBJY8fWI0zo1edQ&#10;aFiYFKHRVX+gCCYJAhYhwzDloVQRmnmEjhRhfvHIUbGJ/WRbYylCM4/QJUJOGjMMUw6UCNH7TEkR&#10;OrT6jPHypkTZQzVKdwwRBrAIGYapECqP0C1CNLELkl31JycnT+zcufO5pn6cMxQUjSiOjUvcH8Ii&#10;ZBjGB5QlwiFDHCrCoiL0PpN4ECKsRzvMImQY5mRQIlTVZ4BbhE4tLFEiDAkVdeqYL3hnETIMU0Gs&#10;ItQjQtQjdGYP1cWjR0RFJx5o0DBE1K5Vu2QTO25ZwjBMOShLhI7tjzC/sHhEpEWE6FabRcgwTEXQ&#10;RQgJgiASoaM7XSgpwnp0ACxChmEqRkkR+kHvM3lFRYURkbGGCGvXEXW5Gy6GYU4CQ4SxtiJ0bBM7&#10;Q4QxBxqGkAjrsAgZhjk5lAjdr/P0FxFGxZEIjVJjFiHDMCfDiUToyMISQ4QJUoR1ZfUZQ4R69RkW&#10;IcMw3qLyCO1E6Ow8QinCEBKh+3WeXI+QYZiKIEWItsZSgv4kwkgSYcMQUac2i5BhmJPDj0UYQyIM&#10;dYswwBRhAIuQYZjyYS/CAP8QYYglIpSFJSxChmHKiV+KMD+/OCcqOnafVYR60pgLSxiG8Ra/FGFO&#10;UVF+dGz8vrLyCFmEDMN4ixIheqj2n4iwuLggIiZuP4uQYRhfYCvCACnCf9LS0j6JjIx03lvsCopG&#10;FEZEobCERMjVZxiGOUlKE2F0dPS21NTUpPbt2wea+nHOkE0RYXRsohERsggZhjlJbPMIDRFuycjI&#10;6EXJ47qmfpwz5BWMyI6KijHyCCFCmx6qOWnMMIy3GCKMLSHCqKgo50aEbhGGirp167reYqdXn2ER&#10;MgzjLaWKMDLy7+Tk5PGxsbFNTf04Z8grKHBFhLYibMoiZBjGe0qIsC6JkFKZlDRGqfHnvXv3dl5h&#10;SWkilEljFiHDMOWkhAjr+IUIi0qIEDvtIcJkFiHDMN7hKcJ6RkQoC0uiRFJSkkO74dIKS1iEDMOc&#10;LLYiDERhSeTBQYMGPX///d2cmEfoFmE92mEPERJcWMIwTHlQIjTqEZIIkTSGCCMjNw8ZMiTRoaXG&#10;BVnhPWP2GiJUL3jnPEKGYSpGiYgQIqSkcURExKbk5OTYrl27OrMeYWRUNEWEoaIe7bhRoZpFyDBM&#10;xbAtLDFFmDJoUMyDDz5Yz9SPc4bcwsKC8IiY/R4iDGARMgxTMUotLImI2D948ODHO3bsGGrqxzlD&#10;TkFBrpFHSCKsb4gwSImQ8wgZhiknbhGSBE2kCKOi/iERfuLICtX5+cV5UTFx+0JcIqwrRchvsWMY&#10;piKUJsKInj13kQjz7rnnnhBTP84ZctExK0WEEGF9U4SyZQkli7mJHcMw5aVEHqGZNEapcWpqapyj&#10;O12QIpR5hEqEQZLGTc9mETIM4zUl8giR3VbfXWpMQx1TP84ZjJYl0SVEGEwSBCxChmHKQ1kipIgw&#10;0qEiRFvj6H2hIWWJcIztATMMw1gpTYRIGqenp8c4WIRG0rge7bQhwgBZdYZFyDBMeSlNhJGoR5iS&#10;Eu/IeoTeiZCTxgzDeIetCM0K1Y5PGhudLhgilG2NWYQMw1QAtwhJguQUiDCQREgR4dYhQ4YMcGpb&#10;47JFeBaLkGEY74EIr9JFSATWr4/+CFGh+osOHTo473WebhFS0rhUEXIeIcMw3qFEGAARmjKECCMj&#10;Iw8PGDDgrbvuuquZqR/nDCqP0NUNlzWPkEXIMEw5KCFCJI1JhMgjTEpKimnbtm2AqR/nDB79EdJO&#10;e4qQW5YwDFM+ShVhz56oUO3MwpL8/OLhEZHRe929z5girB8kQUTI7zVmGMZb7EQYQCLs6WQR5uUV&#10;ZIVHx5ki1CJCKcJA0bhpCxIhJ40ZhvEOlwjNghIpQgqyHC3C3PzCYeERsWYP1XrSmEXIMEz58UsR&#10;er7FzipCrkfIMEz58FMRuusR1iEJQoRG9Rm0NQ4UjSgiZBEyDOMtSoR6hWrn5xF6iLCOZ0ToEiEn&#10;jRmG8Q5bEVJEKN9ZkpIS5eC2xm4R1rWK8CwWIcMw3uMSoSlBLWm8cfDgwdGOr0fIImQY5mTxyCPU&#10;RBgeHr4xKSmpp0Nf51mUGxUTuy/EzCN0iVDVI+TCEoZhyoGtCOsbIkxOTu5OUWFtUz/OGXLz813v&#10;LKlb1ygsMUQYaFaf4QrVDMN4j1WEeDOmFGGPHs4VoWprHBJiiLAuJY91ETbiiJBhmHJgzSOUIqSk&#10;cY/u3Z0sQtQjjN3XsFQRch4hwzDeU5YIk5KSeji1ZUlOdEwciVDlEZoilBWqWYQMw5QPqwhlHiFE&#10;2MPREeGI/Ji4XvsNEaLUWEWEugg5acwwjHdAhLKHaqsIHZ00LioqjIhKOICkcUkRBnEeIcMw5cIq&#10;QiSN8f6S7t27byARdu3WrVstUz/OGXILi/MiohMoIjRFWJtEWE8ljVmEDMOUD7s8QogwPDx8/ZAh&#10;Q7o4UoSyQnU0CkvMPEJdhAT3R8gwTHlQItSrz0CEPXv23JCUlNStXbt2zksa55gVqkuK0P0WOxYh&#10;wzDeYhUhgAgdnUeYXVxcEB2buF82sSMJ1q1lirA+idBsWcIiZBjGW0qKsK4UYXe/KCwhEdYuIcJg&#10;EuE5LEKGYbymZNK4jvzsaBEWFIyQImygRIiksSw1ZhEyDFN+SoqwrvNFiHqESBq7ROiqPuMWIZca&#10;MwzjLX4pQrQsiYztJd9Z4lF9RorQKDVmETIM4y0uEcr8Qb+JCAuG9iQReiSNLaXG3MSOYRhv8UsR&#10;5hYWZpYQoautMYuQYZjyYRUhkCLs1g09VDtThDkFBVkR0XF7GzRoKGrX0gtLdBFy0phhGO/wSxHK&#10;/gijY/e5RIjqM7oIuWUJwzDlIOK1P8SVD5QUYbcuXTYMGDCgqyNblpAIZUQYLEVY212PUOYRBpMI&#10;ufoMwzDeU5oIu5IIBw4c6My2xrmFhcMiYnuVFCEiwoAg0YQjQoZhykFZIqRksTN7n1ERYYMGDViE&#10;DMOcNKXlEXbr2tXheYRRsfuCg00RuqrPGCLkPEKGYcqDH4swxi1CVx4hi5BhmPJTmgi7OlmEufmF&#10;w8IjYveyCBmG8QX+KsLM8Ig4FiHDMD6hNBF2cXSpMUTYM8YhIpwqIt/4k2GYSsL+ufMtpYqwc2d0&#10;1d/JoSLMH6aLsA6JMAAiVBWqK7lj1ti3pomHJy0Un85aLybP2ygmz9/EMExlQc/Y2KlrRcaEOfT8&#10;TS3xPPoCJUJ0yIp2xqqtsaNFmJNTMLQsEVbmy5uKvpgvfl64WSzZuEfs3nNYHDhwVBw8eIxhmEpi&#10;//4jYtvuQ2L2qh3i4xnrRK93pts+mydDWSKkpLFDI8Jcz6SxS4RIGkOETUiEyb4V4YAPZopx09aI&#10;Jev3iEMkv2NHjot/jv4tEcf+YRimksAz9jdx5NAxsYuCj6nLton//bDU9jmtKBDhlR4iNHqo7tzJ&#10;n0RYuzJFOFX0eW+GGD9jrdhBv0rHDhsCtLtgDMNUHirwgBBXb9knnvx2sXw+7Z/b8uEWocoj9DcR&#10;1tZEqJLGPhRhLJ3ol35eJnbtPSx/lViCDFO94BlEQLJo/W6R//l8EfXGycuwpAiNpLEfiNCsR6hE&#10;6OqPMFA0atqCROib/gjzP58ntuw4wAJkGAeB5/EwRYa/LdkqksbNtn12y4Nqa+x/Igx3R4Su/ggD&#10;NRGeZMeskfQrE/fWNDF+2mqWIMM4EDyX67buE098s1hEn2QS2V6EdUmEnfxHhJ55hIGi8UlHhKgb&#10;OFWkjJsl9u47YnsRGIapfo5SEvmHBZtFr3eM59b+eT4xJUWIPEKnixAVqnURuqrPBPpEhJAg8gY/&#10;+GOF7clnGMY5rNi4WxR9MVc+t3bPsze4RVjXxBBhJ8eL0FVYYvRQ7WsRJr49VazetMf2xDNukDw5&#10;fvhvcfTA8Srh+KG/xd9HOKuCcXPwwBHxzm8rROTrFW+FUlKERh5hp44dnV5YQiIMUiKsbTSx86EI&#10;e1OovYeTxWUCMR3ed0zs235EbFt7WGxdXblsW3NY7N5yRBzae0xum4XIAPwYfzx9zUmL8AobEVLS&#10;eEP//v3Jg44VYWxJESKPMMAQ4V0nUVgCESaNnS727T9qe+JrOhDQ4X3HxY4Nh8UWEtSWVYfF5pVV&#10;B7a5ff1hcWD3URkhcmEW89XstSLuJNolu0Wo8ghdbY03DhgwwJm9z2Tn5qf3jIrdUzIiNOoRGm2N&#10;KyhC5DMQBZ/NFgdYhCVAMvjArqMyArSTVFWylSLEfduPimMHuZJ7TeenhRvEgPeMZ9f2uT4BfinC&#10;3Pz85IiIyN1ShLXqyMKSkiKsYIVqU4SPT5wrDh5gEeogEty346gUkJ2YqgNEo7u3HhHHDh233Wem&#10;6ji0/5DYuX2nZO+uveLY4ap7fqYu3SSSP5h+UiL0LDX2BxHmGiIMCgp2tTU2XufpziM8GRFGU4g9&#10;5uu54tDBqruQx48cE3t27hb7du8j4TjvoUbEdXDPsZOW4Mol+8Vvs7aJiX9sEl8RP07fKpYs3Cs2&#10;rThkO79XkAz3k6D/4TzDamM/3bdrV68VixcvFqtWrBJLlywVWzdvoRTEMdv5fc20ZZtFyljfibCe&#10;P4hwOIkwvGfE7sDAQKP6DGEV4d0nkTSuahFCMrvoV3TZ0mVixfIVJMO9jkvq/X34uNi18Yi9iLxg&#10;7bID4pupm8THv6wTn/yyXrz/0xrxHjF+Cn3/db348Od1Ys3SA7bLegOS6kYS2X7/qwNcwyMHD4sd&#10;W7eTFLZKdmzZLv4+empFr4f2HRQrV6wQa1atEdu2bJP374Z16+X9vGXjZttlfM30mirCHuFuEda1&#10;ivCskygsqQYR7t+zn26klfIXdfWq1ZLDlMywm7e6QL4gCinsJOQNa0iEiAI/Jen9OH2L+Oy3DSTE&#10;deIn+vzV7xvFuz+uOSkRgj2UREYept3+Vwc7t+2ga7pGLJi/QMydO1cyf958sXHDRpl0PBXyNXEM&#10;27ZsFatWrpJJY3wHSNXgBwAyrIoUTiWK0Lk9VGdlZw/u3iNyZ1kRob+I8ND+g1J869askzfSQfp1&#10;xfc1xNGDzqi+A7mghNhOPt6CiPCHqVsoElxLUeF68cXvG8SXJMPPiXd+XC2jxLUnKcLNJGpUq3GC&#10;YCDBRQsXiSVLloiN6zeKLZu2iK3E5g2bxKJFi8TyZcvFgb37/V6Gxw4dFevXrhPbKNrVhYfjwv2L&#10;4zx8oPJ/1H0tQgAROrplydDs7IGde4RrIlRd9ZMIT7b6TBWKEMkm3ESrV64WBygqxI2EGwgPCPJY&#10;1q9bV6UZzqVxaM+xk4oGN644JL6maBBR35ckwMl/bhITSHwfUbL46z82ikn0fTxFh89PXi7ntVuH&#10;t+zfeZTOY/XKZR9Fe0sWLxErl68Qu3fskrJQ11ZGStu2S0HgumOa3Tr8BUhuxbIVUoRWqePYli1b&#10;JnZu3+ExvjLwhQjtSo0d3bJkaBaJsFv4zgCSHiToWX1GJY2dW1iCG+bIgcNiw7oNMmMZSWN08aXP&#10;g0ITyHDzxs0ywxnLWG+0qgB5bnu3HrWVjjdsWH5QfDt1s4wEv5+2Wbz+/Sox9ue14lv6/B2NhwCf&#10;nbTcSCKTFF/+ZoVcxm5d3rBj/ZFqFSGiIFxXRH0o/FJR0g6KEHHNcQ1xPSGHpUuXSila1+FP4JiQ&#10;rVNWRLhn126PZSoDX4oQyWJ0zlrfL0TYuYeMCOvUsREhRYQV7n2mkkWIGwS/lChRww20Z9eeUgUn&#10;C1CW0C8qPURKhnbzVSaQyp4tFS8kmfHXDlkw8sesbTICRFJ42uztYsqMreIHkiE+f0MR4XMkwyUL&#10;98iCE0SIduvyBilC5BNWU6EJokH8gG2iJLBeYrp2zRqZDYLPuI4QCArGli9fXi3X1VdAfls2bZbJ&#10;ftzXOBaA8TgXEGFVlBz7XoR1/EuEdcncsrBEJo1JhGbS2KkixA2ymyIFZC4jStB/Ra1gGn5pkeGs&#10;ks5281UmJyvCFUv2iwULdsvSYhSKTKIk8vOTlolPf90gk8uIBlGA8ses7WL0F4vEysX7xcIFe2zX&#10;5Q3bSYTI06yu0mNEgYsXLpLXVh+vixBADkbJ6tJqua6+BMJbtXKl/OFGNTCAkuS1a9aKTRs32S7j&#10;a3ydNHaL0MFtjYcOzR7YqVP3nUFBQaJ+vfpShO4eqp2dR4gbZDVJEDeIN/lDyCPEA4Mowx9FCH4n&#10;yY2fslYmhd//cY34cfpmiga3UlJ5i/h15jbx+ncr5d83flgpk9F26/CW6hKhioJUNSj8VdERpkOE&#10;euEI5oUsMe/RQ/7dph1S375lu8wPxPFIkMe9Zn2VFJQA34nQ/c6S+vUc3ulCRsbwAe07dN4RGBgk&#10;e6ZGx6x6V/1oWXK3Q/MIkW+yf88+WT3GG7HhwUGhCvKU1ENUlfhChKgrOJaSx8gD/IFEh/qD7/64&#10;WuYVvvbtKvHD9K1iHM2ziCLB/I/n2a7DW6pLhDLCW79eLFy4UFaTQYnx9i3b5HhMX7d2rfwxg/Rw&#10;3aU8tm53jbOuz19QssePOiLe7Vu3SXbv3CWT/+r4KxtfiNAoNVYidH7vM6enZ2UNbN+5685ASgp7&#10;itD5FarVTYOKpxDiieSGUsetm7bSw2Lkv9jNU5n4QoRjKRp864fV4h0C1WRQdWbu/N0ki72ybuFv&#10;FA0+/tUSsXzRPpH84RzbdXhLdUaEKOBCUnfevHmyNgCiIXXN8AOISAmlyds2b5P3AOqNonpNdVxX&#10;X4D9xnGgwAfRLb5D8grc36gKhlSNNz/6J4NvRVhH4mgRRkZGBqVlZo6liPBvlBpDhPVU9RlThE0c&#10;LEKAmwf1yvaWUVCiQBILGe+4marjgZEi3OobEQJEgcgnRBIYSeVvp24Sn5MYIUg0tUsf95ftOryl&#10;OkuNcX120Q/X+nXrS9QRxGdc93179srCL1dhCclRX4c/gWNAYcjiRUaeqPV4IX8UCKIEHfVkK1OG&#10;vi0sMUXo5KRxx+jo0IyMrE87de4mSorQyCOECJ1cj9CfRIjI6mSqzwCI8G1EhJQcRjT41e+bZDT4&#10;zNfLZAHKC5OXi59mbBFPTVwqS5bt1uEtOzZUb/UZNJ8Dx+mhV9dMBzLA9cc1RfIZhSt26/EHkNdt&#10;tCg5KI/Len+q40WTO2QZIBWkT/clvhKhqjqjIsLOnTuv69+/f0fHibBHXNzZKelDJ0KEgSRCFJbU&#10;Q/UZ2bLE+YUlwBDhZvkQWG8eK9UtQnB47/GT6mzhy982ylJitDX+YdoW8cZ3q2Q0+OTXS2Rk+Pus&#10;bWYVm+22y5eHg7uq7zzpyGiIIj782OF6QwgAURQiwoULFspoyZ/zByFCRL5203RwPdAjjR+L8CHH&#10;iTAxsf/F6RkZP3aUESFFg7Szsh6hn4kQFaV3bDWqz+BGKQ08NNUtQkSFOzfai8cbFizYI+bO2y3+&#10;nL1dfPDTWllQ8vb3q8UfM7eLR75YJAtT/pq3S1adsVveW9D65fhBOkdVnD9ox85tO2X+3/z582VS&#10;GfmHkAYq0CMPEfmFyEOzW9ZfgAi9yefGPY6ks/+IUOUROvjlTb0HJl+Tlj7st46du4r6JD/VssRf&#10;qs8AlKShAAQPBepgHaPvdiB6QBIaN1B1SVBxYCfJ+yR7ol62aJ/MC0RF6pcmr5BVaabO3iELTJA8&#10;njN3l+1y3oK8TFmZ2mb/qwNcPyQdly5eIiNAJA9RmLJuzVo5zW4ZfwIi3L1jt7yfVZaAHYh68cPv&#10;dyKsV9e5eYT9Bg++OjUj81e3COuSCLHT/iNCgAcBFU6RPEI1CjvQWB+RAzLgq1uE2P6uTfYCKg9I&#10;/k78Y6OM/sb9jOZ1y8S0OTtOuo0xku7ohsu6304A1xrXE1EioiO7efwR1G9Fe2lk3+zdvadU0CgA&#10;peWQpt16fEGlJI2dLEIZEaYN/a2TRYR6qfHJ9lBdFSIEhw4ckrLDzWQHunBCEzz8qtotX5VAhEf2&#10;UxJnvb2IKgq63lqxeN9JdcwKCR7c64y8wZoE8kHXr1kno9yyWL5smaxTabcOX3HSInz9D3Hlg54V&#10;qh1daty798DLU1JTp6CwpF69+rKr/pKv8/QPEfob6AH64O6jYts6eyFVB5Dgvh1HxHHuqr9aQLIY&#10;+YQoGS6Ng3sP2C7rSypHhPVJhA7NI0RhSUpGxo+dOnUlEdYTtWrVNkRYVxchksYswsoAVVMgw+1r&#10;q/7tdR7QtvF6T7xKFO8r4WiwZuNbEer1CDut79+/f2dHijA9fdiPHS0iDCwhQmfnEfo7kCEKJ/C+&#10;YQhRSrEyxWhuQ0Lb3LnpiCzA4UiQAZUhwvp1jTzCfv36Oa+H6j59+lyUmjb0ByXC2mfWFvVK5BGy&#10;CKsCRGHoCHXvtiPyxes7Nx6RFZorBVr3LpLfHtoWXuGJnqjt9ompmVSWCDs6NY/QKsJaHiL0n1Lj&#10;UwXUMURyGclTFKbgxe+VAq0bpcLYVlW3I2acT6XkESIi7NTJme8s6du37yXII+zYsYunCD2Sxif3&#10;gncWIcP4F74ToV59pp6MCB2ZNO7Xb8hlyRnDflYiRKlxvVp1OY+QYWowlREROjppDBGmmCJEO+Pa&#10;tVmEDFPTqbTCEkoaDxgwoGu7du2c9V5j1CPMgAg7dfUUIecRMkyNxWciJPlZRdi/f38KCB0WEfYe&#10;OPCatPShv3XshKSxIcK6JEK9QnWjpmc79p0lDMP4Ht+J0MwjJK+gsARJY0fWIxyQlPSflPTMP2u6&#10;CFF1BY3Z0ZON3fSaAl6DCqq7QjW2r2M3T3nw5boqE+wfmtqhhUl17qvPRVjLLUJH5hEOHJh0I0WE&#10;UzvIwpL6oo5Ny5JGlDSuahHiHSRoTrR3l8Eh+l6ZNwYEiMbsu7bvsp1eWezae0QsXL9bzFtrsHjD&#10;HrF3f/X0qXfs8HGxfvt+sWnHAdkRqt08vgRtvtH9/sF97iZjuA74Lv/uPSAp7T0d6FHI204X0FED&#10;7icn/dDhfsb7c9ARqzpGSBCv8kQvSn4twtdIhA8gj9DsfUZGhEapsSNFmJyc/t/UtKHTDRHWc4lQ&#10;LyypDhGio1V0u473UKDrpXWr15X6QPgC3JArlq2Qfd3ZTa8sZq3aKQq+WCCe/XGZeP3XleLp75eK&#10;KYu3iCOHquYlPTqHDh4Tfy7fJmav3iGOkhTt5vEleE3lti1bZTdaatxektW6tevk2wlVr0F28oIk&#10;0P8kxGGdZgckiK6r9FeAVjc4LkgPnYGovhSxf+ghCe9hOaVESKjqMw4VYcYtaRkZM6wirO6IcOP6&#10;DfJl7Ht37pGdqaIbdtz08leUft3RGzUiRcgRNxRuJPQsgwgCUQI67UQ3Reo7HixMxzJYFstgXVge&#10;3/HALV60WD6EGH+Q5seLnrDeyhTwH8u2i6Rxc8RPizaL1Vv2iQkz1opHJi0Sa+jz0o17xUaKzpZv&#10;ooiYJLVm634xc9UOsXjjHnHgwFGS5XFz3E4xZ/VOcZDmwTq37DpIgt0h58Vye/YdEQvW7RbziRkr&#10;d4hVtG4cI9axeP0e17j9+4/SfLvEIopQq0qEWzZvlu/wVeNwjfCCIlwvnH+8vQ3nH1EirqeM6g4f&#10;ldcXXVGhFxZcy8PmPYHlcX+oa47rt3/Pfgk6M8U0fR+qC5x/RMM4VryDBK/vxHiIEB3QbqXUCY5r&#10;z67d8tjQEe0Ruv9xXLiHD9B9jXkROcrjJnx5bJUlwg4dOqzr27dvB8eJMC1t6B2pQ4fOdomwtinC&#10;am5iBxHiRTZ4ANA9OzrhRB4eZCj7baMbCB2x4ubGzY6oETfQ5o2b5MOyZtUamr5S/t1PNxHGYzr6&#10;LETkt4WiAzxgOymqwHZWrVolFixYIEWIbSICXbl8pdwObka7ffQFEGHK+Dli/lp64OkmX0RiSv1o&#10;jpi2fLt48rslFCWuEGOnrZGCeuv3VeKFn5aJF35e/v/tnQd4FNXaxyEku9lsOqTSa5AmiAQIgdAv&#10;EEoCKaQSQhJCT0J6W4QrRaxYEVCwfooNG4pyERG9V0UUlBLpCgLCVcELKuL53v+ZnWR3MwsJbOJs&#10;cs7z/J7dnTkzOzPnnP9539OGxz917n/sxc9OsHU7jrA7397HPqo4y8789xJ75t/HeLw73vyaBPYM&#10;d7eXbd7HHvxXBXuYuJ/Oe+T0BRLAc+xhskQf+eAQW0fWaAUJ7OY9p9jWfafZb/VgkcpCePjQIW6R&#10;A6Qn0hIV2PcnvudpDRE4fuwYTwssp4b1JPGmN75aNaUT0v8k5RfsR3ojrSESWJINL3TCebCI6XHa&#10;jxf7K11LfQMhxNqCx8kaxP3+cPIUF/hKISRLESJ/iJ7NzyRyWGcT9w2xq6io4J4LFhlGXsY5cJ9Y&#10;nNhWlbbN2ggtBlRDCDMyMtS3VH9+cfHY3MLCr9UohKjxT1EGQUHBu21RcOA6YTsKDF7qzhdaPfcT&#10;zwhctCjTwJI4fRJL95/jIocMdfK7k7zmxT4UjG+oEKHG5S/OJvH7mcQO54UQ4j9QiLDwJ1zzs6fP&#10;KF6jLYAQzn3hC/b8f45z0dpIFuE/39rHDpJ43fHmN+zpT45yUXz1i+/Yve8dZF+S9ffEzsMkdkfZ&#10;f8iNhTu99/hP7M2vTrJ3SMQ++fZHtoSOR7xNu79nBa/sYZ8dPs9KNu1hr9NviN+s53exF0hcN+w8&#10;yl1xWIpvf3WKrMOf6X++52JYn0IIax/pDWAdotBDCI8fP87dZqQzRA+eAQQN7+tA2uE4VHKoKPE+&#10;Y6QX4hw8cICnOd70hnyB7fh95PBhLppK11LfwLKDqw4RQx5HPsW1yUIIwUfehGUI64/fH903hBBG&#10;AY6DeCL/I88jf/PnZtLeejPYVgglqxBthKoVwoLissi8oqKDahTCA/sOcNFC7QfhukgZBbXjAcro&#10;ECpsh7ghQ1UuukoZDBkKtSUsA2QwFB5kFGQmWB2nT1LB2ruXFyYUMAgm3BRkKt4+RZkRBQe1MsQV&#10;7ZVK12gLIISzntvFil/bw606WG0fHTzLfrnwO7t7y0F2mQTp4q+/s+dIKMte38teIAtw5Zb9bBFZ&#10;e9vIcoMQPksW4FskhLAQ0b64dPN+9tLn37FXd33P5r+wm2395jRb9MbX3Io8TG72ghd3kxCeYO/u&#10;/YHdQ+L6yq7v+H+e/PF/7LW/RQj3mQjh0WpCeP7ceW4FQdjQpgi3GOl8cP8BqcnDaDGhgw1CAIGE&#10;5Y/znaFKDOmMVZ/VJISw3JDXcL+wZiFusPhw/RBC+aX2uHbkR2tCCKHHfSOvf/vtt/zZKP1fbbGd&#10;EMIaNFqEEMKJE9UphCXl5bEFhYWHqoRQaWHWv0cIYfYjkXmmJ/GDmEEIIX4QPgghalOIFjI+hBJx&#10;8XImvPHsFMU/VAEhpEIOIaTCBPcabvHXeyWLUBLC82ZCCKsCAorz4z0SdS2EECsI2dcnfmanz1/i&#10;w1cu/voHFyl8R9sfxC6HXOjHyC1+kiw5iNeXx86zLV+fYk+Tywx3Gm7yOyRu5SR6az48zNZTPLjV&#10;O0jkIJzonT5y5iLLorivkEgeIVHcRMK3dsdh7jrvJNcaAlrfQgiBgqsIkL6whkyFEIUbbbiw3NFc&#10;gfRD2qFNF8KBY9AMUl0IT/FKEHkCnoCahBCWLPIYBA4iDnFDpQ/rFkKIvMgtXrpeWRzhBeEe0YQj&#10;CyHuCeKIPKp+IdSxiSSEaWlp40kMnYwSpI5QXFY2ZWFhUYU811iyCLVmnSV/p2sM1wCZGRkFlhvc&#10;ViQ4xA+ZG6IFi0AWQtS0EL3vyKVF4UGNeS0hRIaDqOI/5M4SnPswtyTP8n3IZCikStd5s8hthBAp&#10;0+2mQogOjze/PMmWk6W3nSw+uL97jv+XfUVs3nOStx8uo32LyJX+F1mJ99FxO0n8dh05z7btP812&#10;o2faQgjhiiPulr2n2FfH/svu2XKARPUHtpHEtL6FUKmzxFQI0ZGAyg0igfRBuyHaipFeaLaAJQVB&#10;QRsZrHjkG6SdWoUQeQkeC2/6oXyO/IZ7hvChUobHw91m2oZnAyE8TNeOigBx8dY+exRC41zjEzNn&#10;zhynOiEsKi2dnFNYWKdCmEhCePfbX9VOCCmRkTFQEyLDwDqDyCHRv/tOavtBTYoMgMKDTAIhRCaD&#10;C4HaFvsl11gqFPgOIURhwVvQcD40umM7kP8HnS2wKJHJ8D/IrBBNpeu8WT47fI6VbtrLDpysLoTo&#10;yIAQohPl21O/cAtv+Tv72X1bD7IdZL3BzYWl+OgHh/h2tBGiF/lJcpdXvrufXOR9vG0RormCfqPd&#10;ET3Txa/t5W2B2/efYau2VnB3HFYhrgFtje+TINaXEELIUODlbRA7FHII4YkTJ3i6chEjQUA8pCna&#10;/JB2+I13eCD9kV+QZkhHnBMWPsTz3NkqIYQbqgYhRF7C9SJfIT9iGwSMXzvlTYg6xrQiHyKfQvzk&#10;7ciP8IhQQcAdhseCMoF7xj5bCeGnFT+wrP8zll+lcn0dIIS9rAhhZmbmWHVahAVVQoiZJc4Ww2du&#10;Wgif+DdbsmkXu/S/mosJLD/U5rAIYQn+YRQiCB0yObbJY8zQ7ocChE/EwTa0CcnWIhqbMeRALkAo&#10;DLKlgLgQTpwL8XEebMcnP54+cY66EkK066GT5NzPl822YxwhhrVACPEbg52Pn73I3v/mNPvPIbKM&#10;f/2dD3E5dPoCe5eE6+OKH/nwF+mcl3jP79skjHjmP/50mVuR53/+jf184XeyEqnQ0HFoe0RHCuJB&#10;aFFRYajO0dMX+f+ZXk9dgOeMtDB9GxsKNX7D4sNzx/NHmkEUUNjljhLkAykdz0o9znQcKjWA/fIx&#10;sKbwP2hng+VY03GHdQmuD/eGazPdDhcf+Q55G4KGe8R4QuRluMTIo3I+xfG4Pwg8z9MXLvJnY6v7&#10;27HvJJvzzL9vWghlEbQHIYzMzq9yjZWE8GbHESaQEOY8/wkV1L8/EwoEguuzefdxlvrkx3UihKp0&#10;jSGEOWgjjDQu1V9HQpixfie7cNH+X8ItEDR0YIm+8ulRlrB2pw2E0DiOkHQFbnLEhAnqtAhLDYbJ&#10;+WgjVBBCdxJBcFNCSCTQw0xd/wn74Zw6euwEAoF1fifX/bmPD7P4tWQRKpTnmlDVRmgUQtIU1Qsh&#10;eo2l9xpLK1RzIXSxrRBOIzN7y5dVjeICgUCdnDx7gY/ywDQ5pfJcEyCEZjNL7MMiLKqYPDmGhBCr&#10;z2AcodbmQpiw7mNW9uK/2YUL5p0CAoFAPfzx2xW245vv2eyndvImLaXyXBOqCSHB2wjVKoRlZXdM&#10;yS8q/nbKlNhqQmiTNkICQhhPQjh97Qfs433fKSaAQCD4+/nxv7+ytf/axxLW7KBy24iEsHzRotii&#10;4pLDU6KmciGUFmaVXGNbCaHcYZKw7iO2fNMu9v3ZXxQTQSAQ/H38dukK+2jf9yz3/yTD5UY7SoC5&#10;EEpiqG4hXLIkoaC07Fg1IazsNXYlIWx5c0JIcKuQHk7quh1swwffsHNU8yglhkAgqH8waH/fsbNs&#10;2abPWdK6nVRWb9waBNWF0IWE0IVFTJp0PD09fXRYWJijUYLUEUgIk0gIT0RFT2V6fd0JIeBiuGYn&#10;m/PkdvbqxwfYTz9f4l31SgkjEAjqBww4P3bqJ7bqrV0s5fEPeG8xyqpSGa4p1oRw0sSJx2bNmjVS&#10;lUJYWFZ2IjomzkII9VVC6EdCmHXzQghTGz1Rcau3s6wNkhh+d7p+l8YXCARV/HbpD/bloR/YY+/u&#10;Zimrt7K4x3dInSQ2F0IMqFaxEC4iISwqKz8RExtvIoQ6LoRuJIRuJIQtbCWEBEzuOKpxIIZz129n&#10;D7+9i23bfZidOXehcjqZQCCoO+CFXbl8hVUc/5G9unM/W/LSJ2z6mm1s6uMfckPlZq1BoCyEOhVb&#10;hIvINS4qOxE7NUESwsql+quEsDkJ4XAbCSEeMoiDZUgPfhrVQgvWvcceffsztnHH1+wlYuOHewUC&#10;QZ0glbEXtu9hKzZ+xGY+/h5LXL2Nxa35SOrQtIEIAutCOEmdQlhSviihoKj8mLkQSqvPYAyhG21r&#10;7hdoMyGUwQPnbjIlwNRHtrLk1e+x1NVbWMojm1nyqtdZ0v2vCQQCGzPtobdY6mPvUlkjAXz0fRb7&#10;GFmCa3faTABllIQQ6xGqVgjJIowrKik7OtWKELrXkRAC2TqsFESyEGMf3caiH36fRT+4RSAQ2JgY&#10;MjqmPr6dtwWiiQqCZWsRBOZCKI0j5EI4SaVCWGowxBSVlR+aGmcuhHidpySEtnWNlZAFkYOEQTuF&#10;QCCoG0zLG6FUJm+W6kJo7CxRqxBiYdbCovKKqXGJzJVET55Z4mYcUA0htGVnyXVBwggEgrpDqdzZ&#10;GHMhlJfhUrEQYmHWwsLiirj4JEkIea8xLEIMn4FVWM9CKBAI7B67E0JuEZIQxhuFEK6xtAyXJIQ2&#10;HUcoEAgaBcqusYqHz5AQRuQXFR+MT0hi+kohRGeJnrcRCiEUCAS1xVwIJasQQjiRhDAjI2OE6oSw&#10;oLhsQm5xyf74hGQhhAKBwCZACHsrWIQTJkw4mp6eHhYdHd3MKEHqCLAI84pKySIkIXR1sxBC0UYo&#10;EAhqj7kQVr2zBEKYlpY2XHVCiHeWFBaWVUhCaGkRCiEUCAS1x1pniWpdYy6ERSSEiXTRQggFAoEN&#10;UBZCFbvGJeV3RBeWlh1KSEphriSEEEFpZonURgghFG2EAoGgNmC2WK9wk7fYqV0ISw2LpxaVGo7I&#10;QoiXNwkhFAgEN4OSEGKKXQQJYWpq6gjVCSGW6i8oKD2SqCCENl+PUCAQNArMhVByjSGEaCMki1B9&#10;4wjL74BrXH5ISQhli7CFX6AQQoFAUGOU2ghdXaTOElUKYVlZ2ZSi4pJvE5OmMzfj8BkhhAKB4GaQ&#10;hs8kkxBKbrHqhZDPNS4qq0hKrhJCqde4avUZIYQCgaA2SBZhMgkghJDQwjWuFMJh6hTCQiUhFMNn&#10;BALBjSG1EcpCSBahHQghH1CdNC3VKITOXAj1QggFAsENUtVZYiqEKp5rDCFcWFgsCaGbpRBKrrGn&#10;uxdrc9sQFjQqViAQCK5Ll5ExzK9D9yohRBshCaGa1yNUFELTzhI3MmmdnJxY02aOAoFAUCM0Go0k&#10;hGQNupCuqF4IsxcWVWBAtalrDH/eVAgdmzVjFF0gEAhqhIaMJ1iC0mLPUhthZETk0RkzZgxV4eoz&#10;hpisvCI+xc68s0QIoUAguHGcHJ2YjkRQev2HZBFGRkSoc4pd+aIlCfn5BcfMhVBDFy27xnp+A0II&#10;BQJBbbAUQrjJqhVCg2Fx/MLC4qNmQuik4Z0leLk73msshFAgENQWp2ZGIZTFUCst1Z+ZmTlcdW2E&#10;hsWLE3Py8o5bFUIXPR8d7ugghFAgENQcJwdHLoAyEEXVvrMEQpidVygJIe81llxjCCFe5uQqhFAg&#10;ENwAjgpCiNVnMI5QjW2EcdkLiyTX2M2dhJAu2mgRVgmhixBCgUBQK5SEcML48ViGawjtV6cQYoqd&#10;u7s7iaDkGrvoXEgEjULIe40dFW9WIBAIlIBmmAshn1lyJCUlZTDtdyDUE7Awa1ZuwZHkaakkhB5G&#10;IdQyrCMGIdSTEEIUmwkhFAgEtcDSIkSvMYQwPT09hParSwixVH92fuGhadNnSEKo0TItCaGOhBAi&#10;CHRcCBuHa9y0aVM+i6ax3O+N4uDgwBwdKaM7OzOtVsufF56dUlxBFXhG10PpOHvEmhCq0iJcuLBg&#10;eE5O/u5p09OYl6cXv2BNIxVCFOiOHTuyYcOGsR49enBBVIrX2NHr9SwoKIiFhoayyMhITJtiAwcO&#10;5M9Op9MpHtPYgcCh6ally5asdevWVmnVqhVr3rx5gyhvlkJoXH1GlRahU9rs2d3nZ+dtJSH8q3lz&#10;H56RYRHCHZaFEN9R+1P8BgmsG29vbzZ69Gj27LPPsoMHD7KVK1fyTKkUvzGDVczj4uLYG2+8wfbs&#10;2cO2b9/OPvzwQ/bVV1+xjRs3svDwcF7glY5tzOCZxMTEsHvuuYetWrXqmhQUFPBKRek89kLTpg5k&#10;SGjMhNDTzR3DZw6npqYOpDjqsggTEhICsrJy1iYkpl1u0cKXLEFlIURvckMy22UwMbxz584sMzOT&#10;vffee+zVV19lr7/+OluzZg3r1KmT4jGNFbjBSUlJXPRefvllVlpayq1BWIVLlizh4rhp0ya+DXGV&#10;ztEYQbmBBb1u3Tqet/C5du1aRV588UW2b98+RmJh18aHg0MzaQSKCd5eXn9FTJp0gFzjfhRHXeMI&#10;BwwYoMvJy0tNmpZ21tfHj3eS4KIhiFVCqKeb0jUoIcS9uLi4sCFDhnDr74MPPmB33303u/3229n0&#10;6dOFECowfPhwduTIEfbkk0+yvn37mu1DM8KgQYPYE088wZ577jl26623NsiK80bAc+jZsye7//77&#10;8TpLPl4XzQtKIP998sknjNxHuxZCdK6aiiDwbeFzdXx4+MszZszoRHFcCHWJYW5BQUrytBk/BvgH&#10;ciGERejcgIUQVqC/vz+bNm0ae+GFF9hbb73F5s6dy7dhvxDC6qDSeP7559lnn33GBU8pDsRw1KhR&#10;7N1332WFhYW8wCvFa2zIQnjffffx5hc0xSjFA927d284QmicWifTqmXLq4MHD04bM2aMO8WBEGoJ&#10;9YS84rLMtIzM8+3atudjBhWFUKujBLTvdkJkSNS6KMhoh/niiy/Yo48+ysaNG8c7SuR4Qgir06dP&#10;H15Ay8rKFPfL+Pr6suXLl/NmBhRqpTiNjcYohI6OpCEWQtixQ4erw4YNSyUDxJni6Ah1CWGZwVCY&#10;NnPWL0Fdu5FQuBqHz5gLobOznmr8KrGwR9DQP3nyZLZhwwb2/vvvs6ysLHbLLbdUiyeEsDoZGRls&#10;9+7dlVbztUDcQ4cOMar9Ffc3NhqbEKKjxBlNbBZC2LNHz6tkdCSRRQgBdCU0hHrCshUrHkjPnPv7&#10;bX37MQ93TxJCuvAGKIQQNrjBaNSH2FnLaEIIq7No0SLeiK+0zxJ0qKDnfcSIEVwElOI0JhqvEOqq&#10;hJA0Jbhf8NVJkyZNoXIFIfQi1GURrnpo9fo587L+Ch0cxlp4+/CLhprrK2eWSEKo0cA9tt/xTei5&#10;27p1KxdDqpWsWjdCCKtTXl7OhbAm49uSk5NZRUUF71xR2t/YaGxC6OjoVN0ilITwDHlkIykOucYu&#10;/tKnisLaJzY8PS8n96dhI0b/2dy7Bb9wrEJjKYRaLcYTahRv3h5A431KSgof7/b000+zpUuX8kGs&#10;loOAhRBWBx1Lu3bt4kONlPbLQCjR8QSLMCQkRDFOY6MxCSHuVQPhI62oFEHoiaP2YtcuXe4mi7A1&#10;xdNTmWtFn+oSwkcee3xFdm7BxpH/GHfRy9ObT47WYAUaCyGUrEL7Hk+Iga2YBfHAAw+wbdu2sXvv&#10;vZdbhxjNL2dQIYTVwUwbDJy+6667KB9YHyMYEBDA47z55pusa9euinEaG41JCPn4QbjEJkKoddL+&#10;z8nR6Q2nJk16URwMpHbz9PRsS5/qEsJ7H3qo+8K8gsXjxk38BYOqYdJimW3LNkLZKmwICzB06dKF&#10;z5B47bXX+GySefPmcdcZQ0CEEFYH4vfII49wqzAsLExRDNEjP2XKFN70MGfOHN45ZRmnMdKYhBAe&#10;IzSiUgjJJdY6aPY4OTgk0X50kCC4eXl5taFPdbURIpSUL1oTERlzqW3b9nQTkkXoAhG0EEKArnF7&#10;biuUQcHFgOoVK1ZwCwZWIobW5OXlCSFUoF+/fmzLli3sqaee4uMF/fz8eKEGgYGBfLAw9q1fv55b&#10;kErnaIxACPE8HnzwQZaWlsZ69erFfyuBWTmff/45j2dvQggDiVuD0AkTIdQ4aD50bNIE84vl4EGu&#10;cSB9kpGosrD0rnt3JiSl/Nmtey/uEqONEENolIQQii+NK7Res9kLyGwdOnRgCxYs4NObMMUOA4JX&#10;r15t9/M9bQ2e1ciRI9nmzZu51YdB02hmQFugwWDg25555hkWERFB+cO+RxjYGlSqsKjRWQcvxBrI&#10;e59++imLioqqUceUWoDYa9E5gk4SEyHECBQSwh0khAMoHgJcY3SU+BDqWpwVYeUDD2yYPiP9RJ8+&#10;ff90xbtLnLSVVqHOQgglMWwYQgiQiFh0AS4fpohhMDB6SWsyZq6xgVk5suWH+caoPMBLL73EHnro&#10;Ie76iUUXqoOOOvSmw9PAFEVrIP9hDjcqZ6XzqBU+k8RUIyqFUMuczIXQydnZGW6xh/RTZaF08eLO&#10;6emZGwYOGvybp6cX05Cvj3ZCF7IOlYUQbYUNa5kqtA/CCkQ7F9xAe2yjqQ/QPojnhBk58+fP5+2r&#10;cJXbtGnD9ykd09hBZYsKAp1JaEa4FqiU7c0a1OBdR6YaAa+RhJB05FdNM83zTk2celBcBI2zM+8o&#10;cZN+qixkZGQ45eYWvjN6bPgffv4BlUIIEbQmhE5k9tr7tDslUJiFCF4fWIfoEAH4rhRH0LCBCKKD&#10;pNIlNtEHDemDYzOnw44OjpkUtzmB4K7TeWPoDOYaqy9ACMvuWPzJxElRh9u373gVai4vo6MkhPLN&#10;QgwbQi+yQCCoHWgaw5qD0AElbZCE0PFAsybNoig+n06n1+t76PUeI+irOl1jvF6vuMyQFRMb90KP&#10;nr2uoIMEHSYwea0JIZAeggs9FPvvRRYIBDUHXoCSCMq6YBTC/SSEkRQfPcRNPTw8Rnp7+zzn798q&#10;jH6raxkuOeSVLg7KmD3n89DBw654uHv8hSX7+XuOLcxeJVAzwEym0wgEggYODB8+g0RBC4AkhNrL&#10;jk0d36D4eEcJRM/L3dO7yNc38PPWrdsl02/1jSNEuPPOu3rlFRR/9I8xY08EBAT+JS+1zV1khZs1&#10;BTeO8YWYcE2nEggEDRSIIJrErFmDQBJCzTlyn3PpGG/CQavVdvL08vnMzy/wZW9v75a0TZ2hqKjI&#10;r9hgmBsREbW9W7ceVyCEWHGGtxde46ZltFpYhuhAEWIoEDQ8mlLZdiRLUHddPaD9ZEg5/UBasICO&#10;bUH46vX6Xi1a+L3n59cmj1xkT9qm3rBs5b3hM2fNezY0NOwcptfBNZY6TowjxmsATOaGNrRGIGjM&#10;wNPDqjI1MYgAxbtKQritWZMm4+h4WIS3uLt7ziJr8BVvb/9u9Ft9g6lNw6pH1926aMnymePHR+5p&#10;17YDF0KprbDmQiiDISiiE0UgsGckK5B7hjUUQUBx/ySP8mE6B1abwRzjDp6entNatmw908fHBzNL&#10;1B9KFi2ZnpCc8njIoCF8xWo+Z7AWD6EKF24doiYRbYcCgX2BYXEYIwhXuCYdpqZACOnY9a6uroPI&#10;Muyh0WiC6Jx6Apaguq1BOSxdurJ/VlbOvPDxk860atnGKIS1twirwHhDLXeXmzaFhYjeZdHDLBCo&#10;B6lMwmCBAKKsSgKoVJ6vD1xjZ2fXPV5eXk+RGM6m/2hHYJ5xU8J+Qn5h4dzk5Okv33prn1Pubh6S&#10;EHKr0LJmkLddH5jW6ExBLSPhxJpx11kWRlNxVNpmS5TPS6lEUIaoRClO1X6lbVX7JJT2KdLUCkrx&#10;LLfVM6bPQ7p/89/mVB1jeR4J6XjlfXVBPfzftdJPActnphRHxjLutfJY9bjm4PownQ9lEaCDVOoM&#10;MZb3GwDHAp2Lnrm6uR3T6/Xz6b/QYWJ/Ibe4uHdufmHJiJH/2Ni2TTvpxe+KJjJ+3xj8gWm0lYkg&#10;AXNcMsnNtsFMtyl0XoXtToD+swrabvH/TnSsvF++XvNj5H0SSvsUcaJamMCnDP+tEK/atnrG9HlI&#10;z8T8tznGY6w8JzxjCaV9dUHd/58Gn0g/i+2KKORF0zxmSfXyoBwPmMerDuLwecLw+m4QeRYahwwd&#10;Jyq7WIlG7+b2h06vf5eutz9JivqW3KppKCgpGZIyPf3xvn37n/P2bl55szoSMYB3ICsh71cSP/k4&#10;OQ6Px2sfIyS4EvJ2etim7z5QG/L13ex1Kh1Pv3Wmv2+Wm71GgcACWfxksGIVZpx4eHpe9fTyPOCs&#10;1+eQlNhH54i1EBUVpcvJybsvIiLyw86dg35Bxwl6kLGUPwfrFZJgWVIpcFYwFcFq8WQTm383iiOw&#10;SACBQPD3UyWC0rJ9gNxh5und/AcPL6+lTZrwThJ1TqWracD845ISw+jZs+fdP3josB0Bga0vweTF&#10;TTuTmwwxdCHRMhW/asJWW7gQGsXPbLsQQ7uDCghHaZ/A7pEswCoRhJsN48jdw5Pp3NzeI5f4dpIR&#10;vMjd/kNBQYFHXmHhxOTklLuCg/t/6ufn/xdECW17OohgXQqhjOwuC7fOvhBC2KCRhVBu10b5xKLO&#10;QKfTP0XygRVmmnIhaQhhXlGRT3ZubmRsXNyq2/r2/cbPL6BSmFyc9XUnhOicUUgAgZ0ghLDhQunK&#10;hRAdI1iFhgwjV70r0+vdwCmdzn0OSYf9dpBYCQ7z8vNbzc/OTpwaH7+hb99+R/39A0j1yRok9Fi8&#10;VUnUbgQuhITSw2+MXNMKFhWF4O9AS0JI7jCJIH7rdOhA1fE3XpImnHdxdb1Hq9Vi3GDDsQblgPbC&#10;wkJDh5zc/Jy4hMS3+wWHnAkMbMVnnqAmgCDaTAxBtYcvEAjUAKw/Z62Wl3msTu7srMW84sM6ne4Z&#10;comXOen1PUkyMHi6YYawMINjfmlpz9z84ruTp6V8NiRs2IV27Toydzd3/j4GfEpvvFMQttpS2Uao&#10;nBgCgaAekJs3jE0cWvQKk/h5e3lRmfdgLi4YD6y96qzXv0NCGOzs7Iz3kfDVqBt0GDNmjLakZMnQ&#10;7Ozce5OTp781YuSob4K6drvq08KHedHD8fP1Y26uNyCI3B1WQLQVCgT1TlVHiPxdQ4aOG/P382Mt&#10;W7ZkPj4+vGkMHqGHh/ePLh4eGSQPWFqr4bnDSqFt27bOiYmZvrm5ub2zsxdOz8iYtS48IvJIcPAA&#10;/hYzPCB/P3/WoX0HXmPgYSkKnyVmQiiLn7xdCKFAUF9UiaCWvmuZh5sHa926NevcuRPr2rUra9Gi&#10;BdOTVUjl+09PT8+7vL19i8kq7Ejy0OA6R6yGsLAwR1iFBoPBMTu7uOXchfnhaTNnrYmJid8cFjby&#10;HFmHLCAgkL+2sHPnzqxbt+6sdavWTO/iViV4HBI3eViM2XaiUvjo0+y3QCCwNfKMscrfZP2hSSqQ&#10;yvEtXW9hvXv3ZsHBwfxdy/D84BrjTZeBgYHP0vdbyD3GzJGGMV6wtiExMVE/c+bMdtOnz/OZPXtB&#10;73kLcnJSUmY8+Y/wSR8NGDjot3btOpAJ3Yq1b9+eBfcLZqGDQllIyCDWp89tLMA/kHesSG/Gh9hZ&#10;ETpr220N1X6m7SB1htL/XG+b6XbTfZbxTONY7rPEMq41ahvfEtP/vNlz1QXXujZr2y0xjVef1Pha&#10;pB5e/l2OY3EchA89wJ4enqxTx05URvtQme3Hhg0bxt9XjTLbiowZNzd3FuAXAEHc17pt2xzjC5iw&#10;tFbjcIeVAl7/mZCQ1io2dsYtUVFR3gsWLGg3e/bs0LSMzLzo2LgV5CrnBfcP+bVTp86sbdt2rH27&#10;9mzw4MGMBPTPiRMnfjlw4MD1oaGhL48cOfLLoUOHsqCgINbcuzmviaRJ6Jg0rmFadNEDJKackJY4&#10;AtpvjIuJ7ho6XoZPYMck86bNqnCg3w74NAWT3ZWQzyGdR3m7NMFeuiY58wHj9RCW8ZXgQxLk+7LI&#10;sJXQM+LTG8lalqc1WgfTIM3ROeN46TwA21yxUohxBICrC0YAGKdR8srK+L9K0HXKU6s4uE9TFO6x&#10;GpbHEPIzs34+03RQxmyBAUpbrHRkiWn6m+2jPKJajNfLod9AMZ4FeG7o6UU560zlEgbK0LChnCFD&#10;hrARI0aw8ePHs8mTJzMqoywsbOjrvXr1ui8wsNVSrdYlnby7XUGdg+Z37NgliazAAJKBxi2CcugW&#10;Ha2Jj4/3KioyxM+fXzQqLi6uxaxZs1qnpqYGkoGYOnlyTH6/fv3Se/bs/UpQl64/0UNNHjdu3DwS&#10;wdmjR48OzszMHJCdnb2aRPRKenr6FTrXaUqI7aOGj3qTBPINirMjMiLiYtSUqCvE1eioaBYDomOq&#10;gX1VRJkQzehYI1NMMP6mOKaYH2skms4pY7I9hn7L8P+lz9iYWCLGDPNrNYmvAOJI55CIqXa8EWy3&#10;ts8Ey+vFp/wMphjh943rMp6Tx+HxoirjWGWyJZN5QbpZcB4Zpf2TI2tPZGSkRERNiWARYFLNmDRp&#10;khkQkxozwToTJkzgAmXKBAvGh5sTPi6cQ+WNjRs7jo0dM5aNHTuWhYeH8/9DOiclJf2VkpLy57Rp&#10;067AQKH0PElxHujbt+/SHj163OXrGxBHxbwLAde3BZXfKV5eXm3ouzvReNoDaxpKSpZ0zC0y9DIs&#10;/mdaVn5pd4PB4Jybm9txxowZ3llZWd1JGHPCwoYlhYSEuPXu3duHDvEjnMPCwpypwA2MjYqdSxk0&#10;NzY6NmXevHkD8vPzu4M5c+aMouPn5OTk3JWXm3e0oKDg18LCQvA/S2jfJfo05bIM7eOYbpMpKiqq&#10;9ttym+n261FcXHy5pKTkuiAeUDredB/+G9dOz+O6yPdpSl5e3mV6dhL0ndLl8sKFCyvBb7M4JnHl&#10;+JVxZPLzrP4fsLxmy/01QT4HwDnM/t+IfH6lbUr7QC7dm3xPpuBZUD7jmD2XyuOqH2PGQpxDQvpe&#10;9Yxl5PNLZF8mI4CzYIFE9oIFl7MIMgzMmD9/fiVUPhSZO3fuZSovl2fPms3Bb2wnw4RDRsfltLS0&#10;y/Fx8ZeprF0mt/e34ODgH4lVt99++3Jyh+/u3r17sZ+f33AqmxgCE0hgDUE34+/mBJbcV+crONUS&#10;SPw0BsPSLkuWrogtKV80HZYibfOkRPCihG9NtZgLJVSXO++8c1Fa2qy+6H2mwxxhRZIYth/Ud1Cb&#10;Vq1a4SUvlct4o1MmISHBnWqxDrGxsZPoexzVZNOptp0NaPuC8PAJWVSL5YwaNSofkCVZOGzYiNLh&#10;w4cbhg4ZutiSIRaQW24eB78Jvk9huzWGDx1exfAaYBrfCvzc9N8U30CUk/uCbQai3OzargGOGRJq&#10;TqgJfJtCHL5NAaX/qMR4vZWftUApXcz/23pc033WkM8zaNDgf5rduwmhoaEc+bfS8Vbhx1s7ryny&#10;f0ifICREYtDAgXeSsUDfQxYPGFCdECP43r//wDvpc8mAAQMAbRuwODhYJnhJ//79l9LnMgK/Fwff&#10;Hry4T5/bF/fseevioKCgxS1btnzO18d3HTo7qKjh1ZqYCRLo7u6OMgjxa2Xcju8QQGEB1iasWLEi&#10;EBZifHxKz5UrVy6blz6vI5nezhA0EsLmpaWlfcj07oqBl2SWt75z2bLse1atWkeiOZ9qrN6UaDC7&#10;IZLohZJBYngZQS0FU10GbRWovZBoAAkI8x21WHsCCQzwvYOdIt+H5XdBw0BOU9P8ej0QV46PvG4J&#10;ygBAmUD5gBfG0el0LQcNGkKef0QGDBHahvF/AwnER7sfRM/FiH28X0StYeLEVDcSwh4LExfqySLs&#10;syAnZ2JyejrGGjmEjhnjQxZd6/T09IAig6HX8uX3BJMr1GXw4MEBnp6eSMReRD8CK9taI5joY8Ft&#10;BLbLcUKMn0jkUAJv3LcHhhDDjJ9DjdvQQyd/ry04DsfjfPJvfJfPCXdICVwD4svXoxTn7wbXdaPP&#10;RS3I+bS2IK8jz5uUAac+Tk2cemibaDvihepkR0AI4daazvZompGR4UGuth86Pek3QBwhfHUZMjIK&#10;5IfuAuswY86CgdnZ2VNo24jU1NSgsLAwmN6Ym4hEgDUIqxC1lLder/el4AfwGkCA7xR8/f39fWTI&#10;xG/h5ubWnD75dyM+xm38O1n4ZrjyzyYyqBnrE7ggABlQ/m66Td5u+qkUtyZYHiv/llG6Phk5vtI+&#10;tYDrk+/NHoGng/x+I2CpK0vgQUHUYN2hPEEEG+7cXzsNDrIwkhh6Qxyjo6MVa6Fu3bppwsPDvWC+&#10;A3KvA0BiYqKvvE0mKirKm6xMTzqXx5gxY9xHjUrUh4RMdAsLi3YFaKO8FgMGDNDh/zp16qQl192p&#10;rjHeIgLuHUMQRE0sgggiKIammMkiiweJnAbAnDcVFYB4AKIqCauBakB8yvAa8XpAkOoLEUQQQQQR&#10;RBBBBBFEEEEEEUQQQQQRRBBBBBFEEEEEEUQQQQQRRBBBBBFEEEEEEUQQQQQRRBBBBBFEEEEEEUQQ&#10;QQQRRBBBBBFEEEEEEUQQQQQRRBBBBBFEEEEEEWwQmjT5fydI28U1rIVWAAAAAElFTkSuQmCCUEsD&#10;BBQABgAIAAAAIQAxw69l4QAAAAwBAAAPAAAAZHJzL2Rvd25yZXYueG1sTI9BS8NAFITvgv9heYI3&#10;u9lokpJmU0pRT0WwFcTbNvuahGZ3Q3abpP/e58kehxlmvinWs+nYiINvnZUgFhEwtJXTra0lfB3e&#10;npbAfFBWq85ZlHBFD+vy/q5QuXaT/cRxH2pGJdbnSkITQp9z7qsGjfIL16Ml7+QGowLJoeZ6UBOV&#10;m47HUZRyo1pLC43qcdtgdd5fjIT3SU2bZ/E67s6n7fXnkHx87wRK+fgwb1bAAs7hPwx/+IQOJTEd&#10;3cVqzzrSSUzoQUKaxjEwSiRZJoAdyRJZ/AK8LPjtifIX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yljK3kCAABkBwAADgAAAAAAAAAAAAAAAAA6&#10;AgAAZHJzL2Uyb0RvYy54bWxQSwECLQAKAAAAAAAAACEAKwsDPUcAAQBHAAEAFAAAAAAAAAAAAAAA&#10;AADfBAAAZHJzL21lZGlhL2ltYWdlMS5wbmdQSwECLQAKAAAAAAAAACEAaiUcxzbzAAA28wAAFAAA&#10;AAAAAAAAAAAAAABYBQEAZHJzL21lZGlhL2ltYWdlMi5wbmdQSwECLQAUAAYACAAAACEAMcOvZeEA&#10;AAAMAQAADwAAAAAAAAAAAAAAAADA+AEAZHJzL2Rvd25yZXYueG1sUEsBAi0AFAAGAAgAAAAhAC5s&#10;8ADFAAAApQEAABkAAAAAAAAAAAAAAAAAzvkBAGRycy9fcmVscy9lMm9Eb2MueG1sLnJlbHNQSwUG&#10;AAAAAAcABwC+AQAAyvoBAA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102"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103" o:title=""/>
                </v:shape>
                <w10:wrap type="topAndBottom"/>
              </v:group>
            </w:pict>
          </mc:Fallback>
        </mc:AlternateContent>
      </w:r>
      <w:r w:rsidR="00F66810">
        <w:rPr>
          <w:noProof/>
        </w:rPr>
        <mc:AlternateContent>
          <mc:Choice Requires="wps">
            <w:drawing>
              <wp:anchor distT="0" distB="0" distL="114300" distR="114300" simplePos="0" relativeHeight="251986944" behindDoc="0" locked="0" layoutInCell="1" allowOverlap="1" wp14:anchorId="4AA33AB6" wp14:editId="59A517BB">
                <wp:simplePos x="0" y="0"/>
                <wp:positionH relativeFrom="column">
                  <wp:posOffset>970280</wp:posOffset>
                </wp:positionH>
                <wp:positionV relativeFrom="paragraph">
                  <wp:posOffset>7586980</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0D8167E9" w:rsidR="00F66810" w:rsidRPr="003324F8" w:rsidRDefault="00F66810" w:rsidP="00AC7950">
                            <w:pPr>
                              <w:pStyle w:val="Caption"/>
                              <w:jc w:val="center"/>
                              <w:rPr>
                                <w:rFonts w:eastAsiaTheme="majorEastAsia"/>
                                <w:noProof/>
                                <w:spacing w:val="15"/>
                                <w:lang w:val="en-US"/>
                              </w:rPr>
                            </w:pPr>
                            <w:bookmarkStart w:id="59" w:name="_Toc102813948"/>
                            <w:r>
                              <w:t xml:space="preserve">Gambar </w:t>
                            </w:r>
                            <w:fldSimple w:instr=" SEQ Gambar \* ARABIC ">
                              <w:r w:rsidR="00BB39A6">
                                <w:rPr>
                                  <w:noProof/>
                                </w:rPr>
                                <w:t>32</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59" type="#_x0000_t202" style="position:absolute;left:0;text-align:left;margin-left:76.4pt;margin-top:597.4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gWHA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3H2fiGM0mx+ewm1siuVx368EVBw6JRcCROElTi&#10;+OBDnzqkxE4ejC432pj4EwNrg+woiL+21kGdi/+WZWzMtRBv9QWjJ7vOEa3Q7Tqmy4LPZsOQOyhP&#10;NDtCLwvv5EZTwwfhw7NA0gGNS9oOT3RUBtqCw9nirAb88Td/zCd6KMpZS7oquP9+EKg4M18tERdF&#10;OBg4GLvBsIdmDTTqhLbGyWTSBQxmMCuE5pUkv4pdKCSspF4FD4O5Dr26aWWkWq1SEknNifBgt07G&#10;0gOwL92rQHemJRCbjzAoTuRv2OlzEz9udQgEdaIuAtujeMabZJrIP69U3INf/1PWdfGXPwEAAP//&#10;AwBQSwMEFAAGAAgAAAAhAFZ1z4TiAAAADQEAAA8AAABkcnMvZG93bnJldi54bWxMjzFPwzAQhXck&#10;/oN1SCyIOilpS0OcqqpgKEtF6MLmxm4ciM+R7bTh3/cQA2zv3T29+65YjbZjJ+1D61BAOkmAaayd&#10;arERsH9/uX8EFqJEJTuHWsC3DrAqr68KmSt3xjd9qmLDqARDLgWYGPuc81AbbWWYuF4j7Y7OWxnJ&#10;+oYrL89Ubjs+TZI5t7JFumBkrzdG11/VYAXsso+duRuOz6/r7MFv98Nm/tlUQtzejOsnYFGP8S8M&#10;P/iEDiUxHdyAKrCO/GxK6JFEusxIUWS2WKTADr+jJfCy4P+/KC8AAAD//wMAUEsBAi0AFAAGAAgA&#10;AAAhALaDOJL+AAAA4QEAABMAAAAAAAAAAAAAAAAAAAAAAFtDb250ZW50X1R5cGVzXS54bWxQSwEC&#10;LQAUAAYACAAAACEAOP0h/9YAAACUAQAACwAAAAAAAAAAAAAAAAAvAQAAX3JlbHMvLnJlbHNQSwEC&#10;LQAUAAYACAAAACEAok6oFhwCAABABAAADgAAAAAAAAAAAAAAAAAuAgAAZHJzL2Uyb0RvYy54bWxQ&#10;SwECLQAUAAYACAAAACEAVnXPhOIAAAANAQAADwAAAAAAAAAAAAAAAAB2BAAAZHJzL2Rvd25yZXYu&#10;eG1sUEsFBgAAAAAEAAQA8wAAAIUFAAAAAA==&#10;" stroked="f">
                <v:textbox style="mso-fit-shape-to-text:t" inset="0,0,0,0">
                  <w:txbxContent>
                    <w:p w14:paraId="6BBC664A" w14:textId="0D8167E9" w:rsidR="00F66810" w:rsidRPr="003324F8" w:rsidRDefault="00F66810" w:rsidP="00AC7950">
                      <w:pPr>
                        <w:pStyle w:val="Caption"/>
                        <w:jc w:val="center"/>
                        <w:rPr>
                          <w:rFonts w:eastAsiaTheme="majorEastAsia"/>
                          <w:noProof/>
                          <w:spacing w:val="15"/>
                          <w:lang w:val="en-US"/>
                        </w:rPr>
                      </w:pPr>
                      <w:bookmarkStart w:id="91" w:name="_Toc102813948"/>
                      <w:r>
                        <w:t xml:space="preserve">Gambar </w:t>
                      </w:r>
                      <w:r w:rsidR="000D24DC">
                        <w:fldChar w:fldCharType="begin"/>
                      </w:r>
                      <w:r w:rsidR="000D24DC">
                        <w:instrText xml:space="preserve"> SEQ Gambar \* ARABIC </w:instrText>
                      </w:r>
                      <w:r w:rsidR="000D24DC">
                        <w:fldChar w:fldCharType="separate"/>
                      </w:r>
                      <w:r w:rsidR="00BB39A6">
                        <w:rPr>
                          <w:noProof/>
                        </w:rPr>
                        <w:t>32</w:t>
                      </w:r>
                      <w:r w:rsidR="000D24DC">
                        <w:rPr>
                          <w:noProof/>
                        </w:rPr>
                        <w:fldChar w:fldCharType="end"/>
                      </w:r>
                      <w:r>
                        <w:t xml:space="preserve">. </w:t>
                      </w:r>
                      <w:r w:rsidRPr="002C46CB">
                        <w:t>Antar muka halaman presensi dan histori presensi aplikasi</w:t>
                      </w:r>
                      <w:bookmarkEnd w:id="91"/>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5EB851D5" w:rsidR="003C2255" w:rsidRPr="00B0143F" w:rsidRDefault="003C2255" w:rsidP="003C2255">
                            <w:pPr>
                              <w:pStyle w:val="Caption"/>
                              <w:jc w:val="center"/>
                              <w:rPr>
                                <w:noProof/>
                                <w:spacing w:val="15"/>
                                <w:lang w:val="en-US"/>
                              </w:rPr>
                            </w:pPr>
                            <w:bookmarkStart w:id="60" w:name="_Toc102813949"/>
                            <w:r>
                              <w:t xml:space="preserve">Gambar </w:t>
                            </w:r>
                            <w:fldSimple w:instr=" SEQ Gambar \* ARABIC ">
                              <w:r w:rsidR="00BB39A6">
                                <w:rPr>
                                  <w:noProof/>
                                </w:rPr>
                                <w:t>33</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0"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WAGwIAAEAEAAAOAAAAZHJzL2Uyb0RvYy54bWysU01v2zAMvQ/YfxB0X5y0a9A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e2n+fSGM0m++fVNzJFdnjr04YuChkWj4EicJKjE&#10;8cGHPnQMiZU8GF1utDHxJzrWBtlREH9trYMakv8WZWyMtRBf9QnjTXaZI1qh23VMl9Tux3HIHZQn&#10;mh2hl4V3cqOp4IPw4Vkg6YDGJW2HJzoqA23BYbA4qwF//O0+xhM95OWsJV0V3H8/CFScma+WiIsi&#10;HA0cjd1o2EOzBhp1RlvjZDLpAQYzmhVC80qSX8Uq5BJWUq2Ch9Fch17dtDJSrVYpiKTmRHiwWydj&#10;6hHYl+5VoBtoCcTmI4yKE/kbdvrYxI9bHQJBnaiLwPYoDniTTBP5w0rFPfj1P0VdFn/5EwAA//8D&#10;AFBLAwQUAAYACAAAACEAMdFMSOEAAAALAQAADwAAAGRycy9kb3ducmV2LnhtbEyPwU7DMBBE70j8&#10;g7VIXFDrlKYuhDhVVcGBXirSXri5sRsH4nUUO234exYucJzZp9mZfDW6lp1NHxqPEmbTBJjByusG&#10;awmH/cvkAViICrVqPRoJXybAqri+ylWm/QXfzLmMNaMQDJmSYGPsMs5DZY1TYeo7g3Q7+d6pSLKv&#10;ue7VhcJdy++TRHCnGqQPVnVmY031WQ5Owi5939m74fS8Xafz/vUwbMRHXUp5ezOun4BFM8Y/GH7q&#10;U3UoqNPRD6gDa0kv5zNCJSyEoA1EiOUiBXb8dR6BFzn/v6H4BgAA//8DAFBLAQItABQABgAIAAAA&#10;IQC2gziS/gAAAOEBAAATAAAAAAAAAAAAAAAAAAAAAABbQ29udGVudF9UeXBlc10ueG1sUEsBAi0A&#10;FAAGAAgAAAAhADj9If/WAAAAlAEAAAsAAAAAAAAAAAAAAAAALwEAAF9yZWxzLy5yZWxzUEsBAi0A&#10;FAAGAAgAAAAhAB8YFYAbAgAAQAQAAA4AAAAAAAAAAAAAAAAALgIAAGRycy9lMm9Eb2MueG1sUEsB&#10;Ai0AFAAGAAgAAAAhADHRTEjhAAAACwEAAA8AAAAAAAAAAAAAAAAAdQQAAGRycy9kb3ducmV2Lnht&#10;bFBLBQYAAAAABAAEAPMAAACDBQAAAAA=&#10;" stroked="f">
                <v:textbox style="mso-fit-shape-to-text:t" inset="0,0,0,0">
                  <w:txbxContent>
                    <w:p w14:paraId="408E9CD0" w14:textId="5EB851D5" w:rsidR="003C2255" w:rsidRPr="00B0143F" w:rsidRDefault="003C2255" w:rsidP="003C2255">
                      <w:pPr>
                        <w:pStyle w:val="Caption"/>
                        <w:jc w:val="center"/>
                        <w:rPr>
                          <w:noProof/>
                          <w:spacing w:val="15"/>
                          <w:lang w:val="en-US"/>
                        </w:rPr>
                      </w:pPr>
                      <w:bookmarkStart w:id="93" w:name="_Toc102813949"/>
                      <w:r>
                        <w:t xml:space="preserve">Gambar </w:t>
                      </w:r>
                      <w:r w:rsidR="000D24DC">
                        <w:fldChar w:fldCharType="begin"/>
                      </w:r>
                      <w:r w:rsidR="000D24DC">
                        <w:instrText xml:space="preserve"> SEQ Gambar \* ARABIC </w:instrText>
                      </w:r>
                      <w:r w:rsidR="000D24DC">
                        <w:fldChar w:fldCharType="separate"/>
                      </w:r>
                      <w:r w:rsidR="00BB39A6">
                        <w:rPr>
                          <w:noProof/>
                        </w:rPr>
                        <w:t>33</w:t>
                      </w:r>
                      <w:r w:rsidR="000D24DC">
                        <w:rPr>
                          <w:noProof/>
                        </w:rPr>
                        <w:fldChar w:fldCharType="end"/>
                      </w:r>
                      <w:r>
                        <w:t>. Antar muka pengguna halaman profil aplikasi</w:t>
                      </w:r>
                      <w:bookmarkEnd w:id="93"/>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09B1E555">
                <wp:simplePos x="0" y="0"/>
                <wp:positionH relativeFrom="column">
                  <wp:posOffset>1097280</wp:posOffset>
                </wp:positionH>
                <wp:positionV relativeFrom="paragraph">
                  <wp:posOffset>365760</wp:posOffset>
                </wp:positionV>
                <wp:extent cx="3041015" cy="3240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240000"/>
                          <a:chOff x="0" y="0"/>
                          <a:chExt cx="3189720" cy="3281332"/>
                        </a:xfrm>
                      </wpg:grpSpPr>
                      <pic:pic xmlns:pic="http://schemas.openxmlformats.org/drawingml/2006/picture">
                        <pic:nvPicPr>
                          <pic:cNvPr id="198" name="Picture 198"/>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4707E" id="Group 199" o:spid="_x0000_s1026" style="position:absolute;margin-left:86.4pt;margin-top:28.8pt;width:239.45pt;height:255.1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FyTgQIAAGgHAAAOAAAAZHJzL2Uyb0RvYy54bWzUVdlu2zAQfC/QfyD0&#10;nkiyfAqxg6JpggJFa/T4AJqiJCLiAZI+8vcdUrYTxwFaBO1DDJjitcvZ2eHy6nonO7Lh1gmt5kl+&#10;mSWEK6YroZp58uvn7cU0Ic5TVdFOKz5PHrhLrhfv311tTckHutVdxS2BE+XKrZknrfemTFPHWi6p&#10;u9SGKyzW2krqMbRNWlm6hXfZpYMsG6dbbStjNePOYfamX0wW0X9dc+a/1bXjnnTzBNh8bG1sV6FN&#10;F1e0bCw1rWB7GPQVKCQVCoceXd1QT8naijNXUjCrna79JdMy1XUtGI8xIJo8exbNndVrE2Npym1j&#10;jjSB2mc8vdot+7q5s+aHWVowsTUNuIijEMuutjJ8gZLsImUPR8r4zhOGySIb5lk+SgjDWjEYZvj1&#10;pLIWzJ/ZsfbTwTKfziYD5KS3nOZFMQiW6eHg9ASOEazEf88Bemcc/FkrsPJry5O9E/lXPiS192tz&#10;gXQZ6sVKdMI/ROkhMQGU2iwFW9p+ADqXlogKV2EG5SsqoXmsh2NJmEKAwSjs661oiOqLZveOKP2x&#10;parhH5yBbuEi0nG6PQ3DkyNXnTC3outCpkJ/Hxw0/kwjL/DT6+9Gs7XkyvcXyvIOcWrlWmFcQmzJ&#10;5YojIPu5ypEsXGaPmIwVyveJdt5yz9pwfg0c34G9T+NxIYJ+xBlCcFDcCxrLR9NxMYSczpWWj7Oi&#10;mByVNhnNxqMTvYBJ6/wd15KEDhADCZJES7r54vaYDlugs0cYsYthnxt03pDKJucqm7xtlQ3+u8pQ&#10;dKCvYT4ax4pDy0M1y8dFlgX59TWpmE0msZoda9K/0FisayjnsdTtn57wXjwdo//0gVz8BgAA//8D&#10;AFBLAwQKAAAAAAAAACEAmR6GfnypAQB8qQEAFAAAAGRycy9tZWRpYS9pbWFnZTEucG5niVBORw0K&#10;GgoAAAANSUhEUgAAAXAAAAL6CAYAAAAv2g0cAAAAAXNSR0IArs4c6QAAAARnQU1BAACxjwv8YQUA&#10;AAAJcEhZcwAAIdUAACHVAQSctJ0AAP+lSURBVHhe7J0FeBVJ1vff7313FwtRNLgEd3d3AgR3lwAJ&#10;wd0dBhgYd2PcfXBLQtwdgg2MMb6zMzuycr7zP9XVt+/NDQOzyXCZ7X6ef6q6qlpuy69PTtn/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eOIy+n9G/58RtRd7sRd7sZc7aRnZbFJ7I4rl/+HPqFGjSi1fvjxw486dNffv319z&#10;/0MPKe1/qOaePXtqRUQsbRIREdFkLmvJqlX1dnI5lC1MyP+1MloFym28Cd1sOXe60bEsefo33EjW&#10;8je33X6H+Do7rZtyt11hutF21rzCytyc3P1Op2tmDa1yl3bL2ugm7XYL51S4Vhpyl6dk3YfLvo3r&#10;a7321nvgmu6QuserVm2sF7F0aZOlrD177q2F9/ihh54yhXWUW7lyZfU5c+b4aAbw8icjtBcPXf6C&#10;P9u27W61e/fdrdas2dhmwYLFHZYuXd1kwYKFM5atWJG9YfNW2rF7D921d79o5117afvOu2jLtp20&#10;acs22rBpK63fuIXWb9hMa9dvctLqtRto7bqNonUbNtE6l/w16zfSGs7TWsvrkJSzpK9es0H25apV&#10;a9Y71tc50iRd5Cir81S62s48riHzeEZ5ycO54NxZ6zduVr/VlGWdfz9C/Ruw3TpOg5CO66S1UYd8&#10;bTdu3kYb+Tpu3rqDNm9jcbhpy3ZTyMc92IRyBaT2JZJ9cTlsx3l6W1dt2szpfDy9bp4Xb2vG9W8y&#10;pX+n+j24FvL7LL9R7qflGopwHRBar7WU09fXuF9r1f3Qwro1Ddub+Si/Zp0RWoRtEK62pFmktjdC&#10;HF+L1/X+3W0HyflyqJ8btR8j3whXrl7HWmsIcdYqFV+xag0tX8nicAXnrzDSC5M+J7leLH3N9X1Y&#10;p0OkW+8NS99L3GP9DOFd3bpjF+3YdRftumsf3bVvP9194D7af+/9dPc999Geuw9IPp/7NwsXLzuw&#10;cOnKbhu3bWs1a9bcYDbW2j785JOtDhw40IxR8b9Vq1YtBWbYy++z8Je0bgkjbi7777+/xfZde/tO&#10;mzZtbFjYojYbN227ipuOB2vRkmU/hc5d8OnM0Lkfzpgx66+Tp0ynceMn0eix42nEqDE0fMRoGjps&#10;BAUPGUaDg6GhNGjwUBo4KJgGDBhE/fs71KfPAOrXf6BaHziYBhgaOJDLQoMGU/8BLGMd6diPmQ8N&#10;CObtWVyuXz9D/ZUkzQwHifr2G6DEx+3Xb6DEcQ59+w6gPiyESOuP8xqAc3MI5ZR4X3yecm4sfc4D&#10;Bw3hkMXhIJznYI4bGiTCtVD5A1CG1wdDfI2U1DULNq6bXh88JISCh7KGDZdrO4RDLUlnDcX6UF5H&#10;WV0e++L7YIrThiBd5+uyhgYHG8K909LnYJX8DkNyf43fid9l3EPcT1wT+d1GOtb1fUZoxnH/Ldey&#10;/0C+vvys9OPr3xcyrjtCaxz3AduaeXI/HXHcTzxjIqTj3kpc3Wt9vyXEvcbziePy9rJfiSNN3X/s&#10;V7ZDvjzLfA68X5GchzofEZ4rLtvPeL5QpjeObRyvT5/+1Lt3P473l3XEoV59WIhzvi6LuJTlUD+f&#10;co6W66gl7xlLx3Ht1bNnPG/Gs4bnAc8Pnhv1TI2gYSEj5f3Fezx69Hgaw+803u1Jk6bS1GkzaMas&#10;OTQ7dD6FL1hEy1aslg/5DjbW9u2/l3bu2n110aKlQ2bOnj3v7rvv7TVr1qzGjJKSiij2UuRLjRo1&#10;cHH/z8urcjkO/3fLli1Ba9ZvHgJg79i970H+un83P2zBN9Nmzs4cOXLUsaHDRspD0617T2rXrgO1&#10;aNGSGjdpSvXqN6SgoHqi+vUbUIMGjTitgaTXN9SgQUOqV68+BdVT5bTqioKMEGlBonocr1evgbE/&#10;bN/IkN4n5/H+6tevL/sVYRvZh8sx6hhh3SCqU6cu1a5dW1QLqlWbatasaapGDYS1OL2WmVbLWJfQ&#10;FLZFutoHVKd2HarN+69TWx2nLuI4phwXv5HFcSXOF6n1IC2Xczd/m4ivqdO6O3EZy3ayD70vEdKs&#10;5wHh2qjrUzBd/RY5fxZCtc6/tTZCQ/jtrFq1WMY1clzPmlS9eg2qVo1VtTqHrKrVqCqrcuWqVCWw&#10;iiiwUiBVrFCZKlSoSOXLV6By5cpRQEAA+fsHkJ+fP/n6+pKPj4/I29tbqaw3lfUqS15eXlSmTBkq&#10;XaoUlSpZmlWKSnJYokRJ+stfSpgqYcg1TYUlLSpBJTmU/WDdsh/H9n9R+rPSnw2ZeVj/05/N9D//&#10;yY10Gadyev3Pjv1YJfnOaQWP73KOLP3btfC7SpZUvxHXrEypMlS2TFny8fYlP19/CvAvT+XLled7&#10;UonvUxW5f7i/eP+aN2tJHTt2oT78UcFHG+AfO3b8pflhEfKfB/+H91N4+IJTi5cuDd+2bVuLTp06&#10;lQVjwB17KaLFz8/Pp3379hXnhYf3WbBoyUT+oq5YuGRZ2pQpMyKHhIx8fuDAwde7du1BLVu2khcZ&#10;QAC027ZtR23atKHWrVszyNtR586dqVevXmxdDeQbGUJjxozhL/c4mjBxEk2cOJkmTIImiSZyGtIn&#10;TJgoGj9hQkGNH29qnCGntHHjflVjobFjRWO0xiiN5vMbxUI4ejQ02pBev1G6dV3nj6ZROhw1ytRI&#10;i0aMHOnQCGjEr2r4cKuGF4lC+P4oDZNw2LBhDrmuGxo6dKhbDRkyhC38YCcNHjxYNGjQIHkeBgwY&#10;IOrfvz9boP1Effv2ZWuyt6hnz57Uo0cP6t69O3Xr1o26dOkiz1PHjh2pQ4cOxM8ntZPnra08by1b&#10;tuRnsIVS8+YMkubUlI2IJk2aUKNGjdUHHR8s+QCpjyQ+NiL+wGiZH3Hjw8zGjCH+6PDHBh8ckf7Y&#10;VKlKgYGBVKlSZapUsZJADR+aCvyhAeTKBeBjU8782PC7Rb4+/MHx9qGy/KEpKx8a42NTBh8bVml8&#10;cKDSIvXhUR8frZJuJOkltEpzmpJje4cK5ukPnEOlrcK5uKZZZB4b8Gfh/L35NwYElOdrVZPvRwvq&#10;2rW7WPiTp0yjpctXsqW+8viChUs3rd2wacHGjRu9DfzYy3+yVKxYseaK1WtXzJ07f9+8+REpc+Yu&#10;+HT0uPGn+vUfcL5d+45iycGy6tatu7xweNHwws6ePZuWLFlCK1eupBUrVkh80aJFFBERQWFhYTRv&#10;3jyaM2cOTZ8+naZNn0bTpk2jqVOn0pQpU2jy5MmiSQbIlSY6aQLEEL9ZOcCOuHPauHFGaMTdgd4q&#10;QF9CA/xj+SPkiLv5GEjIHytDY+UD4Vh3lUDfTbrI5YPgKv1RsMZdNZI/DpDruqvwcXCXDjk+HoXD&#10;33X9VqU/DNa4O7n7YFhl/XBY1/VHRH9ItPBB0R8VfFCsH5U+ffqIekP8YYFBAukPDD4uXbt2lY8L&#10;W5POHxg2Ytq2bauMGlbLVq3kQ9OcPzDNmjejps34A9O0Cf+32pgaN27MH5pG1LAh/qvEf5j6Pyf8&#10;l6T++zT/A9L/3RgfIP3Rqa3/68N/OTXw8VH/6Tg+OEr4D0f+s+EPT2X+76Zy5UDzgwOpDw5/bHz9&#10;xOr2xkeGhQ+MV2kvKi0fmIIQV+I8CB+g0rzO0h8dfKjwHxR+Q7t2Hfk+DKVZs+fS0pVrE1euXr9t&#10;555965g/cK9ggVVuu1luZZk5M7RdaOj8ZxcvWf5T6Nyw78dPnMIPbj+2YppRDX4oevKDi5cZMFuz&#10;dg3t2LGDtmzZQuvXr6fVq1cLuJctWybwBrjDw8Np/vz5NHfuXIE3oA2ADBwwkC2rHvygd2TrqQ0/&#10;0C2oWTN+oJs242PBarKocRMnNWbBomrMQugs5Kn8Rg0bU0OX/IachnSRmW7sz9i3KTOfhX01bMSh&#10;EvaDdbeCO0fyDTXQ299AvE3DBg05rrY31yU08l2P40bKpeQqzmM5XE3WchyX7VzSDOnzcOQpiZvq&#10;lmRxmVmk1yXEvo24uS7Hssp5fw3YmGjgdBxDDD4AUMlYt6RpN5IDkMq1pN1TQXWN0K0URE2gwoWk&#10;Q6uMNOVacqS7rmsYi9uJZXU/IQ73k5NqQRZYs+DaEzG0RXBRCbTx34L+TwHQhltKuaYA7cqV+b+G&#10;SpVEyjXF/zGUc/y34AuA+/B/Chrgxn8JpeGSAsSdpGBdMN0Avikuw/DH/vBfS+NGTZkDXdKmTJv5&#10;96XLV9GMmXPeWLZy7aqAgAC4VgrUwdlLIcvmrdu3LVi45Mn5YRE/T5o8jS2MvvxyNBLf9LBhITSb&#10;Abx582bav38/7dmzh3bu3Elbt24l/teH1q5dK5Y3wA1rG9YurBT8O2sFJl5IPHCB/ADhXysfHz9+&#10;KLwdN5m/2ua/dvjX0fz3Uf97p0J3/z66F8pin9Z1FZr7M47j9JAZ/76W4lAkZXWo4mq/DqnzMsrp&#10;7Up5KZVEiDKII7SWwTq20+enj6F/s5vyIs6znmOhMs7BSTfKc5V1X+5kPQ/r+eh0axrE97qQ/eK6&#10;m3G+D9Y8Jev+sB/jXlkhYaZZ5C7NVboMxNfbYUUaoTu5y9P3y5Dj+XCWeQxLGmQtay1jLaePU+DY&#10;rjK2k2153Wmfuoz+Dfo63JJw3a1yl1/WCAuWwb30KlOWyjELYGz17NmHJk2Z/su8sIhvV65dv8NA&#10;Exb0NbH7m7hZ/jR7Xvjg5ctXPrp02cq3p82a8/HAgcH/hvWFf7Pgv125ahXt3buX7rvvPoE34rt2&#10;7RJ4b9iwQSzvOXNCxaUCQMPywL9s+DcM/jwBWwn14pk3z/rwuEi/rO7yClMpyPWh/FXph8n6cFkf&#10;MNd01wcR61YVLFfGUq6MIUe+I92xrdaNzkHrZsrcqtQ+HOfpSHPINc16Htbz0em/VUWxj0KknxPX&#10;50WvWyHnrrw7cXk8g1YAFwZvyDyGRTrP8RF3Luu6LrIc25rvtqyrjG1d07Cd2w+Ja3l9bXSeIfMd&#10;huTa6mfCVSofbChbtqwYdU2aNKd+/QZ8tnLl+mFhYYvC5swLm17Dp4Yvs0q3L7cXLIGBgQGLlizb&#10;unzlykvzwhb8OHLshM+bt2z9Tz/+96lL9260ectmgfYjjzxCDzzwAN1zzz0Cb1jesMThLkEFUs2a&#10;deTfMx9vP+Om418kdePl5rvEnV4I4wb+pxKA633e9H4dD5DjgdJw0mlYd80vTNYyOm5NcwW4Tsd/&#10;IDrdNd+xrZL1XLT0b7jZ87yRXPfnKr3/XyvnRjd7bwopJ/fYJc0Ul8f9x/PnNh/prs+fXtdpWjrN&#10;KqOsE5i0OK8wSFulz0GX1etaSEOekvpPTKngPly30fnWfVvjOl+vW+W8veOYVrlur9Ot+xFDrRDp&#10;7UzJtS74LAHkqPgsX77ij40aNU0aPDTks+kzQi9ERCydw8iyLXDrsmbN+vnLVqz865y5YYR2ydWr&#10;15KLuPfufXT//ffTU089RU888QQ9+uijsg63Caxu+LLhC4T/rGwZb/PmWG+wdd2aJg+8cbNuTYCL&#10;jlvgoV8iM68opI9lhZSOI3QFnTVPp0G6nFYZAbgCkTUdspZFXJ+D3q/rOqTjOr0w6fKQPo67ctDN&#10;7O8m5O5eW9MQ6nX9bGghzZIv0OS4+SzpfIj3pYGqy7nbhxl33d6arvOM87WCS8d1aN1Gw0znI03F&#10;NcAc2+iyWrqslvM2ygrXZfU+dFlrXOdbpdP09r8mVdZxfCXndcf+3JW5kZzPCdLXucAzh//UWWjJ&#10;g7q3jl26vDxn/vze06bNbsrYQufB/+4mh3Pnzm2yaOmytxcvW35qytSZmZ07d5NKiwYNG9KBew7Q&#10;8y+8QM8995wAHPC+9957affu3Qa46/MX0lcutPgicSOMG2K9OVr6Jut1XVa/PKZFY72BVrnN4xtu&#10;bO+kAuUgPBxaet21TGGybnuj7d2lFSavG1uSt6xCjn3Da+Iqyz6s11Nvb427K+eaZtxnude8bt57&#10;N/kF1o00eSY4rrfVsj5PurwuW2D/1n1wXO9DlzPXDVnzEVqP5Rpa87Ucae4ABjmXh/S+XLfVaTgv&#10;a1nXbW4kvV1BFXY+Or0w3UrZwuRynrgX1mdH4grgaNGCOrIqVao+3aFDh1Ldu3fXXfPRMuW/052y&#10;fPmaVitXrfl0QcSij8dNmPTvFi1a/Ru1ymj29iQD++WXX6aXXnpJAP7YY4/RgQMHaNWqVdSmdVu+&#10;4MqHbfVlW180fXN13DXNKrlZel3fPKuMmyovnjX9V1QAjDrPNd2dCpQF2Ay5zbOuW1SgrKHC0i3S&#10;cJff7e7aoBzyDJnb6XUI19dyjc24XtdxY19aeh/mfm6w7nofC5MuZ5Z3WdfPhrvt9LOj5ACAO8n+&#10;jHOzpmFfZr6Wcf6u5XS+/E4Of+2YztJlbyRHOX0srYL7U7LmqbiyypUc27teM2vcKlXesb013XGe&#10;hUmXd5d381Ln4NgP4vr5ckgBHKzx8iqb5e9ffqqPjw/84P8zfPjEqs2bN5f4f9Wyevv2Zus2bvpu&#10;btiC/BGjxlKDBo35C+dLYeHhAu7XX3+dXnnlFXr22WfF8r7rrrto+vQZ/KIXAit9sY0bIjfCCB03&#10;W0nnQVjX25ky9mXdj97O3Nb1WChvbCN5rufFcf1S622t5SQdaTpdr+v9QNY8yLKtVciTuLW8Lmfs&#10;0yyLdaOcTpPfiriE6gWTfCPdPA/rdogj35Au73q93aUjlDTOE7nJU3F1LmZ5I3RNtwplrLKm6TL6&#10;3PS6TrNup1QQAEqu+WofBbfRac5lC6bdjG61fFGq4Pnqe2BNK6iiPufivAbqN8qzwM+kPB/8LiCv&#10;dOmyURUqVA7x86uNwbL+p0OHUaXKly/vJWD7b1iWL19edtWa9T+HRyz6MmTEKEIbWv+AAFqydCm9&#10;99579Oabbwq8Dx48KJb3unXrpOebXEjIAFeBdSPN+iLqG2GV3BRDupxet8qEWCHpTnGch7U84jeQ&#10;7AuhsY7zsqbdSLK9EVqlf5uI183zNdYlDeLrJOs6z8gHPHU5pBXYn6skT7+4lrKGkKbTreei06HC&#10;0iEHEFS+Xtdl9X5Vmkq37seR7yxVTu0X0uegz8N1Pw7p87HKXXphZa36tf065LgOWje3XVGoRIlS&#10;LPd5Nyd9nvqauua7CMf6j45XVNLX2Hge+HnXvwX3o0wZ77f9/Pw6Ms6sA2KVNsI/9hK+cOmIhYuX&#10;/AB4o6kfGu3PD5tP77//Pr377rtifb/wwgtieS9fvkIa2DsB21UWeBf2ElrXb5QPuXuZXdPNbfiY&#10;N9q/hqEZL0w3KmPkWY9vnp+lDH6/Los0s7zrPizbaJnXwSXdWc6gVGVd0tyK8/FvKJfXxzGPZ5E1&#10;TcUdLxT2oX+P67byG28gXd66nfUldS2v8nUZ68vsOJ8b61bKerYcAP+dftNtB7i+1/r3WtfxbOjn&#10;XSD+rr9/+X7+/v5mt/vKlSsD4vCJy+iof7Tl/zZu3dln6crV5zEiYOMmzaSrLLqvv/XWW6b1Db83&#10;Wpyg6zvabpuAtoLaKp3OF9jdy6wuvCrruBHuy7jTDctb9ul2H5xvjUs5I5Q8LaTrcta4kQfp3+f0&#10;O/W+jLhTWV43yxp5eh2Sc7FI8q37s0rS1YOr813LyXEMmfuT0AC4sa5lLecu7pB+aQqWg5x+p5yf&#10;48XT5VWakt5Ol7HmKbmmuytzB+r3gmNRHuf3Omfznlul8hzPlGNdpzGfDpUrVzEY4zUBcFWrVq1b&#10;o0YN3+rVq1f+w7lVNmzYNnrVmnU/jhk/6dW27ToQRnAbMnSIuEs++OADevvttyWOFifh4QvI19df&#10;vfh4QSErxDWwdbrxEusXU15SvR3KGes6z0xj6Rum063rOt8ad8o39umajuNa8xEWKGukWfdtjcs5&#10;6t8qZdUYDnh4kKZ9ctbt9G8yxdtJmuU4WuZ5sNCkEB19HPt0gE6VdRxL5TkfF/HCrqdKdzz4So6y&#10;Ku7YvzXPui/ndcd+9LXWx9HnqrdRoSpvPYZjf45tnHWjPK1f28ftUCHn83vBsCiPg/38xSXNnbjc&#10;f+7qcZW7cjBElPR62TLeb1WoENjHGF/8fwMDA6uhXwtb49UV+f4gy4aNW+NmzQ79V69efWWcg0aN&#10;G9PDjzxMhw8fFuv7tddeE3hjoKmKFSsr+Gg467i7dUua9aX9NVmBY03XN9Ca5pqn8yWO47Ks6TgX&#10;va7lLg0y923k63X9+x1QLcXr/NXnNBkHwstLjQUh4FW/Byqwb86znp+SAhraYqP7cNmyGGPCR/aL&#10;/al8Y3ujvJJlWzPPWs4hnabS1fZWiOrztULXuq3zPtS2Ol3vy5pmzbPuyyFrujVfp99uFdW5eNJv&#10;sqgowe4iwNsJ4EV6LOfnBM+Zes8czyBD/LHatVWlJi9/qlWrVkVeynD8j+FK2bR168zwiEUPDgsZ&#10;8Qt6S2KQmg2bNgq8YX3DhYIWJ/Pnh1HVqtUFXCaYrXFD8lIj1MI6LizyjbiW4wYoWfN0vjWu192V&#10;d5dvlSqnbqo1zZHnXgJv628x4jJWSgmA20sG3PHx9ZWBffz9AmQsZAjtU73L+vK/cwxf2V4d2/UY&#10;kD4nPHxwT6GnmQK3GiAI+8LwotZrat3Okca/UT4sznmOdf1wF0xXcuzHNc1R1iG1L1XGIcd2jnXr&#10;Pq1ldb5Ot4Z/MP0WeN1Medf93upxbrX8f6JiPZbBIIv4PT1ftqzfIAN3/8t8q1yhQoWmdevWhX/8&#10;zu61OXv27LbLVq56cfz4yadat2n/D4AifMECOnrsmAAcFZfwey9evJhq16qrQHQzAIeMOC4qQm3V&#10;WcuoF9Uha7qOW9N0ujVu/SjodJ1XUM7wUtuqm28t5/qhsT4Q8lBgPGMGONwbAKsfQ9vfGM9Zj+us&#10;BaCjGSasaQ06fW20rOcNKWj78PVW8AbMvcr4qCE7Oe66rfO642HW0uWUHNdA5zm202mqjKNswX06&#10;yjrLmu4Irft2lHHIun9r+Guylr/Zbaz69W0cv13rtxzH0G+B182Ud93vzR5Hl7nZ8h4v9RzIs8jv&#10;GNhUsmTJb0qV8jrq71+1ire3fz/GXhkGeO369etjFMM72wpfvXbtfdNnzMrt13/gz+XKVZCZTt5j&#10;aB89elSsb7Q6wRCwjRs3FZg4d9Vm4SIZF8oV4E5uB11O592EzP1YQtd4YTdQl3PdTq9LHOcq52iF&#10;lHNZLfPcsQ2HJUuUFCvZl+Ht769AjTFeYCFjbGQI4yTDHSUQ9w+Qsl58/fQ+nY6j92usewm4AXDM&#10;HKNmkUEcabDyze1M6d+gfo++Fu7WVZpz6LgOjvJ6f0ocZ6ter1v3pYXrg3R3edbjWeVIcxzPka/P&#10;W52787oj3XoM92U8TPAbewos/0AAd3p+8D5ZGMUQ/7Z0qdIvlinj2wwVmBiCliEOV0othAYO76xl&#10;1fqNEUuWr3p+1Oix11u1bsM/ujTdtecuOmZY33CdoK33sGHDzW7xBcQXR8NNhAvHofVFlHVLOWue&#10;Ve7SFViMfZg3C2nON88hy7aWuDXNui9HGcf2uox1O8jx++CfRvddXwEzXE4Ad1kvBVhvFtZRESwz&#10;rRgSyDPE1b71sQoeFxILnPcHq1v2y8IHFPv2Z4A7nZNsY32A9T7VuvUYVlmPZ71vzvtyXx5yvd8S&#10;t0jutyHrdtZ96efBad3YXn0wDLnZh5Ycw0xX5VWe4zpoqbzbrD8ALD1TxjOBZ4XZpAGu66n4+fi5&#10;QoXKr/r6+k5k/P25cuXK5djIqmI0L7zjlj+t37TpiRkz537Rs2efnwAiDAx/hC1vWN9o941WJ2gu&#10;WLFiIF+Im+9laX3BrGn6RTYv9C3I+cVDmjXufr/WNNf8gvtTZQo7P6TLbzRePAAWljCgrOGt3B2A&#10;LioxywrcK8i0WZVMiCMNbiiBkuzXcR6ONDXFlPjAAXBD2L+vDwbPVxa4Pi/rOVrX1T6t6W5+r3FP&#10;HFLn4QCiQ87l1P304fOR6b9kQH/+T8HXVwb3t0ryDeGjBhcTPnoSavG10TO8oO8BW0lSBuVlG0sc&#10;Qhm2nORa6OfQ+lvUOTuubfHo1o5hvde3pt/4W4r6Q/Fb9ueufGH7udV930BOz4EBcIiflXPe3t51&#10;qlatWoUZCP/3nypVqlRDNzW8Y5aIxYsnRCxafGn02AnUsmUbhoOXVFQeP3HCtL63b9suPTHVMKb8&#10;krgTvzRa+qI5XiDnNNc8q26Up6Rvgru8gtL70vt17Ntxg6371GUALr0PLcnDb5S4ehHxHwlgHMDC&#10;nIViMTNkQ4aNkMmacW0wLRRmM4FbCh2eHFa4r3k8Lcd5KaGMn28AH8dfPgoQXDRIA7T0b1DbFi7r&#10;MRwAcZen5TgHfQzHuRlljHuN8wCUBcYsQFfN2qJmb8EolFWqVCF+WUQ6LjO/VKsmoZ7qCzPDYKov&#10;zF6DmW8wDyXimDYMUrPjYMLr+pKnpwbD9fXha2N9HvV5Oq6D/t3/ZSoMlLcivQ+r3JUrTO7Kc1qB&#10;lilGutO6Nb2wvEJlvf+O54CNoJ8Cq1SJ9vbzGwcO8jPox8+kP0fvrJELd+/ZvyU8YvG/BgwcTIGB&#10;VfnHlRKrW1vfgPnMmbP4B+PluMGATCz8qyL/tvBFssr1At4o3f2Fd3cjbnSDDPG56Ljr8RyAci6j&#10;JZB281skD+ks/GZYlmJ9c6hmOGd5+RJGbGzaqCXDli1ln3IUWLkqA6eegEtZ4eUYegEmaKznpqR+&#10;n3wgfAF7+M4h7A/WN29vAFxv43qeIrkGFuiyrMfBNbDOS6iPq8HtWHfkyT3G7zeESXcBZUzkq4EM&#10;qFqBDOhiCjykaWADwHoCYOQD0EiDMNdj06ZNTWhjouFWrVpJiDTsC8JckFjH/JDYj3oWjefUOD/H&#10;73X+TVquv9WWG2l4WuWu3C3KLcAL0y0e1+lZx3NgPAvyTvB+/vKXUqf9/atULV++Wp2AgMD6/BxX&#10;NwbA+rOi4x2wrFixdsXkqdP/1rFzV7H2xPo+flwqLt944w3CRAy/Bm5IYMcSIEG4UIbkohmhVWae&#10;pbwj3fkmFP6SqXy9nbv9KEjxuUma2k6FvG45bzl3YzsH0CzruowhuEe05YkQlZOwkHE9fMvyv/f+&#10;lalWnaZUo3YLql2nkcybiQljdesUVHqWwVRhxjFchWMKwP3wgYCU28TXsL4BcF3W9ffr87fmW2VN&#10;13F3subrfVqvE64DPkqAp4aytp4BXsQBWQAWAEYIMGPiXkzWq9cxqS8m9AWUMWM8Jv3t1KmTOXM8&#10;yqOMXsekv5joF/sG7BHi+AWeVT4/dR3UPdf331Xq9+h1/G7nfFsW6crXwuRum9su6z1Vz3XJUqVO&#10;enl5dS9VqtR8sJCf3RKVKtUtz1GPB/if4evZuG1HxIoVa6KDh4zIwJRo+Ff/6aefpiNHjkiPS3SV&#10;xwzsBVqcuJErCK3wgDQI9MVDWWvcWlbJAVkpI6G+AVZZ9uMiBRyHhan2waH1/HBsQ1YwqW0d0un6&#10;XLEfAFxb4BrIaCqI6wHgNmjchTp0H0ltOgUzbFozqJpTTSeAwwK/McDRXBAAh8tEC5Y4rHJlgTuf&#10;n/Wcrb9HXyP5/W6ktymQZlwbaxl9j6Uch/Dlw/LWAAe8MeGvTNLLss6cjnVM7oE0CGURNmcoA+R6&#10;HRAHoAF4bX1jImvsB+sog+NhvlRY9PCHyzNjnK8+RxHOE3mG8Nzg3K3PkfO6vlaOfKus+ylcxvXh&#10;uFXuy7pT4ce/kW7tGP+higrcN9r+P923KdfrifVSWeXLl+/CPEQTwhIVK1asULZsYADH74yxw7dt&#10;2xUO90m//gPFfYKJhWF164rLbdu2y491a9VA1jhfEDOu1w2pi6UeaAk5H7LG1cPukN5Gbee46OZ2&#10;LOu+dVphQlmE5ra8H8h67MLOX2+rpfeBXpYa4LrCTYnjFWtQi/aDqFOPEdSuQx9q2aKVzNgOX205&#10;Bj0g7sPbyrU1jqn3L3FDADhcLfCtA5SQpDHI/Q0L3PVcXeXu+rpKykFcVrbTob7HRhl9rtZ7j/uD&#10;8ypfrgJVKF/RuBaYtVypgiWuhDIQx8txCJnbWeOGeL9QuQAI9QeqDkGpvKTr3+F6f51+izVfQusL&#10;7SqUdZfuDEm9L53u9Ky6HEPF3e3XfZraXp1zwfybkd7ut27/O+lWAH6jsjeUvo6Oa1GiRKkf//zn&#10;P9/HFvgQTh9rYBHw1hNBeO4yb948v6VLl6+cOmPW5+07dGIQ+dLdd98tFZewvuFKGc9Ad+s+0S8H&#10;4nxBrC+I67p+CK3CdgCFvqCugHFcaCPfchN0vuzHkDVNp7umuR5Dn781Xe9Pb6/TdFxL79cKcLSd&#10;B7wwvAAmd0ZLHliU+Je/ZUtYj2x916ylyhoA9yqLJpkWgBuyxtFcUMMb/nVUlArE0e7cz9/pnK3X&#10;3YwjtKazrL/FLMPXwryuuK+u0vtxTZPQ+C/HXRkRniHV/b/A81ToNhYhX85NPQcI3f0WnD9k/iZj&#10;O6vM32hIbaefL6tUuj6W9TjW51GX0aEjr7B1tQ/r+eh857hjG9c0V7kex1U3s4/iULEc9z9qO+98&#10;vUuUKP09Q3xfpUqVygcEVAtkLP4/VGTWrFmzBsc9G+IbN24MWbZydc7IMeMuYaIGtBjARMSHDh0S&#10;K/zhhx8WULgFuFX6RTFfMpZ+cTjEBRMY6Txj3VrBiLjsS/LVxXUqX4j0S6CPpbY34lZxmq54M7e3&#10;5hsqcJ4Wye9gmcdilSmD5nNo5w2Ao2KygtnapF4QKt6aUrNmzfnf/sYM79riMpGmcoarRSqGS/E1&#10;dtmv9fqiKSLuA4SemPCxI66bLzptq+PGupy73qc1D+k6D+uuZRC3nINIl3FN1yo0X0PbDby1ZNtf&#10;ec5Ylna85vHkd0BY1+dvlSVdl3XKN9L0S62loOjYRst8Zs115+fVsa1DuoyjLGTdX8EyWgW3d7fN&#10;r+8Hcncut6qi2Md/rKKywkuUEoCDh/7+/lX5fa5QpUqV5nClCCQ9ePl/d+07MGHNuo00ZOhwqlWr&#10;Dg0ePFisbgxYBffJkiVL1UtxI4AbL5EpvjDyYLrEXSUX0AhRRl4kXofk4RaLzljXMspqSb5V2J5D&#10;pzzL9mrfzpJtIP4t5nm5lJFyEMpZ48Y2gCrArCCuXCn8AEhlJazwWrVq8bpu/61AjyaHZcvCfeLt&#10;OIdCZAW4VVKByla46zlZt9VTrcm6tZw1zbqO7fU+dFyvu6bdlKzg1nJT7mb3r8tZZfwu+Z2WuLv7&#10;VuB+GuXMFxrPnpOct3GUNfZhpFnzVRm1vfV50vt36EZ5zsdXZXVeYes3SlOhOidrGev6r6uwc4Wc&#10;913M+o8BbqwzwEuVLPUUWp+U8faewADv6+NT3a9GjRqYQ9Ojl/+3cvW6SRGLllKvPv3E+l69erW4&#10;TiDMb1mvfgP3L5FVxktgvhBGqF8gLZ0n6Sy5iAiRbsipLGSNIx8y9iF5rnJNt26HeGHnbOSZ58XS&#10;5+J0PkY5q7AN2s3DCjetawPkDgHcWqriEuVVs0wXt4L1WIZQsaxcKF6GAHB1TOQ5/V69D2ualms5&#10;yLWMTrfG9bprmqlCXCMinQ65/jen07SseTqfQ+uxddydLL/FvOeQ3h/i+hpYhHvsfM8VjHSePANa&#10;bvZhljHyrPuwPk8FniuXdXfprsfQ+3NIgUiXcc1XaQq8DsDqfL2upMveSIWVcewb+vX93E45n2vp&#10;n1CRydZ3RIUKFYaXKlWqHeCIHplwqwgpPXFZunRtLQb406Fzw77o0LGzNH/bsmWrOdMOus0r6Lm+&#10;VIWIb5r14ZYHhtdFLnmImy+XRbq8rFvKyv6NNKcyRppTWfwbbk3X20L6PM2yLtK/heV0HFwDN2Ws&#10;AlB113YngEvcAXC4PFQzQz2WDK6v5Rrr41iOhX1jG+xfu1BUHO4X99uY69bfq/N+i8z963PV5w1Z&#10;AexOOt9aTsX1+OY6DesqbhzX6diFSOffqIxV+npYrw2HCnKWNKss5ZxkTTPieh96f+Y+XeVuf67p&#10;iFtk3aeI/1MFkFAW61Zwa7mmOdY10Bx5SFNCGR13gE+XMeBXoIx1XaUV3M/tlpvz+Ilh/fyAAQNa&#10;MhqlK3316tUrBwYG1uOoZ7ZGueeeB3pu37X7++kzZn/TunU7qXzbtnWbWN+YrHjhwoUKYO5eAHdy&#10;96AhNOLmAwlZyokK25cuixdap2m5ltVp1nVsb01zzXdNQ7yANFzc5bEs2wJEsIh1qxE9sBVCtNv2&#10;9vbjfG11W2FmPYb74wHisMIhbZG7K1dAcn5czuk3Wo+lw5vYl0iVxVjnCrzuf4sCszXdeXu9jQPY&#10;1m10GWt5lv4dZp4hM/0mhHKuz6A1XcuabpV1W9f96LRbSdd5haQLaF3SXPdlvmMcalBby+l8t9Lb&#10;ughp2JeKK+jpdIcc6Y48V1g7AG4tY4Gnme+6TfFJ/TbrepUqVY5MmzatKSowWaWqVatWx5O71P/l&#10;8aef7rnn7gM0ZdpMat2mPXXt2o0efPBBqbyEHxztdZ0e/JsRPwwijsuDYZHcZITu5LofrQL5xots&#10;LeMqc7/GS+20vUVu86z713G9bi1jgYw+llkWYhCVMWDLVrKXMTaKYzsFL+t+nMEF6WMZxzXP11rG&#10;VUZZd3muv1euj0sZc1tdzl2eY90BcGuopGFc8HdBrr9bybqNwyq3gN08Z7299Rz0OevztK5bpK+D&#10;eT2MsojjGbU+p9byN4pbpdOt+a7r1jQd1+l63TgXAZ4u66IC7xhCYxvr7zDLWPMs+SJrOqtA2ZuR&#10;5RgayI51VzmAai1nBb4DsEUsPk/reokSpX4oX778o8OHD0cl5nhWM2NQK49tC/6/sMC3bNtJ4ydO&#10;oWbNW9GsWbNlgmJUXj755JPiX3V6qH5NfOHNh8FdvmuevIx4KS1pNxReNP1i6rhe12kuL7LTMV23&#10;ARgccYewDw0IHbrmu7o/rNu4rruG1nxnuYJLyXJ+TsDFNvo3WKXLW/et03Ueh+a10dtZpbfRgLWm&#10;O/aJYzvyVbpad8QLk7qGjutYMF+lO+TYp2Mb63a6nON3qnzXdJb+7eazUUiak1z24Sr9/Ot12Zex&#10;TaH7LmSfelstax6OY5QxwW1996wytjHLuVNh2xYmlNdyzXM9lqWsTrcC3GmESSMdQHWkWaBrUWHp&#10;v1UM8L9yuKF169Z/5mX///3f/w00OOm5y/btu3uuXb+RRo4aS0FBDWjx4iXi+4b75JFHHmGAo4WE&#10;uik3JX3TIHf5BeTuJdV5Lg+tSJfV+e62d13XL7jOc95Gv+BlGCSQI09DwSqUccQd+3LEkeeI630q&#10;ObZ1LueQKu84J53Ocd3yhNfdSZdzljUP5+C6X30dVVnHPpDu/jdZpVwozvmFl3UR/zeir6cqo87L&#10;Ksf21vNzLlOwLKR/p+P3KunfqsW/U55Vy7opbOe87gitcUsZefZd96POp0BZEdJ0vjVNC3k6Teez&#10;XN8vE/Qu6U5y2YdVct6W+K/lazFszePqfNdtzHKFSJdFGUMa3GbcbDZqyGidpmGv83T8twgA/8tf&#10;Sq4BFxngexng/QWSvLAl3sCIetayev3mnstWrKbgoSFUObCKTE6MuS5hhc+cOVMqy5xuSmFyvRnW&#10;9UKFB0pLv3jWhx1yV851Xcn6MmswQCrfdd0oZwUigIIhWgVcCl4q39hW50voEi+ttlP7Qmikm/kI&#10;dRmdhrJalnSnPNd0nafjxjrnWX+n4zc6lzN/t8SxjfM1dEAb6ZbrcEO5HrPwuCnzt6htHdKwtebr&#10;c9L51jJ6O2sZpLsr45Auq8pb052fLQfwtZvmRlLPqrv96HTH+bvm6zK6nOs5WfP1urv3CLKm3aic&#10;ljWfw199by2yvuuu21nTCiujhXQD3loOK91ZBcu5B/KtCgBnbWvevLlv+fLlR3l5eTU0MFmqevXq&#10;rY24Zy0rV67ttmDhsr/36z9ImrVhgmJY3/B/BwXVd3+x3cl6g6wq8LBo4cHScryoVumJC7w4XpZf&#10;eAzN6s3rWnpSA28jHUOIolWGjAKo4yyZcsyyrsfVxoiB6M1oCmWlfEE5bavjkHEuBcobwrFdtzfP&#10;U29vXWfJPlzSCpUcQ0nWjfMpUE7nceh0Pu6k98Gynkeh2+ny7vKswvYs1AdA5n02QkDd20tNFed2&#10;e+SJEHfNc0kz9qHvKeLm84K4ISmLfZpxi3SaIdnWnXS+LmOsFyiDEM+qPK/GbzHKyjka56zPDZXU&#10;upx1XY0Fb7wPEiKfJceylGdZj6+3QajLmflGGX18R75LOTl3vS9DfO8kjcvpdxXlkI51zCQls0kh&#10;1Gn83juMIyXFAfDAwgnDvVrA9aMBbqwD7ArECJ192zeWoyzD+98+Pr4/1q/f8IEBAwZUZTzKcLLo&#10;zFOzZs36iHvcsmLFik7hEYu+7NGzDz9AvhQaGkrPP/+8+L8rV6qi/lVhQJu+qxtKzbbuvG6Btfyr&#10;ZcRF2sIzbh7fYEnnG4sKPyVffqD8+NyUMP61N6+roVQR6rgxOp+O36Qw+QDkLs8qHFOfgwjrWpY0&#10;X2s6C0PIqvG7/cjLEOLym1g+ZVW+Wd4ItfR21rRflfX8jOPrdRwP8pXQUg4ytkM6hDLeuL68PX4X&#10;3Glq3ZB5/bWcr1lBcRk5jnHd5Ri/si3uqbv7erNpN0o35XJ8/F7Imlao9PkX8jt+9diQZVtcV1wT&#10;p3MomK/uGV9DuZa4pkYah/I8yz4s++F1ud9GOTXVnxLi8l4hxLoua+TpZ8J1O/0cqHNxL3xUyhiS&#10;SnwRv+teDG9I/wes11l4//V/IqZriNdLMTuEJ4aEMQxgqzTANYOcYe0sR3lHGhocNG3a4sisWbNa&#10;GIgUgFerJt3rPWvhr0yJuXPDJoSFR3zSvUcvqlihEoWHh9PBgwdl9MEqVaqpCyYA9zJ+bBEK+8aN&#10;DqhMPuWrUPmaDanxgEk0YP0zNGLfB7Zs2fovVN+Vj1DdToPJv0pt8i4XSGX9K1FpNuRKliwGBokc&#10;AMcHpX2b9tlhYWF9DUxiKV2+fHkvI+45y+TJkwPmhy94KHzBIgLAMcnA8uXLZRjZhx56SACu/pXR&#10;X7OikZdveQqoUpcqN2hNLYbPo5C73nF7I23ZsmUrePur1GjAZKoU1IL8KteiMt4Bbrnyn0kBHLxr&#10;26ZtjgFwc0YejwT4vHlLqkUsXhIdJgDvTc2atZDZ5mF9b926RQZjKjqAe5FvxepUuV5Lah4yh4bu&#10;eM3tzbJly5atwtR/7VPUsO94qli3mVjm7llz87K6XQBwcK59hw4XFy1aNNjowCMTOngkwJesXt1g&#10;2ao134YtWEjde/ambt26065du6T54Ny5cwkj6ml/9X/iQqlbtz4NGz6KwjYdoM0vRtGk+4+6vTm2&#10;bNkqXo2++xCNv/cIjdl/iKY8cIwm3XdU3kfER93tfpuRnI7y7vK0kL/jzUTRupdiaSrvz125olLw&#10;1pf4v/e5VK1ZF/LyKe+WOzcvhwsF6tix07WFCxeGVKxYsQxjEpMcex7AK1asXWHdli2N16zfSPPD&#10;GeBsgQ8aHEwHDhwQ98nw4cOlAkZXNv4WgPsFVKLWXfvR8m37KevKZ5T38df0+V//TvveTaHRv/JA&#10;aI05cIg2vhrP4WG3+ePvOSIPpLs8W7ZsOWvuY6fk/QNg972XQne9nUz3HkqnXW8n0QQ37xGAP+vh&#10;EzTjweMF8rS2vZFId/O+/vWvf4s++fp7OhiZS+teZpA/WLwgH7LjdWoyaCpVbdJR6tTccejX5R7g&#10;xiBWmKHH8wAeGFijJQC+dv0mE+BDhw4TgKMrfc+ePQmtUn4rwGvWrEOL126lNU9+QFteS6CnTufQ&#10;vR+kUerlz+m95Mvy5Xd3Q7TwgO15J4Wei8qjq19+R8+cyXPKh9Ww+oUYeQiXPRvtlGfLlq2CgiW9&#10;4eU4is77hMbdc5ieZci+dPY8ncq6JnFXgMMin8fAX/tiLM159KRTnlWfffsDffHd30kvv/zjn/T1&#10;336kjA+/EGvc3TZaMx46TuFPnnFKC+VjPnAkgx47kU3znzjtlKcVxun3HU6XMkv5/R+05glq2Gc8&#10;lSrj45ZHhcm1JQpcKA6A16yB8VDAS48DePXq1RttYYCv28AAD1tIPXr2pmHDQmj//v103333yaSx&#10;aqAkNOnBaHfe5o/+NbVv35meffY5OscW9+oXY2jxM1F0L1/sra8nUHz+ZzcF8G1c9vLn39G///1v&#10;46H4Fz0ffU7yRrFVsPL5s/R+yhU6lf0R/9uWVGB7W7ZsOcsKcKw/fCyTDaNcOpr+Ib2VeLGA22Pe&#10;46do86sJtIn/A74RwPU76rp8/NX38s6722YmW/X4eJzIvEbPs5Gm03HM91IuU1z+p5R48TrFnPuE&#10;prtY8UsPRtOZnI8o5dLnlMRlYs9/Kh+a4Xvfp+Xrt1Hjxs3ccsmdnH3gqq6vY8eOAvAqVaoEWcDt&#10;WZMb16hRo6UAfOMmmhcWIQAfMWKEWOD33HMPtWjRijDyHSox0YMQVrj1hxampt0G08lTp+UGfvPD&#10;TxTHFxcPTMaHX8rFxtf6ZgB+z6E0yuUPwI8//0P2heVn/rK/HHOexh44LIAHvG2A27J1c7oRwB87&#10;kSVWuS477/HTtPm1eHm3igPgiw9GsQF2mQ6nfUjHM66a6U+dyqGv2Hrfycdd+myUvP+vxeXTWD63&#10;VfwfNyxvuH1gCN71TrL8933l87/SC9F5Yth9yf8J7H7gKarWtJNbPrkKAAe0rdIWuAvASxihZywM&#10;8AZbtuxqvH7TZrbAFcBDQobLXJiAeJMmzQTetwLwpv0n0My9Lxu3r/DlZgC+//1Uisz9mHI++krA&#10;rZcffvpFbvz2NxJtgNuydQsCwDe+Ekef//UHevxkNj18NJOePp1LRxiiOde+ovAnlbvi2cg8hneC&#10;vFfFBXC8/7MeOcH7T3QCOOLwoQPUWP/oq7/Rp9/8IL571KG9wP+Fz2DrfdHTkeLyGX/vYTr/yTd0&#10;4IM0+X1f/+0nyr76OfVdci817TrYLaessvbm1HGLD7xRQEBAWfDS41woVatW7a4BHmb4wOFC2bt3&#10;r7hRGjVqwtBWLVBuBuD1uodQ8MbnaPEzkcbtK3y5WYADzmdyPqasq1/SP/6pII6HBV/lTLboYUnY&#10;ALdl6+Y15f5j0ihgIQMQlZMA84Inz0ga3slXYs/TZwxMDe/iArgWDDErwM/w+3zp+l/FlYL1/E+/&#10;pW9/+FkaKuDjE/GU8pePZMFaBxsicz8SlwzSN70aR3/78WdKv3ydXv7gJLXs0tctr7TE6kao5Qzw&#10;tj4+Pr7gpccBnC3wQQrgW0i3Ax86bBjt2bNHrPCGDQFw3cX9xgCv0qgD9V3xiPigihrg0AdsccOl&#10;oh8UhL8w0D/8/DvxhdkAt2XrPxfck9/+8BN99/efbx/A2WBzB3CdbxXOaccbSWKZ3828ANRz+T/2&#10;C599K+6Wl6Jy6fHnX6NqQU3dcgtyD3DTB94BEzuAl55ogXfTlZga4EOGWgHeWMCtVRjAvf0rU9fQ&#10;7TR8z7tyUYsD4G8mXKTJ9x8Vn5xeNMQvXv/WBrgtW/+h4Db55vuf5L3624+/3DaAH02/Km4Q/FeA&#10;9c+//YE++uo7Mx8C3OH7HnvgkPi90z/8nD795nsaf89hcbfu/yBVyu16K4muff4NzV+xibx83Pfe&#10;lIGwLBBXLpQ7AODVqlXrqtuBh0eorvRDhg6lu/bcRfv27btpgLedsJzh/Z55cYsD4G8wwPEvFL6w&#10;G16JNfaiIP7Pf/1L2py624ctW7Z+XWjiq+GN5XYC/MGjGfTl334UHzeMtn/x+72bQTzpviPSbHDd&#10;y3FS+fo3/i8BjJjIXIAPHBWx6DOC8nCvghV7302RvDXPR1O9HiPd8ktGUrUM1od4ly5dry9atGiU&#10;5wN8HdqBb6SIRUuoW4+eNHjIENp9lwPgZctiJEA9a3pBgLcbHUajjAuvtejpM8btK3x5N+mSXHjr&#10;dq5C++63Ey/xl7hgO9C1L8VKW1P8q7X9zcQC+bZs2fp1AXJoffJXhqF1+T0BjvwjaVec0qJyP6af&#10;fvkH/4f9L7r42beSBoscDRgOc1mc98sx+fQTMwBlrn31N/HnoxwqO3/6RaX/9YefzKbHI3a/SbXb&#10;9i7AMN1QQyDOQsu7zp07F7DAPW7RFvjaDQbAu/ekQcHBtGv3bgF4gwYGwL0Z4F4M8DLOAPcuV4Xa&#10;T15rXnSt2Y+cFJ/Vdz8WIn5YpMlSIT0rb1b4d8ldui1btm5Ou95Opg+/+E783lZ9/PX30gpFC51x&#10;NCDdCe80oO8qWL+oeHS3ze1Qk4FTqIyLK8UEuGGBA+BdunT5ctq0aeGBgdV7WwDuWfNiagt8zfoN&#10;BQC+d99eatCwkcAbYwJ7lXW2wEtxvMnAqabf21XwUcFKdif4rqztTW3ZsvX7C1bslAeOisXqqjmP&#10;nZS+FloY5wTl3e0HwnsN14arlj0X7VHjHmHU0+rNuzp1uVct7RTAIS+vstSrV2/q07cv1axdd4fH&#10;ulACAwM7CcDXKYB37daDBgcPod0A+F4GeAMHwL1hibMVrn90+ZqNqOvcnW4vki1btmx5qtpNWOo0&#10;iqEJcMONogDei/r08XCAoyemssA3UsTipdSlaw8ZzEoscCeABwjAMWUSfnAp/sH1ug/nr5l769uW&#10;LVu2PFXgVsWgFi4A1xC3Arwf1b4TAI7BrCIWLaXOXbrTwEHOAMdgVpieSXzhBsAxoHqHaeto5P7D&#10;tmzZsnXHqfmwUJkJDDxTc3E6W+A9e/aivv36U+269Twc4Fu2NF6/UQO8GwN8sIwHjrbgCuB+CuAM&#10;csxnhx+M8XdH7D9E4x6OtGXLlq07TsP3vktlAyr/CsDZAr8zAL6FFpoAH+QG4AFiiWOmasxL16D3&#10;GJr0dIItW7Zs3bHCdI4OgDv84BiBtRcDvF//AZhi0rMBjp6YGzZtFYB37NSVBgwcRDt37RSAN2zo&#10;DHBvbx/yD6xNvZfd5/aC2LJly9ados6ztyiAl9EAh8pQWQY45kLo178/1a13J1jgmzYbAO9CAwYM&#10;NAHuaoFDleq1pHGPnHF7QWzZsmXrTtGYB08xwNVIq1YrXAEcFjh84HX3BgYGBhjIlKnVPGbRAMdY&#10;KPCBA+D9BwxggLt3oSBepVE7txfDli1btu40lS6jepk7AF5WGmugFUq/fv2pTp2gXdoC56WkEXrG&#10;IgA3utIvWLSEOnTsrAC+uzCAB1CNlt3cXghbtmzZutPkXS5QAdziRhGAawu8dt192gL34GaEDoDj&#10;pJ0tcH8BuI+PH5WrWIM6z9ns9kLYsmXL1p2m1mMXGAB3WOEmwNmYZQt8f+XKlcuBlx4K8HVGT8yl&#10;1N4C8Lvu2kP16wPggLcCeMVaDWnco1FuL4QtW7Zs3WlCfZ4JcMMK1wCHN+LOALiMhbKU2rXvJG0f&#10;FcDvMixwDXB/qlSrsduLYMuWLVt3qrxMgCuh17nygQ+gWnXqeDrAja70C5cwwDsWALjA27cch+Wo&#10;Um0b4LZs2fpjCRZ3WcC7tBLq/Xr36i2VmLVqOQDOS2kj9IzF6gN3BTjGBK9fv6FY3oC3L6uybYHb&#10;smXrDyY9TIgTwHv3pr59+7kC/H+N0DMWDfB16zfRAgZ423YdZAhFtAPfvfsuqlu3vglwscBtgNuy&#10;ZesPJj3Sqnah+BQCcM/tyLNxMwN8MbVt214AvmMnAL7bAnDlB69Uq5HbC2DLli1bd6p8fFQvc+0L&#10;1wCXSswgRyUmLx7YDlx6Ym4RgLdxAXiQDXBbtmz9weVjDBPisMD9GeB9pFe6C8D/ZISesTgBPAIA&#10;b6dcKAxwDGgVVLeegNvX1/CB25WYtmzZ+oMJnRQxUB9GW7Va4AMGDqS6deveV6lSpfIGMv/C+rOK&#10;esACgG/Zsqvxhs1bKXzBImrdui317tObtu/cUQDgaIliA9yWLVt/NCkXihouG24UB8AHYTRCK8Cx&#10;eB7ANxoAb8UA78Unvn3HDosLxQa4LVu2/rgSFwoscBcXykAGeFBQfasLxbOWypVrNNiya1fjTVu2&#10;URgA3soF4EEOgEM2wG3ZsvVHk4zzZHWh+CiADxo0mOrX92CAV61atal2ocwPX0gtW7WWfx12MMB3&#10;7SoI8MDbBPCJT8XTxCfjWLG2bNn6Q4rfb37P3b3/xS0FcDQl9FUuFAZ4HwB8sFuAlzLC279YfeDz&#10;wiKoeYuWYoE7A9xfKjB/T4DjRk54IoYmPXmWnoi8QHH5n1PutW/ow8//Rle/+N6WLVt/IF3+7DvK&#10;/PBrOnvuc9p9KIsmPXGW33+G+u8EdAfADR+4BrhY4A2dAF6xYsUKRvT2LwrgqhUKAN6suQPg1maE&#10;vxvAxdKOpY1vp1HmlS/pm7/+RH//+z/oHz//k/71y7/o3yz6x79t2bL1BxLe63/9/C/6x0//pO+/&#10;/0Xe+7jz12n+8+o/b3DBLS+KSK4A9/W2WuDOAK9evXplI3r7F92MEBM6zJu/gAHeggHeywXgAb8L&#10;wPG1nXUwnl5LuCLAtmFty9Z/r2Cw/cJAf/BEroK4G2YUldDqxNtLuVAAcV/DAkc78CDnduAeCHAM&#10;ZrVuI82dF0ZNmzW3uFB2OXzgxQxw3KCIFxPo/MffuL2ZtmzZ+u9V+uUvaOpTMcXmUsFQ2bDCBeCw&#10;wA2ADx4cXMACDwysVc+I3v7FCvBQALwpA7xXL2mFsnMn2oEXfyUmbkoY/6v06Rffu715tmzZsnXu&#10;2jc065niqeg0Ac7wFheK9oG7BXjN+kb09i8OgG8QgDdp2kwBfPv23wfgfDMmPhFD2R9+6fam2bJl&#10;yxYEd8qprI+ZF7FF7hN3C/A+bgH+v5WrV29txG//4hbgvRXA4UKpa+1KXwwAR4XllrdT3d4wW7Zs&#10;2bLq+tc/0JrXk4vcJy4At1ZiMsDRDjx4yBBq2NAJ4CWrexLAq1at2lYDfM5cBngTDfBttGvnzgIA&#10;r1KEAMe/QtOfPEvffveT25tly5YtW1ahpUr6la9oWhH7w60+cAfAe1NwcAGA/0+VKlXaG9Hbv9Sq&#10;VaurK8B79upF27ZtkwGtnADuU7QARzvP+45k0C8//sPtzbJly5YtV338xd9oxzupNIH/e3fHld8i&#10;dwDv1as3DR48hOoXAHiNHkb09i/VqlUzAL5RAbyxA+AYUlaNB148AB//+FnKufqVfFXd3ShbtmzZ&#10;ctXPbPAdSr+mOvq54cpvkQa47krv61sowP/seQDfoqZUmzMvjBpbAb7DBeCsovSBT3wskj77+ge3&#10;N8mWLVu2ClPMues08fFot1z5LXJY4IYP3DeAevdCM0IGuHMlJgO8SgcjfvsX8YEbHXlC585ngDel&#10;nj01wHcUayuU0Kej6XMb4LZs2bpFJeZfp1lPn3XLld8iK8DREsWPAa7bgdetX/9+63CyHlWJqVuh&#10;iAX+ewL8qXha91oCff3t393eIFu2bNkqTNlXvqRlL8UXWXNCJx84SwDep49UYtZr0ODhChUqVDSQ&#10;+T+VKtVoaERv/8Jfk04r1q1rvGrNOvGBA+BoB24FuK8F4EXlA0fzwR1vJdG3f/3R7Q2yZcuWrcJ0&#10;7upXtOZVtGQrmuaEvgxwGRNcAA4LXLUDHzJkKNWr5wzwKlWqNDeit39hgLdasWJFwxUr1/xdA9zh&#10;A2eABzHA+WtUHADf+bYNcFu2bN26zl/7itbyf/BFBXAZC8W0wFUlZt8+fWnIsGEFLHDMoWBEb/8C&#10;F8riVavqLlu+4mqoBeBbGeDbtwPgDcjHT8FbAF7HBrgtW7Zur4oe4P4K4GU1wAOob9++FDy0oAXu&#10;cWOhLFq0qPaSpctyTB94r57OADcGsrIBbsuWLU9QkQNc+8DLqmaE8IH369uPhgxlC/xOAPhiBrhY&#10;4E0MgG/dKt3p68lohBaA123i9gLcqmyA27Jl67eqWAAO61u60/uSvx8DvF8/GhYynBo0aOzZAA8P&#10;D6+1dOmyLNOF0rMHbdmyhbZtswDcgLhtgdsqKn3x7Y90/ZsfJXSXb8tWYSoWH7gJcLbANcCHhbAF&#10;Xu/pcuXKmWOAe1wzwvnz59eIWLI0XgO8BwN8swB8W0GA25WYtn5FmIjjpx//QZc++5voC4a0u3Lz&#10;X0qRZ2Heiylu823ZKkzFVYmpB7QSF4oAHC6Uho9YLXCPAni1atXahIaGVolYvOSIAngzBnhPATjc&#10;KM4ulPK2C8XWr+qfP/+TjmV9Zt7rRyIvuh0uwQa4rd+q4vOBK4gH+CuAD2WABwUFHQwICAg0kOlx&#10;AO+qAL7YGeCbCwLc388GuK1fF6zvqc847vWOQ7l0zc1kHTbAbf1WFRfA0YkHEA8IKEf9+/WnIUOH&#10;MsDrPVm+fPlKBjL/p1KlSo2M6O1fMDSiAHyhAjhGIxQXyubNyoVSTwO8PPnbFritm9C5j791utcz&#10;nkuid9I+LlDu9wA4/OtXrn9PP9ojXv6hVPQADzAA7iMtUfy1Be6mGSFb4J4zJ2bVqlXbzZgxI3BB&#10;xOL3NMC797ACXDcjLE9+rMC6Td1egFuVDfA/rnYdyZV7PJvBvfbtTIk/E3NZLHNrOVeAYyLr/E++&#10;ozdTPhJd+PQ7mdj2dN51M01v+93ffqFTOSo97sKX9N33v9Dl63+jQxmfShp87wgfOnOB7jqSRy/E&#10;f0gJF7+kfxvb27qzVfQA1+3AfYyemLoVSgjVr1//casF7lEAhwtl9uzZlRcsWPymzMgDC9wAuLhQ&#10;rACHC6WObYHbKlz/+OmfNOWZBJrM93jr+zl0mIGK+736rQzKvOo8YbUV4Kj4vPr597IN0ta/k0XZ&#10;174VgG96L9t8bvS2H3/5d1r3dpak7T9+nj756u90Mvc6LXg5VdLgttHbaG14N4vy+aNgPQdbd6aK&#10;GuAY/1t3pUczQg1w+MDrFvSBeyrAw9WEDj3gAzcAbvrAlQVuA9zWjXQ8W1Veznk+maLPf06pl78W&#10;fziAfjjzU6eyVoB/+e2PJnQXvZpGJ9m6/unvymL/LQCf+0IyReZ9ztb75/RE9CVJm/FsEr2efM3c&#10;h607V8VhgQvAjVYoAHo/wwd+ZwB80eI352qASyWmAjjGQtGjEYoLxQa4rRto6Wtpcn8jXkmlvzOA&#10;4dbYxJYv0h44dYGuf+0YfVIDfNrBRNpz9JzE5zyfRC8lXBUXiS73WwB+MOaKWPWw4M998p25/cHY&#10;K+Y+bN25KhaA+yiA6xl5AHCPt8D5ZFrPnr2IAb5UAN60aXNphbJp0ybpzFMA4EG2D9yWewGi059N&#10;lPu7/PV0Sfv5x3/Su2kfS1ooW8VJl74yy2uAQ3C7INx9JI+++tZ5jtTfAnBY+wA4yl774gdzexvg&#10;fwwVOcC9/cgHTQjZ+gbA/QTg/Shk+HAKql/fcwFeuXLlzjNmhAVGLFx6CD7wps3cAVy5UKDA2rYF&#10;bsu9Hjh9QVwluL+wqpcxxCErqOFi+eWnf0p5a7oWXC/vpn3itF8b4LZcVVwA1zPyaB84AF7fkwEO&#10;F8qsBQuqLli8+IwAvGkLAfhGBjjaghcAuN2M0JYbwVWxxHCf3EiA8VWjTbgV4DPZcp9mWOFbP8iR&#10;Fih63zbAbbmqOFwo0grFALi/n7+0A0crlLpBQa/4+/tXNZDpeQCft2RJtYglSyKlElNcKD1cAK7H&#10;A7crMW25V97Hf6UwA8jzXkiWpntWad84lHn1W9lGAxwVjui9mfHh12YZVDb+0+i96Q7gH37+PS18&#10;Ve3TBvh/n4oL4HChyJRqvN6/vwK4qwulXJUqQUb09i8YC0VZ4MvYAkclJgO8hwK4sw9cWeBVbBeK&#10;LTeyQvaTLwvOcwo/uPZzf5D+Cf3493+YANftwOH7fjTyoqTBFXM861Ppgr/naJ7pmkHb8i18rNnP&#10;J8k6ZAP8v09FD3CGt6UdOCZ0gAUeMmIE1axT930fH5+aBjI9zwJHJebCRUvfdXahbJSWKK4uFLsn&#10;pi1XobUJAD71YCLNeDbRbRlYzLuP5EqZWQxhQHXByymyHs4g1+VSLn8tYEf6lvdzpBULuuGjDbdu&#10;joi8CAb1IrbqEb/nhAL4KQb4oldSJe2IC8CRBj0bZwP8j6Ci94FbAI5WKAA4W+AhwxngNT0c4FOn&#10;TvUNW7BwrwK4qsTcuNEAuExqbLQDt8dCseVGqVe+pseiLtK9p/Kl+Z67MnCHALAoA33+zY/0uLEN&#10;ttXlfvnxnxR/8Uuz3MXPlC/8b9//LKDe9kGupKNpYPT5LyT+Hlv0X//1J8q69q20+UZa2pVvTICj&#10;jbneH3p16mPZunNVHJWYGuB6Vvo7BuCjR4/2mh8esWbufEczQg3wuhaAQ1VtgNuyZes2q1gALq1Q&#10;lDChw4ABA2jkyFFUp049zwb4qFGjSi1YsChsXlgENWve0gT4pk0a4I5JjW2A27Jl63br9wD4wIED&#10;BeC1awcdZoDXMpD5P4GBgdWM6O1fAPDWrVv/OSJi8YR5YQupWYtWAvANhQDcdqHYsmXrdqvoKzEd&#10;44FD/r4M8AEDadSo0VSrVt2T3t7edQxk/k/FGjVMa/y2LwA4B/+3cMnykLDwRdSiRWsLwDcxwOuZ&#10;APfzYws8yAa4LVu2bq+KwwJHRab4wL18HAAfPZoZ6Axwj3KhYDhZhCtWrO4bvmAxtWzZWsZCUS4U&#10;BngdB8ChajbAbdmydZtV9AB3DCeLSkwB+MCBNGbMGAZ4kOda4DWMk1m9en1PAXirNibA0RbcaoEL&#10;wG0Xii1btm6zis2FYvbE1AAfWwDgHuUDZ4DLQOUC8IjF1MoV4EEK4HCf2AC3ZcuWJ6g4AK7HAxeA&#10;Gxb42LHj0JXec10ohQF8w4YNtH79ejSh4R8HeKMZoV2JacuWrduvYq3ELKMmdDAt8DsF4AsWLqFW&#10;rdsKwNcLwDcUALjdjNCWLVu3W8UKcDQjNC3wOxjgGzZsNCoxHQC3XSi2bNm63SoWF4qPgrdqB16O&#10;AT6Ixo0bR0GeDPA6derURbh6/eaeEQB4KwC8lwAcfnBUYvoywDGZAyBuu1BsFaXQ3f0/kbt92vrj&#10;q7h84IC3VxkHwMcwwD3aArcCfOGipdSmTTsB+Lr1600XCixvjINiA9zWbxFAi1EFMQIhZo//7m8/&#10;mzqde10mMMZsPRhpEINhYVxwPfogQqzPOIhBsBKl3Io30mWwqq/++pPTvjCoFsZcscH+x1exVWKi&#10;GSFLA3zsuPEFAF6hQoWKRvT2L04AX7yM2rZtbwB8nZMPHBa4PZiVrZuRBvb3P/xC17/5kT764geZ&#10;kf7A8fPmpA3uBFhjyFmUmX7QIYxCqGe6d7ed1t6j5yjl8ldyvE+//jt9zx8LPaa4rT+WissHbgX4&#10;IAH4OKpVN+iUFeDly5f3MqK3f+F/B6SP/3oG+KIly02Ar98AC3y9+MC1C8WfAW77wG3dSN9+9zOd&#10;/+SvMhrg83EfylCx1vs+jYEc+kISLXwFlnQKrX5TacNbKbTl3RTa9UEK7TucQvceS6UHWPccTabd&#10;HyTStncTaePbibT69URazi8utOSVeAp/MZ7mPBfPkI93Og4s+WdiLlPipa/owqd/E2sdswa5O2db&#10;d56KD+BoSuhDAX4BNGiQAjjbuNFly5Y1J3HwKIBXrVq1CkIAfDEDvF27DqYFvm7dOgqyAByyAW7L&#10;VT+wpZ3/6XcyrOxTZy+bEzdAiC94OZk2vpNO295Pp3uOZ9LLcbkUlZ1PeR9eoisfXaIPP7pIV65d&#10;oEvX8uni1XOU/2Eenb+SQ+cu5VDuxSzKPJ9KaedSKJWVlptKqblJlJyTSNFpcfROTBw9cTyOtr8T&#10;R2vfiKOVr8XR/BcAcwfQZz6bRA+fuUiJF7+SjwvcLe5+h607R8UNcHTkAcDHjR8PC9zJheJRAK9Z&#10;s2YNhALwpSuoXfuOpg9cAF43SDrx+PsrH7jdjNCW1hff/CgW7hsp12j5G+lOfuv1b6fT/mNZ9OCp&#10;HPog9SJd/Ogj+vT6R/TZ5x/RJ59dFX382Yd07ZPLAnAT4lfzBeQXPjxH5y/nUe6lbMq+kCnwFuUp&#10;gKfmJFBKdjwlZ8RRYnosxafFiE4lnqVnT8bQtrdiaMtbsfySx5rPHM4LU7u9lHCVYvK/lDHE3f0u&#10;W56v4vOBO1qhmAB38YH7+Pj4GtHbv+hmhOs3OwDeq1cvsyMPAO7vywC3KzFtseDf/vLbn2QyhUci&#10;L9K8F5PNewpL+5EzOfREVB6lXrxKn3/xKX3x5acSQtcZ3tBn16+JPr0OkCuIX/uYQf4xLPKLDPAL&#10;bInnUz4D/NylXMq5kE0Z+RmUdj7dAvBESmWAp2TGUxJDPCEjVhSXepbiUqIpJukMRSdF0pGzkbT7&#10;nRja/nYMRbwYyxBXlvn0g4ky+cOhzE/pGwa5XfF5Z6nYAI5mhEYrFAB8/IQJVLduA89thVK7du3q&#10;CK0WuBXgaiwU1Y3e3wb4f60AuG+/+4mOZn1KD525aM5nOf3ZRNpzNJOeiz1HRzIu0hdffUpffX2d&#10;vvrqM/qK4f3FF58wvKGPHeD+TOkzWOKfXqVrH12iq9oKB8CvGpb4h+eVFX4xh7IvMsTZEk/PT6f0&#10;86mUnpdMaQzxlKwESsp0ADw+PUYgHpMSSWeTIykqgcPESDoVd4ZeOH6G7nsvita/dpYB7njxMQ/n&#10;m8nXBOTufrstz9PvCfA6depFMsClsQcWjvsb0du/MMB9ELq6UABvuFDqsgWufOAGwO1Z6f8rFZP/&#10;Bd1/Kp/mGhY3KgkB7ndSL1DOtWv0xdcM7G8Y3N8A4BxngH/B0AbAv/hSQVxb359CDO5PPvmQPmZ9&#10;xNb3Nba+r7IA8csMcAgQz79yTqzwvEsK4pkXMtgaTxO/eEZeClviSZSczRDPiqPETEA8RiAem8pW&#10;OFviZ5NYiVEUncgWefwpioo7Se9GnqLHDp+hTa9HmyBHS5f7T+bTEf5A/fsX99fAlueoOF0ogHiA&#10;v9UCD4opW7ZsPQEmLx7lA9eLw4WCSsyeBsDXoxeSCW8b4P99wnySD5y+QEtfT5f7hmZ9uw5n0rGs&#10;i5T70Uf0xTef0ZcCbta31+lrA+BfsiUOcCNU+oyuf/kxXf9C+cE/gxUOiH8KiF+hj1gA+FVUal5j&#10;gLP1fQEW+JU8yrsMgBsQZys860I6ZbElnnk+jS1xhjgqNU2IK2tcLPE0BnkyIB4lVnh0wmmBOBQp&#10;ID9BTx89RVvfjDJdK2H8n8WT0Zdkfk1318OWZ6joAe5vQtwHAGcLfPCgwTRhwkR4IZwAXrly5XJG&#10;1HMWWOBLGODtGeA9eiiAiw9cj0aoLfDaNsD/GwQr9Pm4K7T5vWzznkW8kkyx+Vco99pH9CWsbKsY&#10;3l8yzL9mmQA3wC36+jp9/hVb4oY1DpeKssiv0mcMckAcVri4U66pCk0A/BwDHMq9kC3KuZBlwDtV&#10;woxzqZSWl0wp2YY7JSueEhjiAHhCOlvkAnEHwGMSztDZ+NMUBYjHn6DTccfp3TPH6dljJyj8+Rj5&#10;ndMOJtKKNzPorZSPpPORu+tj6/aqOADu7e1nDmYFgAcPDqYJEycVALhH+cD14gB4RxPg4kJhC1yP&#10;Bw6AV7Ut8D+8rn/zd3qQre5ZzyWZ9+vNpPOU9eFVE9Rffq0s7a9heQuwlb6G/9uAOsooeCsJvFlf&#10;sCUOwRL/9HP4wxXAPzIqM7VP/PLVfLr4YT5b4efY+s4WCcTzsyj7fAZlwQI/lyJWeHpusihFLPF4&#10;tsRjKFHcKdEUlxpFMcmRFJt0hmIZ5GcZ5JHxJ+lM/HHRyZijdOLsYXr9xFF66tAJmvq0ggJ6fe47&#10;do7/0/ir2+tk6/ap2AHurwA+0Q3A/f39vY2o5yxwoSxZulJcKJhSDe6TdWuVD9wKcLsd+B9b0ec+&#10;pzVvZYoVivu09b10yrt2jT5hi1nAbegLwFm7Tlga0grgBtS1DOCjRQrcKrC8pVLzi4/oEwPgpiuF&#10;AS4+cYa4blYofvDL2SLTEs/PtAA8WbVKQaWmCXDtD2eAp0VRbAoDPPkMxSWhUvOMAfATolOxxwTg&#10;x6MO0eEzH9BLRw/Tltcj5fejHTsqbOMufGH36vQgFV8lpg8DHB15HAAPCmrguT0x9SKVmOjIUwDg&#10;lp6YALg9pdofUv/46Z/0btrHNPM5BW7oRNYF+vg6g/srWNsAtgFj1ueAuGXdlFjihh/cFCxxZ4Bf&#10;NwD+MQP8k+tXHVa4BjgLFZoAuLhSLueIHADPYoCnU4bRIgXwhh9c+cIBcKs/PJri0xjkDPG4FIZ5&#10;chRFiRV+iiITTtHpuBNshR+h49GH6FjUB3Q08gMG+SF64L1jNP0ZBQi0toFLBZ2W3F0/W7+vihrg&#10;vhaA656YyoUyEQB3akbokYu1ErNHzx7iPlm7dq0BcMMHbnel/8NJtev+kR6Lumjem1kMq5jcC6al&#10;DOiaFZIGlJUF/hlb3wrY4u9GHPmGOwWWuKxzuvi/Wde/+IQ++xzw/pg+FRcKS5oVOlvhsMABcNUe&#10;/BxdYCvcbBfO8BaIX8gQPzh6acIPnpqTzNBOMOEt/nCjQjM+/Sxb4mcljvAsW+PRSacpKtHhSjkV&#10;C1fKITp69n3WB/TBmXfp4KH3aMmLsMZVJeeqNzNkuAC73fjtVZFb4N5+qgWKpSOPWOCTCgLcoyzw&#10;0aNH/x9CBXDVlb5HD2eA60pM6Upfzwb4H0UYG+TqF9/TnqN5ck/QwuSeY1mUc+VDASrkgLhhRcMV&#10;YkjD3GFt63SA2+FWgaX+OacrgMP3rWQCXNqGG1b4pw6AX712QdwoF6+cdwI4WqPkXlQAz0ZFpljh&#10;6GafQslZiU4AR6ihHQsrnEMI7cRjUhjgSacE4hAADkv8GMMbAD8c9R4dPv0uHTn9Hm157TRNEYgr&#10;kKNNvN3c8Pap2CxwA+AB/soCF4A3cAa4R41GGBISIs55K8C7M8DXMsDXrFljAlyGlLVdKH8YwYK8&#10;8Ol3tO6dLLkfGKr1uZgcuvoJw9vscHOVQ/Se/FhajsDK1pY0gCwgZ0sb6SJAWtKRZsAb23DadSNP&#10;t0KxAvxjgPszZX1bLfCr1/LpyodKFwFwVGZedLhRci+oyszMc2mUzvBGJWaaVGRa3CmZbIWnx1Ic&#10;QzyGAR6bGsUCvM+IziafZkucIc7WOHzhJ2GFxx6h47GH6VgMg5whfuT0O3T41Du04/UTNPMZdM2P&#10;Z5gn0Cdf/t0eIOs2qcgB7quaEQrAWRgLRQF8EtWtX/+4j49PbQGmWkob4e1fxo0b1xKhqsRUHXm6&#10;d+9Oa9j6Xr16tVMlJqxw24Xyx1Dex3+lRa+kyb0IfSGRXgC84cJgkIpPGvqcQc6gNQGObvGwotGe&#10;24Q4Qxq+bQPunyHfALoJcJTVMgAOSxz7RyWmBrjpQmF4Q2hOiDbhH15lK/zD824Anm0APN0J4Ojc&#10;Ix18chIdVnhGrAI4rHCGuBJ6ayor/Axb4KfjjtGpOAD8MANcuVKORLEFfuZdOsqW+Acn3qJ9bx6l&#10;0GfR3DCe5r6QTOf4OtqVm7+/igvg5pRqFh94vXr132eA1xRgetoyatSopgg1wNGMUADO1jcAHuRk&#10;gTPA7WaEd7zSPvyGZj+vmgiGPp9Iz5/NMQeYAry1NMAh7QfXAP+MhbgAmoEs6axPvmCrWvIUwHV5&#10;UwxuAbi4ThjcxnHk2AxwrY8/vqI69XwEiCtfOCoz4UY5fymXzjPIzxkwzz6fqSCehzbh8IcbnXvQ&#10;KoWlAB4jihNfOMMbMizw0wkn6RR84GiREn+MTsQZ1jcAHv2eWOHHGOKHT75N7x9/kx587ygteOGs&#10;XL8FL6dSxtVvbZ/476yiB3iAAjjDG61QMCcmAI6emC4Ah8tZ3M4esTgBfNlKat8B7cB7KICLC8XF&#10;Arc78tzRSr78Fc002ncveCmJno/OFqsXg0pBYgkzUAFVJbg5GLqANyAuVrcSgH1dLGoDzrz+6Vcq&#10;LtY2C6AH0AF2CC1PxPrWfu/rH4q7BtDGusD7U+VKufrRZRkbBd3qAe8LV86LP/wiKjUZ4vkXcykP&#10;AEeTwnMZqlMPW+KQtsIBcEc3e1RiRosAcOVCOUPRrFPxDHEG+UkB+BEG+CE6zjrGED8W/S6dYEv8&#10;2Om36YPjb9DhU2/Tc8eP0vJXFMSXv5FB2ddsiP+eKnofOCxw1QvT2wJw9MR0AXgJj6rEHGm4UDZv&#10;3t5z6bJVAnBtga+CC6WOM8Cr1mns9gLcqmyA//7K+ehbWvhKqlz/uWx5v5OYYzbbE2iKAHLDCv+c&#10;LWRYxwxxgPg64AxoG0IaXCYa0iIuo8qqMjpdAG58FBTE0QvT8LUbANfHlYpM1lU+r8vSlFABXFqj&#10;sPIvsRVuWOB5F7UvPFMADleKQJzhDQHgyRh2NiuekgDxTECcBXcK2obDFy6ulEiKTDpNZxJO0GmG&#10;+Km4Y3SSLfGTsR/QcQCcdTzyXTrC8D56+h06fvY9evXUUVrysuq9ibbzgLj1etsqPhUHwCGZkcfL&#10;h1lXKMA9qxXKqFETGyFcbwK8kwPgq1Y5AG4MaFWltg3wO1EXP/sb7TiUKx1T0Nrk9bgs+vDqRem+&#10;/pGIQf4JQK5cGBrgH2mIf8Gg/YqBC0BbAK4gDbeJcp0I0A1piOv1TxnapvijAGCL/5v3/xEfD9DW&#10;uioAvyQA19a3CACX1iiY8IHhfTFTJn1QHXvSpUIzIzeVpXziALiCuNHNPguWuDFWCtqEp0YJvCHd&#10;rDCSIX6GIX6aAX4q7gM6FfM+nWRgH2crHPA+cuYdtszfo2Oxh+jgiZO04EU15vjm9/icPv7O7fW3&#10;VbQqeoCrViiAtxdb4BrgEydOpPr1G73p5+cno7ZiqVq1queMRjhu3GSzEnPp8lXUoUNnATj83ytX&#10;MsDr1rcA3B4L5U7UJ1/+QA+cypcRBHHtX47JpEsMw0tX8qXLuoxBAogzwAXeLLhSBKoGwD/m8NMv&#10;IIY4g1q5R9iSBsQNC1tb2gil1QmX0T5w7UL5WEJe/4yhzce5BmDzca7x8RC/9ulluvrJJbrC5wNd&#10;vnaBLqEVymV1vmiNgiaF5y/nOgB+IZNy2ALPPpdBWXkM8dw0lmpaCF+4cqMksBWeQIlZlqFn0bQw&#10;NdoEONwpZ9EiJeE4Q/wYQ/woA/wwnY5lkMewJQ43CiAezTBny/xk/GE6wZb6Y0dP8380cfJx3H4o&#10;hy58ZkO8uFUsLhSjIw8ALi6U4GCaNGkSNWjc5FUGeDUBJi8eNRbKxDETOyAsHODOlZi2BX5nCT0s&#10;X026SrOfV8PAPh+dwfCDNZsvusRW+BVp7cEgR+sPwxL/6DMFVgVvuFFQoakEICu3iXKtSJd4A9wa&#10;1Ig7hDT+GIh4f6yP2PL+iKEtlvZnDG3o00v0IR9bJna4Bl2kyx9iZEI+TwvA0Rrl/BUF8LxL6NTD&#10;8DYAbkI8zwB4HsM7J56SslnSIiXW4g8/q8YOT0ZXe4yXcoZiGODRBsA1xE/HHVEAj36Hjka9QycQ&#10;Z4CfTjhCkYnH6Hjccbr/cBRNeyZOhqV9OuayPdtPMat4fOBGZx6GuAb45MmTqXETJ4CX8PGkGXkm&#10;TpzSD6G4UATgyoWCCsyVpgtFT+jAALd94HeUTuZ8JkOk4po/fSaNYZcnTfLELfEh3BNs4TIoAUu0&#10;+lCWOIstYXFnXGdLHBWbDHNpWgifNUMcbpBPvuQQrhMD2krK3aLcLo60j7/g/QDghkUvFrcG+Cd8&#10;bBEDnI8vAsA1vOW/BSVUYJ67pFwo503/N0Mb8OYQljjimfCHyzRsSZQMiOc6xkjBQFca4JiGDTP4&#10;iE9cLPCTFJ3oALjWaVjbMe+x9Q2Av28CPCr5GEUnH6eTiadp73tnZdq2eS+mUPKlr+zmhcWoIge4&#10;NCP0N8dC0QCfMmUqNWnSzAQ4/N8e5QMfP35yd4SFAbx2bUclpg3wO0uYZHi5MY73jveTKTE7k/Iv&#10;8r/4F3PFj5wPn7IJcLS7Vm2vVaUmAK50lQXYSmcbCK4VBvu16wz4z3mdgayt9E94Xdp2I24CnaHN&#10;ABeIw69ewGWi4G0C/CNeNwBughuuEz7nCwJvWN+oxDQAbrRCAcCz2fqGAHDpXo+hZnOT2ApP5N/P&#10;AM9Gi5QYkQBcutmrOCo0zyajU88JOsMQj2LrWuk4nUk4Sifj36cTcSwG+AkD4NFJx+lsygm23k+x&#10;JR5JW99SlZqLXk2jK9e/d3tfbP3nKnqAoxmhBeBoB84Anzp1GjVr1txqgf+vRwF88oTJIxDeCODe&#10;3o5KzEDbhXJHSI9vIhbhCwn0bnwq5THs0Hrj/IVsBXC06gAcxdK9IMCE4E5BF3ZIYMpQxbyVGuDi&#10;GxeAI84hOt8wjBXcFcAVvK8qeAvkIcQVwD+Eu0SE/eM4F1TvS7T9xnGvnudzOcfwVsK5nmd4A+Bo&#10;Bw6AqxYoCuJieZ9Po+xzrLxUcaFgxh6BuAnwBErMMSoyocyzLA1w9NKMNJoWonu9BvhRikw8zAA/&#10;TKcSPqCTDPDjZ99hmDPAOS+Kre8oA+CxyZH0ztloWvGqgsqatzPpK/v5LhYVXyWm0Q7c6MgzbdoM&#10;V4CX9iiATxgzoRtC1QpFtQMHwNEKZeXKlQzwuibAYYXbAPd8/Yv/dY86/7lUquFaHzydLH7hrNw0&#10;Cc8x9ADCC5dg1cItcZ4uX0GXdYDTAW8rwBEC4tpvDV81rGj4sgXgLGmGKHBXgjWurG62tK+jPIe8&#10;jfi52eoGvEUGwPVEDiIA/Oo5usyC9a3cJvzRQftvAXiu9MrEwFaAdw7cKAzwLLa8s4wWKNIzE80J&#10;jU49STkJlMAWeEI2wxvKijEBroacRdtwhrh0rz/BgnuEIZ2kAH464RBb3+/SUQb4UQ5PsgV+ii3z&#10;SIZ4dMpJ3v609PB84EgMzTyoxkx5JfEq/ePnf7q9T7Z+u4qnEhMdeXycAD59OgDe0nNdKBMnTuyK&#10;0KzE7NhZxkKBBb5iBQO8Vl3ThQJVtgHu0UJnktyPvqXZRmedh08AYClsjaJ5XRplopKPBeidz2dL&#10;/EIuXbioLFuAEu4K8TtjTkoG6mWWruAUoYMNeklCHIcLRGaV/0RZ6boJoLhIxErXlZNsXRt5aF3y&#10;4cf8YcDHgSUTGLMuX8uni9f4gwLxuYjQ/pvPCRWv58UKN3phwvIGvC0Az5ZmhGgLzvDOQVtwtr6N&#10;mXrQFhwtUOLZ8o7PhFT3erNFClvg2vpGS5ToxJPi245KYkBDbG2fZqsbAD/OOhH/Pp3itDNJx+lM&#10;ynE6m8oWeOoZik2PpNiMKNrwphozBffgu+9/dnuvbP12FT3ADRcKutKX8SU/XlcAn0nNmzsscI8D&#10;+Pjx48UHjo48y1Y4AA4LfPnyFVSrZh0b4HeI/s36/vtf2Oq7Jtd42avx9E48JjpggDO809E++hxb&#10;4gw8tNoAwAXi8Imz4GNGJaH4ndkaRwsVgPyKIYxJIhBneMvMOSzxXTOMr7GU31xBWlvpALduEqjW&#10;VSsTserZ0rYCXLrLM7wvsPWNliaQagOez+A+r6xwwNsCcCjvPIfnMimXAQ4LHK4T6dADgLPljUke&#10;FMDZ2s6MprjMsxxyHODOQIWmdqEogMey4BI5y1Y1XCSRbIkLxJOO0BmG+MnY9+hk/CGxvs8knaRI&#10;LheTytZ3mgPgMelRtPxVBfGVb2bKf0Xu7pmt36ZiscBZyoXiGAtl+vTp1MyTAT5t2rTRCK0A113p&#10;ly1bVgDgtgvFc/VPtr4zr34r1xedde4/iqZzCQwwWKTo3IJJgFNVhR8D7xyD7xwDEBZt/gW06mDr&#10;VtwUbPnCtcLghPUr1jEsc9Y1uFI+YnjDX21Y0lfg/mB9BJCjIlKsbQVrsz03l79sxDXAlYuG13mf&#10;6DJ/ifdxkdMu8PFMgPMxcS75F88xuJXbBL5vtEABxM/xByiPP0a5/JsA8Ozz+C9DQVzNWq9HJsS1&#10;gMskmuEN37eGOK9DDNxYQBhuEEOxbFWjghIQP8MQPwOLG77wOIZ3PHzicJ+coGguFwMLPI23yzjD&#10;ihQ9dOysOeu9PUly0aqoAQ54m2OheDk68kybxgC3+MAxnZoHA3y16okJF8rq1bR0qQa4grdtgXu2&#10;vv/hF9rwjhoeduNbCRSVqoZTRQeWNAPiGuRZeQw8FuAHEMKVcp4FSJ5nSxxCxSEgio404pdmaxhj&#10;dJujBDJ0BeBsNV/5KF/82CIAmuEtMDegLV3ieRuxslmIIw3g1vlal1h68CoBOHz1OC8AXCov+cNz&#10;AR8fBjh/hPL4Y5QjbiEHwDXE4QMXN4pAPE6EuTLRjFApmhWllAZh1h4GsbhEHFa4A+BHBOBRSccN&#10;P/kJAXdsGgDOygDEI/mjoLT6dWWFTz+YaLcNL0IVH8B9xAeuAY5WKE2aOZoRGp14SiHuEcvUqVPH&#10;IXQCePce0o1+6ZKlDoAbELcB7rk6e/4LubahzyfQM6dVu2fdjTw1G2ODMNCylQBxAFwgzgCEBQ7B&#10;PSF+Zg1xwwq+wkDFuNwfcghXirhVGMKwvuG7vmIRoA7BrSJxgJnLwpLPB5QB56sMZg4xcTH87Biw&#10;SsXhe1egF/GxL8Gtw+eCAaxU6xOGtgFw7T6RTjwCcLhRlPQ44ajETMlRVjiUkqPagwPgiSJlgcen&#10;MnQxXrhhfUOwrKNTGeJsiYsrhSEOnU0+aUoAnm5IAH6G9837So+kd2KjGd5q/PCDMVfc3jdbt67i&#10;8IHDjeIK8MlTpjh15GGA+3HgOaMRzpw5czpCDXDVjFABfMmSJVTTBeB2T0zPFDqNoKs8Zo3Z+nY8&#10;JWWw2PrG5AZasEQF5GyNY7yQnNx0JbHEs8QfDiieB8wZlqZfnCGKik09uYKWruwEfAF0FSqXinar&#10;iEUO0BsAh1VtWtesS1jHfiRU0nlSlj8gIj4fKP8Sn6O4T5QVnpcP3zfgDb8+QlVJq5QulbdoSqjE&#10;1niu1aUSKwNcJRk+cAA8DhWRqQ6AxzK84UaJhtDaRCzv4wa8GfAM+xgGeEz6GVGsuFDOsPXN4vU4&#10;tuh3vafahqND1Udf/uD2/tm6NRUXwL21D9wAOMZCadC4sQlwXv7kUS6UWbNmzUEoAF8OgKMrvQvA&#10;4T5hgEtXens8cI/U6bzP5bqGPhdPr0axdZkGV4GaVgwuFBHcKZnKGkdLjWy2wpXSxYqFJQ7BLSFt&#10;xQFytshNiBsSeMMyhgTkDG8dMsAvwyoHxAFuA+4K8CiDjwG2Ve27IYxtgmOoQap0Rx3441WTQenA&#10;g48J3Ch8XnkX+IMDMbzz8vHxUa1qBOD5bIVrsTUOK9wZ4I4RCgXgrMT0s5QAgLPFrKDLVjQkAD8h&#10;ABcxtNFLE4qB5Y2RDCGGdAwqLtnq1gCPY2tcAzwqJUoscMz0/+TZS27vn61bU5EDXDry+Dn3xGSA&#10;jx8/nho0aGAF+F88CuCzQ0OXIVQA16MR9pBOPIsWLaKaNWrzD1OVmAJwe0YejxOm9Qp7CcPExtOq&#10;19QckNJFnJXA8SSAHEqHAHG2zBno6bDEc1KkfXguW6p5bLUqiBvW+HlYugAmhwApLGENXQO40o4c&#10;Y6pgnBJYzAxyuEi0C0SgLeBmWT4CcIugxQt0Hr0qL+MY6jiqotIhuHXwIZGKVrhNAG0BuLLApRKT&#10;JT5wA945hjLhEzeVShnnUij9XLKAPDUnQdwpSZkxypWSGc0h/OGRfN3YghbfNlwk8HOfZFijiSFD&#10;PMGAeBIAz1Y32pCjFQsrjrcX/ze25w+C8rGfpXuPqBELV7yRTp989Xe399HWzavoAa584BrgAQbA&#10;x40b59kAnz9//m6ErpWYAHhERATVqF7LBLi4UGwL3OMUaVjf05+Jp1ci1cS9AvBUDlMZIBxPTGdr&#10;kwGemMYAz1AAh0tFAJ6TylZ4KuUwxJVfXEEcAAck0dsRYFW9Nx3SFZ3ip2a5c4FICxaGt1jrhrT1&#10;rjoTweLm/QPglxnQvE9tgQvAcWyWBrj4vaX5IJ8jPi66GaEBcEDbCnDxi3MonXwY4FDGeQVxWOSQ&#10;8o/zxy0T/vAovlaRHAK+sKQZ0oA3S9wmBsDPJp5QAE+J5OutAB4HK16ArQTfuvowxFAU3wPcI0ym&#10;8VLCh27vo62bV9G7UNCRRw1kBT94gNGM0BXggHdgYGAA4h6xhIbOW40QAF++Yo3RDrynuFCcAK59&#10;4DbAPUqwvle/lSnXdN7zcfIvvUzcm4wpw1Axh5YVDBEAHH7xdLhSGN5ZiZSWlcTwBsBTKJshnsOW&#10;eE6uFeAKjnkMTXSYkW74Brg1aAFy7aeGH1uGfmVoi//aALikG9CW5olitbMVbwD8whXer4g/CJyO&#10;fSMd0Nb/Aeimjgrgqgu97tAjrVHkQ8PnfgHDy3L8IgOdIQ9lc7oCOP9WFixxDHSlhUrOVFRwomLT&#10;aIkCiQvEqJw8m6ZapADggHc0S3peGgAHvOMAbv4IoHcnennqMVcQj+NQW+HbPsixW6T8hyoOH7gV&#10;4H4C8CEFAF65cuVyHjUa4ezZ81YgNMdC6dhJ2oFjNh4AvKYLwKvaLhSPEibVnWPMb/nyaTWmdUxy&#10;pAlwmbxXLHIGi1jicKcwxFmwwjOykygzV7lRsnLZWoU/XACufOEAOeKwcOFrlgpEw0KG6wMtQy4C&#10;uAbILzGEBc4CY8DZAXixytGmm612bcWLf/syWr0woLkMtpGPgtF0EM0bz0nzRuVGgQ8c0BagI1/S&#10;DBntw0WX+AN0EZZ6hmGN88fpQhpb40oAejos8bxkSs/ljxncKVKhiWsFFwp//NgSj2OIx6bBz80Q&#10;hwvFsMIx4JV03kmFn5uvMW+nAK4EdwzAHW/R4URlhWM+0jeSP3J7P23dnIoa4GAcplSTnphevkYr&#10;lIIARzPCSpUqlUfcI5a5c+ZvQ2gdzAoAhwslPDycatQAwBW8IXtSY8/SzkO5MmAVrumpuBMUlXha&#10;dDaJYQ5h2rA0/tfegLhypcCNoixxQDwNlZpG+/AMDrNyAHHtD0cnGcAbcU43KgzRA1JcGwxwsaLd&#10;Ahx+cwa8FeAsBWoLxKWsYzsAHb5x3UM0/yJb/AC1AXFIV2qa4nO4yB+Bi/xRycf44Dn8m/g/jtS0&#10;OEpJi6U0jmfmJIubKJ3/80jNUC1yMnKT+SOWKErLiqVUtpSTDPeHqtSEhQ1Io8ISPnClaAY5AA4f&#10;OHpdAt4QenqKL90F4IhH8nlsekd1r3808qL89+Tuntr6dRUPwP3IW6xw3QplCI0dOxYAfzYgICAQ&#10;nATA0ZkHcY9YQkPn7UQIFwoA3r694QNfudIBcHMwqwAb4B4k9Lxc9WaGXM/7D0XJxLynE06JIjXE&#10;AfBUdBNnoLAFnmQAPFFb4ZkMMgaatA2HDIBDaGJobSt+DuA2BDeGsoTRMoTFIeaq1DBVrhEFZqn8&#10;NODtBHAT4ip+0YB3vuELV61Q1L70IFbqg4EmhbDSIdW8EGnZ2cmUFH+Gzpx4n15+4Sl64dnH6cXn&#10;nqDnnn2CXnzhaXrhuafo5RefpaeefJQefvh+evLxR+jgU4/TM08/Qk8/9TAdPPgIvfH6cxQde1Qg&#10;LpWZUiEJiOM6nha/t7hRGOawzGM5XQNcenQC3AC4AW098mEilBlHr8co4Gx+lz9+n9gz9/xWFbkL&#10;hRnnU9bfmNBBAXxIsAJ4/fr1D2qA8+JZw8nOnx9+L0INcN2V3j3AbR+4J+lI1qcU+oKaaedkLMM7&#10;nuENMcDFCk/G8KgYYQ/dxNlCTGULnCEOkMcLyBOUT5yt0ZTMZLZAAfFUtlTTWAB5Kluy8Is7mhlq&#10;gCu/MwS/NKRcHYC5aRUbcNatVwrA25D2qecD3gzifLaipTMRAxoDWMEC1wNuiaUPGQC/jG3yMyky&#10;8hi9/84r9OQj99C9e7fTqsULKHzODJo6fizNnTWdFi2YT/PmzKR5obNpbmgozZk9hyaMG08D+/Wj&#10;9q1bU7tWLalXty4UEtyfwuZPpwMHttOp0+9Tcno0X6Mo/u8FrigGNtp+M8Cl2z3DW7lPDHBzqNwo&#10;Z6V5ovjC4QfPilPNFTl8N17N2oP/mjBSobv7auvXVeQWuLc/Axwz8qhWKBjMygLwV9jqrirA5MXD&#10;AL7gSYQmwDt0oq5du8lAVvPnz6ca1WqaLhTMiWlb4J4hjDqISYpxLUOfjaVTsScY3LDAT1JUwmmK&#10;TsTsMvCJY7JeDNKkYB7PEAfAE/jf+YRUNCtUAIdSM5MoQyCuLHFljbOMtuIa5I4241kch488m/LQ&#10;5JBBDoBL+3GWtsThDtGTEWtYS4Ulh1pIU351WNMGrCFOtwJbBttiSXNEDmF1R505Kpb2/j1badWS&#10;+TR5dAgN6dubhvTrQ0MHDKLB/fvTIAZ1927dqRs/271696PBwcOof//BDO0+1KltR2rXsg01qleP&#10;mjSoR80b16PeXTvSkohQeu7goxQZdYTik07zNWOLPPUMJSRzPAXNDFU7b0BcWp4wuNU4K/xxZGtb&#10;mifCJWNY4AnZMXSar/2eD1Rl5gtxH9I/7aFmf5OK3oWiW6EYoxEaFviYMWMoKCjI2ozQwwAeHn4/&#10;QgH4MmWBd+3alQG+vADAoar2jDweoe+//5m2vJ8j1/KxwyfpZAyGO2WIixjibIED3JCKwyJn4GD6&#10;sFQGS5pqkSIAT1cAT2OAp2clKzHE4RfHBMFSwaktcatv3Mm9kk3nGeCodDQBLpY4Q5gFKxruEGVV&#10;WwCOfA5FAm/tHmGrXUMbYlij9YoCOkOc8zMzkunQobfpwQf204L5M2niWIZyr67UtmUzaly/PrVo&#10;0oxaN2tNzRs1o6DaQVSrRm2qVasuBdVrRC1atKWuXXpR1w49qGOrTlKmSaMm1KBeA2pQpw41rVOX&#10;WjLM2zRtKPvcsGE5vfL6QYo8e5RhzvDmaxmPCkypxETXeUAcFZmqFUoSW9u6FQrgHZ/FcM/ia896&#10;+awCOGbtSbj4ldv7a+vGKh6AwwI3KjENC3z06NEAuGmBBwQElPWoSY3DwiKeQqgAjgkdYIG7AtzS&#10;CsUGuEfocManMvfi5Kfj6YOoYwxwDLJ0jE7HKYCfYZBHwhpPxBRhDHC2GgsCXAkATxELHBV7DHK2&#10;avXgVzLwFQvd7a0+cdE5yGGRa4hDFwBwgBy+cZGC9XmEDOFzhrsEkAegrVa3E7gF6CwD3PIRyM+m&#10;zMwUeu/dN+nuu3dTeHgov2z9qH3b5tSoQV2qU6uWtJ6qUbUWBdWsTzUqV6cqFatQhYBKVM6vIlUs&#10;F0hVA2uyalP1yrWpJlSlFgO8Oe+jI38A2lC7Fq2oSd0gql+rJtWrVZ0a1a9NPXt2op07NtH7779B&#10;0TEn2AqPFIgnGJWd4iuXjjxo+80WN8NbNym0AvzNuBia+4IaH+VI5qdu76+tG6vYLHC4UNCM0AD4&#10;qFGj4EJxqsSsWLFiBcQ9YgkLjziIEBM6LFm2QgDeBQBfsYLmzZtH1as7A7xaXRvgniC0YgAAQp+L&#10;ZYAfNQB+QgSARyYA4GiVctKwvk9LG3G3AM9IUK0ydPtwAbiywE2AGy4ULQAcUNcQVwBXnX/EEmfI&#10;XkDIgJbKSMDbqOzEukxKrJshMpRvCuBstaMlCvzzhw69Q7t3b6cJE8ZSly4dqHmzJlSvLgO5ajWq&#10;VLEylQuoSOX9K1LlclWoPD+7/t7+5OfFz3EZfwrwLkcBPuXJz7s8p1fg/MpUwa8SGyt1qGVztsw7&#10;daNWTVtSHf4I1AysStUDK1OVyhWoerUq1KFdG5o9fSo9cP/d9NY7LyuLnCGuAS6CNW64UxS42SrP&#10;dugkX//t7ynwvJ36Mf3jJ9uNcqsqeoAb7cC1D1xaoQTTyJEjqbbFhQKAV61a1R9xj1jCFy58ESEA&#10;vngpA7y9AfDlK2ju3Ln80BouFNsC9xhhiq57T+bLddz5ViQdjWZ4xx41AY7WKNr6jk6CBY5mbwA4&#10;W4gMcAhjpSj/N0ObwzS2wtPYAk9ngMOFgh6a8IHDhaLHS3GFuAa4dqlYAS4TRSBk4KINdx5b47mc&#10;hjCPIW52kTcAbgquFLG2oVzCKISQTkfX+cioE7Ru7UoKGRZMzZs3paC6daha1epUoUJF8vMrxy9i&#10;gPwr7OOFrtG+VKakF6sseZfiF7SkD/mW9iOfUvyiQiW5XGkF9ooBlSmwUjWqxhZ7JY7jA1DBvwKV&#10;4+c+gC20AN53pXKVqH6dutS+dSsaOXwo7di2kUH+kvKNGwAXd0pmFMVBWWyRs9WdkB1NiTn84cyJ&#10;FT19RoHn/lP5dP1ru2v9raqoAe7UkYcBrsdCGQGA167t1JGnVq1a9RD3iGXBwiXPIjRdKAJwVGIu&#10;p9DQUKpWrYYJcDWYlQ3w261rX3xPWz9Q/u+XT5ygk2eP0Gm4TxjcWmdYCuCnlQslCS0oGCgmwNGk&#10;MI6SxYUCiCsLPE0DXFqjGBIrXHXyAcwBb9Xhh+ENmfC2WuDKlSI9Jw1457DQg9I6xgkAr33fphjc&#10;sLYvog05Qx1W/DmAn/efkhpPDz14Lw0bNpgaN2pINWrUoMDKVQSuZUp701/+UppKsEoi/HMpKvGn&#10;EhyW4PWSDOuy5MvQ9i3FMC9RhsqW8CKvv5QlrxLeDHcD6KW8yQ+j0ZX1p7KlGe5l/MRS92NLPcC3&#10;IlUqX4WqMuBr8nvRICiIOrZpTfPnzqS3332ZLXFthcMfjtYpDG+GuHTuAcCz+ZozvJNy40yAR7yS&#10;SukffuP2PtsqXMUDcOUDtzYjdAU4LyU8CuAREYtfRWj1gXfp0pWWWQAu1rcNcI/RsezPKOzFFLmO&#10;b5w8Qadjj4kFrpsRnklgJeoOPaoFClqkuAJcj48CN0oKW98pZhd7VGQ6WqM4JoFQABeQc9wKcNVj&#10;kwFutEpRVjhD2gA6AAx452Isb5ED4Lp9N5oPQrC8xeLGNnmZlJaRTGlpKZScHE/vvPMGLV+2mIYM&#10;GUytWrWiOmwNVwmsRuX8yzNwfegvf2JoM7jLMszLlvZiSJdka7sklfMqQ5V9fSnQx5cqentTBS9v&#10;CuB8Xwa5N4Pcl8HtxdAvy/Lj9AB+iX15f74McV+vcuRdht+BsuX5xWarvFwgH7M6Va9SjRrWCaIe&#10;nTrS8qURdOjIW3xt0TqFoS0QZ2ucAS4de7LQtJCVfVYs8FdjY/kexktzwpj8L9zeZ1uFq+gB7qjE&#10;dAB8qHKhOAP8zx5ViblgwdK3EVqbEXbu1JmWLl1Kc6wWOMPb9oF7hl6I/1D5v5+NpXdOn6RTZ5UP&#10;/EzsCToTB/cJOvLA+latUGIY3pAV4OiViS72GK1QutfDEjcAnsoAR5tw3RIlja3xdLQNz2N4A+Is&#10;cZ8Y0i4UDfHcPAPm5y0ANyCux/K2DlerAa4tcMAbLpiUlHiKi42mmJhoOnHsGB069D7de89+WrAg&#10;jObPn0chw4ZTu3YdqEG9RlS3Zl2qWbUmVWSQV6tYiVo3bUp1AitTUKVy1LR6ZWpfrxZ1aliX2nHY&#10;pk4Nal27OqdXogaVy1Pt8gFUu0J5quLnQxUZ9BXKlKZKHJZnkPsbVjtcLz6l+QVn+ftUoPIBlalK&#10;hapUK5At8ZoM8c6dad2aFfTB4TcogS1x1SpFA5yhDT+44QsHwKMyYmnPBwo+x3M+s/3gt6iiB7if&#10;cqHwf18++A/MqMQcPmIE1bAA3OMGs2KAv4kQXemXsAUOgHdigC9hgM+eM8fJhQKAV7EBftv1bOwV&#10;uYbb34ikQ2eO0cnoo3Qq5pgJ8NNxx6UVilReCryj3ANcRiuEVLtwDHaVgt6ZgHh2skyGnGYAPEM6&#10;9xjWt2GBiziek4sKTTQrVMK6AjjD2vSJK4jLZBEa3KwLCHndrLxEc8FL5ygrK03gHR0VSdGRUfTa&#10;S6/Sls1bKGx+OE2dNl00bvxEGjYshHr37E29u/ehzm07UJtmzahLyxY0sGt76tKkDvVpXpdCOjSl&#10;qX270LT+3Wj6wJ40uXdnmtCjDY3r3pJGdWlOg9s2oAGtG1GPpnWpY71q1KZWJWpZvSI1qlyOagf4&#10;UTUfH6pU1ofKsUXuD3kFUIB3eSrnU54q+VWiwIBAqlOtFnVu1562bFlHkXw/EmGBi9Ctnj+SDG8R&#10;AzwpO4aSc2Lo4WMKPi8nXqW/2TPX35KKvhJTtwPnDzV84BrgwwsC3KMs8IWLlr6LUAMcPvBObE24&#10;A7g9ocPt109//wc9Hn1RruGTh0/SCYbFSYb3qViGtgD8BMfhDz9u+MAj6WyiHp1QwTsO3eoxZrjR&#10;qUeNVMhWuAXgGuKYhk1cKNkMcAZ5Fgu9M9EyBW4VVcnpDHBI/OFsRZs+cbRAkdCIM7jFfWIAXFVi&#10;qk46Fy7kUUY6fzhSUygpMYneeO112rVjN4XPX0BTp86gKVOn0/gJk2jmrDk0Zdo0GjNmLA0dPIyt&#10;4C7UsVlT6t26GQ3v0oqm9mtH84d2oaWj+tCGKcNpW+hE2jZnIq2fEkKrx/WlVWN70YoxPWnR8M4U&#10;EdKVQgd1pJn929HE7i1oZMdGNKRNPerdtDZ1rl+T2tauSo2rVGaY+7Fl7i2VoF4lypJfWYZ52fJU&#10;kUFevVI16tKxAz388L3SVjwxDdeZlQH3CdqGn6VkwJuVwtIA33/8HH32tV2ReSsqToDrSkzxgTPA&#10;XSsxOSiBuEcsixYtfh2hakZoAFy7UAyAa/eJv58N8NsttFg4wC88ruGzR4/TqbNogaIAHgn3CQMc&#10;1vcZaYWiemRKr0zpicniMBY9Mhnc8eiNyUL3egBcxgk33CgK4IkyKbAMdoVKTcDbADjA7bDKnQGu&#10;XSl6mFeZ+d6EtwFwDsWNIla4qqxUc1+e52NkUMzZKDp58iQ99dTTtGrVGgoPW8jwnkkjRo6lAQOH&#10;8MsVQiNHjqbRY8fRkKEh1JGt7yZBQdQmqBaFdGxG84Z2p40zgmnb7CG0O3QE3b9kOj2xfgE9vj6c&#10;Hlg2jQ6Ej6a75w2j3bMH065ZA2n7zIG0aUpf2jCpH60Y1YMWBHekeQPa0fRerWh8VwC9KQ1mK71z&#10;vVrUoHIlCijjTaX/4kVeUvHpzxCvINZ49cpVaPaMqXT02LtyXRMw2w/ahTO8FcBjGd5xrFgT4OjQ&#10;k/+pPS7Krah4AO4n/m89pdqQIcqFUqdOned0O3AGuc/C5s19M0JDzuQvGPEw0m7rErF48XsINcC1&#10;C2XxkiUC8Oq6EtOAuD0n5u1VzrW/mjPPA+BogXIKvTAZ4gJwowkh/ODOAMeYKNEMcLbGMcwsw0XN&#10;2MMAFwscPnAWJkKWSZAVwJUA8GTKzEphuDKwDZjrga8AdDVmCnzi2h+uOvYoS1zN8KPhjRYqKq7S&#10;0FNTt/dGk8HUtER69923aM/ePTKpbJ8+/fhFGkM9evah1q3bUZvW7aldm3bUoX1H8YG3bdOeGgbV&#10;pzqBlahzg5o0tU9bWj95AB1YNJruXTiK7ls4hu5fNIEeWzWLHl89ix5dMZWeXDONnlw9iR5cPIoe&#10;XDic7gkbykAPprvnDqW7ZgbTZgb5WrbQl4/oShEM8zn92tL03m1obJcWNKhNM2pSo5pAvGxJgByt&#10;WPypgk8FqlKuEnVo1YoOPvsYJYlbij+OmaryEq4TwDvV0JOnYtWEx88kUNbVb93eb1vuVfQADyBv&#10;V4CLC2U41a5b1xzMCi6ULg3q5+SHDacrS8bEI+22LguXLj2E0HShOAE81NEO3AC43Q789upU7nWa&#10;+6IawOrZY6oJIfzf4jYR6/uktEIxAa5boSQzvFPOUqzhQpFp11gJGQxwsb4TpBLTBDiGXIUMgEvr&#10;lMwkcaFA4k5hgGt4K4CjZYoD4A5LXAFcIM5Qh85DAnFlgUOX0O77Sh5Fx5yme++/h2bOnkVdu3en&#10;Zi1aUqfO3ahxo6ZUv259ahBUj5o0bERBtetSzeo1qWa1WhQYUIFqV/CjPs3qUNjgjrR+Yk+6e/4Q&#10;ujdiGAM8hOE8lO5ZMIrXlR5cPJoeWT6GHlnG4dJR9MiSkXRfeAjdN3843TdvOO2dFUw7pvWjzZP7&#10;0JqxPWhxcAeKGNyBwoI70zT+QAzu0FwqP8v+uRSVYYB7lfBhoPtToF8Fql+rNu3ft5sS+Jpjkojk&#10;zBiWcp+k5DC8Db0TH0vLX1PDy2baAL8lFQ/AVQsUAbjhAw9xA/AhzRo9cG3paPps7cTbD/Cly5ZF&#10;IXTygaMS0wngAQJv+MCr2RM63Fah5x6uH2aff+kEg5qhLd3nDaETjwa4wBs+cLhPYHmnqpYnGtxW&#10;YQZ7SAM8GW4UVGSKFMAx2BXAreFtHbEQY6VIhabRKgWWt6rIBLyhTIZ2VkGAG/BWAM8Ta/ydd96k&#10;xYsX0cCBg6lx46asJtSgQSOqU7u2dKKpV7M21WFwVy5fkSowuCuxqgaUpwaB5WlAy7q0ILg9bZzY&#10;nfbM6UMPLBpGB8IH0d45/dm6Hkz72cq+h8F+z/xgundBMD2wcBg9umQUPRQRQg8uGE73hg6j/XOG&#10;0L7ZwXTXrIG0Y0Z/2jihFy0d2okWsiW+ZHgXWjC0I01ji7xX83oUWJbh/b8lqSwDvHyZAKoCgNes&#10;RRvXrqSY2FN8zeIoJYshrv3fORzP5TRWDH84t7+rAJ5x9RsZoMzdPbdVUMUBcNUTU0EcAB8aPJRC&#10;QkKoVu3a1uFk/2dy+5bZn66ZSp9vnn37Aa7bgbta4AD47NnKheLcjNAG+O2UBnjoczH0yilUWB4X&#10;nYQfPIHhnQipNuDRrBg0I0xmkKcwyFMxcp4CuNX61koSCzzJgHcSgydZpCEu7cPRNlzah2sxyHOh&#10;NMrMSxdlG70zBeKGBOQiZYlDMp64QFxb4Xn8MUin1994TYyHjh27UL16DalRoyZUozraXVel2lWq&#10;Uc3KVamSfwUq71eeXzR/8i3jTZV9fKhJ1QoU3KoOhQ9qTRvHdaFd03oyqAfRgbkD6e45rNkDaX9o&#10;MMN5IO3j9f0M9APzBrPVPYTuC2Ooc969oUNp38zBdNeMgbR9al/aPr0f7Zg+kNaM7klLhnWmpcM6&#10;0YqRXWn5qJ40Y0BXal+nFvn+qRT5/NmLypXyoyq+FagVf2x2bt1AsXEnKT0L7hL+MAq4WXn83w4r&#10;NS+e4vhjuet9BfDkS1/RP3+2AX6zKrZKTAxmxdIuFADctRVKRNe29NnWUPrqrgUe4EJZuOQ1hE4A&#10;RysUA+A1GOCwvG2Ae4Y0wBe+eJZePXWMwX1U3Ccn4wDw43SaAY7JHABvdOKJSVJjoADeZ2Xo0+hC&#10;Ia4s8EQOEw2QA+Jwo6jBraR9uBHHWCnmeClaeQxxhncWSyDOljeGmRWAc1xkwFytK5DDjYIKTbQ+&#10;SUqKp2eeeYamTJ5OTZq0oqA6DahxwyYyxkmNwKpUs1IVqszgLsdGRYB3gIxx4u/lIwBvXr0ChbSr&#10;T/P7t6ZVIe1p+8RutH9Wf7aoB7AY2LMGsQbTXobz3pmDGOSDGeyA+FCB+d2zGfZsfd89e4gAfOf0&#10;/gzvfrRtaj8GeA9aFtKVAd6BVo3qSqt5PWJIDxrRsS3VZevf989lBODVAipRL35/nn32UUrNiKH0&#10;3ARKZaXkxYrSGNxaCQz23R+o9yH+4pc2wG9BRQ1wsys9LHALwIcB4DVrv2YF+PLenemzHQsY4BG3&#10;H+BLliw/gtDaE1MDHJWYNfhfVYwv4e+LXmjl7Tkxb7M0wFe9GkVvnDlKJ2IOM8QxkJUC+KmEE5Ze&#10;mKrVCdwn0gKFIY4Jjwv4wDF2NQBuWOEiBnlyNlqjAOBsfedogOu24QreWkgTgLMFLgDHrD0Mag1w&#10;cyYfTAYhEHdY4gJwDi/k59LZs1G0Z89e6td/EFWrXodq1sDognWocsVKVBWqUJEqsiEBeHujq7vI&#10;myr5eFPzGhVpWNv6FNq3Fa0c1o62jOlEuyd1pz1Te9HdM/rR/plshUMM8X0C8GAGOAN7DqzyQXQP&#10;g/zeecPonrnDGOLBtJeBvwdulGn9ae0YALwTA7w9rRzRmVaN7k7LRvai0MG9qGvjBuTzpxJUhf8r&#10;6NymHW3esJaizx4XeKflGQDPVVZ3+jlOgziemBNPewyAozem3Znn5lWcAPdxAXi1ajXf9/HxqQlO&#10;Yjq1tf26MMDD6as9HmCBM8CjESqArzJcKJ0UwENDqUYNA+D+5VU7cBvgt1Ua4Jtfj6S3zhyh4wzw&#10;E7EM8bijdDKeLfH448oCN/zfAm+pxGRLPPkMxWJAK2OiY22JJ4oVrixx5QuHKwXtwdEaBf5vLQa4&#10;AWsrwNEeHKF2oQDgkJrsAVLwNkctFN84WqiwAHDDhYLWKTExkbRlyxZ+Drvws1eXateqSzWqVKWK&#10;/gFUwS+AKnGIgaX8vPhlK+kt8C5bsgxV9C5LTauVp0EtatKsnk1pWXAr2jCCrfDxnQXi+6b1YYj3&#10;Z3D3pwOhwawhdGDuULovLITuXxDC8SF0L8fvnY84W+SSr7SHLfVNE3rRqhGdaMXwjgzzLrR6TFda&#10;OboXLZ8QTGP7dqWqfj7UoE5tWr9mJZ2NOcn/kSTyBy2RgZ0owE5lgAPaGbyuxBDPSaB9h9T7EHnu&#10;c/rFBvhNq/gB7q8APmwYGxLVD2mAoxPPpgFd6bqnAHzx4uVxCK1d6TXAQ0PnWgBewQa4B0gDfNdb&#10;p+ndyMN0LOYQHWeAn4AVzgCPTDSGkJXxv1UFJsYBP5t0mmJlPHBlhcsUa7pC05AAPEtVZJoAR+Ul&#10;w1tm7BF/uGGBGx18HABHxx4APEOUxcrJ0zP26EpNBngexyGjglMscQa4iAGekpogFnjbth35v7+6&#10;0sKkSoVKVImfwXL8UpXjF83X24+8GNxeMoaJFwWU8aKqvj7UtGoAA7wGzendhFYEt6Z1IW1p69iO&#10;tGtiF4H4XoY4AL4/dDBrkFRo3h8xTCoyH148kh5aPJoeWjSaoT6c9s9Fk0IuZwB8y6RetGFsN1rP&#10;2jihB22c2IvWTehD62eE0LIZY6hbm6bUrFEQ7dm9lVLTYvk/kBTKOJ9M6ef5vxeGdTpb4hkiBfBM&#10;iC3z/QbA0broZxvgN62iB7jygQPeBQBerdpJb2/vOuBkYGBgtW2DutP1nRH0+d0Lbz/Aly1bloZQ&#10;AxwWeEcXgKMDj7LAy1O1oKZuL8Ctygb4b5MD4KfovTOH6NhZBvhZBjjGQmGARyUeZ1ifoLOJpwTc&#10;uikhutXrTjwa4Bri0jOTwyS2wpUFHme0CWeIyyBXRoUmw1sAnmu4TRC3WOLOEM9iiGdJBx/ruClu&#10;B8C6gApNBfCMzDS67777qUP7LlS9am0KrMjWdwCGdS1vWN4YJdCbSjO4S/2lJPmULE3ly5ShGmwB&#10;t6zKL12L6hTaqzGtHtaO1oS0ow2jOtD2CbDCu9HeGWyFzxlE98xny5ut7vsA70Uh9PCykfQwmhIu&#10;G0ePLhtPD0SMogPzhtDdAD0DfO+cYNo2tQ9tZYhvndSbYd6bNk/uTZum9aet80bR1iUzaNyQ3tSB&#10;If7QQ/spg69bDgM8iwEOiGecS1LgdlEma/9h9T7YAL81FT3A1VgoBQEuLpQPtAVeg4G4c3APBfA9&#10;HuAD1wBHJebS5coHDoAvXrJYxgOvWdPhQgnwY4DXa+b2AtyqbID/NmmAb3rtNL19+ojAWwDOID/N&#10;VnhkHCuBQS6TOTjaguv24Kojj4K3hEYcAJcOPQxvhLDGBeIWgAu8sxnUDHDtRoH0iIVWgGfkIMwU&#10;S1yGos1TTQxzOMw9l+4EcKnsZIhj2Nm0jFS6a88+atWqHQVWrk4VylWmcv4VxSfp48UvV2lfKlWi&#10;DJUqxSpZirw5BMBr+XlTx5rlaVy7uhTRrwXDu70C+OiOtHlsJ9o1pSftnT1Qel+iPfg9C0fT/YvH&#10;0IMM7cdWTpD4PREj6T6ks+4JCxE3yj3zOORt7po1iHZO7Uc7pvSj7VP7C8A3T2eAzx1BO5fNpOmj&#10;B1L3ji3pYQZ4Ol+3rHPJbGUnsRjgeQhZRqgBnpaTSHcbFnhUnu1CuRUVjwuFIW4CXPvAhzMD67zg&#10;7+9fBZyEC2WHAfCvPA/gDgscAHd2oTDA/SvYAL/NMisxX46iN04eoWPRsMI/YIB/QKdjDgvETzPE&#10;z8AXbnSn10KPzNhkBjY69TDIzyahc48COga0Qtd6E+DSOxMVmwkCcbRIAcAxwBWENuIQrHGzFQq6&#10;17Mw7KzMbM/AVkpXQ9FyXA+Cpa1xaTeezzBngGO42aTUJNq8dRs1adaKKjPAK1aoQuUCKvELVY58&#10;y/pLxWWpUqWpZKlSVLpMaV5H649S1KCcDwU3qUmh3ZvQisFtaC0DHFo3ogNtGteZdk3rR3fNHkrb&#10;Zw6j9ZMH09rJwbR55gjaHTaO9oaPo52hI2jP3FF0d9ho2h/GFvj8EXRg7nC6N3ykaP+84XTXjGDa&#10;PmWg9NJcN74nrZ/UhzZMD6ZN4RNo/qQQCu7TlR5+cD9/hOIY4LDAlTIhwJuVxVIA5+uak+BciWlP&#10;cHzTKk4fuHMzwuFUu7ajIw9b4n7bGeCf71rEAPc0F4p05OlYiA+8vMgG+O2VBviiF8/SKycMgEcD&#10;4IfUtGoC8KMOgMsM9Y524WfRrT6RLXEZoRDwtgJctUrRTQvVzOrKlYJQ2oabMgDu4guHdGWmXjfT&#10;WVkyJC1kscrPc5jPIYM8lS3wHbt3CcCrVq1FlSpWpfLlAmUyBe8y/lQGXddLeVHJEgxwscBLUqUy&#10;Jah9jXI0uWMDWjqgFa0e0o7WDWtPG0d1pg1jutAm8Vn3pWUje9Ps/p1oQte2NIqt5VGdW9G4Hu1o&#10;Uo+2NHtgZ1o6sj+tGTuIyw6ibdOHsNU9jME9QnTX7GG0Y9pg2jRxAK0e24fVm1aMYU0YQCtnjKSF&#10;U0fTtHHD6ZmnHqa0zAQF7/xUB8TZEodVnp3HIdwn5xIpKSeJ7jIAnmA3I7wlFSfArc0I0ZW+Tp06&#10;L2oLHM0IdwR7kAW+dOmyWIS6HXg7AbhqRogJHUyAo9OEDfDbLg1wjAX+4vFjdDz6MJ0wJAAXiB9l&#10;iKshZaVLPXplMrgdljgqNDG9GkYoVKMUyrCyaRh4CRCPUU0Ls5Q/XKzyrDhKzk5gaEPo6KMAroec&#10;FYjDN86QTs/TcUBdWeeSb7hbpNMPh1mcB4hnnWew5zPUGeLpWam078A+atm6LVWrDoBXowrlq5Ef&#10;A9yrtB+VKuElAC9TsjR5lShJ5UqXpEaVvGlYy5oU1q85rRnajtYObUvrONw+oae4PNaO6U7zB7aj&#10;CV1a0LDWjahPgzrUpXY16hpUXdQ9qBoNalqPxnZoSZO7tKWZvdvR4mHdacOE/rRjxhAGN8ZGGUhr&#10;x/WjJSE9af7grjRvcDeaNaAzTR/QhaYN7kmTh/WnudPG08svPcO/jS1tWODn+PcxvCG1DjHEz3H+&#10;+SRK4uu3+/1EuZ8pl7+if9kAv2kVNcDNrvQAuJdjNEIZC8WlI8/uIT3p+o4wzwA4g1ragVsBrlwo&#10;BQEeEGC7UG63NMDRlR6DWR2POkInWCcxL+ZZDiGGOKZYk1EJMbUaIO4CcOmdKS1VoDPiBwfAdftw&#10;Z4CzRZ6tAK4gXhDgIgYywtTcJFF6bjIDHLPbqxnuYa1r2GdwWiYLEAfAMxl2sMAxldvzLz5LI0aN&#10;pLpBDahyJfjBq7CFpACOGXdKlywjAPdjgNf286J+TWtQaN/mtHJ4O9owsj1tGN6WtrHlvWtyb1o/&#10;uhuFD2rDUG5JE7u2oBHtmtCQlg1pKIN8OMeHtmpIwQzvYS0a04iWTWh0m2Y0sXNzmt2nHS0f2ZPW&#10;M8TXj+tPKwButt7HdWxO/RrzB6BuVWpbvSK1qlqeWtcIpC5NG9CsyWPovXdfoVz8Fq3zkLLCAXQN&#10;cSg+M5l2vKfeB0yr9i+7K/1Nq+gB7l8A4EMxGqELwDEj/Z6hvVQzQk9ohbJkoRrMymwHrgG+eLHq&#10;iWlphWL7wG+/0Fph3gtqOrWDRwDwQwxwWOAGvA2Ao2OPBrge2MoEOObIZGjLfJkMcCgaLVRk/GoD&#10;4OnwhcdLKOtsgScA6AA4W5hokZKUpazIFIA5F4JPHFCH0PlHQRydgATwRqWnM8ABN7hY2DI/l87p&#10;aRQTF0W7du2QEQerY4LhcoEM8PJUtpQvlflLaSr1p5JU5s+lqEKpUtQiMIDGdWpIy4e1p03ju9K2&#10;id1px6QedNeUXrRzUk9aPbIzLRvehRYO7UJhgzrT/EFdKDy4G0UM6U7zOD61exsa06oRjW7VhMa1&#10;bU5Tu7SmaV1bUWjvtrQspAdv34tWDO9B4QM60cSOzWhwsyBqVTmAgvzKUF0fLwry9aI6HDYMrEDj&#10;QgbTm68/R9n8u3Lz0pxAns3/lQjAGejapfJBQhItf1W9DxlXv6V//+L+ntsqqCIHuFGBKT5wjIWi&#10;LXDMyFOj9ru+vr41BJj/8z9/UpWYCzyjGeGSiCWRCM2u9IYP3Apw04Vit0K57cr96K+08R01nOwz&#10;h4/R8cgPGOAMcQCcwa11Ku64DG6lAY4p1hwAZ3gLwNkq1wBH+3AD4BDmygTAVe9MjrMSYI3DCpfu&#10;9gmcxqH2h+ewVQ5wC8BR0QloGwAXGW4UQxrgmQzwjDwWwxsAzzqfIe6V115+jkYFD6AmtatT7YoV&#10;yN+rrExK7FWCre+/lKKyfylB1XzLUs+GNWhe/7a0cXwP2jWtD+1FZx3W3TMG0B4Od0zpS5sn9qE1&#10;Y3rRUgbxkuG9aMmIPrSYNW9QVwZ2KxrZoj6FsBU+gQE+s1tbmt+nAy0J7kKrGeCrhnenxYM60vQu&#10;zSikWR3qVb8GdahRldrVrEJd6tWmHg2DqGOdmtSuXk0aP3wgvfbKU5TDvxctbXL5txQAOCszDy1U&#10;kumpU4k09Rn1PtijEd6aih7g/ibAXX3g1p6Y1atXr4VKzOs7GOCeUImpLfCbArjtA7/twoQO+4+f&#10;l2t4kAF+AgCPRjNCzMyDcVGUZJZ6wwq3jg+uLXDtOjmbwiCXsVKiKAYuFPjBBeKWpoRseZsuFQzM&#10;xCEqNgHy5EzVQ9MEuMBbWeTK+lbd8E1w56aJNZ7OZeBayTAADnBn5WeKG+UcW68n3nuVti4OpbBR&#10;gyikc2uq5e9DfiUA7lLk9ecSHP6FqsN90rwWLRrWmbZP7ivA3sfgBrz3yXgng2nX1AG0YRzDO6Qr&#10;ze3fgcZ3bk5DWjWg/k2DqE+j2tS3YS3qE1SN+gfVoBHNGtCsru1oRXB32jymD20e3ZvWAeAD2tGU&#10;Dg1oUMPq1IvLdeaPSs+G9WhImxY0rF1LGtymGQ1j8K9YMJ2OHH6FrW8G+HkAnH/PuTSRqrhFJS7/&#10;VqnITKbHTyj/t0zo8Ik9ocOtqDh84O5aoQDgbIGbLhRpRiiVmAs8oxXKkiVWF4oCeMdOHQXgc6wu&#10;FPjABeB2R57bqZ9//Cc9GX1ZruEzh47TiTOHZU5MAFyPTKjhLQNdxaMyEzppCu3D0TNTBrpikMek&#10;nKZYPU6KxQ8ej9YoBrgF2miJgs49hjB+OJoZwieuYW0OPws/OZfRk0KIG8Xwi2urPP0cw/s8W6So&#10;wLyQITp/kcOUaHrlvl20efpI2jR5KK2fPIwGNA+ioABvKl9Swdu7xJ+oZoAXDW1bj9aM7Ul7pjO0&#10;p/eV3pYH0FlnLsY0GU5bJ/SnsD5taFjj6tSlegVqXdGf6vt6Ux0fX2pUvhx1YEu6Q5Xy1JXzBtev&#10;TTM7t6JlgzrTtvF9+UPAH4Ap/WjZkA40snlN6l0nkHoywNtVC6S2NatTh7q1qWu9utS/RWOaNqQv&#10;7duykmKjDzG4U1ipyo3CypHKWhZ/rJQY4HytHjuu3oUDJ87bU6rdoooN4BiiwRhOFgAfMXIk1a0b&#10;ZB0PvJIJ8LuX3H6AL1669DBCJ4B3VACfPXu2ADwAAMdgVuJCsQF+u6UnNd72+hn64BRb3gzw49FH&#10;6HSsHl7WaoGjOaG2wjFSIVviSWiVctIYqVALFZkY6MoBcGlSmKnahjsDnEOJq3UFaIY2W+EYqVDN&#10;qWmAHiBHvlRsMsxZ6RxXbhO2yA2AZ11IpxwGeD6Hp955kTbPGEOrh/emLeMG0KYJg2jF6P40uXcn&#10;alGtMlUuW4YqepWiOuW9aHTnhrRxYm+2tHszxHvS3bN60z3zBtIDC0bSLgZwRP+2NKF1EMO5OnWv&#10;VZm6sPXcMrAy1fPzo85BdWlKv140rHVT6lajIo1qWZ8t8Ja0uG9r2jyyKz0wN4TuCx1KK0M6C8D7&#10;8T661alBdcqUoeqlSlGlEiUoiPfTqloVGtKpDe3ZsJzi+UN6jn9THgDOlncugzsH0GaLG+B2Arhh&#10;gb+SeJW+//4Xt/falnsVNcALa0Y4YgTmxAx61jIeeGmzGaFHAHzxsjMInbrSM8AXLVqkAF7dAnDp&#10;Sm+PhXK79ULcFZrM13DWwVh64yRb4YYFfobhfQbNB1mY6CHSiCs3iqEkhnjySTprAbeWHqlQDXQF&#10;f3g0JcqUYJhVxuE6UQCP5RDieDZDnOGtRi/U4HbAG+4V5GNUPgBcrG8T4OmUydBWAM+k/PwMOv7a&#10;Qdo8aQStH96Hto8bSNsmDqKVI3vTslH9aWKP9tSyeiBVK1OKGlfwpsndm9KWyX3orpl9ac9MBnho&#10;b9o/vx/dG4Z23INoDUYNHNKV5vVpT5M6N6eR7ZrQwKZB1LN+DRrUogENbdmIQlo1oJBmtWla5yY0&#10;l/e3uE8z2hDSge6ePpAeCh9JWyf1pUkdGtKgRjWpe93q1CKwIlUpiRYw/tS7eUvq0agxdW1Un9ZF&#10;zKHoU+/ROf7PIo9/mwCcwxxeF4ALxJUVjp6t9x5R78LxnM/skQhvUcVigQPebH1LJaa2wAXgDhcK&#10;L/+7a2gvNRqhJ1RiLl68vADAOxgAnzVrFtWoZrhQAHC4UOzBrG67jmd/RmEvqZYor51gq/vsMZlW&#10;7UwsVBjAYX2zBOAnKDoZY6WccoY3xgoXiCMexVY4QxwT8maiWaG2xA2AC7wdAAeoBeAsTGCQItLr&#10;GuCsvCRKY5AB4OkMt3QD4NkXMxjgWQLwyHdfpV2hk2n9iL60bfwg2jSmP0UM6EThAztRGFs/Ie1a&#10;UANfL+pUqxLNH9SedkzvT3tnY5Cqfmx996X7Fw6ihxcPo/sjQmjfvKG0N3QEQ34grRrdiyKGdKE5&#10;fdvS5K7NaXzHpqLp3VvR7F6taPHgdrR0YAtaNqAZrR/WlvZN6UsPzg+h/XOG0YKB7Wh4y7rUp0FN&#10;6la3JrWoWIHaVatGPRo0oH7NmtLo7p1o+axJdPidFyiXf2cuQxsAVyBPYYgD4IA3XCmp9HZsMoW/&#10;mCDzYaIXprv7bKtwFRfAMVyD1YUycuQoWOAmwDn02TO0J30mLhQPAPjyJStTEQLgy1asVgDvYAG4&#10;pRJTxkKxLfDbrquff09b38+W6/jCUcyLeYxOxzC0DYAD3DI7vZa0RDkprpMotr6jBOBshbNiUxW8&#10;ZWwUATiGm42keAvApXOPhrhY4RBgjrbhHBdZLG4LwB0+cAY3rG8A/FyS+L9NgDO8s9j6BsDPs7KT&#10;oujpHWtp44RgWj+yLy3q3YFCu7SguT1b0by+7WkKrPDy3tSvYXVaOqI7W9qDGbLwew+g+8IH0sNL&#10;htLjK0bQ48sxSNUYemjJWIb5aAY5elMOpHVje9PSoV34g9CBwczP+uCOtGJ4Z1o/uiutQxf8oa1o&#10;+9gutG9aP3qIAf4Qb7tlykCa1as1jWELPrh5A+oTVJt61K5O3WtXo+CWjSls+CBaP28qvfnCo5TF&#10;18oZ4EZLFFRmGnohUs1rGvEyX4Mr37i9z7YKV3H5wBXEfSjAGMxq1KhRFBTkALgeC8VjLPCFYYsP&#10;ItQAx3CyHTp0oIWLFtLMmTOpevUazs0IbQv8tgs99u47mS/XcfdbkXQ8mq1sBngUW+FRALhY3KcY&#10;3idFkfGYI5OhnYh5MhncrJgUWN+nDIBjsgcAXFneyvpWvnAFcLbCpXu9gjg69SQxvCEHzA2Is4WO&#10;dQG44U5xhjjgnUQZ51UFpgJ4FmWxci5m07lL2XSRAff+wYdox5xxtHJIDwrv1pqW9OlAEb1b04L+&#10;bWnegC7UuXo5Gty0Fi0f1YPumj2YDswNpnvnDaT7wwfRQ4uG0JMM8KdWjaKnV42jp1dPoieWT6CH&#10;Fo5hyIfQLob4xvG9aPWo7rR+bE/aMLYHbZ/Sj3ayxb1tXA/aMaEH7Z3al/bPGEAPhQ+np5ZPpAcX&#10;jqV14/rQnD7taGrXVjS+PVvdrRuxGtDkbq1o6ZhBtH3hDHrj4AOUydcujwGed54BLq1R0mS4gGw0&#10;kzyXQRl56XTwtAL4/afypWWRu/tsq3AVqw+8DDryaICPdgJ45cqVq6MZ4WfbwzwD4LNmhY5B6Arw&#10;iIURNGPGDAG4UyWmbYF7hB6NvEhT+DrOeTaWjkSdUBY4AzzSALi0OIkDxBnaMh4KKi6NJoQAeDLD&#10;OxmtTxjgaaoNuHKjaOkJH9CsUElZ5A53ivKNsywAV80LMZGvA+DaMncAHEOswgeexhDPoEy2uh0A&#10;z6GLvJ5w6n16YF0ErRzeixb2akcrB3WhJQPa04ph3WjRsO40uHltGtqyNi1lCO+YOZD2sgW+f+5A&#10;ui9sID0YMZieWBbCEB9JT68cQ88wwJ9cMZEeWzSOHggbIbPt3DVzEGsw7ZutJjDeP2co7Z7Sn3ZN&#10;7EP7pveTyR/uYcv+sYhR9NyqyXRw9VS6f8EYWjumN0UM6kih/DGZ3bMlhfZpRWED29Pq8QNoR8QU&#10;euPpeyibr9X5/FTKy08XwQeOHpnZGDKAf/PZjFSzC/07qR/b/u/foKIHuGVOTHNW+mAaPXo01atX&#10;zxyNsHbt2kHbB3kQwAcMGFAeYQGAR0TQdAPgsMAxFrhtgXuOjmZpP3g8HTrDwBaAK0tcuU9geZ+k&#10;KLa+AXAMYhWDQaxYsUlnKC75DMUnR1K86ftmgGNcFKnEhDBOOEObQ8A7EfDWPnFUbLJFDiVDGuLo&#10;bg+QZzK00bwwg8GN4WjR2QfwRntw+L8B7zx0n8+Q9t/Z+QxvjEZ4MYfOGbPz5KXH00v376RN00Jo&#10;JUN7ZXBnimBYLhrYjhaHdKOxXZrQ4BY1adGILrSVgYsZ5O8OHUQPhAfTIwuH0GOLh9KTy0cIwJ9e&#10;OZ4eXzqOAT6WHlowUqZNw8w79zPM7zN0DwN8z9T+tHsyAN6XDswaIP7vJ5eMp5fWzaDXNs/hD8E0&#10;2jUDFar8MRnajhYNaqMU3I5Wje1FW+aOpFce28UAj6RzF9jqZnhno4kk/N/nk/m3or17Cr2flERz&#10;X0iQTjxHMj91e39t3VjFBXDtB1etUIJpzJgxVL9+fbMZIbrSY0IHjwH4xIkTWyEUgC8HwDtT+/Yd&#10;aEHEApo2bRoDvLoJcPGB2wD3CH31159o47uqR+ZjH5ymM9EAuAL5mVgODQHm0QzzaAb5WQZ5LAM8&#10;LonBnRRFCcmQMQYKgzs+hQGNkKEug1tpgCON4Z0oIGcLXHSWkiCGOQAOa1xcKmitks7wZqVlJFEq&#10;xhKHstFO3Gh9wsoEwDGQFebPBMBZuRcY4CwA/OL5TDr59ou0d9kc2jgZM+IMoMUY06RLfZo3sC2N&#10;796U+jWuQvMGtaPNU/rRbkxYPDeYAT6EHg4fTA+FD6RHGeRPLhvFIB9Ljy1lLR5HD2HM7/nDZNad&#10;B8JG0oMsgPye2UNp5wSG8JgutGdKL7p39iB6nIH/7Kqp9PrmUHpz6zx6cdMcemDxWNo4qRetHt2Z&#10;VoV0oGUM7+UhHWnlmK60gS32g/eup9SkY5Sbz1Y3QzwLYmgrgCfL0LJvxCVJK6KVb6ZT2odfu72/&#10;tm6soveBGxa4rsRkgAcPLghwDGa1HTPywAe+3wOaEfIJNkdoArxjZ2rXrh2Fhy+gqQzwatWqk7+/&#10;oxKzah0b4J6inYdz5VqGPRfL4Aa8DTG4o2LZ+pbwOEVz/CwDPIYBHieW+BkBOeCtlciwFgHirMQU&#10;xAFvA+6sBAw3awKcwY0xw2XccAPgaKUCgGP6tfREBXCWnhACbcTTcxngualigcMXrCZAzhLl5atZ&#10;eaALF3IpNy2eXnvsAG2bN552zBku7b2XDmlPoQNa09iujalv46o0rXcLWj+hr7T53jcnmA7MGciW&#10;M1vi8zlkkD+6eCQ9uWIcPbVyEj21YhKvj+b0ESyGN8QA3z8zmLaO7UmrhralDSM6MMB70gPzhtBT&#10;S9n6Xj+LXt86n17bMo9e2DibnmFrfBMAPrIjrR/VmVZjlnoAfFRXWjttAD1592pKTjhCeRcY4BfT&#10;KYMt8DT8x2EAPJ6vgZ4H88noS/TDD3b779+i4gS4HgtFAD52LAD+kr+/f1VwUkYjRDtwzEq/f+nt&#10;B3j37t1LIjRdKALw9grgU6cKwOEDFxcKywa45wjNz+YbzQnhBz8Tc9K0vKNjT7EQnqCzbIHHxLP1&#10;DQtcrPAzphUuAsQBawPaUJIhxOOhZIZ3WpxAPEkUSym8jjFTROh2nwHrO55SGNqAtwa4TIYsAFcD&#10;WYmyGeA5DHBM8sDwzmGdswA8Pz+PrfBsyuVjv/TgHtq9YBKtn9Sf1o7rReFDOtC4rk2pT8NqNL5z&#10;E1o1urdMtICu8/vZEr9/Hlvi84MZ0MPo0aVj6PGV4+mpVZPZEp/IAB9DDy8cRQ9HjBKQ34uWKeN7&#10;0ZL+rWhRv6YM8q70IG//5JLR9AyXf2HtDHp54xzRwdXT6Ble3za1L61nS33zuG60YWQXWju8E60d&#10;3Z02TB1Ez923kTJTT9P5i2kM8AwBOCprAXBY38dTkmnWs+odeDnxqtv7auvXVfQANyoxYYGXVQAf&#10;zAAfO24cNWjQ4DmrC2XXIAb4drRC8QALXC9WgIsLZYF7gNsuFM/RTz/+k1a8kSHXc987USa8BeAx&#10;DHAG+lm2vmMY5rEWgMMKj0+CohjkLLhRGJQa4AB3cgpDmqGdmIx0hndyLMcZ1Ji1hwGeLABnYDPE&#10;RQC34TpJSXcAPI2t77RMBjeE6dgwHgqHGQB4NgM8B7PyYNb6bDp/nuF9PpfOn8ulfA4vMMgvs87x&#10;sV59eA9buCG0btIgWsrAHt+1OQ1oUotGtm1Ii4d2o01j+9LuaQPp7lmDGcpD2LIeLpB+bNlYenzF&#10;BHqSLfAnAPAlDPBFI+kRhvhDDHD4vdcP70wL+7agZQNbsfXdhx6PGEHPsrX+1LKJrEn0zIrJ9Oyq&#10;afTYkgl0/4LRvL/JtG1Sb9o4pjNtZuBvHtuDNk/sS5tnh9Crj+2mvJxYyr+ECSrgHkqXnqYAOCzx&#10;N+NV65Odh3Lp2pffu72vtn5dxQVw8YFbAD6OAd6oUSPThcJh2W16VnrPBHgnBnh7J4DDB+7rW44C&#10;bIB7lDD8qPaDT30mXtwn4gc/e5wiz54UgEdzqAB+huHN4jAO4nh8IgAezWILO4khncgA5zjALfDm&#10;NIcUwJNTYgXYgHdKKgPcEGaTT0lLoNQ0uE8AbwaWKEnB2wR4GmUyvDMZ3pnZGQxwTHrMFnheNuWx&#10;AG+lPIZ4HkM8jyGeS5l8vjtXhtPsoT1pzuBuNLB5bRrQrA4NbRlECwZ1oQ1je9O2yX1oz4yBdGDO&#10;ELqHLesHF7CVzRB/mK3pR6DFRsgQhyV+//wQ2jmpH60N6UyL+7aiFQNb076p/eihsJH0wLzhtHfG&#10;ENo7PZjuQ5d61u5pg2jblP50b/gYuoc/EOtHd6It47uzJd6DNozvTZtmD6fXnrqbzuXGM8Az6dwF&#10;TBeXQbkMcTSbjMtOpg1vqecfrYjs8b9/u4q+EtMZ4AGoxDQA3rhx04crVKhQEZyEC2XbwG7GWCge&#10;UIlZrVo1mS7fCvC24gMPLwhwuxLT43Tl+t9ozvNJck0/OHOSogDxsxDHAXHW2ZjTFMPQjoljCzwu&#10;kgHOSoiUeHwiW98M7QQT1IC4FdyAOVvdUAoAzvBmYKcyrDXAU1ITnQDugLdSRlYKi+HNgvUNgGfB&#10;+maAZwvAsynXCvC8PIbgOY6zzp9jiJ+j/HNZ9NpzT9Ckwb1oXO8O1KNBVerbpCYNb9eQ5vZvT2vH&#10;9BCAY/CpnZP70f7ZQ+m++cNZDN+wYfTw4lHiTgHAH140hh5gS/ruOUNpBwN864S+tKx/G1rQoymt&#10;D+lEa4d2olmdGtCIBpVoerv6tGJwR1o1tAstGcT/mfZrS4sGtqdd/KHYOK4rbZnQg9aP7UbrJvSm&#10;fSum0ckPnqMLF1LowuVMugCIA+Bo684Aj+Jrgfs0/WAivZTwodv7aevmVDwAd0xqDK/D0OAhbgG+&#10;WQPcEyox69SpUxehFeCoxAwLD6MpUxjgVR0AFxeK7QP3OC18NVWu6ayDcRQVfVzcJ1Hwh0crmEfB&#10;nRLLEI9jC1wAzpa3ofiEaLG8ExJjGOYK5IhrJYnVHecEcqwnJzO8U5TlnQx4C8DZ+k5j6xuCFZ6e&#10;IgDXFngGK5MhLhKAZzLA2frOYYDnMsBz8xjeyvo+f+48w/s8w/sCXYQunKN4/hhtW72Y5owYQMM6&#10;NKIBbIXDlTJ3QDtaM6oHw7QXbZ/Yi6Hch+6aPoj2hw5lkA+hA6HB0nwQlZb3h4+gexjqezh954xB&#10;tGfWENo/ZzhtGtmLZrevT5Nb1aSxzapTn2o+1L1SGeoV6EOjmtSgcS1q08gm1alvdV8a27QarRvZ&#10;lTaP70GbxnVn67snbZw+mB7ZuZiSYt+nS5cz2ALnj9FFtsBZuUZl5r1HVdtvVD5/Zw9e9R+p2Hzg&#10;DG/xgTPzUIk5fvx4atSoiVMrlE0DuniOC6UgwDtT27YM8DALwBneEGYGr1qnsdsLcKuyAV50is3/&#10;Qq7pjGfi6INTx8XyjhIrXAOcLfHYU3Q2Fla4srytAFc6y1Y5w5xBHS8wVwCH6wQQ16FWcnIChwri&#10;GuTKEgfA2fIGvEVseWey5Z3BAGdlcjwrS7lQHADPUgCH5c2yAjw/P18AfoEBnn8uk4698wotmT6a&#10;RjG4h7SuS1N6t6IFw7rQ6tGAaQ+2phnibIXvmz2M9s0Mpr0MaQwte394iHTigVV+95xg2j1zIO2Y&#10;PkAAfk/oCNo2vh8t6tOc1o/sQveHjaId0wbRvN4taHjjQBocVIGC61WiQXUr0PAGVSi0a1PaNqEf&#10;qxdDvDttntSbNs8YQgcPrKfM1JN06cMMunQli63wLMqDL/xSOiXkqI/sNLa+n4i+5PY+2rp5FSfA&#10;9XjgGuANGjR6WbdCwVgoG/p2puu7PMSFYgJ8+/aey1eupo4du1gAPkUB3Edb4OWoSm0b4J6oeS+q&#10;Tj2LXoih01EMcba+owXeqNCEP5wBHmMBuAFuhEpnKRYAZytcw1sDXMsB8HhKSkrgNIQqTVvgKSkA&#10;OFvcDG7AWwCewRZoBkM7g+GdyeDOyjDdJwB4rgXgkHKdaAvcAHj+Obp0MY+yU8/S6rmTaEKP1jSy&#10;fQOa0qslLQjpQitGdqP1Yxni43vR1kn9aC8APjuE7mZLe/8cWOFD6V4GOfzje6b3p+2TetGWiT1o&#10;11SG/cwhtHF0d1o5pC09ED6c3toVRq9sC6VHlk+gu+YMozX8cZjXqwXN6NKYQns0pRXBHWn31AFs&#10;7WO42+60hfe1ncu98eh2yk0+RpcvJosVfpEhfv5yJuUywB88rtxcq9/KoC++sZ/5/1S/RyVmcPAQ&#10;wwJvZA4nW7NmzRrr+zDAZThZjwP4GrbAXQBeRVngNsA9Wx9kfCrXde6zsfTq8ZN0BhA3/eCnRDEM&#10;cMA7NiGKYg0LHCHW4+IVyB0uFSVXgMPaVgCPp8REJcA8OSWRktn6ToX1bQBcKY2VzpY3Q5vBncNW&#10;NyxuLYD7XF6OkgXc+RZ4K4CfZzCeo3OZ8bQhfCpN7dOexnVsQpO7t6BFId3ZAu9N68b2ok0TMIVa&#10;P7pr5lDaw9rLVvhd0wfSHrbE93J417T+tAPwHt+VNo3tzBZ7d9rGIF40oAWtCmlHD0QMpxc3z6CD&#10;G6bS0xum0zMbZtDTa6fRo0sn0AG23rei9QlDeyvvY+v4nuKy2YWZgMJH0DPbF9D7z95NCaffoPzc&#10;WLrIEAfAk8+plkJT2fp+LOqi2/tn69ZU3AC3VmI2aNDAHAslMDAwYE2fTvQZZqX3NICvMAHelubP&#10;D6PJAvBqDPAA8mUr3Aa4Z2s+W+GT2Qpf90o0HY88Jr0zlSVuVGRCcWyFx0cqIW6sx8YpiIs7JZFh&#10;zlIAZysclrihJICcrW6Bd4IKAXAFccP/DYCnuQI8UwCerQHO4IZyBdxsdZ+HHG4TcZ1cUPC+dOEi&#10;W98X6MPLnJ6ZQFsiptPMvu1pYqcmNIEVNrAzrRjRm9aO7kNbJgxggA+gHdOG0M6pg2nHZFjKfWnX&#10;lAG0c0o/jvdka7szrRneloHdllaHtKeVIR1oXp/GtH1qb3pq5UR6dgMDe8V4enDpOA4nMMCn0MG1&#10;k+npNZPoydWT6DFOOxAWIh2H7pk3jB5dNpaeXDOFnt0cSi/uW06vPryVIg89T3k5cXTpSg49dEK5&#10;Txa8nEqffGUPXFUUKnqAO3elB8DhQnEFOMZCWd6zozGcrAd05HEAfHfPFavWUsdOXahNmzY0b958&#10;mjzZADh/nQBwWOLVbIB7rN5J+1iubShb4Y8fOkWnoo9SZPQx8Yfriszo2DN01oA2QolDsfCLG24V&#10;A+AAeQJaqMAq57zEBAa6gDyW0xjeLFjiyYB3snafJDG8FcAzGOAZDHAFbwVwscI1wPNY53JNy1vA&#10;fQG6QPkM7IsXL7LVfYkuX2JdvkBXrwDgcbR1wVSa3a8dTenUmMa1q0/Tu7ekhcHdaM2o3gzwgbR1&#10;8iDaNjWYtk8LZku5P20e25ut5T60lS1tdL5ZM7w9LR3cisL6NqN5vZrR/L7NKWJQS7o3PISeWz+V&#10;Xtg8kx5ZMY7uXTiSHls5gS3yWfTCpun07MZp9MLWmaxZ9Nzm2QLtJxj4T6+ZTC9smU1v7FtMR57Y&#10;Qidf3E/HX3mQUqLfp6MxCTTtmXgZ99vuuFN0KnqA+ymAM7xdAW5tBw6AL+negS1wDwT4ytVrqVPn&#10;LtS6dWsKDZ3rAvAAAXhVG+Aeq7//8AvtOXpOru+Kl8/Su6dghTPEjXbhZ+BSYSs8WlviqNQ0Kjat&#10;AEdrFG2FSxNDrHO6aYmL7xtWNyow0QolSZSSlszgThZfN+ANkGew9Z2VmUXZrJxsh787Ny+XlUd5&#10;Yn3D4oabBK1NLjK4L9HFS2x1X9bwZpBfYYBfvUA5KVG0ZcFkCu3fmqZ1aUjj2wbR+PYNaV5/dGfv&#10;RRvH96dtUzTAh9AWBviGMZwO98rYHtL9fcXQtrSgb0ua2P7/s3cW4FUcXR//XqngRVogCU4LNShQ&#10;3AvFvYUWiru0OMFKW0qpuwstLe7uLoEQ4u4hITjBXfqe7/xnd2723mwggXu5m3T2ef7P3rsyq/Ob&#10;s2fOzDxJXV4oSz3rPUVv92hKP4zpQks+GEAbvhlFa78eSWu+Gk3rvh5LG74dT2u+Hk3LPxtByz4Z&#10;Tos/HErzZwymue8B5APE/7XfTKBdf82kiM2z6bDfakrcv5rC9qyhKQt28/Pwo8ELAun6tVumz00p&#10;+3KpBa67UNq1QSXm6/Ts8+lhhGXKlCnxZv2adHzGMAa4daJQ/jX13XdbeDPA6zLAq1evzgAf4gDw&#10;IsKV4ln+GdMbkF0pgDtf6Cc87PA56vOXvwgp/H7tTtq1dzNri2jcs1ta4oA4wgp1gMN9kl65qfvD&#10;dR+5ZolrALe5VAK0MEJ/+MJF5SXDOzSQgkPh+9b835r1HcwwD6VItr6FIsMZ4OEUEx3BihLwhvUN&#10;y1uGCyax1Z0koH2IDqWwkqFESk5JpMMpcXRw9wZ6d9jrNLRVDerf8GnqwQDvVv1J6tuIrfAODWly&#10;t2Y07fXmovOr93u1omkM7qldEavdlKa+2pAmda5HY9vUokENn6f2T3tSQ8+C1PbpEjSjX0v6dmRH&#10;WvbRYNrxizftmT2Ntv8yhdYzmFd8PormzRxCv7N1/sc7fWnhh8No+RcM+e8m0DrWhh8m0e65H1Pc&#10;jvl0MmgDHQ/cQEf81tK8dVtpwF8aYLZHnTB9Zkr3JpdZ4DaAp4cROsaBD6z5Ah19uz+dssKo9DrA&#10;/+3tPaUtfOCwwB0BDutbAJznCuDW1qXLN2mePujxyPn7ad6mbQLisMR3+2wVYYWaK2WXFlZotMKF&#10;tN++wi+uAV3CWwO4BnERG44KTYQOAuBseQfDdcLQhg8cUSci8kRGnej+bwA8WgA8Uvd9A+BxlJAQ&#10;R0kJCWxxs7XNlndySjIlH9YUlxAjjnmAC6EVf31Pk/u0p6FsQQ9oUJl61qpEr1atQN1qVqYBzV6k&#10;0R0b0vhODWlqt6YavF9tTJO7NKQprzSiiZ3r04RO9RngtWlA/eeo87Ol6eXyT1DXGhXog/6t6MsR&#10;HWjB9P4M7THC8l40YyjNmtSLvh/3Gn09piv99nYfWv7VWNox+33yWfAx7Zn3Ie2aO5P2L/qCYrfN&#10;pTOhW+ls+HY6yvAO2rKEJszXrO/PN8eIwtXseSndm1xugRdOd6EYAV6yZMlir1Z9hlIn9KCTHw53&#10;P8C9vLzQUbkA+MRJU6l+/YZUrVp1GjR4MAO8F3l6eIrSSQP4Y+RZrpLpDciuFMBdo//d/Jvijl2g&#10;sctCRIXmTDFyPQCuQRzuFIQVIjZcs8Z3CoDDFy6gzvN9BzDn5TyXseLp8GYFagAXMeC6BS6jTxD7&#10;jcY8wgqXANchDoALiDO8Y0TlZTQDPIbiGd7xiXGUmMgWuHCXsMXN4D6UmkKxifG0dv1q+vTj9+iD&#10;qaPp4wlDaPxrzWl4cwZ4PQb4i09S16rlxaDEr75Yifo2qUbDWtak0e3q0PgO9WhiR7hM6pF3xwb8&#10;n+Hdri6N4vWDG1ThfSvRa9WfosFNq9F0tN4c0ZnmTOtPyz4cQbOn9qGPB7aljwa1pdnvDKQVX4+n&#10;7bNnkP/yb+jgsq/Jd8mXFLr+F4rfvYCO+a2mowfWUOq+VXRo11KK2vAXfbtoHfX701e868knLpk+&#10;K6V7l+stcHOAly5dutzLzzxJh97qwlZ4TytY4KWexXz69JnNJk1+my3whvRCtWoawHtqAH+sYCHW&#10;Y0IK4NYXfK0bwo6J+zxgzgH6Y8NOAfA9+wDwrQztbaKTKxEjLsIMtTjxvfsQKw7rXF/nu1Nzo0i/&#10;OPzgAT4k+koJ8iU0pbe1wETLSwY3WmCiOT1cKZoVHswQR+tL2Xxei0LRIM6Ki6bYeIY4Azw+iZWc&#10;QIkpiZR0OIXi2QrfumsHfff9lzS0/2s0sldnmtr/FRrfpTG9yRb4oPpPU+9aT9Lr1SpQh2fLUMtK&#10;XtTxhYr0Rv3naVDT6jSCLfKxrerS2Na1aWSLF2lky1o04uUXaWjjF3jf57kAeJ761HmOBjP0J7/a&#10;hH4Y1Z3mvzuI5vDn8Vdohj/qdVr99SQKWP4tBa/9gfyWfUU7//qQ/JZ+Q6m+K9ji3sIW9zY66b+e&#10;knYsJv/FP9DW3z6gr2fNoQGzfcT93xxxnG7dUCPuOFuussBFd7IYkYcB3r6tFgf+7LPPzi5WrFhJ&#10;cLIQk75u5ScpakAbOjSys/sBjlpVnv3Le8q01pOmTGOAN6IXXuDMMWgQ9RQA9+ALY4AXAMQLkZcC&#10;eI7QpUs3aL5firjXQ+YeoIVbd2oAZ5Dv5TkgrgEc8eJb+fc2Xred9voA5hLg2+kA3Cio3BQW+H7y&#10;Z3AHiJ4KtSb1wXq/KKIPFNF8PoDCwgMZ3Lov3ATgovGOAeDRDPBYhnfsoQSKSU6iGAZ33OFUCo6O&#10;odnz/qKPP3qX+nZtRQM7vkTe3dvQ6DZ1aFSL6jSs8XPUt95T1LM2W9JsTbeqVJoalXmcOlZlqNd6&#10;hgY0YIg3ZWg3rUFvNa9Bw5vVoCFsbQ9qVJUBXpUGN6xGA3kOmA99qSr9OXUAW99v0vz3BtGqz8ZS&#10;wua/6IjPEjq0ez4FrvyONv72Lh1Y8g0d811FR/evolRW3LYFFLH+T/Jb9D2t//Yd+v6Lj2nYLxup&#10;52z++tkYRWnnr4mvIrNnpHTvciXAoXSA97BrSg8L/IXKlengGy9TaN9WFvKBT5nWFgCv36BxOsDf&#10;YICXNACcpQCeMwRoxB+/SDM2RIn7PWHxflq7c7sIK9yzd4voM2XPXrbG4RNnWItQQxEzDiscIYfb&#10;2UqXAIcVvk/rJwUQZ3hDgcF6r4To2EpI7wtFQFwCXPOFh4WzItIBbuv/hAEelRBHEUkJFJaYSEFx&#10;SRQQk0B+EdG084Afzfrzd/rmi5k0pEdH6tb4RXqrfRMa0fJFGtHkeQHw/o2eoV71KlO3mk9Ru+fK&#10;UuNyxalx2RLU/vmK1LXG0zSwUXUGdVUa0qiKAPjQl6rToMbVqG/9Kgz/56kfz3vVqkzenRrQHxP7&#10;0NIZw2jpzBEUsep7St7+FyVs+1NY4Nv/+IAOLvuWEncs5GULKGjFT7Rn7ue0/sd3afW3U2npZxPo&#10;t+ljaNI3cxjeB8RwaVFHzit4u0jOBvhjugulYP5CVIA5h0pMALxHjx5UtWq1r+H7Bi9h8Dar8nS1&#10;zT3b0Pa+HawG8LcZ4LDAX6CBAwfRG2+8QZ4lStoBXLlQcpbWhR6jAfO0Ztzfr91L23cB3LC2Gd6i&#10;4ysAXLO69/nuYpDDpcIQ37eLxct4jopN34N7dBcKolAA8QOid8IAhjgUiL7BRe+Euk+cIR6Kjqxg&#10;iUMM8FAJ8Eg04mFwx8RQVCzDOyGRAqJjaWdQKO2JiKVdodG0+UAQrdq6jX767Wf6/JP3acLwvtSv&#10;XVMa1roBjWxZk4Y2fpYGNYCV/Qz1rFOJulUvT52qlqPWz5ajhgzw+mVKUMvKZanbi09TvwZVqX8D&#10;trLZ+h7GEO/PMEcM+Ru1EMVSWUSyvPN6M5o1oZfoMxxjXy5+fyit/XI8bfhhMm38+W0KX/crHfZZ&#10;RqFrZ9Hu2Z/Sxh/epWWfTqAFM8fSrLeH008Th9DbH39re78Dks6YPg8l58j5ANdaYkoLvJjojbCD&#10;AHiVF174Ei0wwUtEoWBumUl3ofx31KixXe0BPtAO4IWUBZ4jhT7D/9qfLEILcd+XbkEze3RyxfCW&#10;1jdcJujsChWZomJTBzfLV0SoZAR4oGhWr1nh8IcD4AE2gCOkEB1aAeD8mwEeHAGAh1F4ZARb4FEU&#10;GR1DkQzvyPgkCmare1dQBO0Jj6PdEXG0IySaNjHA561cQ19//x199tH79P6ksfTWG52pb7MXaejL&#10;NdiiflZUYg6o9wz1rVOZujPAu1QpR+2fLU/NKpaiuqWLU91STzDQK9CrL1am3vB5w3XSpBr1a8jW&#10;d4PnBMR7sPUNgH/crz39NPJ1MTr9+92bilHrf5/Yi36b2JvmTR9Km395jzWdVn05iVawtb3skwk0&#10;//0x9Mfbo+m7cUNp3OT3heWNBjsYaf7aVRXz7Uq5CuCiIU8+I8DfoGo1anzo5eVVBLwsWrRoAQi/&#10;LTF5lvXEmJg6wOFCacSfDFUFwFH6eJW0B3hJBfAcJ4y7+OPOBNETHu79su27GOBwk0Dwd0uAaxWY&#10;+/i/GARCRKHsZnDvYWij8hL9oeynoKD9FBwMHziiUXR/uBidhy1PhBYGHRQWeHAwupINphBWcCQD&#10;PDKMwtj6DouKpvCYeLa8kyg8KYUCY5NpvY8/+UQl0ZaAcNoRHEXbA8Loz+Wr6MPPv6AZ09+hqePf&#10;ov5dWtFrjV6gAS+9QEOb8Tva8DnqV+cZoTdqPEXdqlakLs9XoLaVy1DTil5U26MYNSzjIazyztXY&#10;Sq8Jd8vzDG+I92XBMoc+GdCBvhv2Cn3Wty15t6tFH/VpRT+Ofo0+G9JRxJN/OaIr/TyhL815dwQt&#10;/nAs/TFlOP0y4U36fPhAmjRphu428afPt8RSykkVdeJqOR3gjzHA4QdHFIoEePsO1LNnT4RVfyEt&#10;8FKlSnmULl1aVGhaYipXrtxTPDMFePfXu9tb4DxXLpScqdPnr9EXW2OFbxb3f/E2hA1qANeE0EEj&#10;wHc4AFyGD2oAl9Ig7stWt+YPh1tFDOyACs0wwDuEgsNDGeDhFBodxYqlkNgECks4xPA+TAejE8k3&#10;IoE2H4D7JIG2sSW+OzSatvoF009zFtCkae/QhPFjacKoETSga3t6rXF1GtCMvxCbVGGLGpWYz1Af&#10;BngPtrJ7VK9Er1V7ijozxNs8U44aly1JNR4vTDVLFqYWlctS+6pPUrcXKwnLu3f9Z6kPq299Bjnr&#10;o34d6MtBnejT3m1oYrvaYni2b998lWb2aUtj2tUVzfQ/GdiFfhzXh36fNJxm9OlKU7p1plFDxlLP&#10;X3YJy3v6ukiKTD1vev+VnCvXVGJqAzrAhSIGdGCAI5S6Zs2aNgscvRFaCuB8Ys/zLB3g9RsywNnK&#10;GTCAXn/tdfIoUUILI9QBrlwoOVeppy/TjPWR1IvvP/rnWLp9rx7zjZF64OtmYfR6DIJ8YLsOcC0O&#10;HADH6PWIQNHgvU/MYYkH2Qn+8IMUFBbECqGQyAgKiY5haMdTSFwiBcUmUgArOCGFghNTaU9INO0N&#10;jaOt/hG0+WA4Ldq0g/5YvpZ+W7SCPvv+ZxozwZtGDBtG40YOp7f6vE69m9elfk2r0MCmcIk8R73r&#10;PkM9az9D3WtUZnizlf1CJepatRJ1fL4itapUlhqW9qAXSxSh+qVL0ktPlqEOvLxbzaepR52nqSfv&#10;+4ZwoVSiaa+3pA96tqEZr7egyR3q0Wf929F3b7IFPqgLjWuHFpzN6IPe7emr4d3p+5H96eP+Pajf&#10;a33pjS9Xi/d5/PJQ8ktUfu8HJdcAXIsBlwDv2L6j6JH1xRdrfSwBDkvc09NT9A1uialMmTKVefbf&#10;UWMzArxbt24C4CoKJfcIFqL3ilDxDAbP9aNF2/baLG1N/PvATvLjuZ/fHjrIAD94cC8F6Ba4EeDB&#10;QkaIa5WZB0P8KTAihPwZ3sFx8RTGlnZIUioFxieTf+wh8otJooMxh+hgXArtCIygXUHRtNk3lFbu&#10;8KX3v/mZJsz4hL6e9Rd98OXXNGL0GOrfvz+NGTGUxg/pS/1aN6T+zavSkGZVaUBDtqTrAMCV6fXq&#10;T1E3tr5fq/Y0da1WmbowyDtVeYraPF2BGpXzpFqeTwg1ruBFrZ+rQJ2qPyka/nSp9iR1fK4cp1eL&#10;xrZrRN7tG9OoFjXpk/7txdiXXw9/jcZ3aERTX32ZPhnQmf93p+/e6ktTJ39Avb5eI+7jiEVBtDXy&#10;uOn9VnKNnA9wWYlZiAqwJMDRGv2FF2p8ZYxC0b0W1phKlRINeYQFPnHy2zaA9+/PAO/aVQE8F8o3&#10;IY0mrtT6qB46/wAt2IYm9DrEMbcBfDfDew/5+7PlzQAPlC6UYIY24B2oATwIbhPAO9SfAsICGdxh&#10;5BcRQb4RURSUcIhCDh2lQLa2/eNTyC82mfZHJ9HeiHjyjT4kAL4nJIb2hrAV7hdG73z+PY19byZ9&#10;8/tfNGXGhzR4xFvUr19/emvYYJr45iAa3KU5DWhejYa8VIX6N3yG+tStTN1ffFIAHK0qu8ICr/60&#10;APirDPPOVSpT68oM8bIaxGuzGpX3ohbPlqe2VZ+kDmytt3kalZ8VeD+2yGs+L0IM33+jDX0+uAt9&#10;/WZ38u7clCZ3aUYf6wCfPuMz6vX7fnH/hjO8t0Sofk4etFwK8Hw6wDtIgL9gXYDLMMLR48d3RFP6&#10;evUY4FWqcqbpR6++8gp5FC9uB3DlA88dQpjbB3qM+HCG+OzNe2nPfoxWj4GOIYZ3wG7yD4D1DYD7&#10;CEtbKMiXQhjmITwPFpWWfgzvAApmcAfHxTCo42h3SDhtPRhI+6MSKCgJAD9CBwBvtr73RMbT5oBw&#10;2sXg3gkLPDCSFUVrdh6gD775haZ9+jX9OGchTf3gIxr61mgaPGQ4DezXm8aOGECjeneh/i1rCR94&#10;vwYM8PpP0xt1KtHrNZ9ikFdmgD9FXRjMnas+xapEHZ59klpXKkvNKpQWEK9bqgTV8niC6pQuQY0q&#10;lqaXK5Wn5k+Wo5fKl2GVo+YVytIrVSvTxM7NaWbfDvTliNfp7ddasXXemN7r2Z6mvDOT+szaIxrq&#10;jF4aQruiT5reXyXXylUAF5WY0oXCAIcL5YUXqn9XokSJx8FLBnlpK1rgoi8UjMiD/sAlwF955VUq&#10;qQCeK/X3zb8p9ugF+m5nvHgegPgP6/fRtv0+5MfQ9gvYQwcDWTwHxANhbesAD0KlJeCtR54cDAmg&#10;gHDAO45CU9jSTjxEu8MYyHsO0JaDoeSfkEoBCUdoXxTDO5wtbYb2mr0HabNvMG3cG0DLN+2m2UvX&#10;0U/zltP7X/1Mb3/6DX3/53x658NP2QIfxQAfQX169aA3h/SlcYPeoL6tG1Dfxi9Qn3qIKnmaetSu&#10;RN1erEjd2AJ/pUpF6vh8BWr/XDnq8FxFalupnAD4yxXLUNPypahhWQ+q41Vcc6l4laB6ZTypQdlS&#10;1KC0F9X3gjyp5ZNlaXDzOgzsNvTp4Ffp/V4daWTbZjRs/HvU55cdAt7eK8LIX8V6u03OBrgtjFAH&#10;OKJQhAXOAH/++RdsfaGUKFG2jKUArvvA7QBehQEOv+OrrwLgugsF4s8LBfDcI/SQdyTtCv22N0k8&#10;k0Fz/eid5Qdo7V6twtI/CH5vyEf3e+8XIIc7RcR+hx4k/zC2skODyTcigg7ExFFwylEKOXycfGOT&#10;aDPDex3CAyMTyS/uMEM9loEeRqt27qcFG7bTqm0+NHf5Bvrylz/p059m088LVtK7X/zI+o6+nz2P&#10;ps38hPoOGk4DBg2jAf370YA+3WnMkN70ZveO9Fq9KtSzzrP0Ru3KGsBrPMmWcwURgQKAt3m6NLV7&#10;luH9VDlqxWrJIG/GEG9c3osalvOgRuUY1myRN+FlLZ5+ktq/8By1r/q8UNvnKlGvBtVp6uutaGb/&#10;TjR1xBAaOOVL6vnTdnGfPtwQTVEq2sStcinAWcWKmAPc09OziqUArkehGABenwFexQZwmw9cATxX&#10;CpZ42vnrNFfvghYRKqMX+dFaH1/yC9wvBnQQ8t8rfN0IGQS8/fm3X1gA+UaGkk9EOO0JZYVF04HY&#10;QxScfJyCDh0T1vZaBvg2trh9Y5JpR1Akrd55gOas3kzz1m6hTfsD6dd5y2jC9I/okx9/pzm87Is/&#10;FtD3cxcLC/ztDz6h3v2HUs/eA2jQwEHUvesrNLx/Lxrd93XqWOt5egUukxoV6bUXn2Sx9c0A7/R8&#10;eQ3gz5RhiJehdk9XYJBXFABHFErTCqUFxBsxxBtX8KSXnmLQV61M3erWoD7NGlGflxpTryb1aEjL&#10;BjS2U1MaM3osDfhmJfWatVfcn8UHD1PKqcuqibyb5XwXin1vhNIC79mrF1WrVuNTGQdevHjxslaz&#10;wKvx7D8jRox8Zbz3ZKpTtz6XOFWoHwP8FWWB/yP0P9bFSzdoReARGipGtz9IIxb40c+bDtC+gwfo&#10;wMH9dEDvjXCf317ajyHVwoLoYHQ4+cUytOPi2eKOp4MJyRSQkCpcJoEM8EAG+a5wtroDw8knOpH2&#10;RMSzdY/WoHtod2gM+TDgf/hrIU2a+Sl9y8Cev34L/bJkNc1atpZ+mLuI3vnoc2GBv96jD/XvN4B6&#10;de9OA3t1p7f6dac3Wjakti9UoK5sgXer/RS9Vusp4UbpXLU8tX+Wwa0LLTPbPcNWeKUy1LJyOWpR&#10;uTw1e7IsNalQiuel2fouRx2rPU0dqj9D3RvVoV7NGlOfFo1pYNumNGDYKOr901bhMkGc97bIE6K/&#10;dQVv98v5AE8PIzQCHHHgNWqkx4EXKVKkoKUArjelf6h//0G9xk2YRHXq1KPnnn+e+sIHbgC4bInp&#10;oQCea4Xm32GHz9O0tRHiGfWf40fD5vvR9r3+5OfrS/t995OP3wHyDQ2igNgYCkhMIL+4OIYzwzg6&#10;lvZFx/M8gXwiWVGJdDAxlQIOHaUD8cmsQ2yVHxFRKAgfDEw6Rmt2H6TPfvmTPvlpFlvl62nJ5p30&#10;16qNNHvFevplwTJ67+MvqXffIfT6672pX5/+NKBPX+rV7VUa1qc79evcitpUr0QdazxJr9aqRK+h&#10;R8JaT9Ir1eBCYYg/V5Y6PM9wfr4idXiuvPCHt3umIlvmFalFJQ3iLZ9muFetRJ1qPEttq7E137AO&#10;vcYAf61zZ+r50Vzq+ctOcR/Qt/r++NN045rqFtYqcr4LBQBnzrGRaosDhwXu0BITrhRLAZxP7AW2&#10;wx99vUevoWPHT6TaAPhzDPC+/excKArg/wzBpXL5yg36aGO07Vn1Y+tz4pwdtISt46CoaApNTKTg&#10;5GSGcBL5xTOsY2JpLyAewzCPSdCjTMJog2+QaFl5IDaJQlKOUnBSqohKgU9828Fw+m3xGpq7ZjMt&#10;2ridVu7YI3zj89dtpT9XbKDfF66kmZ99wwAfTN0Z4L179qWB/E6+3qUT9e/RlQa/3om6NalNrauU&#10;p86I567xFL1Sgy3waujUqiK1fbasAHmnKk8Kl4oEeOunK9LLT7ElXomt8mcqCIB3qP40A/xpalWn&#10;JnUb/QG98dte0TQe1/7N9ng6mnaFbqsRdSylBwlwYxghW+IVLehCeebhvn0H9Bk7zpst8LrowJz6&#10;9O1rX4lZSHOjKBfKP0cINRyyQOvJEBoy35+WHYxleKdQcEoqBSYfIf+kw8K63hMRTbvCI4QFvj/u&#10;EO1lUMNdsnqXL23cH0B7w9hijz9MgQmp5BMeL2K+dwRE0s7AKNp0MJjW7vOjVTt8aOmmXTRv1Saa&#10;NX8pffDpV9Rv4FDq3bsffxH2p16cmV5hgL/WpT3169aBerRoRM2fKUstWO0Y2h2qMqhZHSE9GqXD&#10;cxWodeVyIha83dNPUuunylPLp9j65mUtGeBtq1Smji9Wo1Z16zG4tUEYxLUuCKSVgalqKDSLytkA&#10;x3CR0lA1VmIC4M8bBjW2XBy4EeBjxk5gC7wuhtGn3n36UNdXu9r7wBXA/5FCyNxQBpp8duOXB9Oa&#10;0CTyYSD7JaTYAL4zJEKAG/7ufTGH2PqOpHX7/EVHVWt3+9G6PX6i0Y5fdDL5RiZRUOIxts5ThMW+&#10;xT+EtzlAyxjgc2GBL1pOH371LfUdPJR69e7LBkU/6vHGG9Sje3fq2rkD9enWkQa92p461n6BXn6m&#10;HLVhWLdjaLevwtAGvNFIh5ehgU77556iVpUrUqunKrDKa1EpbIm3qfYCta9fn7p/u8F2bYPmB9Dn&#10;W2NM74OSdeR8C1wDeEEGuOhOVgc4emQ1Arx06dI1LAVwhMXw7KE+/fv3EgCvXZeefpoB3ru31pRe&#10;AhwuFJ6rlpj/TJ06d42mrA6nYXolJzRxZTAtOBBDm8PiaGd4DAM8UgAc8PaJRoOdWNoSECq6hl22&#10;bQ/NXr6O1u7yE412DkQlUWjySbbmT5BvbDJtCwyn1QzwJRt30uwla+jXBcto5jffU9+hw6l7z170&#10;Rs/e9PrrDPAeveiVzp3plXZtqM8r7ahLo5pshZdjKxxQLkttnoX/G5b4k9QeUGcruxVb3y8zvFtW&#10;qkgtnn6KWtaoQW1fbkfdPphrc5XA4p60Kpz8E9NMr1/JWnKNC+UxBjgLvREaAP7cc8/9WLx48Sck&#10;L63lAy9bthLP/jts2JtdRzPAawHglZ+2AdzTaIEzxBXA/7nCWJt7Y0/Re+si6a3FwbZnOW5ZIP2x&#10;J5yWHIikjcGxDHCGd3QC7YmKp90M8d0Md7hJZi1dTXNWbqSNPoG0/WA4BSYcpeBDJ8k3jgEeHEFr&#10;9/rRkk07adbi1fTbghX0yXc/U79hI6hn3/7Up98A6t69J73W7Q3q1rU7tWvdil7v2IZeb9WEmld5&#10;iho/6UVNKnrRy5VKUatnylJbtsLbPvekcJ20ZOu7RbXq1LrJy9S2c0/q+v5ftnPHdby7ls877Jjp&#10;NStZUw8C4B06dGCA2/vA0ROhBV0oIoywswR45cqVRfhMV0cLnKVcKEpXr96iPTGnRPe0o5aE2J4p&#10;uqp9b00ILfCLpYUHomkLW+Y+cYm0n+UTHU+LN+2g7/5cRIvX7xAQ3x0cQ0FJx0W0yo7QaFq3P4At&#10;9b305/L19Ov85fTRtz+yBT6CevTuR/0GDKHXuveiTp278Xv5BnXu3IW6sBXevX0ralO7OjV6qiw1&#10;eaoMNUe44NPlqPVzFanV809T+1ZdqEOnN6jTiPep+4/bbOc6ZmkIfbI5hnbzdVxXgy/kODkf4PqQ&#10;agC47kIxAzh6IrQiwP89epx3WwnwSpUY0j3ZUulq8IErgCs56Nb12wKAv+5JFGNv9p+rDRgBDZrv&#10;T59vDqM/9kfTX74xtCo4ntb7BdMvi1bQbwtX0rrdfrR+z0HaF5FA/glHaFdEHG3wDWaA+9DsZevp&#10;x7lLafoX31CvQUOpK4O7z4DB1OW1HtSyfSdq36Urte/Uhdq1aUOvtGtNnZo1osbPPEUNK5WnFo2a&#10;UodXelOn1wZQhx4M/5+1UECoH5/fO2sj6Bc+331xp7kguml6XUrWl6sAbosDL/I4derYKUMUiqen&#10;JSsx/+9f4ydNbTFqzHiqVauOAPgbADiiUIy9EaqGPEqZ6NDJS6Ih0PwDKaJvbOOzRiOYCSuC6fON&#10;wfTewu009c+N9PmK3fTbur20aKsv7Y8+JDq52uIfTsu276NZS9fSt7MX0jsff0G9Bg6l7j37Us++&#10;A6hrj17U7pVurNeoXbde1L7nYOo0eAK9+uY0at9vLLVjvTr9D+oxKz2aBBrH5/O7TxItD0ylmKMX&#10;TM9fKWfJ2QB3bMjzeNEndID3sgM4BnSwIsD/b/K06U1HjRknAF6hQkXq3r27FkYoAV7oMQFxNaSa&#10;0t10MPEMrQo6Qov9D9Mnm2LsIlik+v3pS2/N20feC3zo801h9M22KPpsYwjNWOlHU+bvpPGzN9Gb&#10;3y+jnjN+pTfe/Yl6Tv+Zerz3E3Wd+h11fft76vreLHrt0yXUHf2TzPazS3vgvAD6cGM0LTp4mFYH&#10;HyW/xDTh9jE7V6WcKecD3GCB8/zxosVtAEdTetkS09IAHw0LvHYdKlOmrKjAfOWVV0j2RiggzlIN&#10;eZSyIjQ3v3HtFiWfvCxaMW6NOCEs4C+3xtlFsjhDSO+zLbGiwNgccVxUtCaeuCQqXc3OTSnny6UW&#10;OABeTLPAURfIAP9MtsTkeSlLAnwaAA4fOFvgvEz4v+0AztY3pFwoSvcitPC8euWm6P0wOPksHUhI&#10;EwLc9zBw14YepTm+h+jr7XEiKgTRIfCpY7Sbaasj6KttsfTn/kO0OuQo7Yo5Sft4P5kG0ks9fYUu&#10;X76pGt78Q+RyFwoA3qmzALhjFAogjt+WmOws8LGaBc4nKQDepUsXG8BhfSuAKzlbsNTRTB0ujvMX&#10;b9DJs1fp8KnLFH/8IkUduUBxxy6K3v9O8PJzF6+L7W7fuC0KBLP0lP4Zcn4lpn13ssIH3kmzwKtU&#10;qfKDjAP38vJ6zlKDGmd0odSl0qUY4K8ywDt3oRI2gGs+cAVwJSUld8v5ANct8PxsqOZPBziCOYwt&#10;McuWLVvJ8gDnUka4TzryBZR44gkBcFwYAK4a8igpKblbzge4Hgeud2YFgHfsmBHgHh4e1awLcOFC&#10;qUseHp7UuXNnvoCOVOJxHeAMbxWFoqSkZAU53wcuG/IwwPMV0gHeMQPAEQduSYDLSkx0J1uieAnR&#10;CgkqKSzwgjYLXLlQlJSU3C2nA7wgAA7ruxAVYKESEwDHiDzPPffcX8WKFRPQZnjXsCbAp09viv7A&#10;69atT1zYUPv27alD+w6aC6UAA1z4wRXAlZSU3C/nAxyVlxrAIWmBoxKzatWqP8lKTMu6UABwjMhT&#10;t14DKlbscWrXrh21b9dec6Ho7hNlgSspKVlBLgN4Ph3gzECzAR0Y3uUtCvCZTcdPmMwWeAMqUrgI&#10;tW7dmtq2bcsAf1yzvgFwvjBViamkpORuuQrghRjgmD9eNB3g1apV+8YYB25JgE83ALxggYLUokUL&#10;atOmDRU3ApylLHAlJSV360ECnC1wQyWmp5d1Ae7NAK/XgPLny08vN3+ZrfA29AR/ShTMryoxlZSU&#10;rCOXAJwZJwAufOAawBGFwgD/vkSJEo+DkwzvZ9gaL43flpjsAa75wPPlzUfNXmpGrVq1ouLFitkB&#10;XPWFoqSk5G65vBJT94HrAP9OAhwtMS3VF0rZsmVrYw4fuKjErFuf8jyah5o0bkItW7SgJ4oW44tT&#10;AFdSUrKOHgjAEUbYsxc9/3y6CwUAZ5iXwW9LTHxCNTE3AvyRRx6hRo0aCz+4BnDts0K5UJSUlKwg&#10;lwCcOYeGPAVYwoWiA7xq1erfGlwoNcqUKVMWvy0xGaNQtDBCCfBG1OLll4ULxQhw1RJTSUnJ3XI+&#10;wLXKS9ESk1VMAtyhN8LixYuXs1RvhFyi1MPczgJ/WAN4SwVwJSUlC8pVAJcSADfpjZB5iTjw8vht&#10;iQmfBJijKb1siQmAN2zYkC3wFlTcwYWifOBKSkrulrMBjhHHjBAHwNEbYe/eve3CCNn6fsGyAzqY&#10;A1yLA8dF5TSAbwo7ZhscQElJ6cFo9BJtxH+/hDTTfOkMPRCAd2SA9+ljB3AYvNYEuGxKrwO8fv36&#10;1Lx5c3qiWDHbYA45wYWCYbQwqgtGIMdgumbHVlJScq16sfrM8RejKmEovZvXb5vm13uV8wGudWYF&#10;TwNiwTUfuG6BV6+eMwA+drw31alTTwC8bp069NJLzQTAbSUTX5wVLXAx/iK/IEsDUqmPgraSkuUE&#10;gwoW+S3Op8ivZvk4O3KNBc6yAbyYqMTs27cv1axZ01aJyfPqnp6eT+K3JabMAF67dm16qelLNoDD&#10;+saFWQ3gGAMRw3D9vjfJ9DhKSkrW0fqQo3Th0o37hrhLAc6yAbxfP6pe/UWbBV6+fPkn5W9LTPYA&#10;n0h16tanh3WAN23a1BaFAjeK1VwoGBcR4yV+uTXW9BhKSkrW02yfJAFxszydVTkd4HpDHggNeYoW&#10;YYB36Ej9GOAvvFDjFwltDOhQpEiRgvhtiSkd4AgjBMDrCYDX0gFutMCtBHCU4BgE95c9iabpKykp&#10;WVfLAlLva2BqlwO8cFEGeAfq338AGvLMKVq0qAc4WbJkmcqlSpXywAAPvKwAlrl1ymiBay6UmrVq&#10;UZMmTejxohitOR3gVmmJeePaLVoXesw0bSUlJevLL/GMad7OilzlQgG8MSJP0SIawAcMGIDuZOdJ&#10;gHt5edWqUKHCYP7/bcmSJV/GMrdOZj7whx9+mF588UVq3LixALh0n0BW8YEf5Idvlq6SklLOUN85&#10;/hR37KJp/r6bXApwVGIywDt17CgAXrVq1aWFCxcWrS8Z4I0rVqz4d5EiRfYUL178dSxz6+QIcIyJ&#10;+dBDD1MNBjhaYz7hYIFbxYUyaWW4abpKSko5Qwg1/GxLrGn+vpucD3DDoMYMcQnwgQMHUdVq1WwA&#10;h9Vdvnz560888UR3Flpk/hfL3TY5ulBsAK9Rgxo0aCAuRFjgOsStYIH7JynrW0kpN2jYwkCKOnLe&#10;NJ/fSa4CuPSD38ECb1S+bPmZPPfkv//meR4sd9uUAeC169HDDPDq1atTg/r16XG+EGMUihWGVPNe&#10;GWaappKSUs4S2m18uyPONJ/fSa5xoWghhCIOnLkHH/jAgQPhA7cBvFSpUhXKeYiGPNLy/o8+d89k&#10;BPiYcROoVu26wgLnUofq1a3LF1IkHeCsUuXdC3C06DJLT8namrQqnH7Zm0QTVoSJT2ezbZT+mZq2&#10;JkI08DHL75nJVQCH+wQDGxfRo1AGDRkCY9YG8OLFS5cztMT8F+th7aebJgnwyZOnNR01ehzVqqUB&#10;vEqVKqI1pg3gbH1rAK9segOyq3sFOD63zNJTcp1gJUUdv0AbI4+L/9PXR1Fw6jlaHXqURi0NybC9&#10;mf70TaYzl2/QT3sSMm0tO3RBIH2xLZamrA7PcjcIX/L20ccv2mnewWTR8s9s+9HLQsQxRi7J2nkr&#10;uV7jl4fSoZOXTPN7ZnKNC8UB4B070pChQ6n6iy/aAI44cB3gj+I/T//W5+6Z7AA+BgCvIwD+3HPP&#10;UZ3adehxBrh0n2gAf9r0BmRX9wrwxQdTTNNTcp36zfGnv//3P4pkiOP/l9vj6MqN2xSYcjbL7qzF&#10;AamEabbvIRF9YLbN9PWRdPbKDdoQcZwGzgsw3cYoWPJ/7D9Ef//9Pzp67ipFHLsgNNePAZ7JMX7d&#10;myiO8cPueNP1Sg9ewxYG0VY2Dszye2ZyCcCZcYA3olCKFC5iA3g1gwUOgJctWzZcNq13+2QD+LTp&#10;TUePnUA1a9ZmgD9kB3D4hQTAWe52oUxfF2manpLrdCeAz9wUTfuT0ij+5EU6fvEanbl0ndaFHxXb&#10;jWPLKuLYeUrjZZeu37QDuO+hM2L5WbbK/TmdUWwRJ566KLa5dvM2LfQ/zNsdpM3Rx+k0b3fm8nVa&#10;FaKlKyUBfuPW3zTPL4UGswUP9Z8bQAPYAj/O7xb2Szx1iT7YGEWfbo2l81e187h47SZ9vDmGBs8P&#10;oJgTF8R2x85fowkrQu2OoeR64X343SfJNL9nJpe4UAwAL/wYA7xDhwwA9/DwqFa+fPmrbIVbozm9&#10;nQ/cAeBoTv84l0S4sHSAu9eFMiaLn+xKztOdAP4RQzDi6Hn6H68/w5YtrOGrDGBY0H/sT+L/f4v/&#10;l2/cEuAEwHfHnWLo3qZDaZfpFEMfv/clplEYp4MJkMV2O2NPieNevH6LrvM2tzmtjzbF2M5LAvwm&#10;A3xP/Gn6dV+S0BCGchoDGecE+CONeP5E/9UnkY4zpDEB7jMY6tEnLortTunbneDlykf/YIX7/Q2/&#10;U2b5PTM5G+AyAkXGgQPgHRjgQxngz79Qbd1jjz0mxsGEBc4Av1K8ePF8+O/2yQZwaYHXqiOiUJ59&#10;9lmqVauW8IHbXCgWAPjYZcpCetC6E8BhxUYeu0AX2KKFP3xpUKrYNpbBCFcF5vBxGl0o6GK0PwMe&#10;vvQ5B5IFQFPOXKEP2ZrHtJthPHh+IO1ggN/mAuHHPQk0eXWEgDisZHleEuDY/+btv4XlDqF7hUsM&#10;fUAa23y3M14sXxN2TBwP0ywG/Y+8Hfzy0WyBwwqET/86FwbrwzVfv9KDUS8RiRJvmt8zk9MtcAlw&#10;6UKBBd6xAw0bPpxeMAAcYYTlypYFwMUIPW6fzAAOH/gzzzxDL9asScXYArcHuHtdKDM3RJmmp+Q6&#10;9eUMBiijIhP/AfCrDHD/5DMCukaA/8qfwrDCTwrL+m/e56JYbgQ43B3YPo3hCYv3TgDHdO7qDWFJ&#10;wzKPY0tanpcEOI6DuVwOyxoADz5yTmzz6dYYAfjtMSftAD7HL5kucNo7406Kvqv/2HeIbvN2fodU&#10;O4MHqf587//cz8/FJL9nJlcBHCGEgHjhxwoLFwoA/qKhEhMulLIM8Mcffzw//rt9ygBw4UJ5mCo/&#10;/TRVr1aNinJJZItCsQDAV7KFZ5aekuvUmwXIHr9wlaauiaBFAYfF/20MRPwHwAHMT7fE0MHks3SL&#10;IQhrFv7vI+euCkt3c+QJAU4AHJY8CgQA+2e2riXAZzJ4AX9Y9uNXhIr0sd3PexNpKlvgvzOkMeKL&#10;PK/MAD6Gv9JQQGD5O2sjaH3EMWFpz+LCRQJ8RcgR+mJ7LB3j9w9fCu+ui6QAPu6la7fop90JtrSU&#10;XK8Ri4JodwwX1ib5PTO5zgIvyBZ4QSpcSAP40GHD7MII9UpM6/nAUYmJKJQXX9QAXqlyZRELXvQx&#10;vjAAXIe4l5sBnnQi3QJTenAKP3peWMGA4pUbtyj5zGX6ble8CMcDwAFtuFXgggC4Af0PN0cLCxvW&#10;OqxnQP43n0SG+zEBTbhEEk5dEj7yhNOXaOKqMIo9cUEsX8WAnb0/SbhgLgsf+N/CfWIENQAOv/YF&#10;Thtz4/miYvUcHwPnC5gjBLLfnIP0zY448XWA9D7bGsvLT4hzwXY4jk/iabt0lFwvby6sj6ZdMc3v&#10;mcklAGfGFcwPgBcQAIcPXFRiVksHOHojzBEAf/LJJ0UsOABudKF4uhng/7v5PzVUmhvU5y9/+pEt&#10;0y3RJ2gVW9ewWLFcAhyQ3Bx1XKwfvjBQrIOv+6vt8bQu/JiIKlkWnCr2A3jn+qWIbRGpspbXz9PD&#10;Q6euCRew/ZKtY8SLT2Korww+IrZF/Da2MQrpGc/HKLhqtvF+C/jYOH8sw/ybnfEivcmrtP50/jpw&#10;iLby/+V8fjg3YxpKrte7/JWEfG2W3zOT0wFuaMgDgBfRAY5KzOrVjXHgnrWtDXDdhVKhQgV6/rnn&#10;GeBagHu6C8W9lZjQB8oPbhkZAZ7VRj1KSlL3EkIIucyFwhY43ChaHDgAPszOB16qVKkXGd7WBPjI&#10;0WOpxou1GOAPEZ8gPffscyYuFPc25IFijmqVaUru16D5gaLicnHgYfHbbBslpcwE//ehk5dN8/md&#10;5GyAg3HSBw4VZYCjMysA3LElJuLA2RL3wn+3T/YAH2cDeNkyZenZZ57lTwkd4LoF7m4fuNQnhnhg&#10;JSWlnCe4q2btTTTN33eTKwEOF4oE+KDBg+26k/Xy8nrOkgBHFMqoMeP5c6GWiAMvXbo0PfP00xkA&#10;bgUXChRzRFnhSko5WQgfPH7mqmn+vpucD3CDC4UlAY7eCKsYupP18PCoB4CzSuO/2yd7gKMSkwH+&#10;8MNUqlQperpy5QwuFKsA/Oa1W7RJNbhQUsqxCjp01jRvZ0VOBzizTetKtqAQAA4f+MBBg6hKlaqr&#10;DQ15GgPgGBcT/90+2VVijtYA/sgjjwiAV65kALjFLHAManz58k1a7H/YNH0lJSXralf0CZGHzfJ2&#10;VvTAAD54MD37fJX1hQoVKgtOenmVFQBnbor/bp/sfOCjxlJNBvijjz5KXgzwSpUqZQgjdHdvhEbh&#10;BTh74TrN91M9FCop5RRtizxJ1/kL2ixPZ1WuAzj84LI3wg7CB/7ss1W2McAxfJqwwBFGyNwsgf9u&#10;n9IBPq3pWwzwF2vWojx58pCnpydVevIpKlqoMBW2c6FYB+AQII6XYXXQEdPjKCkpWUchh86KQVnu&#10;x/qGXFKJaQB40SJFqFMnvT/w6tWXpfvAy1YCwEuXLl0O/90+VahQoSLmALiwwGvWprwMcA8PD3rq&#10;yScFwG0+cJbVAC71N78Qe+NO0agl6U2tlZSUrCEM0hF/7OJ9g1vK2QC39YWiW+LShTJ4iH1DnpIl&#10;S1YHwCtWrFgB/90+MahfwFyGEdaqVZsK5M8vAP5kxYpUuJB1XShmunXjNq0LOSpAPmBegK0FnpKS&#10;0oMTGuigS+HJq8LILz6N/r7hHHBLOd0Ch/XNEiPy6ADvpLtQjE3p2fKuYamWmOkWuBaFUrtWHQHw&#10;kh4lqWKFCvYWeA4AuFHoX+Gv/cmiD3ElJaUHI/RpszLoCJ0+57q87XwLXLO+4T4RPvDH7gxwy1jg&#10;9gAfbwN4iRIlqHy58lRE7+QlJwJcSUkpd8ollZgs9AUu+wMXAB9iPyKPl5dXTUsDHGNi5s+Xnx4v&#10;9jiVKV1aVGBqAH9MAVxJSckScg3AH9NcKAgjfKwwdeqgxYEbW2KWLFmyvqUBXrOmBnCE0dgBnC9Q&#10;AVxJSckKcpUFDvcJ+gMvog/oIABetfrCIkWKeIKTsjdCywFcDOhgsMAxIkWZUqVNmtIrgCspKblX&#10;TveBGwAufeAC4AMHIYxwTtGiRUXLyxIlSr2IhjzMTWGRu31yBDiGVAPA4TIp7VVK9ItrAzjPFcCV&#10;lJTcLVdZ4LaGPAzwDu3b0wC2wKtVr75AWuDFi5d61lLdyZYqVepZzG0A110ogHYpTw3gooZWh7gC&#10;uJKSkrvlOheK1hshXCgAeP8BA6lq1XQfuIeHR91yZctaxwKXLTEFwMdqAM+XLx8VKFCAPEt6UmE9&#10;CgUXpwCupKRkBbkE4HoFphHgAxwAjqb0ALhlfOD2AJ8gRuTJmzcvFchfgIo/UZwK48J061sD+DOm&#10;NyC7UgBXUlK6V7kK4OjIqqAR4AMZ4Hb9gZdtDBeK5XojlC4U9EaoATy/ALi4MDuAKwtcSUnJvXIl&#10;wAthQAe9ErP/gAF2/YFbujdC2Z0sAA4/ePHHnxDQFgC3+cCVBa6kpOReOR3ggLfNhVKQihUuqo3I&#10;M2gwVa1ada1Df+BXihQpUhD/3T5lAHjN2sIHLgEOF4qAtwK4kpKSReRagKcPqYYwQkcfOABevHjx&#10;J/Df7ZMdwMeME70RAt64CA3gBXQXimyJqQCupKTkXrkE4Pk0Fwp84OkAH2gXBy5dKJYJI3S0wDGo&#10;cb68+ahA3vz0RLHHGdoawGUUSukKz5regOxKAVxJSele5XSA2+ANCzw/A7ywAHj//v3hQrEBXI5K&#10;b12A13AEOF+YAeClKiqAKykpuVeucaEwwPMWEOyTAO/Xrz/GxLS5UEqV0lpi6gD/t5eXVx4sd9tk&#10;70IZL3zgcKHk58+IJ4oZfOAK4EpKShaRqyzwAgLgBagYA7xzp0x94BLg/2I9guVumxwBLn3g0ONF&#10;YYEXtKvELK0ArqSk5Ga5zIXC8IbQG2Fn3Qde1RBGiN4Iy5e3iwP/tz53zyQBbmuJWYsBnj8f5efP&#10;iMeLFlMAV1JSspycDfDHRCWmPcDhQhENeQwAR2+E5cuVky0x3e9CydAXigB4fsrnCHDdhZITAX79&#10;8jVKTjhk+3/lwmU6czKNbl69YbedkpJSzpBLfOCyEpMBjj6gzACOvlDKly1/hQ1fjErvfoCXLl36&#10;GczTAY4ReQpQvnz5qViRolwy5XyAnz19ltauWkvn086J/8ePHKfIsEi6fP5yhm2VlJSsL9e4UPQ4&#10;cDZe0Y22CCNEb4TV0nsjZGA/B4AzNwvzX/jA/4vlbpscXSgv6hY4XCgS4Mam9DkV4CuWrqCAA/7i&#10;PwAeERqhAfzm/+hoyhEKCQyh+Jh4MWo2LPOosCixPCwolI6lHhP7hPLv08dP0d83bot0TvCyIP8g&#10;iouKtS1TUlJyvVzmAxdigD+mAXzAgAFsgVc3xIF7PV/eYr0RVsZcVGIC4GiJqYcR5iaAr1m5hoIO&#10;arA1Ajw16TCFB4dRUlwi7duzj44dPipcLpvWbaIEBnoUW+p7d+2lqPAosc3B/X504cx5unTuIh3w&#10;8RWumdioGLHeeMzL5y9R2ok0JaVcrbOnzgiXJAwYGD/GPOBKuQLgBfPqPnDRF8pjWl8o/QHwqrYR&#10;eTCoMQP8ioeHR1H8d/uEEgVzYxSKADiXQmiNVIitcSPAc2IYIQC+cd1GYUnv2LqD4qLjbAC/ePaC&#10;AHNIQDBtWr+J/NlKB8C3btwqXC5XL16h8JBwSuRt8JLu2bmHX9zTdOPKdQHvYN4P4N+1bafdMWHF&#10;X7t0VUkpVwvwRh46deyUEH4b84Gr5HKAF9IArnUnm+4DdwA4XCgPY7nbJmMYoeiNsGYtvS+UfGJc&#10;zEL59ab0OsRzKsA3b9gsoBrP8N6ycYsN4LGRmvWMSk0s2793vwD49s3bBbxvXbspAJ+cmCzSgjUO&#10;gJ/jNA/s8xXW+HEuGBwBrqT0TxCs7tvXbwmDBgLATxw5wflDq29ylZwPcPRCKMXGqw3g9nHgJUuW&#10;bAAXiqElJiDuvskIcPSFAoBrvRFKgOsulFwAcLxssKr37tpDB3wOCIDDDQK3CkANOMOazgrAE2IT&#10;hDsFVnki/96pAK6kJPIDQA7D5tSxkyIPmW13v3I6wME5AW+EEWqVmGYWOFpiYlBjazalB8DRnWwe&#10;BnjefFQYAxrzBdkB3OKdWeEFwksDq0AukwDHb0Ac7pAD+zSA42Xbt9tHRKkA5BvWbsgSwJH+ts3b&#10;aPWK1aKiE64VeTwlpX+ykMcguFgAcRhN+G+27b3KVZWY6MRPAlyrxBxIL7xQ45cnnnhCABsuFAY4&#10;eiPMh/9un4wAH2m0wPkiMLAxamQFvG0At+aADnhBAGP44VCB6OwXRklJKfuCQXX21FkhGEPOypeu&#10;ATgEgOdjgBfSwggdRqV3APhDXl5eRbDcbVMGgOsWOCoyCxbQQmrsKjEtCHC8FNcvX6fTx08LeJtt&#10;o6Sk5D7BJ46IFWdB3FUWuAR4YR3gA0RfKPaVmAaA/7dQoUKIB3ff5OhCqakDHFZ4wfyokXUEeGXT&#10;G5BdOQvg0vI+c/KMCO0z20ZJScn9ghWOyn9nQNx1lZjShQKAdxANee7gA/93yZIl82K52yZ7gCOM&#10;UFrgOsCFK8UI8EqmNyC7cgbA8RLgZcBLcfGsgreSktUFKxwVnHCtmK3PqlwCcBFGmN/mQkElZsbO&#10;rEo1gAXO4C7Gfy3mQjGMiQmAo0k9LsjeArcOwFGRCHAD4M74LFNSUnKtkE/h6kT8uNn6rOrBAFwf&#10;ld4AcAZ2LaMLhZcXwnK3TfYAHysGdMijR6HIGlkrAhwvAqJFUGkJK9xsGyUlJesJ7TGOHT5mFymW&#10;XbnKhaIBPD8VYeZ1aN9OANw4oEOJEl6tDAD/z+OPP54fy902mVViagBHfyja6BSFAXAd4lYBuKzd&#10;VpWWSko5T2jwgy9ns3VZkasqMQHvArDAAfB2GQHu4VGqPQBeqFChx/ivtXzgWhhhbcrLF6ABHBfj&#10;GEZoDYAjRhsdS5mtU1JSsr7QGRyix8zW3U0us8DzSaO1IHVs3z6DD9zDo0w1NKXXAW6d3ghlJaYR&#10;4Pny5KMCeXQXisUADtcJXChm65SUlKwv+MHhDzdbdze5CuCIQtGM1oKaC0X0RmjnA0dvhDYXSpEi&#10;RQpiudsmM4AjBlwA/FEAPJ/lfODweaP/EbN1SkpKOUNwgx5PPX5PvnCnAxxN6fWwabhRYIED4P0d&#10;AC46sypX7ooefWI9H7jojZAvAmNiWhXgiPl2VR8LSkpKD0YIREDbjfNp503X30kuATiCNtDuhQFe&#10;pIC0wDP2RlihfPkruuVttVHpNR+4DeBGF4oEeDn3A/xI8hEVNqiklMOFPIyIFPReaLb+TnIdwAsw&#10;wAsIgMMHDgu8igHg6I2wQvkKMg4cLTHhC3ffJAEuh1SzAZwvQrPAHXzgbgY4HnrqoVTTdUpKSjlL&#10;cIcC4Nk1yFwBcMBbCD5wYYEzwPv3pypVqtgAjpaYFSpUuKK7TqzTkMcI8Pz5C4gYcDuAF9IA7uVm&#10;gKOHM4QPmq27k/CCoM/vHVu3i8EdAg8GPrDO5yH0M757x24hf9+Dopc2s+2UlP5Jgv8b/aSgOwyz&#10;9ZnJ+QDXxsPUfOD5dIC3ywDwEiW8GgHgeiWmJUalb4g5XCijx07QAc4WOEM8gwuF555uBji6psxu&#10;Ky5UlqQeOkwrl62ksOAwEX4IoG7duMUWigjAG60A43/52yi5neN643KjVi1fRbu276Kk+CQx6s+S&#10;BYtFX+R3S8v4/04y29cox3WO22X2Xy5z/O+4j+M6JaWsCHkTbTmy24+RKwCuxYHrUSi6BY4olOrV&#10;X/xZdidbokQJI8Dd35mVEeBaFEot4f/ODwscAOeLsRLATx49IfxmZusyE7ZfsXQ5xURG25ahEhSD&#10;HB9msOM/LHt8zkkQYR+EKcrf2N6ov3VY4QU0Lse2ZiADwGH1y/+wwNEHOUbHx3/sAyvEmBaWa+lf&#10;Feci03fcDoIlI3/jWmTNPvZ33B7HkueN3/Ia5fViP6SBZWb74z5hG7mPPDfoflrXKf3zhPdN+6o+&#10;Y7o+Mzkb4I9JgDP3JMDhA0clphHgohIz3YXi/oY8dhY4A7xmLVmJ6WCBF3xMANzdLpR7CTvCCwJY&#10;Ajhm66FN6zbSkRStchTpx0bG0s6tOwTAYiKiafXy1WJQCLhfli9ZLtwv2BYj12PA5C28DseQQ7I5&#10;pu8IcBwDw7sF+AWIdC6xFbJnxx4xoMTGdZtoycIlAohYvmLpSjGWJ46PgZaRztpV68R/bI9tMSyc&#10;tu9GsVwOQIHBJ/bu3COWYczPpYuWii8YQHgtnzesH+16Y8SgFLLzfRwPAzxjHYagQ9pyHhYcKtIO&#10;CwoTIxFt37JdpI0vHNwreY1KSncT3jXkFwyQbLY+M7kU4Mw/Wxy46E42vT9w6QNnS/zxMmXKPFqx&#10;YkUvLHfbJAEufeAII4QFjo6srOhCQR8KgKrZuswE3/c6hit+w3K+wmBM42WQhO3dAB7sH2QrALZu&#10;2iq+BLAOY2GeOn5K7AfgAZSH4pNsx5ZyBDiUwpDFyECwcA/6HhRDtAHaWAdY7tmxWwB82eLlFBqk&#10;QRPHQTrRfE7SEsaoQGtWrBG/kVZESLgoSPAfwMeQbzh3XBcKmYjQcPEbkA4JDKELXBjBrbN+zXpR&#10;qADwgPI5hjmOsX3zNtt9QQWyTBsAxz7Snx/NhQgKCPxWUsqK0gGevQY9TnehsMVtDvCBVK1ajdnF&#10;ihUrCU56eXk1ZoDvhgvFegAfe3eAuzsKBc1vb13LngUOgANceFkAJLhNACHAVrpQ7gZw6eqAAHA5&#10;Sv3FcxfpSHKq8LFjUGRYwLBm5bZSjgDHcTCqvZ8B4BiaDecAAagrlq4QAN+wdqOAqdwP6UgLG5Kj&#10;6eM3zh1DwEnIokDAPcM5Hk5KEVayn2EsT1zLUS54sD0KKZw7rs1nt4+tnxkUTPIacY5GgAcHhNgK&#10;QRxHAVwpO8L7jC9k5FGz9ZnJ+T5wLYxQxoJrAG8v+gN/8cWaNhdKyZIl65cuXRowf8SCAJ8gXCio&#10;xBQARxQKX4wN4Cx3AxyVjgCe2brMBIsSbg7sJyF+nX8DehKE9wpwwAxWNFwhAOO61euyBHBYxLBY&#10;sR/SAcBxPKQhhXVZATgKoswADovaZ9de4e+HFY9CAWljHQANSx9gxvpDXKBgG1jfuGbcJ7iK4DLC&#10;PqFsrfv6+CqAKzlNeJ9hZCASxWx9ZnK6C4WBjZaYdgDXO7My+sA9PT1r6wBHBJ/1AP6izQeut8Q0&#10;VmJaAODoDD67PRACRPBRxzBYAUsswxyAlCAEyABpvFCAK4CYFYADWLJgQPN+uBTuBnDsBxcMwBof&#10;Ey+WAeDhwWG2wglzFDz3C3BYzIA49sM6fImkA/yy2DeILW9sg0gAABrXBBhjmzheDh+7TBuQVwBX&#10;cpaQF/DeZTdPu8KFosWBs/GaL58AeHsAfMAAWODfwecNTnp5lW1sKYCXK1fOAeB1GOD5NIA7ulBY&#10;7q7E1Pxl2fvcwksCvzRGkQ8JCBZWJuao3IN7ANvAGoYrAuuCeR1+ZwXgAGAgFwTYD2CDPzoyNMK2&#10;rRQAjkJCHhshhEgTESZYDyt417ZdNksZc9TM3y/Ao/gYGEkf1jOuC9a0HEEfBRUAD4tbZiDAHNcg&#10;wysxX7xgie28d2/fJQoeFIoK4Er3K7yveM+z+1XtEoCLxjwAuMGFwhZ4zdq1v9JbXhoBjkY8eRji&#10;ZbHcbROfRE3Mp02f3nTMOG+qaXGAA5pHUzToZkcADiJGYqNiha8aUAY04X/DekAIPmFUAMLqBCCx&#10;PYCJfovPGMKcsB++BKTVHRsRI6ANqMOvjcpRua0U4r9RoSgFf7Q8NoQXGb5oFCRICxYxAAulJKbY&#10;IIljotLU2AgJaZ3UKxJxf3Bux3ULGlElOB5AHsfXjt+pyVpLVqSFz1dZiEEANtKTx4OwD84J9wyF&#10;g4xOQUGK3uTwG9vhiyGB76HcT0npbkK+PHn0pHhvzdZnJqcDnIGtVWBqVrjsTnbQoEFUu27dT2SL&#10;S1Ri6gD/LwBetmzZMljutolLEK0lJgN89DhpgesuFMcwQga4u6NQoKPJR7P9wKWwH14as/0BNAAT&#10;c8d1mQnbyjTN1mdXgCHSys453E3y/O4nTewvQa2k5AzJ/HaKAXlkVkIAAKlgSURBVG62/k5yKcAN&#10;ceAAeN26dT80Alz2f2IJF4oN4HYuFDOAW8MCh2BVPshm8EpKSs4XAI6vxUv3MCC58ysxC4lIFAAc&#10;I/LcCeCyC1lLAJw/B+phDoALF0ptRxeK3p0sLpABboXeCGEJIh7cbJ2SklLOEL4M0TDP7Gv4bnK+&#10;Ba4BXLPCtUpMM4CXKOHZWgIcrTBLlSpVAb/dNtkqMadPbzqWAV4rBwAcgt8Mn19m65SUlKwv1LNg&#10;ZC2zdXeT6wCe32aBoxITAG/QoME7RYpUFCPveHp6NtEBngeNefj/k1jutsnoA4cFXqt2XQHvdIDn&#10;1QDO8IasAnD4ZFF6m61TUlKyvu6nX3+XuFDyoTGP1hthYQC8XTsB8Jdffnk43CXgZOnSpWtIC9xS&#10;AJ8+fWbTseMnagBHb4QAuLE7WYsBHJ9dp7n0RgypMyv8lJSUXCvp+76Xykspl1Ri5kcECsQA110o&#10;gwcPpmbN0gGOMEJLAnyaBHideqIrWRvAuTQyAtwKlZhScKHAlaKiI5SUco7w9XwvocBGOR3giAMX&#10;8GYLnCV94AB406ZNx6f7vUs1NPrAvby8KuK32yZHgNd2BHgeOPQZ3vmtB3BY4WhNiHjke6kIUVJS&#10;erCCsYUReK5fzl7DHUc5HeB6XygS4EYLnAE+QUKbgV1T/oZVXqFCBTHQg9umdIBPbzpmvDfVrl1P&#10;9INiBLisxMSoPFYCOITSHC258EmmIK6kZF0B3siraBh3v25P5wNc+sA1iItR6du1EwBv0qTJlKJF&#10;ixYAJ41hhLDAS5cuXR6/3TbZAXzsBAZ4XSpQwOhCMcSBs6zQkMdRKM1hhSM2XLlTlJSsJxha6LDq&#10;zMkzTsmjTq/ENADcNio9A3zIkCHUvHlzmwvF4AP/D8M8j2UAjkrMcRMmUZ069XUXSj4GeN50F0oB&#10;rSWmVSoxHYVm6YD4hTMK4kpKVhLqqkR3FCfT+LdzWiy7GuCF2YhFZ1ZDMwDcq/GTTz45BK0xoeLF&#10;iz+L5W6bjD7wcXY+8HSA2yoxeW41F4pR1y5dE59oaKmJEl9FpygpuU/If+ikCvCGnNluwyWVmHpD&#10;HjSlL6QDfNiwYdS0afNJEuAeHh51K1aseNPT03NG+fLlR5YoUeJpLHfbZAR4ZpWYxigUK7pQjMJL&#10;AlcKXpiLZ1WIoZKSOwQDCl/DyIfo6dLZX8UuAbjwf9sDfMSIEQgjnCYb8iAOvHLlysTgJrbGY/Af&#10;y902GV0o6QA3xoFLgFunM6u7CZWZVy5cYWscn21nst3XsJKS0r0JeQ8GFPIdfN5wbbrCiHJ+Jaas&#10;wNSb0guAt6U333wTDXlsAPfwKF2vUqVKVLhw4atslc8rWbJkdSx32+ToQqmTAeCyJaYGcCu7UBwF&#10;fxtADisAY+4B6LAElFWupOQ8IT/B4kYeg+DCRD/32R36MDtyhQUOHzj6AtcAjgEd2tJbb77FAG9p&#10;AzgqMStUqNC7SJEi85944omeDPJCWO62qWzZspUwtwG8LioxJcDhA9cBrisnAVwKLxcsAVjisAzQ&#10;/wIG4hUDJpy7KPrERr8M8NcpKSllLuQT5BfkG1RKIh8hPyEvwVjC+gcRROD0SkxmGwCOEEIxoIMA&#10;eDt6662MAEdIYaFChcoWLFhQdHDl1snT07MK5loUigPAGd6OPvCcCHAIVgI+7wBz+MnxMuJFBNTx&#10;MsJfh08/JSWlzIV8IodAg1GEfIT8hHz1IL9snQ5wow9cAFzzgb81kgHeMh3gJUqUeVpWaFpicgwj&#10;rCsArldiMryt3JT+foSXTQpgV1JSyrqM+ccsf7laDwbgbWnkyJHU0gDwkiVLNbAswMcjDtwR4Czh&#10;PsllAFdSUsq5cokP3FCRaQR4s2YvzyxUqHRhcNLYEtMSk6MFLgAOeLPlLXzgxpaYDHCrNuRRUlL6&#10;58hVlZiiIY8ehdKubVvhA3+peXO7EXlK66PSW2Iyc6FgSDUBcN0CVwBXUlKykpwOcGF9a24U9Alu&#10;BHjTZs0+KFSokLDAS5Ys2fCJJ54ojt+WmOxcKN6TNYCz1Q14K4ArKSlZUc63wNOjUIwAhwulTZs2&#10;tqb0np6etS3lQuFPgucxB8AnOALc2JCnkLX7QlFSUvrnyOkAZ8YVNLHAHQHu4VG6ndtjv40TW+CV&#10;MdcAPoXq1WtgD3DlA1dSUrKYXGGBS4DLKBQAHC0xW7VqZRjQwaulpXzgpUqVEr1pTZ/JAJ/oAHCW&#10;XRx4fgVwJSUl98v5PnDpQkFTehitDPB2bWn48OHUokULG8BLlCj1ooeHR1H8tsRUoUIFMSSQsMAn&#10;TtYAjp4IFcCVlJQsKldWYsrOrMwAXrx4qWct5QO3WeC6D7xe/YaUN28+yisB7tCQRwFcSUnJ3XK+&#10;CyU9Bly4jXWAoztZY3/gHh5l6loK4HoUyr+mTJnWUrhQHAEuR6VXPnAlJSWLyPmVmBLg+TWjVfeB&#10;OwLcclEoMoxw6rszmkuAyxhwM4CrlphKSkrulrMBjlHoswLwkiVL1rckwKfP/KSp96SpVL9BI90C&#10;z6u7UAwAZymAKykpuVvuAriXYVR6S0weHuWewnwmA3zi5IwAFw59AW8VB66kpGQNuaISU4YQAuAI&#10;I2zbpo0AuLES03KdWcmYRiPA4UKxWeAsVYmppKRkJbka4LDAAXA0pe/YsePwMmXKPApOGkalt8bE&#10;J1YCcw3gb98V4DlhSDUlJaXcLVcBXIzIYwD46NGjqXPnzjaAe3qWf9LyALe5UExGpVcAt9eDGH1E&#10;SUnJXi4FeD4N4O3atqExY8bAAre5UDCIsSUBPmPGRy/dEeDwgfM8J7pQbt/AIMeX6eqlq0LXr1wX&#10;ndKbbZsVYSQfuX/QwcAM65WUlFwrp1diioY82oDGYkzMggVFJWZOAfi/vadMaQuAN2jQON2FYgdw&#10;TTkR4GdPn6WVy1bSgX0HhKLCowSEzbbNig74+IoCAb+XLV6WYb2SkpJr5TofuAZw4UIxscAtF4Xi&#10;CPD6DPB0C9wQRqi7UHJiGCEAvnnD5gzLL5y9QKePY7T6M3Ty6AmhC2fO08ljJ4WFjbH+MHAr1qfx&#10;HNDGEFL4fevaTZGGI8DhUsHArhgvUEkpN0oOAI53XQ6vZswDD0IPpBITAB87htq3b+8toW3FOHAB&#10;8LETJnSYOMUR4Bl94B45FOBrV62lw0kpQoAylgf5B5HPbh+KCImgVctXid8JMfEC9ufTzonBW0MC&#10;QygyLJL27dlHcdFx4qXdummrWIc0HAGOFxsj36edSFNSyoVig4ff7/Onz4lBjjG48eXzl4VxA4PH&#10;mBdcqQcC8DZtaNzYcQD4ZIxED15iEHgrAvy/o0aN7QqANxA+8LyUhwGe19GFwhAvmYNdKAEH/IUO&#10;xSeJ5QB4cmKy+L1p3UabhR0cEEyJsYnC0jh86DClJqeKZdER0QLQdwK4klJuFvKH/DqFGxIQP3vq&#10;rPhKxdcr8sXVi1ddbpU7HeAY1Di/BvCCDgDv2LHjRAltq0ah/PdNA8AB7zyP5mErHP4g+6b0ORXg&#10;Zi4UR4Dj8xC/Q4NCGeAJwlWyd9deSuDfAD985wrgSkoZBWAj/5xjy/x82nkB82sMcrNtnSFXALwQ&#10;AxyDOQiA828B8HHjqG3bttMLFy4vBnGwXG+E6QAf1RUNeRo0bJwOcDEij31T+pwA8P/d+NvOAgDA&#10;16xcQ0lseUPHDh8V1vXdAA6f+Kb1m8T/3dt3UURohNhPAVxJyVzId6gfAsAB8otnL9rqi5wpZwP8&#10;MR3gBRCJgnq//PkFwMePH48ReWyDGls1CiUd4A0Y4I8aAW7wgReyPsCvXLgi/HLG+GyEDQLUsqIS&#10;n3v4BISFLUF8JDnVts8ZXo9PQwAd+yUnHKJD8YeE7xzbHE05YvP3HeJ18jhKSkqaAHLkEdQloU4I&#10;ho/ZdvcqpwPcFkYIgOcjRKO0bd1aALx9+/ZTihQpUhC89PAoXc+KAH9oyPDhb8gwQgnwDC0xLQ5w&#10;gBsvC8Drah+ckpLS3QXrG1Y4Kj+dCXHXABwVmVolJgDehgEOF0rnzp1tYYTFi3s9ZzmAP/PMMw8P&#10;GjS0jwB4w8b0KMNbAByVmPAHSYBb2IWCmnBY1nhJFLyVlKwjVHqiwhMhu6hDMtsmu3KVBS4AzvAu&#10;mD+/KcA9PT2rWgrgpUuXLv9/OsAnmQE8T35bBaZVAY5ab1je+GRT8FZSsp6QLwHv08dPOcUn7iof&#10;uGxOX7BAAfi+hQvllVdesQG8ZMlSDS0FcDEmJgA+dESfSVOmpQP8EQnwfFRYb0ZvRYBfv4yX4jRd&#10;u6QsbyUlKwv5E6G6J49qDeXMtsmqnG+Ba4MaCys8LwNct8AdAW653ggB8DJlyjzaq0//oQB4w0aI&#10;QjEAPC/6BWB4F7IewFGhiEoSSMFbScn6Qj6FFY4gAbP1WZXrXChaFErmAPeyHsB59miffv0GC4A3&#10;bGIAeJ6MYYRlrQFwvAiwvk8dO2m6XklJybpCKO/9WOFOB3hBxIDrceDwgesNeSZMmECdOnV6W7bE&#10;tFwYIZzymKM72UlT3tYBntcO4ALe8IGzrAJwWN8nUo/TjSsPrvmukpKScwTjC+G4ZuuyIucDXLPA&#10;HQHu7e1NXbt2tbwFbusPXGvIY3ShSAtc84NbBeDweacdP226TklJyfo6dfSkrT1FdvWgLPCJEyfC&#10;hTJRWuCW9IFjbgR4eiWmQxw4LPAy1gD4cba+zZYrKSnlDMGFcuLICdN1d5PrLHAtlFCOiQmAt2vX&#10;7mPZErNEiVIvWgrgZcqUqYy55kJxiEJxbMgDgFugEhPhSMr3raSUswWAIx/fixXubIAXdnChGAHe&#10;smXrb0uUKPE4OImwa0sBvFSFUs9iLgA+mQHeoInWElO6UCTA9VHpreBCOXXslFNbdSkpKT14ybBC&#10;9GZotv5OcrUPXPZGCIC3aNHi5yeeeKI4OGm5SkzpQpk2bfrLWlN6R4DrPnALuVBSD6WqsEElpRwu&#10;5GFY3/fiRnE2wEVvhMJ9IjuzMge4l5fFmtKXKiUs8P+MHTuhU3oYoT3AZQihFVwot67dpOOpx0zX&#10;WVXnTp+lsKBQVeiwELMfGRoheoJE5sVnNHp5xH8MnCE7F8tMuIeIQJIdj91JuOfovMxsnbvleB3x&#10;0XH3NcxfThXyM76os/I8jXI+wDXftzYqfeYAL1mydA0PD4+i+G2JqUyZMtV4JgZ0sAP4o7ISUwc4&#10;GvJYAOD45AIEzNZZVamHDosBJf7pAEfdBQaBRt/qGN0Imdeff29ct1FAPDwkXPT4aLavFDL6Qd+D&#10;FBsZY7reqJVLV1JMZLTdMnR0hmNjXFMpdB18vy0Dsyt07oRrP3r4qPi/c9tOUdA7bpfbheeJbmcR&#10;VWa2PjM53YViAzgzz9AfuCPAPT09axcqVOgx/LbEVLZs2Uo8Swd4o6aUhy8gvTMrQ0MeCwAcL3lO&#10;s1QUwDWh4N2xdYe4H8i4uB9LFy0VfbTfYGsccL1bhRZAe/zIcdFxmdl6oxwBjn0A/yi29BGDDHhC&#10;0eHRtH/vfrt9XS28wyf4OtCDJv7/UwGO5wmjLLstM10GcGafBDhaYgLgzZo1m12sWLGS4CV84LJC&#10;0xJTqVKlPHimAXyy3pDHCHC+KCsB/F5jRwEHjHm5Z8duimBLD8OjneDPa7w8IQHBtowE+XJmxqc8&#10;MlR0eJRoNYb99vH+6DRLbneRt8FyZD5Yj3I5lBiXSDu27BDAAjCMAEfm9dt3gHbxfjFsScISxXK4&#10;EPDJv99nP6Ef8kvnLpHffj9hbe7avkuMz4nzwuc2/vvuTR8dH4KFu2fnHpEu0kK6WIYBKaQrARlm&#10;x5bttn0AVQwXh99X+R7BEt61bZcAmjFtX7ZUkcmQPu4jxhaV6xwVGRpJ2zZvE9eO68MywGov77ti&#10;6QqxDmkd4HuweMFicf8C/QJs91umg/uO88C1YqxSnDvADys+KT5RbIP/GCIP2+BZGCFoBPhlvha4&#10;aXAPHbsbxn8sj42KtS3DICAYBxVpYkg9PINzfK9uX78tzhsWNI6JbfAeIZoC2+L+4FplOhAs7Z18&#10;L3APL53XXEQoTIIDguhY6t0tcGx7wIffFz4evh6MFfjhweHaveZnimeOZbg2PJ8kfgfDg8Ns7yfe&#10;B7x3eC6BfA+tYFDgHJAfslIgG+V8gOs+cDZYHQHesmWr7wxRKDVk3+CWmBAWwzM7gNuNSm8EOMvd&#10;gxrD/41Ma7YuM+HFXb9mPW3nlxz9MMAKkyP0ACTIAEa3DGCLzISMCeDgkx+f9oAJ0sA+ly9cEmnC&#10;gkPmxW9sh/0Bm9UrVgsgiPQ3baUlC5eIlxVAxSg/yOiAKmCA7bAOYMR+gAnOExDB8cOCwoTFiIyH&#10;wZmRUXF+OBcUKkgTx5WuCADEZ5ePyLSAHgqBFC4Q8BuAxLng2DgmIAmwAmKhfFwUbrgXPrv20oa1&#10;G2ywgKWM4wvIcuEHKGBADHnPpAAUDBCN68YgGTjfMIYICt0jfA0Y2g7AxTNEoQmAA2IoLHC/UXgi&#10;HQygsWHNBgEhHBPXFsf3CfttXr+ZC6UQcf64LjwX7BvsH0wb+ZwxGgzSMAL8JD8jbId7BQHmeGY4&#10;Bs4Dy3DvsS2Ot271OgFc+b7gmnDPcHxst11/Z3BM/Me2eEdEuqvX2wpMgHs3gx33A+eP3zevavU4&#10;WzZuEcP1ie0yATjS3Lh2owAuojXg8sH7gi+WQL9A8X4gbbyDeKcDuCDEfUEhuobPC/cPx0Ia6/ma&#10;cL/w3FYvX00H+b1wPN6DFs4V7x4KRLP1mcnpAGdgawAH87SGPALg3t4Y0OEjGQde1qNsJelOscSk&#10;R6EIgE+eqvnA83EplAHgbH0D4J5uBvixw8cEiMzWZSZkArzcyKR4YQBDZB4JcAyRZgQ4MgUyE6CA&#10;DCctNoy+g4yNlw39j8v+HCC4BQBl7A+LGxV1sqABsJCmOPbhIwKMABr+w5ret3sfH++cGH8T6dzk&#10;AgdpAuBr+bxRAOE/rC+cD5ZjX4AUELrGkMU2R1OOimNiHTIurFr8RsGCrwxcB44dzwUMrDlYPju2&#10;svXLcACoAStY+NgH9wPXin3kPQFksQ73D4UQvjLkPZNaydtJPzbOGV8SgBvOD18vKCyNFioAfv6M&#10;du9xvwFZ/EYFJKxepIFjHkpIEtDB9W1ah2HuQsQ6wBr3DtvgGCjUJAglwLEchSoKRmyHQgoQxLVt&#10;4QJFVpwCxEhTWNcMVPm+SNhKgAPmst95WI4opPAc8R/7Au4ovPAf7yuajeM33jXc01N8n5EmCrM7&#10;ARz7wEBAwY5rwH+8SxjeD9vi2ePLQm4L1xLeQfwGwOU7iGuChY73XP4HyFEgG4/nDuFccS/dDnAG&#10;tgghZIDLMEIJ8A4dOtiGVLPcoMY2gI8FwN+hRo2aUn47gPOFCetbiwN3N8ARcoSX0GxdZgLMkMnw&#10;suA/AAKQZAXg+ESW++GzVAIcywAyFAyAEGQEuLGSzegDh8UGC3jNijVCOBbSwGc6AA6IyuMB1Ov4&#10;vGU6ACYAJzMtoCQhi31Qm4//8nwkwFHQABCAjdweY3nC8ty6aZsNVNJtAGtbpiEBbnQBIT0BcB0+&#10;Ri3ndAEI+R/3aM+OPQKS2QW4MX0cGzICHP+lCwz3UZ6zI8BRUGEbABjwhJUvAYuvIwlwABXXi+cL&#10;d4i8Xli3OG8jwOU6FCD4OjjGQMZ/vEewumX6SA/3Xp4b7j+uPysAx33EOyfvCYQ0IaxDWijs5TpY&#10;1ju5QMb1AuDGd1C6e+T+eIZWArgs9LMq17hQ9CgUowU+cSIDvGPOATgqMTEavfCBi5aY9j7wUm4G&#10;OPr+lp/1WRUsZyPAkXkAbSPA4d+U2xsBbsw8ADGsHmRw/AYE4QdHukjTCPAYto7l8ZAJkSb+hwSE&#10;iIwHmErhWIAoAG60RMwADmv2CmdQ8Z8zvwQyJM5bvw5YWBLgsPZhuePzGiCCNQcgw6WBa8f2gCsy&#10;P1wwWA+4C+teB/gq3h5zSMInM4DjWvAbxwbIAA4tk2YP4Cig5D0EsJCuEeA3rtwQViZcAfKdMIJQ&#10;AvwSXwvuG+413Bg4H/nctrJlLQEOEOMYeAa4X/LYADfuU2YAR2EG61f+h/WO68a2eO9gNWMd7mn2&#10;AX6Y9huMCCzD85QAx3ivWI71p/XzxnEdAY7luLfYDsLxrQBwXAcKYaMBlRU534WiDacG69sGcD0K&#10;xWiBe3iUe8pSALf5wCXAGzPA+TNCA3jGhjzuBjjG15MZLqtCpoKVi/0AJ3zWI/MA4MgA+OwGPPDi&#10;Y5usABxWHDI1MjzgAStfAhzwhtsCLyVeTsBo+ZLlIuPA8kEaWI6XF+4PQBK/7wfgABPcFzgXnBMy&#10;L4CNdLEtPsNR4OBe4Dxwjjh/WGZYf5ivDfchhQsb7A+rE/C5G8AF7PlacO+wDtcGFwWsQAALbh5/&#10;34PiPLIDcPjS4euH+wHHwLUDsDiOBDiADNcAfOw4Z9xTURg7ABzncdDXTwAOrg5fn/2i4Mb+cCnh&#10;N/ZHoYb98AwAN7wLgGVKUrKAdHYBjuPivbvA6eMasD/uKe7fnQCO68D9wzHgQkEdBf6L+8DbowDC&#10;cXCt8TFa/DiOhWuTkM4pAJd5Dtdstj4zORvgaEpvF4ViAHg7BnhBHeAlS5auz8wUESmWmGxRKAzw&#10;SVOnUYNGWiWmLQpFB3ghHeBebgY4MhrcDGbrMhNefLyssLaQAfAb/k4AHGCBBQf4YvR5wGHtqjVs&#10;yZ4VFV+oAJTpIFMi0+FzD5kRsAKcQwKDRSZGhSLSAwAATEShwKrdtmmbOB4yDs4foMQ5ID34n5EG&#10;QIkMZvyUhG93E0NL/oclhwo1CXCcP46LfQEanDvOF1EnODcAHMfDtgAp4CELP4Ae8EeBgv8obFA4&#10;4BzCgkMF2AEqCRJjQQIA4xpQaEnrVBY8SAf+4t3btagdwAxuFKxDJRzSxT4yLRSWEuDG+w3fsfwi&#10;wHEAfixDhsf9DA8JE88VAAT8cM2oeMV9lm6otSvXUlx0rLgHKLDg98YxcA5IF8fCPcBzQOWujCQC&#10;0JEmwAkI4jfOUwIc+yB9bAuQikJJvyb8R0GMa8a7gPcK63Ge69dsEIUQjme8h9gPx5JWqLh3DGn8&#10;xjLcQ7yjiXEJ/F7t5fc0WVw7XCZIe+/OvbZ7jeeJc0NoJICONCC8j7herINwfGlwuFO4DhSkmJut&#10;z0xOt8ALOoQRGlwo7Tp0tAEcLhRLAdzoQtE6s7oDwHnuboBDaEpvtjwz4YVFRoClFuwfJITMI0Ph&#10;AEBkXoR74WWCC+TqpSsCdrBIZTpIAxka1g7+AygAKmAAKxSFg/yUB/iQOVH5hmUAqMz0sPoRXofj&#10;YR8JWRQgMm0tjatiO/kfcIelLLfHf5wP4I3/ACTSjGIYwYJGBgaMsA7Xgm3lJzdAhLQxx38IDSpg&#10;PSOSAvuh0hT3BueNeyK3wzqkjePjOmH9G89bpM3XCxeItOChKxeuiOuVhQiE+y63cbzfsEjlc8Gx&#10;cB6AIo4NCxLbYN/46HjxxYNCBPdcfk3hnE8d14bvAlABMWyPyl4UnEgTvmvsa7RWsT2OjXuBOgtU&#10;fspKTKzD/ZXPUjt++n3GfxSsADn+41nhfcMxULDgODh34z3EdjhveR/wHuBrD78h3FscE2nA0jc+&#10;M5wHCh88A/leYBkKKqOhg8If9xbrIBxfFh7uFMBtjab0GsClC8UI8I4d7X3g1gS4CCPUeiN0bEpv&#10;84FbBODSEjNbZyZsCygB2MjIsEzFZ6ie6ZRyv1A4IOwuNDBUgB7gAPBQ0Dlaf1cuXhagRWEJaxng&#10;h1UtIa3kHKEg0Z5B9r6oIVcBXLTE1AHeOpNKTMsCHJ1Z1W/YyH5AB1tvhNZwoUBo4AL3gtk6MwHg&#10;+MRGAxBkYlhfADleILPtlXKnYFXjPUDFJ3zqcGvAspVfTVL4qoDlj/dEvDMsQF+9L86V/NLB/TZb&#10;fyc5vxLTHuCoxMyZAG8AgMu+UBjg8AcJgFsjjBBCRsJnsNm6zIR94GqQlYdm2yjlfuHZwxWGyCR8&#10;kcFNZQZmLIN1CLeGel9cI9xXfE3fS8HoCoBrvREiDjx/pmGEJUuWrm5xgMOFkklTepYVLHAIFjgi&#10;UszWKSkpWV/IwxfStLqC7MrpAGdga3Hg6RY4AD5pkj3APTzKvJADLHAAHA15HABuERcKdPOK1o+w&#10;so6UlHKekG+PJB/JVl2WUa4AuKMLRQP4JGrbtv1nsgtZuFAs1RuhKcDz5hVuFLs4cB3gVnChQHgB&#10;4AuXoVdKSko5R2kn0kRUktm6rMhVPnDNhWLvA2/RosUPxYsXfwK89PT0rGqp3gglwN8cNaqr9+Sp&#10;AuB5GeCiKb1oiWm9SkxI+rTRMlOGXykpKVlfCIs8efTkPfm+pZxvgRcUPRCaAbxVq1ZflyxZshh4&#10;6eFRtpIlXShGgNsqMY0AZ3hD7m6JaRReANRgozS/108xJSWlB6dbety3bLtwr3I6wAtqPvBCJgA3&#10;9kZo1SiUhwYOHNLbexIDvL4eRmhryGMPcKtY4FKaK+WiaMRyPyW6kpKSa4X8ibh7Z0T2uArg0g8u&#10;Ae7t0Bsh4G1RC3xsV++JUxjgDR0ArvvAC2lhhFYDOISXAS3f0JIQL4kCuZKSdSTzJNyd+GJ2Rv50&#10;NsA194kGcKMFDoC3a2ffnawlLfB+bIFP8J5M9RjgjzK8M1jguhVuJReKUXgpAPALZy4Id4qCuJKS&#10;+4V8CLcJugxAH/rOypeuALhmgSMKhecFCoooFDOAlytX7in8tsRks8DfHNV1vAB4Awb4o+kAl2Ni&#10;6i4UqwIcwsuB2FK4U9C6Dv8VyJWUHryQ7/BljIZSaMWKiktn5kVnA9zWG6EAOButmQAclZiWBnjd&#10;eg4At2BfKHcT+qyArw2tLu+3skRJSSl7AqjRilXLh6fuK1wwMzndB87AlgCHJY64cAnw1q3bfpoe&#10;B+5ZtVSpUhXw2xKTDvD/MMC73BXgbIF7lrU+wCGAG9Epsq8FvFD3W3GipKSUuZC/8OULwwm9eqKN&#10;hquiw1wBcDSlFxWYLAnwCRMmUPPmLX6W42Ba1Qf+rylTprUcP1EHuKzEFGGE9pWYJcvkDIBL4YXS&#10;QI6m9xeEHw614MpPrqR0f0L+gX8bBhLyFfIXDCYIBpPZPs6S033gDGxjU3rZnSwA3qpFq29k4x2r&#10;Avz/pk+f2XS89yQBcMDbCHDNffIYX1TOAzgkXzT5cqGyEy8bhBBE9KmipKSUdWn55oIe/XXOlrce&#10;1FeuKwBui0DhuRHgHQw+8BIlypbJAQDPS3lZji0xAXCPHOADv5tgfeMzDxErmhC9oqSklHVpBhCs&#10;b3e4Jp0OcD2M0MwCN1ZiWhzgmgsFceAZmtIzvCGPHOIDV1JSyr1ylQUuAf5YwYLUto0G8Nat29o6&#10;s+J5KUsB3MvoA3cEuKjElAB/TFjhJRXAlZSU3CzXANxQiWkAeIsWLb6XPvDiZcqUtRbAvbye59m/&#10;vb2ntJ0wcYoOcL0zKwDcYUCHkrnAhaKkpJSz5WoXigbwNpoF3jY9jBCDG1sK4B5aUHrmAIdDHwDX&#10;o1Bygw9cSUkpZ+tBAtzoA3/88cfzW9GFcgcLPD0KBQC3Sn/gSkpK/1w5HeBiODUd4HkRB84Ab5sR&#10;4IgHtyzA0ZkV+kLR+gPPZ/OBGwGeE1piukMIq9q7y4eCDgbZlp1LO0dJcYkZBs21oo4fOU5xUbFO&#10;i99FrH2wf/q9eJAK9AvI8nWEBASLSAqzde7UrWs3KTo8SozdabYeCvDzz1JDGbx/MRHRuapV8oMC&#10;uLe3PcABbysC/D/D3xr9KrqTTQe4tMAL2AHcyn2hZCZkBsSq7t211y7k6ea1G7Rw3kKKj4m3Ldu8&#10;YTP9+ftftv930vff/EDHUo+JjBESGEqL5i8WIN+5bRf57N4nRj7fsHYjnT9zb+P+IVzr+29+NF3n&#10;DCGUcuWylbRn5x6KCImgrRu3imWO2+H+TX9nhpg7rstMaImH+2O27n6Ee+K7d7/pOqmvPv9axCqb&#10;rXPUD9/+KPrqMFuXXeE9AnTN1mVXKIA2rN1A+/f6mq6Hvvj0yywZB3j/FsxdaPpsc6qcD/B094kE&#10;eLu2bTP0hfL4414VrQjwf02YMKmN9ySjBc4AF2GEBewqMXMiwGe+/5GA95KFS2nxgiV26wDdKM50&#10;ADsa/EyaMEXMYdmgAx689LDQ8B+gvsz/sRzbY52cI7MdPOAvIIfMBxkBjuHf5DGQ3hUW5rBUsQwZ&#10;EWkjLRQCWCbTNp4vlmMfsR2fh2xRin1wXliH31iP9JEmzgnbYJk4Dm+H85PHxXXdCeALOfOvW71e&#10;XIs8B+yPdNACD8czngeOeyQ51QZwpI905Xk7Wo3yHLA/5vI/toVwHCzD+pTEZJo9609xfFwX0kQa&#10;N67csF2nBPg13sfxerAeacl0v/3qOwFwee5Yh2tC+jhP8az0bfEbzwTpIH2ZDs7hFm+7c+tO2rRu&#10;U4aCDs8Jzz/Ds+HjyOvGfwjbYhmOLwEuzwMdQ2Hfm1e165QAx/GwHMcS94SX4TfWIS0jwOWzwnWI&#10;56EfF9uK89DPEcsu8lxer9X0IAHeunXrr+SIPEWLFi1gKYDrlZj/9+6MGS/BB16vXoMMAM/pFjhe&#10;1N9+nsX63ZbhpfC5vWblGq1xwtkLwtLES5uckExff/GNAPy8P+dRXHQchQaF0g/f/UQ/ff+z2P5H&#10;/o1OswAAgODPP+YINwQyss8uHxvAk+KTRFrYDhlFFCQLl4j5quWrRCZbt2Y9/fLjrzR/zgL69KPP&#10;xHY4nx+/+9nufE9zGiuWrhRfDgBkLB8PGfKdqe/Rzz/8ItL58IOPBeRWLFlBP377E4UHhwsAzftr&#10;Pu3avltYnds3bxeZdANv77f/YKYAx71AoQYAffPltwIQN1m7d+zRrpmPgwIymcGKY3w442NaumgZ&#10;fff19zaAhwWF8bHn0fo163j5d8KtZDzG5g1bKMg/SBwLLqi1K9dSABeGP/3wszhn3G98KeDY+I/7&#10;c9D3IEWFRYpjIQ3fvQfEdWIbAByjvixdtJTBtcjuWGh8gsLoL35Wv/70G709+R3xXPBeYL9d23eJ&#10;92T75m10NOUIzZ09l37/9Xf647fZ9NtPsyjtZJpI57OPP+cvrZ00Z/YcWjRvER0+dFjc1+/4nuB5&#10;G4/5wfSZ4jlsXLdR3J/ff/1DXM9P/P7gunHP5/I7toyvBc97z47ddgCHe2vl0lW0esVafkd+E/vg&#10;mQPggO0BnwN8HvPEsWIjY3m7NeI37mOwf7AN4Kl8jrh3x48cE89q0/rNtIQNmoV8j/AMcEzt/ftc&#10;3NcPpn9IJ4+esLsWq8j5lZjpAJdhhBLgxiHVSpUq5WEtC9wYRuitATwfl0CAtwZw2ZkVA5yVEwGO&#10;lxBgCzoYaOcugZDhZ3PmPJ56nGG9iMHgL+C5btU68VInxSWJDLF9yw4B8M0btwh3DPaVAAcIt27a&#10;SiGBIWK5EeDLFi+n96a9TwmxCcLCQcY7nHRYwAEZce2qtcLdsHXTNtq/Z7/wefr67BdQNwM40gbA&#10;E/g6wvh8ACIAAADHPvgNuAYHBIvttzCU/RmGuKbDSSniXmBfwDcrAMc1fPHpVwzE4wyZuRTPBRkA&#10;fmDfAd7PT2zz5+9zRIG3g+/RboYPlhldKGhinczXdfr4KVGwoDCU6UOZAXzT+k0iHcD1kw8/FdeA&#10;85/DUMV+dwL4Yi54UaAZjwPBtbVhzQaRFv5LFwruHa4N5xgZGkkLGGR4Rtv4uabwfcO2APixw8fE&#10;75iIGDGuY2xkDP3KUBVp8zNHwYjfRgHgSP/apWu0Z+deNhoCxXLcq3179onnhYIeacVHx9OUiW/b&#10;ARzP6QifC97R7Vu2CwHcADjemU8+/MR2rMwAjvs+472ZFB0RLdbhfI4dPirShRGzbvU6Tv+YADie&#10;Jd7V3VzYBxwIsKVtJbkC4Fpf4JqMADcOavzEE6XLe3p6euG3JSYvL82FgoY83hM1H7gN4HolpgZw&#10;Vi6NQlnJQMSLDYsDEEGGmfXL72wt/iD84VBoYKgA+I6tOwRYsV9WAA6IwI8dGhhm+1SGBQZwI9Pg&#10;2IAUwLSewQILE5YzMrAZwAFJZFxkSJwXrEwATgIc6R/Y5yfcQtheAhyuh4VsKcI/v5OvIasAx5fD&#10;XoYOYI3zhaWI42AfFHbYRgIcVmIoW9tYJgGOAguwxzX77PYRlrkZwAO5cHUE+Da2ggEfQDm7AMfz&#10;wxcO7rnxWHguuE4cC/8lwGGdfvvV96IiGudjBDgKPmwrAQ7rdQZDeRffy21c8GYV4Dh/3MeI0Aix&#10;XAJ847pN4h2BlS/fNyPAUajj2aF+Bi5AzCXAsc/33/4g/iNNFAKrl68Wv40Ax7X9/P0vtoIdRsji&#10;BYvFe7iWn+uKpSsyANyXj/2PAXi+zAHeqk2bz2UcOKxvS/UHrvvA/2/6zE+a3hHgDG8oN8aBw7pE&#10;xgAY8OIisyHjbFq3WVgocFNgm3sBOKAHCw7uB/yHKwKfqAAWMi5gDYDAJRDAlhl8xx/P/ERAwgzg&#10;yJDrV69nIKdQDGdWgFm6UO4EcHxm43dYcJgAz5effXVXgMNdABjCXQTXA6xowPoMw9kM4NHh0eI+&#10;HmXLbj+DCQAHiFBJCgDh3LHMEeAHOS24knCfVixZeUeA437jvp9lqx4AB6jxVbVmxVoBfwlw+Kjx&#10;9YP7bDwWLOeNbO3C2sb+cCng/vvz/V+ycBnfh3Bxn+ZzQQqAo4DF/cNXCwCI9wCFCJ4htgWwjQBf&#10;tWxVhkLwbgDHs9qyYatwQ+GLL5zTNQIc//Fu4isFBRaW492QPvCVfEwUOiiUUIk6/68F4l2De0sC&#10;HIYB7h32wXOS9xH3DO8hDAFcrwK4EeB6FIrDmJiWBPjkadNfllEo5ha45kLJrWGE8A3jk1habOis&#10;R8DPz5+tsj0iQwBMyPjSj76PP8dh+SBzAvLIAFiOz2BkRIABmRMVQ4AArB9kzG2btotMA/kzBJEG&#10;CgeAHyDB5zRAhOPgGPIcIYAdafkxpPHpjcyNbZEWQI5zAQgAGmwfw5/UsCABXaQPHy8sfRRE2BYQ&#10;Q2EA6wuf3zg/eSwUXgH8eS3vCYCP8zx1/JTYR7oWAPIzJ8+I7Tau3SQsbhQGABrWY9stDBhABq4p&#10;7C+PAcEaBFSxH9wbkQw4nDPqE3DvcF348sB14vrhIoBVCj/3eobZrh27xPUcij8ktsWnP9wVSBvH&#10;NR4L6+EiwVcF3GLwhyNN6RsX94fnABeeJ6xUFM7wSyNdbIt0cB3YFnOADssSYxPFeQCOxmPiXuC4&#10;OH8UuLjXWA632iHdX44vCBTiSAu+dWyLdwfXifu1g58dfNYb128ShgLuCwpibAdt44IEx8BzhzsO&#10;934zb38k+YjYNpBBjWeLAhyFBgoZuHPw3sCi9/XxFa4uuHfks0SBDXef8VqsIpe5UJh9EEboAcBF&#10;HLiVAc4n9AzPtDhwWxhhvvQ4cC6Z/gkANxMAd/7MObp+5cGcI4CNTISMaLbeKFjFRthaSfAjmy3P&#10;TICFuNd63cKdhG0BHxQm+I9ngwIQEHPcNjMhDexz/S73T7pQUGhn5RhIF4CXBXx2hevHtSEds/VZ&#10;FYCN87jfdKwsVwNcWuCWB3iJMmWexnyatMAbZAJwuFB4nhMrMZWU7kUAKr4CUKiarVdyn5wNcKP7&#10;JAPADXHghQoVKmxZH/jESW9T/QaNMgBcVmDm1kpMJSUz4UsIXzlZ+SJSerByNcDtXCgGgCMCxVIA&#10;t/UHjkpMtsDTAe7QmZUOcdWUPmcLroc7fVoDWNlxRzgKrVvhDjFb5yi4GrK6rbsEeF+/rCBuNTkf&#10;4GYuFC0KpY0hCqVgQa8ilgoj5JOpgrkN4PUZ4Gx9ZwB4IQ3iyoXyP1FJZXXwZKbff/n9jr5zVHTe&#10;T3NwP9+DItLCbJ2jUHmGSjWzdfcjVB6jcEBBhQJrwZyFpttlRYgKQmUhYqbN1p85mUarV6xWgH/A&#10;crkPvBADvF3GlpiIB4cfHL8tMXmWL/8k5jPhQpn8tgPA8/DFpFvghRXAhX7/dbaI6jBbZ3V9MlML&#10;xzNbB8nYYbN1WdHO7btEFIXZOkctW7xMRF6YrbsfLVm4RLSGBMARWocIE7PtsiJEiSDSRMaCOwrg&#10;RgVnbq4wtKKcD3BtUOOCOsAL6wCHC6V92/YfGSsxLQVwjzIeL/DsXxMmTWojAA4XCsPbDOCP5c+Z&#10;AIeV9/knX4hGNcjQiDv+6IOP6YP3PxQNdLBNZFikiNdFDDbiiLEM8b5oKIGWlD9997MIE0NzZ7SU&#10;Q0MOoyULCw3HQJwt1qGBB9bDUkcjij9//1M020ZYmIjXjYim99+dIc4DVi+WIab4k48+o+nvvC9i&#10;dLHvj9/+KCIKELuLJs+ABULEEEqG9WjGjabsOEfZzwvC03AsxE6j9SnCEmfytb779nSaOH5yBoAj&#10;ygLngeNO9p5qAzhiob/9+jvRmAfNzo1pI+78wxkf2e6fFACO7gZmvPeBiJVGJ1+AHK4NsfCIuw7i&#10;9OGmMQM4WpdOm/KOOBe0HETcNpafSzsrujnA/UUjJCzDl8J706br5z6DQgJCaPmS5bz/u+Le4vnh&#10;3qGLAhS4aI2LOHTcBzRIOqmH+3312dfiXuEeffHJl7ZzgYwARyjp53x8NErCMbAeX2Nopo7nh1aR&#10;7779nrh2PA+E4O3ZsUeEIQLwCPH76/c54rjoWuCLz74U14NrNh5T6e5yBcCFG8UG8ELChTJhwniH&#10;zqws1h+4h4cA+L+9p0xpKwHu2B+40QeeEwGO2GXAAr8BzgVzF9DZ02c4I50QyxGbiwYzgDCgKNZz&#10;hkdcNDI6YIP4ZDSGQUZEqznZJ4YUQs6wLRpYoGMjxFqj4ABAAF2ki7hpgBBhdmhth31S+RMdcd34&#10;FP/rj7minxAcb9YvswQUkAYazSA2GlADENboVjI6N/rjtz/FMXAOKHywDxq2oEEGluE61q/eIGKk&#10;8d/RAkchg7RQ4OC/0QJHnDW2xfkAiFhmTBsdNyEeHb+lAHCcH+5TYkyCaOoPdwYiOpAWLOOlC5eK&#10;6zUDOCAsm4KjIc96hi5CJlEYyA6k0JAFjZhES8yFy8SxENsMEOJc0T8JzhPLcW/Q2hIARww1Cpxb&#10;V2+KBjGIB0cDF8RAa77ua/TxB+nN0iEjwHHOcMngWQLAcBUB4HjuuO8oWEVLzJvpjZtwDoC9KGzn&#10;LxHPE88NzwXnilhs7OfY+EfpznK1C0UCfPx4iwNcd6H8Z8TIMa+kA9zgQuHfAuB6FEpOtcDRSAO/&#10;kelhQaLZPPTJh5+JBgtoXPH1F1/TRwzBBAYPMj4aQhi3RaMaAC8zgCNT43MdmVaCEPBG4fDV59+w&#10;tfUV/crWINYDDLD6/po9VzR0AUAAoG++/E5YmChUsB1g/+XnX4lWePAZA8YAG/p39tm1l7Zs3GID&#10;MmCEVn5GyIbztWMbwAf/HQGO5WgtGh2h+b3leQNIaIqOc/6Wzyk7AIcLBeeO+zp71l8C4LBC0QHU&#10;52zh/vT9T1kCeNqJNNHQBA1ZcN74QsJzgBWPRjUC4HpTesBUNmrKDODbtmwXTc1xbRrAI7hAnSV8&#10;5tgWz/ZOAMfvH/jZf/3Ft+J+oEA3BTjvJwGO3599/IW4Fpk2rn35khXiXuDrAfdGATx7ciXA8xst&#10;8PH2USiWG9BBr8QUFvikKTKM0OhCyV0AR1wvMi8sQlhTsO6Q6dFUGstgKeFTGkAHXJYvXi4AhO1k&#10;4xEAHP2AI9PLYwDgs2ehU6xjAuKrl68RzdPRwhAQxf6Yw42D9GBpA+4SWPjcB7TxZQDowI2AdM+e&#10;Osuf5DNEr3GACL4EACukJ/rImL/Idi1fffGNiFk2QhZ9fMBiBUyR7kczPrYDOJahqTu620XXogCL&#10;Zt1fEa4ffPYDOPcDcLh7cN44NxQw87mgAzQzAziawOMeoRUoCi0MjAE3B3rlw7OSzykzgKPTLRwH&#10;heLdAL5kwVKxDF2w4ovjTgD//Zc/xFcZni++LOAyyQrA4cZC75FwveA/zhtuFzRxRwtKfFXhPM+n&#10;nRfpyGMrZS6nA9wQhSIB3qF9O1GJ2apVG1tvhNZzoZQtW4ln/x43cWJ7G8CNLhQZhZKDAY6+N/Cp&#10;it+AJppRw4pFc2k0ocfnLD770ckTMjPcEsjQaEoOKxRA28yf3/BDIw1kfvQ3AkDIYwDg8J2jGTOi&#10;FgCs08dPiwwPyxiAhPsETbMBX3Rhi6bYWC6b5MNXvWfnbi5wQoXfFukCpLCQ0bwbcIKrAM2dAUho&#10;MX+Wozc59PkBtwz2gasG0MZvzf+8g3YwvNBM++fvf7bz3SMN6dsHTNF9LvzOWI7f6PwK/bWgO14s&#10;M6aN80YHUjItCO4gCNvinqBwwhx9isAdsoivH18quOewPFHIGfcHwHGfQgKDRQdL6JYAacHiRmEa&#10;HxMnmpSjwEuMTRDN1LEf4I3CBfcIzdlRcOLewbJF3QBgCcijUAEkcWzsj0IFAEYhj14eHQGOcwdg&#10;UTDv2LJTXMeuHbvpx+9/EQWM9gWzXqSJ90QWaHifjqakR65MnTSNTvA54zfuIe4tzgEFMDr5wnmi&#10;u1m0opT7KGWuBwHw9u00gL/8csvv5Kj0ALjFeiP0eo5n/31z1NiuE80AngsscFicsHDkf1hvyMiO&#10;w50hZAyd+8jPWYAD1hbcFfCPS2DDOkSGdwQ4rDJU8iUwEGHNynWAMzI6MjngjWWAKM4BgEJ6WIb0&#10;YPHBepSQxT44R2n949zkb7kPviriouLE+WIZ9jVGXuB6UYgBQnDJOFp5SAOWNkCOT315T7AfXEU4&#10;Hs4b+xnTxj01nguE85P3D/vL68U1AtqYYz8cE+nAH2zcHwBHoSn6nuF7CiDLdYAtCit5fJyn/A3w&#10;4T/uAdKGOwr/8Rv7YY7zkvcVzwTrMUehjQIQX0ioPJbHg3ANOF/M8R9WMjrSkstxfjgHHFcWGNgO&#10;1y33wXbvv/uBLU1I3g+sw2+cn7henhu3UzKXswEuKzClEHEnAW7iAy+H35aY9JaYGsAnv00NGjRm&#10;eBviwKUPXJdqyGMuABBWNYBgtl4pa8JXDtwKZutcIVjy6KwMXx2rlq/O8EVxvwKg9+/dL76uzNYr&#10;3ZtcAXAYq1JgXWYAL1myZGn8tsRkDvC8lOfRPDYXioxAgVRTenPB+oIPW1pdSvcmWMuwRM3WuUqo&#10;d0BvfSiEzdbfj+C/t2qXrDlZLgE4XCgsuFDQcDEzgJcpU6Ysflti0gH+0NARI3rAB96gYWOGNwP8&#10;EQ3guDCjBa4ArqSk5G65GuBGH7gR4JiXLVu2DH5bYgLAn3nmmYcHDR3axwzgdpWYPFcuFCUlJXfL&#10;VQAHvB0B3rZt289kXygM8DzWcqHolZgjRox8HQBv2LCJaMhjdKHYLHDlQlFSUrKAnA1wxIEbAW5z&#10;oUyYQK1bpveFwtOjlgojLFOmTDWePTR42LCek6ZMEwBHJSascAFw2RKTL0gBXElJyQpyBcBFGKEO&#10;cSPAjYMaWy8O3KPcU+kuFAZ4IwY4X0BeCXC2xpUFrqSkZCU5G+CPoTMrNlZlHLixO9lWrVrZNeQp&#10;VapUBQFPK0wYlZ6t8Ed79x0wRFrg+fhCRH8oRoDDB85SPnAlJSV3y1UAt7lQCjDA22BQY2/qYBhS&#10;DU3pGeAeAp5WmABwnv17wqS326W7UDQfuAA4X4yxEjMnNuRRUlLKXXI+wPNTIZsPnI3WAgU0gE+Y&#10;QB0cwgg9PT1FF9yWmHSAa0OqTTapxJQAt7ALBa3gbt28QVeunacVh7+ltwIb0jthnenwxVi6fh0j&#10;0Kj+JZSUcpNc5QPPL33gmVjgDPASlvKBS4BjQAdY4A0cAJ6ffwt46wC3kgX+N4P56vULdPRiAi06&#10;9BkNC6hDgwNq2GlUUBOKOetH56+eops3rGPto1n6rWs3bc3frSKcz40rN0STc3luooA0NGlXUnK3&#10;XF6JaRgT0wHg+a01qLEdwBEH7mCB57FviWkVgN++eZNizwXS7MR3aGhAzQzgdtS44Oa049hCOn05&#10;1TQ9owAs9HmBPrSNkv1u3I9OHj0per1DPxhooSf7CnGX0B9I6qFUunz+suiPA+e2bdMO2rRui+gX&#10;BfcChQ162jPbP6tCOujcS3U1oOQMuQbg6ZWY2qDG2og8bdq0+ULGgRcpUqSg5SoxMZ8+fWYz0ZQe&#10;PnC+AA3g6A8cAH9MAziD3CqVmBeuppmC+m76Pm60aXpGwQJFd7A9X+9P0yZPt8nf9/6bRC+cs5jm&#10;zp4vOm0aNWI8RYdrI85IAXKH4rQe84zLXSV0N/vVZ99SREgkHUk+Qp/M/Jzee/sDnn9Bwf7aaDrQ&#10;a6/0Mt0/q0IaK5etpqCD9z5cm5KSlEsArsPb6EKZOHGiALiMQoElbkUXim1EnvQ4cB3gFm3Ikx2A&#10;vxXYwPY7qwBfuXS1gLYEGASoYvAFjAwTGRZFvnsPiN9XLlwRcMcIL9cuadeDbdEf9AEfP9HjIPbH&#10;cgyzBZkBHMt/+WEWjRs5ia3zILEM+2G5376DPE8VliysZvQcGBMRSwF+gRQSGCZ6tMP2GEEdXwvn&#10;Tp8T5wAoH9zvL9KQbpDw4AhhCQOm+AKICosWXZ/O/XMBjRs1idav3qj30hdHN6/eFOcgAY5rRRe5&#10;x1OPi3OBxY5rD+VzkL0BQvjCwLVHhUfb3DE4/7QTOXMsUSVrydUAL2QA+EvNms0pWrSojDz5jyUB&#10;PnbCpA6TAHDEgdsAnrES0youlKwC/MPI3rQi5VuaENJC/M8WwKe8n2HdLz/8xhb0Aprzxzx6/50P&#10;afZvc8S2P3zzM3364Rfks2ufACcgOeunP+jbL3+kj2d8Snt37hMQk/uaAXzf7v1s/c6kIf1H0J+z&#10;5op0AEdA/ZsvvqdZP88WveYBnp999BXNnP4JfcRpT+fz2Ll1t0jj2OFj9MUnX4vCA5DH+X3zxQ/0&#10;8/e/cUGSIGA8fPAoWjBnkdguMjSK3uHr3LpxG3328Vc0Ysgo+um7X8UxsByuJAlwFE7bN+8Ux8b1&#10;oWD66/e5fI0/0McffEZrVqwThQQKtT9n8XG//J6+5/uC67p17RYfc7GAurxeJaV7lcsqMQ0Ab6tX&#10;YjLA/0DlJXgJH7ilAF6iROlnePbfUbI3QjsXCnzgOsD1lpg5yYXyefRgij57kK5ev0hTQtuLZVkF&#10;+Iolq2hg32G0aN5SIQDyzMkzAlTvTn1fWLbJCSnUqV03WvDXItGL3qplawTEYYkC5Ht3+ojuROf+&#10;MZ/BOFoA/LuvfqTvGHhmAMcgEssWr6R3Jr8vjgVr2nvsVAFXjEIDGEOwpieNf1sUBugH3GfXfho6&#10;8C2RflxUPE32niYs4x+//UVAH6P6zOdzRGGCdDq3f40h/QslxR0SrhPsi4Ji7cr1olDAMoAYy7Ev&#10;AP5qp+60n7843n37A9q1bY84XwwssWHNJtHXeaBfEPXuMVD0yhjoF0x93hgorPhAtvKxDaxwFAw7&#10;t+6yXa+S0r3K2QAXceA2H7gWRigB3rJlK9uADjw9bDGAl3maZwLgk6fqceBGgOfjC5MWOCunuFC+&#10;jB4mKjlv3bxO8w99bFueHYAP6jecli5cIbR7+14BMwAcoAOksW33rn3o6gVtUANYl7CIAW1YtvP+&#10;XMgA/UP4k197peddAQ7Bip3OVjjgjXRe6didfv3xd5HO1Inviv1hhQPg0p+MLmw7tHmVLpy5QAvn&#10;LqE/2SoO9g8RAJ484R2xL8CMc4CFDoDDzYJ9cXxsh+03r9/C5/85JcQkinVGgLdr1YXGvDVBfHXg&#10;OrAehQTOF+nDwse5AuCwzEe/OZ5+/+VPWr54lUgPaSiAKzlLzrfAtVHpAfB8BoDDhdK6tV1fKP9n&#10;MReK1pkVAG7XlD6PHFJNB7iFKzHhJpmVMJV/vyj+w/KOOetPt27coLlJM2zbQffrQnEEeI9ufYV1&#10;id8S4IhWmf/XQgHezeu3CjdD9669sg3wS+cuCegiDamwoHAxFJgR4NCH73/Kx5nHkPUW/uyAA4H0&#10;1rAx9P3XP9ntjxFjAHA5XmNWAY59UDh4j50ivgCwfuPazfTHr3+JiBUMttytS08BcGyP42/ZsJX3&#10;WSwKMvjOFcCVnCWnW+AMbGMUCioxcwTA9c6s0gHesCkDPL8N4AUdLHCr+cBHBNajxcmf06nLqfRr&#10;/GT6NGoAhZ/xoWvXL9OcpA8yhBg+CICjYhAuCoxFCVcEoN2tyxtZAjjcDVPYakb6qJjs1b2/DXrw&#10;O8M1g6HfHAGOUEDAfuTwceL/qWOnxDksXbCcbl29KaJbMGYj/Nj3AnD4wPFFsHzxSvrtpz+E1Q8/&#10;/bJFK8T1Y3xMCfClC5ez9T1bXC8qUPEFgpBEBXAlZ8mVFjgAXpCB3qZN6xwE8LFwobwjXCjoCyUd&#10;4FoUioS41VwoQxjQ74V3I//TWyjtylE6fimJrly7QH8lzqDhgXXt4A39EDfWND2jAPAVS1ZS185v&#10;0PjRk2w64HMgSwCH73f18rW2/ZYsWJZlgAPEcN2MHTlRgBOD5I4b5S3SeX/aTBGNYgZwqHvX3jb/&#10;tFaRGk4fffA5jeO0sH1IQKgoUO4V4Dh/uGBwDSuWrBZ+8/fensHn6i0qceFCwbWj8nTk8LHinCeM&#10;mUyL5y8V90gBXMlZclUlphnAjb0R8pTH2gBvxABnaAuAs+wAXsg6AEeryo1HZgsow8p+N+wVCjy9&#10;TbhN5id9KCxzR3hPDetE8edCTNMz6u8bfwsrGpAzCtEVGBQYLhIAEtsCuPI33ASwfPEfIMM67Iff&#10;cDsAgLBEIVjXgKEsCKQAS62CNFlsD+DK/9ge+8H6hf/ZcUBgbGdMD9uh4RD2xfGxDmkiFFIWOlgG&#10;lwvSwnni/OU6LMf5YB/pNsF/VLBqlazXRLQK0k87cVpsg/W4fpwrluMeyEF/sQ+seHl+Skr3KpcA&#10;nMEtAQ4feDrAW/2MTqw0Yv7fv60I8H97T5nWVgN403SAGyxw4UKxEMAFiC5E2+A8JOBFmhjaliHd&#10;kS3vjE3qoZmRvejvm2rUbyWlnC5XA9xmgXt7U/v2HT+STekxWRzgBgvcWImpy0rdyd64fpV2Hl9s&#10;CmtHeYe0otOXH+xguUpKSq6Rq1wo+RjekAB4aw3grVu3/VI2pcdkSYBPEQDXolAA8Hx5+EIezZNu&#10;gVssCkXq6MV4UXEJC9wM3NDwgDq0POUb0/2VlJRynlxSiWkY0EG4UABwUYnZLmdUYk7S48BNAQ4V&#10;sh7AocTzYfRZ1EB6M7B+BniPDW5GC5M/M91PSUkpZ+pBAtzBB25JgP9n5Jgxr2hhhI3TAZ4HLhQJ&#10;8McEwK06oMPZKydoWcrX9E54FwFy79DW9H7E6xR91t90eyUlpZwrpwO8oAZwwFu4UBjorVu1YoB7&#10;U/PmLX8xAtzLy8tT/+n+iU/meZ7ZOrNqYAS4wQdeCADnuVUBLnX6SiotOPQJBaVtp5s3tGgKJSWl&#10;3CWnA5wtbgBc+sALGAD+0kt2nVnBAi+v/3T/VLJkmco8swG8XoNGlJ9PXlyICcCt6EJRUlL6Z8lV&#10;LhRpgacDfCI1bvzS/CJFitisbku5UEqVKvUsz/49evzEjhLgwgLXAZ7eEhMAf0wBXElJye1yNcDT&#10;XSgTqUmTpksLFy5cSiOmxQCu90b48MCBQ3oD4PWFBZ4ZwAtZJg5cSUnpn6sHCvCmFgY4KjG9vLzy&#10;9O7db5gEeN68eU36QlEuFCUlJWvI2QAX3clmAvCXXmq2wLIuFAnwngD4pKnUwAhwVnocOAOcpSxw&#10;JSUld8tVlZgAOGQE+Msvt/hNDuiAyVIA9/AoW0kC3PtOAFcuFCUlJYvI+S6U9M6sICPAmzV7+Y9i&#10;xYrZoG0pgGNINRvAJ06xB7hwodgD3JkulJkr/RXAlZSUsq3Yw2doylInA1yHNwSfOAAuhlTLGEZo&#10;IYBXqFAR47x1ebXbZBvAGd55Gd6u9oFPWLCPzpyz71FPSUlJ6W4KSzpFI+ftd3olps0CL5CfWrZs&#10;IQDeuHHjxUWKFPHSkWktgHt6elaFBf5Gr17DJ0ycTPXrA+D5TACuyWkNeWb7Ud/fdtHJs9pwZEpK&#10;SkpZ1YHYE9Rn1l7BETO+ZFePsQVeyGCBawBvKQDe1OpRKLDAO3Xp8rYG8IaaBW5woQh4651ZOQvg&#10;0Gs/76ITZxTAlZSUsiefmOP0+q97TLlyL3J0oQDgrVq1tH4cOFwoxYsXz9et2+vjxntPpnoM8Dx5&#10;8uiDGucx9IWiyVkuFOj13/ZS5OEztgERlJSUlO6m69du0sbgw9R91j5TrtyLHmNgFzJ2J8tAb4VK&#10;TLbAmzRpYl2Ae5Yv/2TRokULdO78yjQJ8EcZ3HJUekcXirOiUKAes/bTJ6v96cbVm6YPSklJSclR&#10;h09coGlL/ajH776mXLkXFWKAp/cHnpcK5BSASxdKl65dJ5kDXHehuADgb/xxgLp+t4WSj53P8JCU&#10;lJSUHHXz+m3aHZFK3X7YIfhhxpV7kSnAdR+4pQHu5eX1vAgj7Nl72LgJk6hePbhQ8toBXFjghZwP&#10;cAifQVMX7afbyo2ipKR0B2EYxWOnL9H4BfvE17sZT+5VMg48vSFPTgF4hQoVefZI3779+5sB3HFI&#10;NWcDvOdsP3r9l920M1wbNFdJSUnJTDeu3aKlvgnUHZWXToo+kRJhhGyswgLPiQD/75ujRnVFFMod&#10;Ae7EQY2NwqdQ95+2066wFNMHp6SkpLTiQBx1+9G5rhMpGYViAzjDXAK8adOmC419oRjHx3T7pAP8&#10;P6PGju10R4DDheIigEPdf9tH/X7dTptDkunqlRumD1BJSemfp0uXrtOS/fHU7fstTnedSEmASxcK&#10;ou8kwF966SW7zqx4elifu3/SAf5vb+8pbdES0y6MkEHuyjBCoxCQD3/4wNk+9PPWcPKJOEy3ryu/&#10;uJLSP1W3OP+vPhBLP2wJp24/7aQevzO8new6kZI+cMSAC4AbXCgMcLsBHSw12QF80lQDwLWGPHZj&#10;YvLcVRY4BIi/8bsvdf9lD7311176aq0/bQpIoHPnr4oKDLOHrKSklHv0N+fzE6cv0pI9kZz/A6n/&#10;bzv563yv6HrDjBnOkrES0xYHbgO4fV8olppsLpRR47qkA9zBhSJaYboe4EKAuLDGfeg1LnWH/LmX&#10;3l3uTx+s9KcZy3xp+uI9SkpKuU57Rf5GPn97mT/1+20XvfYzw3sW+jthq9tFlreUowtFtMQEwCdO&#10;pMZNmy4y9oViqUlWYo4aNbarGNChfqPMKzEfBMB1CWt89gHq8QeLP516/OZDr7Nl/tpP/GCVlJRy&#10;nZC/e/y2TzTQQUUl8r+AtwkfnC0jwEVTet0CNxuRh6c8+tz9kw3gYxngUzSAG/tCsavEfIAAzyAB&#10;dCUlpdwsV1vamcneAmfuGQHu0BcKGj7qP90/GS3wSVOmZRhSzTIAV1JSUnKRjN3JCoDfoTMrS01m&#10;AIcLJR3ghkrMAoXIQwFcSUkpl8k4pFqBPHChFLBVYtavX3/dY489VkYjpsWmO1ngeR/JwyUSAF7Q&#10;5gNXAFdSUspt0ixw2ReKHkbIFviECRMyDOhgqUkH+H9GjhzzCgDeoKEZwBneiERhKReKkpJSblMG&#10;gBfQRuQZP348NW/e/JcnnniiuEZMMeXV5+6fdID/23vKtLbSAs+XLz/l488Iu/7AFcCVlJRyqWRf&#10;KMaGPC1baABvkgPiwP89hQE+eaoEOMNbBzjCaYQLRVViKikp5VJpUSiZALzJS5YH+L+mTZveMt0C&#10;lwDXo1AKpPvAFcCVlJRymxzDCGUcuO4Dt25T+pLly5fGnAH+smjII10ofCF5pQuFAa61xlQAV1JS&#10;yn0qxIZqen/g6XHgAHijRvbdyVpq8vLyEi6UceO8206YOEUMaiwc+RiZHpWYRoArH7iSklIuFCxw&#10;6T7RXCgFxJBqCCN07A+cJ+v0Rogh1XhmAzj6QpEAz6dHoRQEwNn6BsQVwJWUlHKbHAGOOPDWmQP8&#10;IX3u/okBXpZndr0RCh84X4QMIyxYUAFcSUkp98roAwfIRUMeHeAmLpRH9Ln7p+IawP9v+vSZzSbq&#10;AM8rAW4II1QAV1JSyq2SceBGC1wCvGnTpvMcolD+o8/dP3l6elbBfObMT5qiErNevQb0yCOPit4I&#10;jQAXceA8VwBXUlLKbbKPQrEH+EsvWTmM0MtLhMdMnzmzKXzgdesC4I9QnkfQnWweEdxuBLhqSq+k&#10;pJTbZAQ4vA/GSkwTgFunJWaZMmVKYG4O8LwZAF5SAVxJSSmXyRzgWmdWjRs3WWLsC8VS3cnaAD59&#10;ZtPx3pMZ4PXpkUcfpUeFC0X2RlhQAzirZFk3Atyh72AlJaXcI3f1BQ4Vyp9PAFxE4BniwAHwJk2s&#10;DXCEEdoBHPDOAHDdCi9Z5kEC3I8GzAugYQuDNC0IpCHzDiopKeVCIX/LvN5vjr/I/+ZccL7uBPBm&#10;GftCyafP3T95eXk9jzlcKOMnTqY69eqLQY3t+wN/sADvxcJDnLwilHxiT4iBTs0GQFVSUsp9un3j&#10;b1ril0zey0Np0PwAU0Y4WzIO3BHgE4QPPAPA/6XP3T95eHiI+EZpgddhC1yLQLEH+INqiQmL+6ON&#10;0bQv9pTpw1VSUvrnaHVQKr23LtKUFc5UNgFunTExy5Qp8zTmGQEuBzXWKjEBcFfHgQ+c509zfZPp&#10;2tVbpg9TSUnpn6crV27SF1tjqbcJM5ylQsw59EaYwYUyYYJZFIp14sAzVmI2oEcf1eLAbb0R6pWY&#10;ALiXiwCOh7P4YLLpA1RSUlL6aWe8yyo6NYBntMABcMfeCC1VienoQnEEuBZGqEeh5C9EpVwBcH4o&#10;Cw8oeCspKWUufJm7CuIAuHShaA150isxmzRtutCyAK+g9QduH4Wit8Q0ulAEwF3kQpmxNsL0gSkp&#10;KSkZdersNZq6MsyUI/ejjBZ4PgZ4CzEq/UsvvbTAoT9w63Rm5enpKeIbNYBPygTgWmdWALizW2K+&#10;8ccBij58zvRhKSkpKRl149ot2hZxXHDDjCf3KnOAtxQAb9q0qXX7A7f3gU8SlZimANctcOcC3I8+&#10;3RQhHorZw1JSUlJy1OFTl+jd1bDCnedKkS0xzSzwxo0br2aAi4FvLDcVL27rjVC4UMwBrlVgOtuF&#10;0uMPXwpLOUN/37ht+qCUlJSUHAVf+PqQI8wP51nhmblQ4ANnC9zOB26pycvL3gcuAG4XhWIPcGdG&#10;ofSYtZ+On7lC/1MNdZSUlLIo8GJf7Enq8buvKVfuRRkAno8B3kIDeLNmFo4DL126dEnMRUvMTAHu&#10;moY8/f7cTyfPXjV9SEpKSkqZyS/+FPX907UAx6j0ZgC3bGdW4yZMojp16tkAbuwLxRUA917iT2fO&#10;KYArKSllT2GH0mj0QnOu3IvMXCiZAdxSkz3AJ1JtBrjsC8U2qDEiUPJrAHdWXyioRf54bTCdv3jN&#10;9AEpKSkpZaa41DP09vJAemO2c/zghdjilmNi2izwl18Wo9I7NqW3sAUOgNfNHOAs5wHclz5eHUDn&#10;LyiAKykpZU8C4MuYI04GOCzw/Mw+/G7BAB8/fnyGpvSWBjhcKGYAFy4UANxJ/YErgCspKd2rXAnw&#10;fA4Ab9q06VwHF4oFR+QBwMdrPvA7AlxZ4EpKSm6WKwCu+cDz2nzgLVq8TOPGjaNGjRo5NuT5tz53&#10;/2QGcAFvO4AbRuRRAFdSUnKznA9wWYnJAIcFzkCXAG/cqPEiK4/IYwP4WL0SM6+4iHwawPNqAJdR&#10;KArgSkpK7parLPD8zD7hA+f/LRngmg+82R8MbcFJTJYE+LTp05uOHe9NtQTA4QdSAM+tunXjbzp7&#10;4UYGnb94g65fu6UaVilZXi51oRgADgu8efMWPz/xxBPFBTB5sjDAJ6YDnMGdwYWifOC5QifPXqOf&#10;dydm0K97EsWAGmtDjlLa+Zz5XM5euC6u79S5a6ogysVyeSWmBPjYsWyBN//d8ha4FoUyiWrX1QHO&#10;4MaoPKoSM/cp8fgl02ciNXBeAH23I17A0Gx/K2uJ/2H6fEss/bAzQQE8F8vpAGfm2QFcNOTRAN4k&#10;44g8/9Xn7p/SLfCZTceOkz7wfJRfAjw/RuRJ7wtFATznywjwyavC6UBCmtDe2FP04cZosRwDS2+L&#10;OEE3r+esjsY+2qSdPwbFVgDPvXI+wDGggxaBIqJQ2AJHGCFcKCZDqllnMgJ8PCzwOvXtLfD8mgUu&#10;XCgK4LlCEuCA9MebYmzLMRp4cPI5mrRK6zB//PJQunj5hlj3P9alKzdpXcgxAXlojm8yHUm7ItbJ&#10;NL5ny/fr7fE0e98h0VEZLHlsO8sniQ6duGTbTuoo7y/T+2v/IYo5coH+8j0k0gh36Cc+KvW8bdtP&#10;N8fQ5vDjfM5aAbMv/jR9y8cCuHHuff7yp6+2xdHK4CN0+vx1kR60M/qkLb2QlHP0654ksTwg6Yy4&#10;fj8uyPB/gV+KWD/vQAp9yIVCBB8b+2CbdaHp9+BLPkbQobO2NKGtkSdEGn/4HBJfMXBPYVuM6xiU&#10;ZL+t0r3JNS6UvFolpgPAGzdubBeFYqnJ0YWCzqzEZwRfgAJ47lRmAIdusMX9zfY423pUbGL5BZ5P&#10;WhlGQxYE2p7hgLkBNI4hH8lwkxAfND+Aev91kPrzOhQAACm27TfXn6auDqeoIxoIoXWhR8U2Mj3s&#10;M2ZpiHDhIA0jbL/icxrN6+S2OLehDGtA/9zF67TUP5X3144lhTTgTkk9fUX8huDjl2luY9C+uThI&#10;LN/AUAacVwcfFf9REExdHUED+Fx68f/98Wl04dINAWzjPcC2I5cE06KDKbZ0f9+bJJYPXRBEE1eE&#10;Ud852nnhnHG/1vOx5LZK9ybXVWJCug9cB7hJQx5LjUp/Z4AjCqVAQeH/VgDPHboTwKMZsG8zuLB+&#10;8PxAG8An6sNYYfDpKWyhf8L7DZingcl7RSgdPn1ZbAfgYRk0giEIq3PUEg28OJ5P7Gmba0MCGcun&#10;rYkQVip+y/136AAHVAF1LJu+LlKA/XNOF/9RMGA9rOXFDFF5rP5zDtKCA8liWwBcpomvBqQJwVIe&#10;vkiz2AFVAHwVpyW3BbgxB4x9GeDf7YgTv7EMwN7O+49ieOP/m5wO/iPdWQxwmUY/Po/v+cvAe2V6&#10;QfXltlj6W7l37ksuBbisxNQB3rx5818sH4WSEeC6C8UI8PwFqWTZp0xvQHalAO4+GQE+mWHsl5hG&#10;vgmnaVlgKk1gi1FCdHXIETFaEsAmn9vMjVG87LbwjS8JOCyAjuVxxy6KtCXARzPYEJKI7XbFnGSQ&#10;abBfFpBKl6/cpG8NMIQVLdPcHXNKLIMkwGfz+ncZ3BC+EHA+sccusHWvbbfY/7AA4q0bt7kQiBLL&#10;hrKVfPO6du73CvBvt6Mi95q4Dqz703AeMu2kE9q9xLXA7YJ0JcBxb1JPXRHXdZGtd5kuCir8l+eh&#10;lH25DuB6GCH/NgDcLozQUpMR4IgDRyVmBgucwV1IArycAnhOl7ES00ywPMcuC6XjZ7SufteFHRPL&#10;RzDsDjLsASQIlZ4ANdY5AnzMshDb8QIPnaWRumW8kCF38dJNmrI6XPyHEJcut4WrQi6XAIcAZxzz&#10;8uWbvM1ptrYP2wFcbmdWiXkvAMfXAfzqclsI6d3Srz3l1CXazeeHAgnbo9CbxxY/tpMAh0vn5Dnt&#10;/UYBNWKRdq9mMsDP6V82Svcm1/jAHQDeooVoyOMYB26pyc4CH691ZiVaYjoAPN0Cf9L0BmRXCuDu&#10;kxHg8M++uTjYJoALlrh0nUCfbdHcFRBABcA76n4ALreDzAAOix2uEyyDT33owkA7P/SDAviZC9fJ&#10;m79QsB7+ehxDnocC+IOVyy1w/i8b8phEofxLn7t/ygzgiEQRAEcceAGDBV5GWeA5XXfygZsJURTY&#10;Hm4CVDrKCAyjUh184NkBOCxaua0ZwL/fGW+ztr/dkUDJJy9RcPJZAVEsexAAxxcA3EdY14cLvRVB&#10;R+gYf6FEHD4vlimAP1g9SIA7VmJatCUmXChyQAcTgCMKRQE8Vyi7AE84flFsjwpDwAmDymI5gIcw&#10;QERnSFhmFeBfbo0Vx8cy34Q0sd3fnJ6ZD/w93fqG8B/HwjnhfLDMDOCogDUDOPztsgJxdfARGqxb&#10;0HcD+GkG8btrtfNARSnSRjrRRy6IZQrgD1YuAzizLx3gLQTAGzVqZP3OrDIFOMIIbRa484ZUUwB3&#10;n7IL8P/d/J/NdTCa4YWQO/+kM+QTd4o+2BBF8xnKCDPEtlkFeMzRCyLkEMtgBSO9fXGn6cddCWIZ&#10;JAH+/vp0gGM7+OFXsgUsl5kBHNeG7WCpo5AB0LEc0TNotIR0pFsGuhvA4VKS2/fna0TaSEd+nUAy&#10;RFEB3PVyKcDZCs/P/229ETZuPM/BhfKoPnf/5AhwW3eypgAvSB6qEjPHK7sAhwKS0kRMs+NzhFvl&#10;480xdEKv8MwqwLEcUR3GtCD40+VvCfANYcdsAJbCcQfoFvgf+5LoyhUtTcBTRrxAcKUg4gMNi6TF&#10;L4WYc0AWv7PiA0czfRnOKCW/AiDpnlEAd72cDXDA21aJCYDzb9mQhy1wx/7ArdmUXvOB17cHuNEH&#10;znNViZnzlXb+ugAptCNKg+TdhOgLtFYEpNDQB5bsT7sTRDw0LFxY6dhuSUCqSHdNyFHbvkdOXxFg&#10;xHJYxNIFA6gtOnhY+LjRsvJ3nyTRelK+IxLgEFo//rY3kQucaPqJrXQcZ1XwEZHmnthTwo2D7eKP&#10;X6SlvA4NeD7jNJcHHhHLT5y9SvMPJIvWmliHVpI+bPGvYkseacAVAhcOWlziP2LLD520bzmKVpW4&#10;LqSBgu9PLhTgC8f2EO4PtkNrTvwH8C9d1goW3D98NWD59qgTdFW/B0r3JlcAHC0wpQ9cALz5yzQW&#10;faE0aeJYifmwPnf/VKhQocKYy0pMW3/g/AkhAG4MIyxQiDzUkGr/aKHC8STDMPnkZbYir99XgxS4&#10;JQDR0+evUcqpy6IHweWBWlgeZAQ4hGb9gOrdOtmCJY1C4zCnaWzmj3PHMbDu6pV7ByjSOMTXf11B&#10;2G1yOsCZd0aAwxqHBQ6Av/zyy9+VKFHicQFMbbIOwL28vIpgbmzIA+s7M4B7KoArOUnovnbM0lDh&#10;coA7Bf5v2bQevmxHC1hJScoVALd1ZqVb4C83by4A3rJly69KlixZTACTJ4tWYmr9gWcAuHSh5CvE&#10;KkCe5ZQLRck5+nlPeoWlbJUJvbs2giIOnxOhe2b7KSm5xgduDvDmzVv8ULx48ScEMLXpP/rc/VOR&#10;IkUKYi4BbuZCKYgRedgCFwBXYYRKThJcJ1FHLohKSvjV4V8/mHhGhP0ZY8OVlBzlEh84g1tEoQDg&#10;rHSAW7gpPZcs+TA3+sDtwggBcFjgBQDwgsqFouR0oVITfu2Ll28K/7XZNkpKRrnEAge8H80SwK3T&#10;G6EE+F0b8sgwQgVwJSUlN8vZANf6QtEBzjK6UJo5ANxSPnAzgD/yyKMaxAFwQxx4ofwFVBihkpKS&#10;2+WySkzdChcA16NQGjdu/FexYsVKCmDyZEmA26JQ6tSnR3WA59FdKALgcKEA4KoSU0lJyc1yWSWm&#10;tMANLhRHgFtqMgU4g9sG8Hz5qaAxDlw1pVdSUnKzXOoDN1jgY8aMyRBGyFNefe7+KQPA69YX4Bat&#10;MR/RKzEB8HyAuKrEVFJScr9cAXARhWIH8OY0evRoatGi1RceHh5FBTC16d/63P2TKcABb76ADAAX&#10;YYQK4EpKSu6VK10oeQFx/t+8uQbw1q3bfiwbPOqTdTqzMgc4W+B8MXkefZRLInuAeyiAKykpuVku&#10;c6HAeAXAed68WTMBcAb5Dw5N6a3TkEcCXHRmxQCvW7eBPcDhA5dRKAxw1R+4kpKSu+VyH7gB4C+9&#10;9NKvOSKMUAC8XgO7SkwA3BZGKACuolCUlJTcK2cDXOsP3ABw/t28uQZwk0pMa3ZmNd57sgHgLLbA&#10;RRihHoUCN0rJHOZCwViN6OsZXYyi61OMHK6kpOR8oWtg9CaJoerQE6RZfnSWnA5wtsALZmKBWxrg&#10;hQsXLoS5DeB1TQBus8BzRktMjM+4kGGN3u4wajj610C3pRiua5eSkpJLtIeFfIaRlWAsIf+tCz0q&#10;hqMzy6f3I+cDPK8GcBZ84EaAt2rV6hNjJaZlG/KM133gNhfKI1olZiHZmRXCCC0cB47+qVcEpdLP&#10;/OIA1uhg/zDDXA42oKSk5Fohr928dpsST1wS+W9j+DH6YVc87Yw+aRs1yRlyvg8cfYDbA/zldAv8&#10;c2MYoaUALj8NJMARhfIoW952ANctcIzI41nWmpWYAUln6evtcWK0k2T+fMNoL2bbKSkpPThhRCLA&#10;fCUbVl9uixWjN5ltl125AuDGOHAM6GAAuKMLxTpx4EWLFi2AueZCMQG4Q2dWVgP47Ru3xQCzP+5O&#10;oIjUc2qoKiUlCwrjkmIgaYyfmpqGr+L763XS1QDH72YvvUSjRo1CFMqPxe37A7fOZHOhzGSAT4QP&#10;XAc4X0Seh+0rMa02Kj2G8wpPOScs75Nnr6muSJWULCwM0IHKzckrwznf33lYvLvJtQDPYwdwEwvc&#10;OpOdD1xWYqIzKwlwWOCiIQ8DnGUlgB8+fYWmr4+kM/wy3G+JrqSk5Hohn2JM1cHzA03XZ1UK4Pok&#10;h1STAIcL5ZFHHrFFoRgb8ggL3CJRKKiwHLc8lMIPnzNdr6SkZF35xp+mYQsD73lQbFcAXHYli260&#10;8btZUw3gbdq0mSkHf8dkqUpMO4DrlZhaf+A6wPPKpvSoxLROb4R7Yk/RtzviTNcpKSlZX++sjaDg&#10;5LOm6+6mBwnwdu3avSOHnsRkKYDLNv4YE1NrSm8AuB6Fkt6dbEEGuPsrMS9fuUljl4WYrsuKbly/&#10;TSf4Mw6jnkMpiFpRYzAqKT1QXb92myauDLunwAOnA5yBLV0o6QBvKgH+PlvgjwlgapN1hlTjSfSs&#10;JQY1hgVer0G6CwUAz290oaAhj/ub0q8KPkoLDqaYrrubMFgu3C4/7kqgjzZFC01fF0k+bNHfUhBX&#10;UnpgQn77c/8h2hlzwnT9neQSgAv/tzYXPnAGOMIIO3XqNElG6+mTdTqzklOmAJdhhHChAOBubkr/&#10;P9aQ+YFiIFyz9XdTKlvbs/cdogMJabZlsUcvkPeKUDpy+oqqDFVSekBCXkOe+3BjlMjXZttkJlcC&#10;XECc/7+UuQX+iD63ziQ7s4IP/OGHGeD8GYEoFFslpg5wd0ehnL14457dJ2glFph0ln7bm5Rh3e8+&#10;SaIZ8N0Ajpad8L9vizxB/olnnBa6ePr8NVGxc56vTy7DuaAZctChs7avgytccEWknqcTZ66qwkYp&#10;xyuN3/vPtsTQxcvp731W5AofeHoUij3A2QKf7GCBW2/KAPBHHAAufODuDyPcy5BdEZhquu5uuhPA&#10;N4Ydo70M5jtBMZLB+dW2OPHC/bAznsYtC6XVwUdNt72bAP6kE5cokOEMtw4KBrh1jJ0AoYYezZHf&#10;Xx9l8xPCd//tjnjyiT1Nf6u4d6UcrsuXb3IeOkKh2azMdDbAZV/gdgBv0oRGjhwpXCgOFZcP6XPr&#10;TLISUwP4w/SoBLhDQ55SbgY4IJdw/KLpuqwIwEQnO47hS98zFJNPXsoU4Nev3RJW+ne8XdSR83SK&#10;LeM1IUdpwFx/0RoU21y4dENY5xu4MDiiNxkGcH3j0+jKlVu0il9UdPSD5bA8ft6dwHCOpOgjF0QT&#10;Y3S8BctaHhPniFamb6+JsAH8OK//Ymus6OsFAL/AFvu60GO0gWX8GoDlvjXiuDgezgvLwlLOi9Zw&#10;u/kcA3mO+wjrHueKc0aTZ7n/1as3xVfGGi6g5D1BZgtJPie23xR+XBRo+DLw43PE/sa+LnC+m/n4&#10;OE/sJ5crKRkF4wXvZHaNMpcAXIe3I8Dbt28/zbJRKHISANeb0jsCvKAYD1NzoXi5GeCTV4WLZrlm&#10;67KitPPXRYm/luELa/fsheu0MugI/bI7UYAmM4DDV/fxpmgBRAlsRK7A7QKQnmRgfsdWOYD83tpI&#10;+mRzDMUzIOFrn7o6nH7igmcKz8ctCxEd/Bw6eZkm8bWMWhIiQBl06Ax9uDFaRMXIY94N4ID+b3sT&#10;6ZNNMTSF04JvH18ZqXyuX/BXwpRVYeJc5h9IFgXO9zsTyHtFmHBBoTBCgTGZt/lmexxNWBEqzhn1&#10;AdgW++B8JvF6FDToW+Zo2lVx/7/aFita003j85KVwSMXB4uvEmwH4V7gWO+tjRBdjCJuX16XkpIU&#10;8k4UGzA/c/4zW5+ZHoQPvKkN4B0Z4BWtDXBjHLgAOHzgeiWmMQrF3QAftSSYAXFvFZhS8DfDgvye&#10;4TPHN1lA+RiD8U4uCYDtXYYhrAVAHuAGeHdEnWDw36AzfB3rwo6KuNbQlHMa7OO1LmyHLQyi/bx9&#10;jF5Z+g6DD1bxQr8U+nxLLKUyiAMZ4AAeoC+PeTeAL/FPpSELAoVPHJlgrm+K6FJgc8QxmsEFScTh&#10;c7SdzxFRNqEpZ+lDPqc+cw6SHxcqiScu0l/7D9EEvTEUCrSRfG+3sNWccuqScCnBwo7mc8bzwj1C&#10;y1dsD4sbrp1PNkcLuIfx9cKVJCuX0Tf0cL7m8MPnaWvkcQF99BEtr0tJSQp5CX32f70te206XA1w&#10;uFMkwLt06eJthLZlAT5u/CSqXbtuRoDrLhTI3T7wSSvD6FI2KzyMApzg60YvaYj/hrUK94j0P2dm&#10;gccduyCsWYALVu6svUn05dY4UaAcPXNZfBXAkn+XLU40UADAjACXlZMfbIgU14BPRxQAv+xJFBWT&#10;IQz+7AL8SNplAVRYwh+xtYwuOwFwWMhDGezvMbgBz4HzAsR5A+D95/oLyKJfCgAchRLSxfG1r4Pj&#10;whUye1+S2B/C84IVLbou4P+4dxCs+HUMfljcsUcvimtG2rgnfef4i31xrf3492L/w7brUlKSwjsO&#10;FyLyn9n6zPQgAf7KK6+Md4C2dXojlJOoxBw/MR3gRheKDeDut8B/4Adt9NVmVYD+r3sTRUlvNloI&#10;KhThhvh8c0yGdVAan+eXApwnhd8Xrhe4YwAnDCCRcPwSTV8fRQcY2igU0AeyGcARMpUdgMMyhwtG&#10;1tIj7U/5HH3iTon1cHfg2MsYsOOXhVIYW9MAOL4AcE1ScA8B4AMY5mYAx1fDeC4MAHCMrAII42sC&#10;bho8L0eAI70/fA6J0Y5wLTiHEYuCRdpvLQ5iBdsd/wx/9cjrUlKSwrsD4wLvl9n6zPQgAf7666+P&#10;KFOmjHEk+rz63DqTiAMfxwCvU+8OlZgF3V6JuYcBCveH2bo7CT5qwArgMXOVAIawogEngNpsPRod&#10;wE0QwxYD/u9jiEqAw9UAAAOEcBcMmh+QJYCjUhSFgRnA8TUA106fvw6KildUUqLitC9b0Ugbvuux&#10;S0OFOwat2qSljUZJ45eHCOsdHX0tYesXFnJWAf7DzgTqw9cFYKPCFs8LBURWAQ4XC64ZLhR8MeCc&#10;8Vtel5KSFCr3N/M7l90m9a4AuA3euiTAu3fvPtwB4P/S59aZMgO4rTvZAhrA3e1CucggHL4oyHTd&#10;nSQBbrbOUR9siDJdDmjPYegh8qQXQ7U3X8efvqg41HpY+4wt4168DC4PQBogxwATZgDHPgBs/7kB&#10;nKbmh3cEOARrHy834Ixjwue9iwsx7A+go9IU54F1OG8sP3/xOs07kEy99XOErx2QzyrA4UL5kNPC&#10;tYzge43nhYrSrAL85vVb/GWRIPZH4TPLJ4lu3me9hVLuFL5iUVmO98lsfWZ6IABv3ITeeustateh&#10;w9s5IA58etMx47ypVq269NBDGsAftXOhsPI9WIADRkK3NIsZv/9m8Ayc589guyV+Z1Unz1wR/mez&#10;dUatCkqlX3cnmq5TUlJynm5zHj6Rdpk+WB8h/iN/2+V7/b+ZXONCyaP1g6KrSePGOQjg0+4CcIQS&#10;PqBBjeXDEw/5xi0bwJWUlHK/kPcBdwl1M5C7xgJPBzhg3pQB/uabb6IhzwRLRp4YJw3gE+wqMQXA&#10;DU3pAfCSLu4LxQhv43IlJaV/noQBZwJxZwPcviEPBnTQLHAAvF27dlNzjgvFEEaIkXnsolBcCHD5&#10;kMwelpKS0j9XZlxwNsCN/aA4Arxjx452ceCWnGwuFLM4cGmBM8hLlnFNf+CwuJXVraSklJmkSwW/&#10;XQtwrSWmBHj79u1zQGdWOsBFFMpDD2u9ETLAC+TXu5PV48BdCXDjw1JSUlIyCvCWnHA6wA3wlhY4&#10;fOCoxOzcubNjQx7rTQD4WAAcFrgjwAtKC7wAA9z5AzqgwsL4eaSkpKTkKOlGAcQVwB0mYYGPnUC1&#10;atexd6EgDlwHuBhSzckW+LnzVwTAzR6YkpKSklEAOHgRezjNqQC3jwPXfeCNGuUgF4qtEtMB4Pl0&#10;F4o+oIMzXSgfMcBPp11U1reSklKWBQs8KvkkTXUiwAuYWOAS4G3atHEckcd6k10UinShyDhwAfAC&#10;DHC4UCqa3oDsCgD/cOVBSjuTeR/cSkpKSo4CwKOTT9GUpX5OBrhsxMO/2SJvnA7wD728vIroqLTm&#10;dEeAi4Y8GsA9yjoP4DNX+NG582poMCWlB6mr52/RueM36czRG3TmyAMSHwvHvMLHvlO3zVkReBGT&#10;cpomLz7gZB+4AeCsxg0bCoC3aNHiCw8Pj6I6KjFZalR6cTJ2YYQAOH9C5Hn4ESoAF4qIAy8oAO7p&#10;xErMGct86fyF9BFolJSUXKO/r/9NaanX6fTh63Qy+TqdSHKPcOzTKdp5mJ1nVgWAT1rk6zSAp7tP&#10;0iUB3q5du3ctOyJP8eLF82GuAVyvxDQCHJWYwgIHwAuSV1nn+cAVwJWUXK9zx27QyUPmQHWnAPMz&#10;R+4N5DEppxjg+10L8EaNRBRKzhhSjQE+eux4qlkLlZgYlT6v1huhrMQUvREWclp/4D0Y4B8s268A&#10;rqTkIsHqBrzN4GklpaXeyLZbJZYBPtmJALcPI7wzwC05TWaAjxoznl6sWZseeughW1N6G8BFZ1YF&#10;qFQ551jgPX5ngC/1ofPn3QtwVIjcup75WJj/FOH6MdYnQrSkcG9U/UTO1O3rt+ncCefA+1jiNQoO&#10;P0cfrYkRIzr1n+NPM1dHk1/wGTqacM10n+zqzNHrosAxuxYzxSSzBb7Qh7/knVSJaQgjzCsBrrtQ&#10;cgzAR44eRzVq1BQA1xryPJLeEhMAzw+AO8cHbgWA37p2k46kpFJEeDhdOHv+HwkrQPr6lWt06fxF&#10;Opp6lBLiEyg+Pp4SExPp5PETdO3SVbHebN/cLFGgcSF2/cp1cf1SOaFQgzV78dRNU1BmV8cZ3j5B&#10;adT3L3+asjyClu1JpQW7UmjcklAaMi+Q1vsepyMJV033za7OHmdLPIsQdzrAdWjbA1yLQmnbtu0H&#10;hQoVKqyj0poTAP7WqLFU/U4AL1CAvHIJwAW8Dx+h2JgYSkpMoqiIKLpw7sI/DuIAdHxcPMP7CF29&#10;dIWuX75mg/aVC5cpMSFRrDfbN7cKkL7M136CC7CIiAgKCwsTCueC/szpNF5n3dBXnNeVs7dMAXkv&#10;Soy5TH0Y3t9sjMuw7s/tyTRgbgAFhJ4VoHdcfy+6eBpfw+bXZpSzAS7hLSX6QtHDCNu1a/dODrDA&#10;p5kA3OBCEZEoBcizbM4HOOB9/NhxASZYnlh28vhJioyIFJa44/a5WYDVlYuX6TxfN+B0/OgxOsIw&#10;P3H8OJ0/c07cj2uX/zn1FLgfp0+cEuCOidYK90NJh+gQ5qzo6GgBc9wbK0L89tXbdP6Ec6xvaJvf&#10;SXprYbDpOmj6qijaFXCKjjnJCj/HVvitq3e/r650oTgCvHXr1jMs35BHA/gYBviLdgBP7042dwAc&#10;8D557IRwFZzjTIhh0uQ6uAxgZWG5cZ/cKMAHLoIzp9Lo6JGjQmfTztJF/gpBoQZwY93hlMOisLMq&#10;sJwpXN/pk6eFSw2wNrvms2lnBNABcfw2rrOCrl+8bQrGe9XHa2PuCvC5O1PocPwV0/X3InxBmF2b&#10;Ua62wLWGPLbeCB194P/V59aZJk+e1vTNkQzw6gaAP/xIRoDnYBeKsLyPHGd4x9M5hhWsLcdtjh89&#10;TpGRkQJmjutyk3DtJ0+cpBNcmAHYaQyuM6fO8DyNTrEFCngDZmk8h4UOq/zs6TO5GuJwHaEAT0pM&#10;FK4kuRzXb6wHuHH1BkM8SVjpcDvJ5e4WfN+XzzjPfQJ9sDr6rgD/bWsSpcQ5D+Bwo9wtKsVVAIf/&#10;W/jADQBv27bte4ULFy6koxLTw/rcOpMA+FsawNEXSl6+APs4cOcOavygAQ5r8xhbmXGxcXe1Jk+w&#10;xYlP5TO5GFiANAB+7cpVUWjhqwRuFMAKQAeY4EqA9Y31N6/dEO6V3OxiSjmUIgrvi7pbTerYkWOi&#10;wDcuA9Bhhackp9gtd6duXr0tGuuYQfFetdnvBL3JAD9q4iKJjrpIU5aF0y7/UyJSxXH9vQqtNm9e&#10;uXP30q4FeB4GeB4bwF9++eWvSpYsWUxHpTUnDeCjqVq1GukAd3ChaE3pc54FLqzN4ycoNiY2SwDS&#10;tj9JsbGxwi9stk1OF4B0ky1JVF6iQAO0AWhY3ufOnBWAh1sF2wDkgBggfun8JdP0coMAZPi9HZcj&#10;OscR4FAcv094p6xSyAN6ZkC8H6XGX6V3VkbQnB3JFB9zybYc8P5tWxJ9vj5W/Dbuc786lXJduILM&#10;rlHKlS4UR4CjKb3VAf6vsWO9W45ggL/AAH+EwZ0vbz4RheII8JzoA4d1iWiT7Pi2YbGfAsQ5g8J1&#10;YLZNThYKqbQTp4WbxOYiYUihgNN0gdJOnabDbGECUPCFI/rCLK3cIgA8+VByhuWZARzvVQy/V2hH&#10;4LjOHbp52fkAh2W9O+A0zVwTLfTF+jihGavxO5b2BaU5LYzQqGsX7uwHdzrA2WDNAPDGtjBCRxeK&#10;5aZ/jxvn3XbEiFH0wgvVhf8b3cjaARwDOuQrmCMb8lxkGJ0/c57+vpm9UX8A8XNp50R4odn6nCwA&#10;HFE4iDCBhY37c/b0WTrGVrgG7sPCJwx3Eirrrl68Ygq33CAUTog2AcDhOsP/q3ztcr2Ij49LEG4l&#10;o7UNFxQAji8TucydcgXAITTWQUOejQdOiApLaO3+YxQaft4l8IYeNMC1IdW0Uek1gGstMTOpxHxU&#10;n1tm+s+ocd5dhjPAq1atJvpBQfhgbgE4YHXjynXRaMdsvZlQiYWMDBcC9jfbJicL1wRYwfpOYTDD&#10;hQK3yZVLlwWQYHGiDgDXj+1QAQyXkllaOV2AdXhYuAB4ZESEKLBQeMv1aMyDyBPAOpXfIbkO9SlY&#10;lptdKKic/Igtb/wGyA/xfwjgDo04T19tiKPwyPN03GG/+9Gp5AfvQkFTehu8+TeALl0onTp1muDQ&#10;/8m/9bk1pnbt2uUdPmrUyGEjRlKVKi8wuHWAG6NQGN6Piab0OTMKBQCPj4uzy5h3kmzgcuPq/fWa&#10;ZlUZAQ444SsD7hSEEcKFAsscsLrF9wvuldwMcAjvh2iocyotQ4ENQOP6L124KL5I8A5hGYAfzxA3&#10;butOCYA7qdOqo4nXaPySMBq5MJjeXRFpug0g/tn6WLHNqEUhTmvMg4rYG/w1YXaNUq4BuIT4o7oP&#10;3NaQZ6qlR+Tp2rVr/uFvjnobAH++SlXRB4pwoTgCPL8CeG6RI8Dh34brBNcLlwH+JyUkCvcKXAfY&#10;BhXBZmnlFkkwm62DsA73DXPUjQD4l/n+mW3rDv19/TZdPuOcRjzeS8PorQVBwtpOuUOM9+H4q2Kb&#10;YfODaODcANNtsquLp9Gk/sEC3Oj/dgR419dfH1GmTBmj20T04GqZqU+fPo8Ne2vUR0OGjaDnn6+a&#10;7gMHwHlutMCd1Z2sArh7BRChzxPcl9MnTwlgnzp+SsSDp6YcFtY47hUqNhGpAtCbpZPbhPsCdxL8&#10;/QC1mZLiE4X1Db+5WRrulLMa8sCivhO4zYR8bbY8u7rspoY8Mgbc6AMfPnw4vfrqq8MYk49otLTg&#10;NGjQoJIjR41ZNWz4WwLgsMARhZIXceDoC4XhLS1wZw3o4A6Ax8XGirnZekfldoADRHCXIIICLhP0&#10;CwP3AWLl4f8HwJISksR9gPsgqwVfTheuNUlvpIOYcFRUoh4AQqOniPAIsQ4WuNn+7taNS7fp1GFz&#10;MGZH7gI4upa9ztdgdm1GudYC16JQ0JR+xIgR1LNnz36MSes13pHTsLFjS40cO27P0GFv0nMMcLTE&#10;lA158jPAtTEx0ZAn57bERAZE83n0sicrJjMTYHXhzHnRkZNZWrlNaJQC3y7iwREaB4sbFjmWw52C&#10;iJSsFny5QXgHEHKKCkq4mdBHDmCO31iGgg8FoNm+7hY6grpy7v5bYwLg4RHnTdeZKTLygsjXZuuy&#10;o0tpWQvJdJ0Fnu5CadJYA3iPHj0GMCaNAP+XPrfGpAF87J4hOsAxIk/ePPkY4JovPD0KJWc3pUfF&#10;HCri8OmLCIvMhJaHyKxohWiWTm4UoIS4d1igiMLAPYL/GzAz2/6fInyNoHsBfJ2gCb1VwW0UKjPP&#10;3udADog8mbYykg4En8mShs4PpGkrIkzTyqpwzrfu0gJTyvUuFM0HPnz48IudO3ceIUcu0ydLjYl5&#10;Z4AbGvLAjeKVwwd0gEsg9XCqqJTLTMksNCs32/+fJFjgOQFYShl1/eItMe6kGSizoqTYy/TJ2hia&#10;sDQsS0LDnvuJQsG53i322yhnA1yLA7e3wPVKzP1dunRrzph8SKOlBachQ4Z4jho9eosAeJWq9NB/&#10;0ZmVPqSarT/wAgLgnrlsRB4lpdwqjD5/+vD9WeL7g9KypPtp0IOwQbh9zK4hMzkb4Fp3spr/WwO4&#10;LQ58f//+/V/UUWnNCZWYb40evXbIcM0C/+9//6v3Rmh0oQDgaEqfMzuzUlL6J+raxdt0/uRNSw5q&#10;DF04dVN8LZid+53kbIAXtAN4Hr0/cA3gAwYMqMWYtJbf2zgB4GyBrxUW+HNV7AEOF4qIQtEA7pUL&#10;BnRQUvonCcOUoY/ts8esAXKcAwZuuHQG467em4vOFRZ4fhvA7V0ozMeajElrA/yt0WNW2gM8L+U1&#10;+sAB8BwchaKk9E/Xzat/C7fK5bM3RZ/b5xmiqDhE962uFI5x/sQNcUwcG+dw6+r9VY67xgduDvCc&#10;4UJ5iwE+dIQG8P+YAVyDeG4YUk1J6Z8sVEzDKgdEEbHyIHTr2m1xTGdVirsC4NJ9IgHeSAf40KFD&#10;q+motObkCPD//Oc/9gDXBzV+DJWYObQlppKSUu6RawCeDvF8efPeCeDW6o1w0KDRwoUy2GaBOwBc&#10;t75z8og8SkpKuUeucaGkQ1xY4A0bZgZwa/VG2L//CI9Ro0ZtFBb4s5oPHHHgjgAXPvAc2pReSUkp&#10;98i1PnAGOOsOAM+rz60xiTjwMWM2ozOrZ80AbvSBK4ArKSm5Wc4GeIG86APc4AO/M8CtNcm+UGCB&#10;P/vs8zaA27XEFBZ4QfJQDXmUlJTcLKdb4AxwNN4RLpRH7mqBW2vikyw3evyEyEwBLl0oPPdQYYRC&#10;suMrs3VK9kLkgZWb5Lvy/Kx+7XfT9Wu3WNZ7z11jgWv+77zojTUnAXzUqFFlR4+eEIRKTAD8IQCc&#10;SyLRlB4tMW0At8ao9OjiFR1TSWHIqwcNU/TeZ4UBDtBfid29uHzNUl2//s3wwjm5qzdDwBMddDke&#10;Hz1SYjnWy3tnXO8ovF/ZhTGGpsNYojmhoL95/TadPn+NLl66IZ6ZXL4iIJVWBh2x29YKcjrA4QOX&#10;AM9pYYSjR48uP3acd4wEuLDA9SiUAnYWuDUAjg6nxHBWcfGid0GMTYgxHB+kpSO7FjVb9yCF69fu&#10;RZxtjMaTx0/S7RvWgDh68Dt+9Jjo2dBsvasFeKKwdewaGB2ayeHR8D7daXAGvFcYcg5jZ2YHxhhj&#10;FO+oVZ7FnRR79AK9uzaC/tx3iM5dTB+k+a3FwTR6aYjdtlaQKwCeHgueDvDhw4f7DBw48AUdldac&#10;xkyaVHHc+ImpQ4YON7hQNAtc9IViALgzG/LMXO57zwBH/8ywoNC74OHkFJEhZebCsgtnMbbjBZuV&#10;BSsQXaZitBU5ujgyJAYzMG6HkWewHfrDxjpsK4+LNLAt1uP4EuA4LpZhe+z/IDMsAB4VFSWsPViV&#10;GFUHhQt6U4TVCQvw8oXL4qtFXDP/l9cMuCINnK9cjuswjrIu7wOW4zoBPKSH+wghHWz/v1ta4akt&#10;09Ph9LEP0rh0/pItzQcpHP9uAD9/9hwDWut90vFZ4j/eAfQlj77R8Q7gPhrvixz0A/cb+2CdtOrR&#10;PTHSMB7basL1LGNLe8zSYBq+MIjij10Uy7BOAvz2jb/pxNmrYt2xtCsUeeQ8nb2gXXfiiUsUkqIZ&#10;UFFHOG+knqfww+coKPksHeVtjcdylmJSTtPkxfuda4HrIYQ2gDdsCIDvGDRo0PM6Kq05jZ08ubK3&#10;96QLWQK4k6JQes4+QJ+uC6YLF7P/aW0D+PWbIkMd4cwoAX6F4ZKUmCi6hIVFihFm8GKJ0VQiIigm&#10;OkZYhBjLMDkpmQ6x5QUQY5m0xrAdCgWkg4yLTAlXBZYlJiSI0WowHiL2Q9qwtJAu9gUokLHNztsV&#10;AsCjo6JtGQ6FF84f7h0MiyYGseBzwhcK4JrI/1PEdSQKIOGeATi4ppRDKcJixL1AgYbrwHVhdH6M&#10;QJN2Ok2kjzRxbzHQA5YfPXJEQBzpozDB9kgf9xwQx3HQx7rjuT8I4foAajm6klRKcrIN4LiGOP6C&#10;wT3EPcP9xLPEuwHLG/cO9yExPpEunbsoCkc8e9xHWO64ftwv7Iv7gmOdOnFSpI/31OoW+Jnz1+nH&#10;XQm00C+F3l8fRTujT9KNa9o5S4CnnbtGv+1JpNn7kmhj2DHyXhlKvglpYpuvt8fRwHn+4v5NWhFG&#10;45aH0s+7E+iDDVH0C88l6J2p+KNnadqKQOaInzlfsql0gGsQlwAfNmzYFrbAn9VRac3J++23n500&#10;5W1CJeYzjgA3RqGwnNUf+P0CHAA9wVBAJsJvQAIvEGCOTHSFLUqMqgL3AqxLZKaoyCgx4oywshk2&#10;AAzWHTtyTKRxkzMhMqQYrJahBusqPCxcFAJwAcSwZYs0AXOkhUwMQGB/jCsJuOF8AECz83aFAHAA&#10;G4MxoCDBucbyeQGmGsDjxRwFHe4brHNA9SKDCCPN4BoBKAAXFqMYlYfhj+1xHwF2QA73CteLdAEo&#10;pIXtcb9xj2GVYxl+A2YXz18Q9wxWKUb4eZD3xCgJcIAUhbwUrkUCHHDGfcS2uJe4blw/7hsKMbxX&#10;eK5nTmnWNO4vthHW+5nz4p5iW0gMBMLvpXznkJ7VAe4bn0aTVobz/DT9uieJ3lsXaYMuAD54QSDN&#10;O5BMH22KpsTjlwS4Ry8Lof28Pbb5fGss9f7roLhPY5eG0rhloXSSrXUUBOMZ5v6JGuidKWcDPGND&#10;nrzSAt8wYMCAp3VUWnN6mwE+Zdq7NJgt8LsB3FkuFGcAHICApYPMBdAg08H6A2AwxiNgBqAAbMhM&#10;WC7TAMSR0VAIpKakiowmAY7Mjm0AcUAO6WBbWJ7ImFgnfeB/37xNZ0+fpWMMKEAO5/GgAY57gfEr&#10;ce6Ak6wPAFCMFa2AOc4bQIVQOGH7y+cviXuKe4frwL0BeAE23FsUjrhH2BfXivuI/ZEmrjVCFHiX&#10;NUuV7wnuPUYzAvxgmVsB4Dh3vCtSsLgdAY57hueM/7hmvDcopGwA190hUfx+pJ3SoIR3Tt4n3G+t&#10;YLsm1uE4Vgf4bb6edaFHBWiXB6YywBNp0PwASj19WVw3AI782m+Ov/CPY587ApzhPXlVuFi+nwuG&#10;N3n/PbHOr/9wDcDhPkl3oTRs0AAWeA4A+PvvP/v2O9OFBW4aRmgHcGtY4BKyEMCBDAhgyM93ZB5k&#10;MghAMgJcy9QabM9ypoRVDlDfDeCaZa+Nzm4DuLDIYsVI7rBej6SmPnCA43xxXvDVwrqW60wBHqVZ&#10;i7gvGCYM9wwAl/cK9w6CzxpgwrVjpHqswwj1cCH8f3vnAV7Fce59g1A96kfS0ZGOJIogNNMlVBHC&#10;dDC9CBC9SCAkgQSSARWMAROXuDzGJdft3hs7cU8+EhPX2Fz39rnbIXF3Yju5OE5c4thW3vv+Z3fO&#10;2bNaFSQB5xxmnuf37O7M7Ozu7O5/331ndrYtAcdbz4m/cjmcH+koB/vlCwKOfTHG48FlJeA4bjyk&#10;0BAMFwrqDwJsFnBcPygHAo469VcBf/+zL+nA0bdo+10viynY+LMX6Nan3hM9U4QFfptmgR/kNPi0&#10;n2EB3x5oAi76gfurgDfs0yxw8SWm0QIPbS3gPuIDf40ta9yAEBgIE3ze6E4ICxKCCpcCbjiINKzJ&#10;VgIOi/r4H8VN9wHnMbpQrAT8b//7NyHgECOUjRtTCjis/PfefVeIHLZxugXc6AM3YhZw7DtcPxAW&#10;iDFEDAKLhxgE6B+f/11M4ceGkKFe4fPHAxLrwCpFG0NbAo6HJ+oPZSL+OO8bHir+IuDIi7csnG88&#10;2DCPY0Y86gVtJjg2HCPqCPWGdFxvcEX5o4BDjOHjvvvFj0XjI7ji4eNUfvuL9M9vvhcCXn3ny/Th&#10;X76iA/e/SXc9z2+4n/xDiPnhx/5IR1/9hEX7ZXFPB44FrvvA/U7AYYEPtxDwU9ALpSdcKLiJYAnj&#10;9R6WEC4giLUUcaTBN42bFDcrbkisj3xaY+e7QvyQH3nxuoyyUS7yQcAheLihUQasMpQLAYN4Q9BR&#10;Fiw23KgoDyKGBwL2w7jPpwrsA/a9MwKOxjssi7cHFi3MoyEYxw1Bw7GhjvAgwvFCfHFMQuD4eCFq&#10;xh4ZKBP1+gYfOwRcpsE9gf3CA0FrxDzzAo4GaWO8l4AbziXeotDWAUGHYKNdA/EQY9Qb3lpwnHjT&#10;wjLWQ71gO6jv99/zFnAYA74q4F9+9R3d+fxHdMPj79Dfv/S8uX1y4huqZVF/+f2/UQ1Pd97zCv3r&#10;nz/Qo29+Jiz1h17/lO5/7c+0495XhVjvZjb89wuinuo5rvH/aQaQsNQ5/xPH/VPAC7VGTD8R8AZd&#10;wHULPFwIeBgfmEnAe+hLTAj4nrueo8+/0C72kwHiiC6AAOIDy9mYLkUJNxpuHlxY8MWi8VHmQZxW&#10;ztei0Q03HW5CxGFd5MGyKF93S+BmxzIeFhKZD+WgfGwHZSBObutUgn3APuF4zGk4LmCM04RZqzvM&#10;I07WjzgGLg9+UZkfoo94uQ0clzhOvU6wHkROHq+sU5lflM15kU+WeTqRx4b9MsajCyXikY5zL8+l&#10;tqxdOzh2LCNeXlOoT8Rhqh2ndt2IPBxnPPdYbuvc+ALoGnji799a9hKBqwQC/zFPZVfAb9gihyWO&#10;fuJffq2lAQg+4nGcyItl5P9Kz4Opseye4PX3/5dqf87i3eMCHiYICAEP8xJwTcR70gLfeMsx+svn&#10;p6afqEKhCFye/8NntO7mJ3pMwNHrpFUjpn8JeBOJ0Qh1F4qXgBt84D31JSYqvuSGY/TpCSXgCoXi&#10;5Hjy7U9p2X/0tIDLD3k8g1n5jYDvaWxmAcdf6fV/YobbNAHXGzGlG6WnBrMCOAEf86vX6XI3KBQK&#10;/wd68fhbn9LyG5+y1JWu4PUhD0YjDA0TvVDKy8t/s3r16sG6VPpmkI2YEPBzzx0pBDwiTO9GiC8x&#10;hYD3sAXOLL/pKbr1MXwG7rut9AqFwrf47MSXdMXRV2n5zU9b6kpX8P6UXrPAdQG/d82aNQN1qfTN&#10;gH7gsMA3b640CLi5G2E0xUaygGdkWlZAV1jBJ2DhVUfpLye0vtUKhULRHmhgf/b3f6bF1zzUY+Og&#10;gGgWcPkVplHAy8rK7vMPAW9iAd9SReeOGKUJuPiQp3U/8J4UcPivlt7wGP30wVcsT5ZCoVAY+fyL&#10;b+iyIy9RyU+P9Zj/G8AC1wRcE3GDgP/a510o+1jAG5v3sYCzBe4l4LoP3NiNsKe+xNSBFY6nKZ6q&#10;VidMoVAoAFytR154l5Zc92iPWt8A3Qg9Aq65U/zGhbJv36FhTRdeRJsrKmnEiNFtC3hkJFvgPecD&#10;lyy/8UlaevVRevqNDy1PnEKhUPzmueO08OrfirYzKx3pDh4Xil8LeBWNNAu414c8EPABlhXQLfQu&#10;heuuPUqP/P936ftvVa8UhUKhAcv7niffpKVX/JpKfvo/Peo6kXi7UPxQwJv37aeKrdU0atQYk4Db&#10;3D1QIODOnvSBG1jOr0RLrn2U1l3/IN3xP2/QOx/1/BCUCoXCv3j1nU/olkdeoQVXHKGl1z9OK06B&#10;eANvF4pXL5Q7li9f3l+XSt8MQsDZAq+o3EajRo91Czh+qRYZoQl4FBPNAu5IPwUWOIMTA78WGidW&#10;XPcQ7bn9GN3y4Et0/IO/ev2jT6FQBDYt/2qhZ9/8kG44+jzt+K/HaMk1D4pvRk6VeAPrRsxCNGLe&#10;uWrVqgG6VPpmEC6UvRfRlkq2wHUBD+cDMfrANRE/dQIuwUladuOTtPjwI7T0yiNUc/ODtP+OxzV+&#10;8Rhd9PPfKRSKAAT3t3afP06br7+fFl35a1p63e+Ez/tUijewssAnsIBv2rTp535gge8b1rh3H1vg&#10;1TTaLeDhLOCe0Qgh4NE22ykXcCCtcTx10eK8+PBDtPDqozT/8iM059BddP7BOxUKRQAx58f30Pyf&#10;HKFFVz/A9/vDtOT63wlDTmjBKRZv0MoCx3Cy2qf0t5WWlvbTpdI3A/qBQ8C3Vm6j0WPaE/BTb4Eb&#10;kSdvxS3PiK+u8OksRF2hUAQeuL9huOF+P13CLfFY4PqHPLysC/jdLOCZulT6ZhB/5Gm+kLZWaQIe&#10;3CdYHIx5PHCIePJpFPBW4IQqFIrAxeq+Pw20FvBwORqhH1jg+mBWW6u205gx4zQB5wMSAs5Wt0fA&#10;I1nAT00vFIVCoThTeFwoEHCv4WT9Q8B3N0HAt9HYsZqAuxsxRT9w2Y0QFnjPf8ijUCgUZ5K2uhH6&#10;j4A36BY4C7jsheL9QwetH7iywBUKRaDRuhuhNpysXwh4XUPDsF0NTRYCHsqvEja9DzhEHAJ+Bn3g&#10;CoVCcQrw/pReWuB+4kKBgF+wRwp4Fgu45kLxFnDlQlEoFIGJ93CyYW4XSllZmb+5ULwFXOuFoom3&#10;1oipBFyhUAQWrQVcGwvFfwQcvVCqpYBr/cCFgBsaMVUvFIVCEYj4t4CLHzrspcptNTR2XBYFs4Dj&#10;QEQ3Qr0RUxNx5QNXKBSBR6tuhDz1KwHHDx2qhIBnU3Cw+UMe6QNXFrhCoQg8YHF7CTj6gfuLgGMs&#10;lKa9EPBaGscCLn3gRgH3dCNUFrhCoQgs/FrA5af01VYC7vUhjxJwhUIReJhdKJEYzMq/XCi6gGeZ&#10;XChejZg2JeAKhSLgaNWI6W8WOBoxq7bXUhYEXFjg3o2YMaIhU/nAFQpF4BHNgq2Jt4Z/Cjhb4FlZ&#10;490C7ulGKAezUha4QqEIPCKMAh4aTpE89R8Xiv4hjybgOe7BrFQ/cIVCcTZgdJ9EhGrdCP1KwPc0&#10;NlFldQ1lZbOAB3sE3GbqRuhIGyB+c6RQKBSBgpeA6z5w//kjj0nAQ4JDWlngUsDRWsurKBQKRcAQ&#10;JV0obH0D0QuFBZwt8PuWLFkykvP0ZnwzuD+lr9pO49w+cCng+Cu950tMJeAKhSLQgICHs3CDiBDd&#10;hVI4AQJ+oqRkxXzOE8T4ZkAjJgR8S+U2g4DLRswIbwGPCLesAIVCofBX0GgJ8Q7zEnDNhTJ58oxx&#10;nCeY8c0gP+TxEvBQCHiI7kKRPzW2KQtcoVAEHHCfhIdpFjj+RIZlv/GB41P6xr0s4FurvQU8OIRs&#10;LOBRLODamOAQcGWBKxSKwMIt4LqIdyDgffSpbwQh4GyBb66oshBw7YcOUsDh3OdVFAqFImBA32/p&#10;A8evJDE1/ZHHLdqJiYmR+qxvhH37DukCXql9yINuhMKF4vkjjyDCJnxDvIpCoVAEDHCbwP8tBRzg&#10;S0wp4P3794/hfKInig8KOCzwvVS+hQVc9AP37kaouVAiKVIIuPKBKxSKwEKItkG8NQvcI+CDBg1K&#10;4HyiJ4rPCbj8lF4KuOgH3sqFwgJuYwHnZV5FoVAoAoa2BLysrOzWlStXprtcrlTOJ9woTqczHVOf&#10;CULAG/cKH3j2+FwvAY8Ij2DhVgKuUCgCFyHeJgEvyM+njRs33jxv3rwBycnJQ+Li4uBGOadfv36D&#10;MPWZoPUDZwHfWkXjc4wCHuot4HChKAFXKBQBhibaaPdrJeB/y87O/qMro++7aWlphZy3l88JeF1D&#10;w5Ad9bu+RjfCnNx8CgnRBDyEBRy+cPyVBwJuYwEPVwLuRWhoKGVmZlqmKboGfqqdkpJCw4cPJ75p&#10;xLJVPoWipxCiHcYCrlvh+JweAr5hwwYanz2eMjL68bXYbwrn7e1zAr65piatanvNsYrKasrLLxQH&#10;AuGWAo4BrWxuAY+gXr16W1bC2USvXr2otraWPvzwQ3r55Zdp1qxZlvkUnSc1NZWuuOIKev/990W9&#10;fvDBB4KPP/6Y7rjjDoqNjbVcT3FyLF26lHbt2tUptm/fThERgd1xoXfvPkK4jQIOb0NRYaEm4Dm5&#10;QsBdLtc8zt/b6XSO4anvhJUrV9q3bK28bktFVUtBQRGfMJtwnYRCwHkqxFsXcBsvh4SEWlbE2UBY&#10;WBiNGzeOnnnmGXrnnXeEeB8/fpwqKyst8ys6Bg/D0aNH0x/+8AdRp0899RRdcskl4uY5cOAAPfnk&#10;kyINQl5QUMA3nDIgusqECRPoo48+orfffpvefPPNDkHehx9+2LKsQCEkhA1W3XUiiYmOpuKJE2nd&#10;unWUlZ1Nqa40GBilnD8oIyNjIk99J0yfPj20vKJi+daq6j9NmDCRIlmsI8JsLOD4Ikm3wCOihIBH&#10;hNv4gMMsKyKQgXDzqxNdc8019NZbb9Fzzz0nBCYqKkoJeDcZOnSosLqfffZZUadWAj1z5kwh7BB4&#10;iJA5XdE55s2bR2+88YZwT+GNpiMg4HiAWpUVKISG4veRLNy69Q3iYmLpvEmTaM2aNTQuK4uSk1PA&#10;Zs7fJy0t7Xye+laoq6vLq6re9vmEomKKiowWwi0scH6tiBACrlngZ5uABwUFEb8yiRN57NgxIdw3&#10;3XST8NEiPTIyUgl4N4B/GxYeRIXfBC3zSAYOHEivvPIKPf3005SYmGiZR9E+UsDT09Mt083grees&#10;EHA20IwCnmi307SpU2n16tXijduRnEyJDkcd54eAz+Wpb4X6+j0TttXs/Pa8yVMpPs4uxgKAgIeF&#10;SgG3GQQ8nK2kIMvKCCRggUyePJluuOEGeu211+iXv/wlTZs2TTRcyjxKwLsHXCfwc6OOrdLNlJWV&#10;CXcKfLNW6Yr2UQLuTa9eQULAjeINnCzYaNcqLS2lMWPGkMPhoISkpD28ThgbdMt56lthV2Nj8Y66&#10;C2j6zNmU7HCyUGsCjt4oEG1NwCPFfFiYjYI5jVcLSGB1Q1jq6+uFj/uBBx6gqqoq0SPCnFcJePe4&#10;8sor6fXXX6eMjAzLdDM2m0281t9zzz3KF94FlIB7E4qug6xnZgHvy9fjwoULacWKFTR8+AhKTEiC&#10;iP8sPb3fBp8U8AsP/Lh4d0MTzZm3gPr26y8EO5QPRLhQzjIBT+an73333Sde1w8dOkSFhYWioc0q&#10;rxLw7oHGYLzddFaM8faD83L//fd7vQkpOocScG+kgBvHQAGDBg6ikpIS0WNnyJChZLcnUrIzhdLS&#10;+1KSLwr45VcdLt63/2JavGQZDeMnTnRktHYwFj5wTcDDxOsHrxpw9O/fX1y4zz//vPCBweqzygeU&#10;gHePl156SVjgVmlWQLRxXo4ePaoEvAsoAfeA7oPCfWIWcNa2IYOHCOt77ty5lJk5kOLsCSzgqeRM&#10;TT2SlJKSy+v7Vrj11p8VX3bFVbSidDWNGTNOE3A8nfgm0QTc0wsFB4wD79MnxLJi/B30e4WP9ZFH&#10;HhEX78GDBykvL8/SClcC3j1uv/12YYHHxMRYppsJDw8XPVaOHDmiXChdQAm4BxihUsC9XCgcP2zI&#10;MCHgaPNKS8+guPgEcjpd6NCw6RynM4LX961w+Pobiw9d8pMTq9eu+wACjn7fckRCKwtcs8JDWdQC&#10;8yaCUOTn51NTU5N4ZYfFV1FRIT42MeZTAt49YOGgayDaG6zSzeTk5NB7771Hl156qWW6on2UgGug&#10;nQudMaSWucVbZ/jQYbRs2TKaNGkSpaS6KJ4F3OXKwP2/idf3vXD55ZfHN+zdu3P9hvIPxmXlsDBp&#10;XQlD2MpuS8Dx9AoKCuzPnO12O82YMYNuvfVWeuGFF+juu++m+fPn87Frr+9KwLsH6g8PyCeeeIJG&#10;jBhhmUeChyoalF988UXRj9kqj6J9lIBrwPh0W98mAceQ2aNHjqTFixdTQWEhJSc7Kd6eQH37DvBd&#10;AecQsXbDpm0Vldv+NbF4MiUkJImDwcBWEG0rAQeB7AuXoK8yeqAsX75c9AWHD/a2224TcUrAuw8e&#10;kLCqf/GLX1BWVpZlHvT7vvPOO0WXwx07dggLyiqfon2UgMP6hu/bYH0DKeCsZwnxdjGULAw19EZL&#10;sCeKRkwIuNPprOYyfDL02nfg4tILdjfSzFlzqV+/TCHWoXCh4HN6iLeFgOMpFhUVzUIebFlZgQSs&#10;brhQrr32WiHa6EEBIVcC3j0weBr63MK3jUbNw4cP05AhQ0QaegTh61eICMSb3xTF16/mMhSdY86c&#10;OaIeUZ+PP/54h0DA8XZkVZY/Ap0Kg2tYYNAyt4CHkislVXz5i2sS1yH834lJDnK50hsdjpQ1XI5v&#10;hiuuPry0ed9+WrS4hAYN+pEQbLcV3oaAS86GD3skaOSEBQNrHIMuYVwJjJlglVfROfCWA38j3CMQ&#10;cgxXgMZNWItY/v3vf0/nnXeecKNYra/oHBCwhx56SHzf0BkwvAHaHazK8kfQ8cJKv6BzGDoEA/il&#10;p6XT7Nmzqbi4mO9zNGDa5af0tVyG7zVgyrBo0aLwrVur1yxbvvrdUaPGUlRklDgw/OTYZosWAo7h&#10;ZK0qAK8kZ+MohVOnTqW9e/dapilOHgjMyJEjqa6uTljee/bsEW6Vs+EN73SB3lSdxWp9fwWuk1aW&#10;t0RY4KECCDh6n+Tl5/Mbt0sIeHp6X4xG2MzlBDO+G3Y3NleVbd5KGBPFbk8QX2MGoyEzPLJdAQfw&#10;h59zTmCddIVC4f/AuMQYTla6BUJYu6B1cBdnDsgU1vew4cMp3m4X/u+MjP5fpaSkHOKyfFrAe11+&#10;+dVVtTvqv54x8/xvXa500Rc8NASEdSjgAEPNBtqTW6FQ+C9o8A5FP28LvZLAdQIBj4uNpbFjx9L4&#10;8Tks2n0pNjaOEhIcaIupSXA4Srg88V9MXwz4ZX5I874DS+p37f7V/AVL3h46bJgm2mGab6gzAg6Q&#10;T4m4QqE40+Bjr85oFsQboNswXHYjR44iZ0oqC3g8paamoffJtTExMbFcpu+HhqZ9zWvWbvguL3+C&#10;eALBqkZvFPzcoTOVAYKDQ8RrCxenUCgUpx3oD/p7W+mTGYg3/OAJLOBog8FwGrHxdoq3J1J6er+P&#10;nampl8ifGvt8+PGll++vqq6haTNmUUqKSwg4/hEnBrfqpICDs6GPuEKh8D3QK87rS8sOCGWDE12l&#10;M9LTxeBVzuQUiomJE71PnM6U/0pKSsIY4GGM74f63bsXVm+vOb54SQmNGDGSRVv7wbEYL8Di4Nsi&#10;NPTsGTtcoVCceeC61T7UaaO3SRtAwNE9GH/dcqWlUVKSQ/98Pv2VlJSUq+Pj411cvn8El8sVftGB&#10;Q/9ZXr714aKiSZ/F6W4UDC3bXktuW6Ay4VJRQq5QKE4VEO5Wn8h3ltBQMaAavq7GZ/PRuvWdmpp2&#10;O4v3Qi7fP9wnMlz3H7dMrN/VuH/BwiV/HjJ4mLC+4UIRIxRaVUAngPj36ROsfOMKhaLHgGEIXWn1&#10;efxJgK+B8dcdZ0qK+PISOBypx1JSXBezgA/h7fhf2Lv34H+v31R+x8SJU77AfzKFC6UblaSBv9qH&#10;iSelEnKFQtFV0D0QOqL5urtgdXsRLnqgoN93dDSs71RyudLuYVGfxAIezdvzv3DxxZeNrtmx88Yl&#10;S5d9NXjwUNETRXyxZFkBJw8qHiegTx8l5gqFomM0azuUdQNjeXfXmPSA/9+mulxiXCf4vp1O1zPp&#10;6X0rExMTM3m7/hd4xyN5ErJ7T9Njm8orWqZNn0l2PrDuP+laA58VxByWOXztEPVAH6ZWoVB0RC/h&#10;GtGsbAB9CO+aj7tDwik6JoZiYuLZEk96IDU1dTwzkPcjhPHLgA97ek2ZMmXCrt0Nnyxbsaoa46OE&#10;id/v85OPkR/2hHMFeMAv+juH9jCwiOOy8TNljP6nnThJiD7V/PFS8EV8sAVW8W3lbQNtO7wNY7zY&#10;D6SF6GMoaOANBXHAO5/+5qJPsYx447pGtHQtb3gnQTdPfHDlBsuMjedt+rw7vzGvMZ4x74vcB6v4&#10;U4GsG1nX6B3grlNDvBf6ut51bQbxbde5HAdDniPv+Z4AZVltv/3tmM+LXJaI8y7nDfEA5x7nWFwD&#10;hnRj+QDXuGjfwlSIpXf9mvNbIdZxr2c8HuvjE+fZsA0rxH6xBsh9C4OrxD3fDtAnq3gT+NdBHzYU&#10;sd9xdrv4B0JcXOJbDkdKiW55Bwkl9PPQu7K5ObpmZ90TCxYuoX79BvATMVgTWRZbiHgEC7cHjmsH&#10;o1gbsU7XHhQCzLvRRN7tk7c4OT6L2GcdvrHcxycuzk4ci1zXvMz1ogmy9vCT8aIOjet3hLFsUzzE&#10;3r0szgOmhjh9m+5lY3xnb76exmp/ukJPlWPJGaqbsxDxUAjW5iHeYNDQwWSzRbEFHvuZPTF5S0pK&#10;Shp0T5O/AAnNzfu+KCvbcsOUqTNaHA6nEHFUhhAMiAdPjUJtxCjK0uo2Y85nmR+vTuL1yYQQLD+9&#10;CU6lwJjjsHxKhcjHOZuP3S8x39Ndv8ch2kK4dfHGCKsYH2VA5kDR/zsqKvqruDh7bVRUlF2XvMAL&#10;F+2/+E/rNpbfWFBY9A1GKkQloDKk1RfB4tqWcFsKsk5H6W5CGCnWVunqBmUMF7moK0zlsuQkbwSv&#10;dVAm5iWGfO3Rme3K/ewMhpvxrOdkz+cppaf3pfvlaeN8SxEP1dwmPMVPGuBBiI6OQd/vD1wu13Bd&#10;6gIzNDc3hzU0Xvji6rVrb83JyfsiPt4ufFm4gMIh3u0IOATWSqSt4tpEWOB8QiXSnSKmjMXJCwza&#10;O7ZuHndXBN2S01z/SsDPLJ25ZnrkupJ0rSzpMpHDxcJzAP96TGycEO9IWxTGe/o0Kcm5PDU1dYQu&#10;dYEbdjQ3J9ftanxo1aq192SPz/08KSlZE08WAlt4pKA9ATdOTxoh4JjHycQ2JXyyTsZ680XaEtLT&#10;clwW21Uo/B0h2lLEtUZTNIrGxcWLn9UIv3dU7EcOR0oF+nvrEhf4oaGhYWB9/e771qzf8GjhhOLP&#10;Mdwi/EgQoKjIGBZvrTGzy0LNtLuuEDqJxYnzV3pCrOUDTS4bGxmNiHw67dWjSLeIN8J5rHo3+Dzt&#10;1bc57bQ8SBU9RygLOICAw0sQJsZ0wk/I8dOGiIhIno99125PvJDFe5YubWdPaGjYN3JXQ9OdmzZX&#10;vDBl6qy/9++fKXxJGHKWn2qaT1yMXGghwJ2gfQEHOEkmcQmYm6wTotlZWtWJVdkc1826w/n2EvvO&#10;CL+R03XuenI7AXO9+ROdva4wvncIW9k2AX6EDQGHPtlskdCqN+32hIN2e9I8XdLOvtB44cHxDc37&#10;7q2q3v7+goVLvh01agwlJTm5cqIpNiaWMAgWhBgWuRTf7ljlremM8JykkPgt3ThO1KHEKl2h8GXY&#10;yja2icBdAksb+pOYmCj0SIp3FBuZ0dHxryQmOiqTkpKmsIz57Yc63QpFRUV9iopWhx06dFnerj0N&#10;91ZW7/jritI1rxcVTfo6o28/SkxIpLi4OEp2JPN8kibk4qMfKyHuAFjc6IEikcvuNCvxQpwh3ufF&#10;ifdV7GM3hLhDulH2yVrUgs6s04k88tx1aR8UgYjWo8TTuwRx8HHjk/gUZ4oYVdDlcgnxhqEH70Bs&#10;rP3jmBj703Fx9nKHw9GXZcxnf492GsLioEWL1iYuW7YsoaamfvSO+vo1dbt2/6Z8y9Z/zluwmLKz&#10;cyk1NVWM8MVPOurXrz+5Ul2i8QBfbLYS6fYQLhMdccMzmBdp+rLXCVY3uhedenj5QZ2d0YdwR/Wj&#10;rrnThVG4YW0jzul00oD+A2jo0KE0YsQIMTBVlLC8I/BDBkpJyfhzQkLCvTExcZsiIhKTWcB6aTp2&#10;FofVq1eHlZaW2qZPnx6dk5MTXl5esXBT+eY/VW/fQWvXb6JZs+fSyFFjRQUmJydTRkaGqFz8by4t&#10;LZ2ibBBzKcQ6cIu40dOMyBsF825BN59kYxzPK8tNE78OBbAn6ulM1LU6v4GM6EViXGZLG1O83Q8f&#10;NoxGjx5N+fn5lJubS+np6WRH92a+1jGed0ZG3xNsSP7K6XRdD393REQExFsFYxg7dmzwli2Vc5cu&#10;XTmosHDia+Nz8qmmdidVVG6j5StX04yZ5xPGUXG50oSQZ2Zm0oQJE2jK5Ck0depUKp5YLH5jBL+5&#10;GEdBCjiE10t8DfMiTc4bpuZ1zKJlXu4KeGXTX9tOG21ts6P49tKN81Z5JDJd5jEuyzimrZ4oXvGm&#10;dbqMcfs9VebpoLP7fDLHYy7PuHwycd1F7o8Zq7x6D5FWeYzr6QQHBQtLG4INsS4oKKAi6MeUKTR7&#10;9mwqLi4W/7DEx4WwuNNS02jYsOHfutL7VjocKb+Nj0/YHhMT09fhcNh0yVLBHDZt2pRQUrLesWjB&#10;oobBg4fn5hcU/nvs2CzaWllNZeVbaEXpKpozZz7lsLijx0qqM5USE5NozJgxtG7dOtqwYQOtXLmS&#10;SktX0tq1a4mte84/l7LGZZErxUWRtkjh4+rTuw8FMcF9+CkM8DTWTzyEQiAvBiN9AF80+nqhTEif&#10;YArhi0NDK7tP7yAK6tU5kNeKYFGOEZnG+x0kCRZgH7Avnn3FhQ2wj6HaPjL46lWu6y5XLutgcB7U&#10;kbssfljJr2S94IcjEN2pmMjwSA10rbJCpNsYzhuB/B5sjFYOytPKRZ4oPl9o+Y/WEf1uOV5uU+TV&#10;84sBtcTDV0e/cXEMOB7Rf1ccV4hWDwI+dqDXgQdDPemIZX09WZdaverXgCHeC70s47n1pr00BteI&#10;6ZrpNOf0pt69OgnySszLJxN3kgSdg/307LM4XqvjlvlkXjHV18cyr4PzHhMdQ6kpqXTuuSOEUQdx&#10;nnP+HJo1cybNmjWL5s6dS4sXL6alS5fSggULiA1HSkhIpBg2/KKjoqlv336UnT2eBvQbsIvF+snY&#10;2Ng9EO7IyMgEXaZUaD8092YxjmpuvviF5ctLDw8YMGDMmNFjhctk+bIVVLG1ikrZIl+4cAlNnjKd&#10;RnFa//4DyZWaLk4EfOU4KcuWLaOamhq64IILqK6ujmpra6m6upoqKyupoqJCsHXrVi9E/BawxZ3H&#10;zBZOAx0tb9msI5eRR5TtzdYKfbsGEGfGK81qv5Fmim8XQ5ly3fbKaLXvhnUlxmMVx2sRBzZv3iww&#10;L5eXl7unYp4xryfTQFlZmcAYZ85TXtYauZ4VWMcq3ki5YaqVKedb5+1J2MDpEhs3buw0MIKsWL9+&#10;/cmxrn1gcAEYWsA4b2TNmjWtgGEGVq1aJQy2lWywiSmDOKRJgw7HhDrAPiEdIt6PRRqGAX5/FslG&#10;AXRjyJAhNGnSZBo4cOCjSUnO+xPtjn02m83BeeJ0YVLhZEJt7aU2flKGXHTw0k/5hOwcNXzUzJEj&#10;RlFm5iDKyyvgG40FgsUcVvnCRUtp5qw5VDRxkhD0H/1oCKWn9SUMmIXxx2OiY4VrBY0UOFFFRUU0&#10;f/58cYHgJEOgIPD19fW0a9cuwe7du5k9tGfPHmpoaHDT2NhooMm03NhGPo2mpiY35mWvOL1cc7oV&#10;zc3Ngr179wouvPDCTiHzA1mGsRxjnNx/gGPT6ma3qBsrZB1o6Os1NrjTsa6sZzxgUe+grk6bIk6m&#10;G5HbldsW87s0ZNl7GrTtG/fZDOrNuNxe/qYm43zr8208F1hGWe59MeCpDw9txQPjuvKYzfWBepL1&#10;V1dfJwyVeq5DWX/GclrVmwXm8oHchmTXLs825bnS5rXtg507Nep27hTsZHbs2NEuuP+MwPiSbN++&#10;XRhf1VXVtG3bNjeIw72LhzsevBDtkpISmjFjhvBlDxo0SDRE4i3NPVxHGL/ZRcYIVyx+tg7XCXOY&#10;Le2fREfH/SohIWk3C3cSS9DZ2TXwVIRLL71q6MFDl3zKJ6yBK3tnbk5ey+DBQ77nk/DdoEE/asGf&#10;7/fvP8gntYZP4AoW9CU0Z+58mj4Dvq3JQvCzsnLYih9Dw4aeKwR+wIBBlJ6ewZY7fOopQujxeWxc&#10;TJwQ/OjIaPHKLoa6FWOWowE03OBb117R0ZItXtH5Vdr8+oyB5I2Y0yXtpbe/buttArlO2+t1kmDv&#10;ZXGcIZgijbft5Y4AiDMum5DrWaUxXvss8km887nj5T545QXm/Po6YvvmeO24zHFm0K4i5431K/dX&#10;m+/jFWfO32q5ne1q+6Sli/xB2tQT70G79szArYZ9xrycavHtnSP3vrWBTNfA8XpcS3JZri/2Wd/v&#10;tpDreuVn3Psq0yQGt5ZwbSGd68SQ3sLT71isWyLDo16Lj48/5HK5socOHfqXceOyWs4/f+4PS5cu&#10;fdVmixvOQn5nJBMbG38oMtJP/1npT2Hu6tWx+/YfbG5uav41vxLlM/F5eYXPjBwx+sv09PS/2O2O&#10;T+DLcjpT+VXpfLYqGujiQz9mq6zxG7bY/1FSsuzr2bPn/GvatBk/nHfelBYW95aiomJmYkthYdEP&#10;BQUTWvLyCwX5TEFBUcuEouIfJkwo5rQink78IZ/z8QOBlzkdefMKJP/Oy81vAbm5ef/OycmlnPE5&#10;lJPN5OhgeTzH5+QJC0GAeSO57WDIhzLGg/Egl8ZnM3rZXoht5mh5RLrFNo3wduS6nm3q65j2was8&#10;rCfw7IMxr8iPfWSwDtZFuaI+5L7p5Unc+4ypvq434yk7S4frOYuXAeaBLBd5ZZzIJ/JrZGVlC7IF&#10;WllIF4zjNEasp6d58iAO5aEclKnnlelYV+TzlCXTxvE8gKtv3NgsfX0G60iwP2J/se9A245WBuL5&#10;nHI8jlHLp++DaZ/Evoh4oJeBdH1e1o9VXWM7WGc8Xz9amTwv13dPtbK0/R3vrnPtuJEH1z6fa3Ht&#10;8BTbyOH7IzeX75PcFk4TcJpAzIv4nBY+Jy0suj9wuS1c/vdcL9/z9r/jMr/Nysr6luvwn7nZed/w&#10;el8V5Bd8UTxx0ompU6deyW/sg6uqqq5i6/1YbVXtWKczPb9Xr95vhYWF3R8XZ9+fkJBQ5XA4AnvU&#10;QH8I/Lp2UU1t7W/Kysqq58+f75w1a1bctGnTvyssLP6eL6Avhw8f+Vlm5uD3+vbte3lSUtIGfho3&#10;28Jt/8kWyMP81H6WrZnnAM8/Fdw75PGQEF42wXl/xzzqjScvzz/H6z4X1DvoFU57HvO9ewe9zrwh&#10;4TQ3WlxvE5683pjzSbR0T3kd4b2ed5wZPb0Xz5tButeyVXnGODOGdd1leOb5JnNjXu51Ti8NQxzW&#10;9Sx7p0k8ZQe1ijcutxffVt62MOfHsiXuOvNlrM6jfj0HdZmXxX2jY7zfTDyl32tP8L31W37rPRIa&#10;GnqXzWa7mbmJ35KviouxH7DH2esSE5MXpSal5mQkZqCLX7CmECr4VVi+ZuO5O3fW3btjR92vKiur&#10;L1u/flNpSUnJiEWLFsVzsvnXRr1nz54dMXfu3NiVK1fajSxbtikBHxeZ4wHKWrx4cQwT2VWwXfR9&#10;57LCsYzp6Wb69OmhvO2QoqKiMCxjXk47gusuiF9JMQ2sP46ooIIK/hEgXCzeaSykI1esWJGjsVqw&#10;cuXagtLSNXmeeC+y+KEwjAV+YFdhEUxfsGBBf35rcLFoZjKppxvedhJP8TBKxvK8efPsc+bMSUFc&#10;R+CDK7ztoA716lRBBRVUUEEFFVRQQQUVVFBBBRVUUEEFFVRQQQUVVFBBBRVUUEEFFVRQQQUVVFBB&#10;BRVUUEEFFVRQQQUVVFBBBRVUUEGFsyWcc87/AVdd9QOdFL5xAAAAAElFTkSuQmCCUEsDBAoAAAAA&#10;AAAAIQAO9o2v7F0BAOxdAQAUAAAAZHJzL21lZGlhL2ltYWdlMi5wbmeJUE5HDQoaCgAAAA1JSERS&#10;AAABdgAAAu4IBgAAALqDPdYAAAABc1JHQgCuzhzpAAAABGdBTUEAALGPC/xhBQAAAAlwSFlzAAAh&#10;1QAAIdUBBJy0nQAA/6VJREFUeF7snQeY1sTWx+9371Wpu+wubTssHRQVe8GuWEGU3jtLL0vvIE1E&#10;7B2xIiAIgoB0RHrvvffeO+id7/xPMnkn2eyyu7wv5MXJ8/yfJDOTyaT95uRkZvIvPelJT3rSk570&#10;pCc96UlPetKTnvSkJz3pSU960pOe9KQnPelJT3rSk570pCc96UlPetKTnvSkJz3pSU960pOe9KQn&#10;PelJT3rSk570pCc96UlPetKTnvSkJz3pSU960pOe9KQnPelJT3rSk570pCc96UlPetKTnvSkJz3p&#10;SU960pOe9KQnPelJT3rSk570pCc96UlPetKTnvTE033/uu+2FwvWzWWupnX6P9Jtiv5N0pOe9OTd&#10;6b8k+bzq6VafKhaveHvF4rXzmqsA9H+w0LBZs1KdunZv23/goJ5D3v+454cff076tOeQDz/uOWjw&#10;+737DXi7/1v9BvTv2btf/95v9evTt//Ann36qurfsxcJcwjxfZW41GSkM5aRR68+fRVh3Qjr0UsJ&#10;43RmWoRbcVJmXLIw335teZjxMg7iY2ANMiXXfVLTy3NhxMltBvXEOfVpcM/+gwb3HDhoSM+Bg0k0&#10;5zCbnNukptS3G4hw2l9qadyPLXm471pLKecTc8eyer7t1yG5eriESfXo1YdlrUvRNbekrKvbpiY1&#10;vVy2ba8uq2msZaNcTnXrAfUyhHVTznRGnlhW96OcRxKfd1PyGljXwwqn62RdT+M6U1i/fm8P6j9o&#10;0Lv93v/w054ff/p5z08/H9rz8y+H0vzLnu/Ts408OnTq0rp+/aYFTRb8KyYmJhxzPQXRFBkZmbNn&#10;z7ej+g8c+GH/ge982K1774/pwg5OSurYo3WbNj8lJXU40bFLN9GlW09W5649RMfO3USHTl1Fu/ad&#10;RNt2HUXrtu1FqzbtRGtSy1ZtRQtTzVu0EU2btxItWrZhtWydJFqRMG/RmtJArdqI5hQHYR3btzTn&#10;Vj6Ip7ygZi1aW8vNeZnUEjLykGma0X6NtIawfyuuhRHHZaL9t5Rz3p9RVs4LZTGFcrPoGI1jbc/H&#10;26qtsW6XPEYjPdLhHKlqkwR18M3bdRBt23cUSR06iXYdOvN5lUIc0rSFsC6XsZ1TyMe5LYcZMrb1&#10;hSfb3hSX0yq7MbeOj44Lx4frZJ0XM0xeMz6PiozrZJxXeU6bt6IwimtG18+4Lj7hmiIc6eX9I6+l&#10;LS2uMwn3WVO6rhzPYUY8wuW9ALWgfRplojKa5THKZJaTlmValE3uG+L7Q85lHNJxOY37ydivuU9a&#10;btqspSFab0LzJk1bGHNTRvmM/WFdbsfHSmXlc8Xn13f+1fsJ623aJr9+fP3pfsK91L5jFxae2fak&#10;zl2787PcrUdv0aPnW6Jnb1KfvqJH776iS/eelK7LGdpufLduPT/u3bv/hz179/2eDLoPP/3i6w+H&#10;DPmgQXh4eEhUVFSEiRA93YwpT548WXPlypXNXLWmDz759Ms+/Qb8SDf60Natk/oSUJa2pJsnsWlz&#10;UbtugytVq9U4U75ipVOvvlru6nPPlxGln3hKPPzIo+KBBx4SpUo9IErefa+4886SokQJ0p13iRLF&#10;7xLFipUQRYsWE0WK+FS4cBGaFzXWixaneENIW6zYnaJ4iTs5j+LIh0V5mSpenOJNIa2Rv10cVsSY&#10;I3+5T6iQOS9YqLAoRCpYsLAoQMJchkGFCxnpMC+kircvyipSuBjtj4RyFzXKwkLZTKGcRtnNMlvr&#10;d9G5kipp6m7WXSXvEXfdhfndfE5L3n2PuJvnqu7xqeS94q47Maft5LbIB3MSwqE7adknrJsy92uL&#10;d5TJuq4oO5Z5na6HFB9rCRauC8fheHGN+JpQvHl+ipjXSIqvG4fTdaL7IpnoXMvrpp5/ua5em0JI&#10;S8sFCxYRBQoU8l3bAnSdIV4vZF53I97a3hRfd7pn5DLuC4i3NZc5T0VIa4Vjv7xvcz8J5jrNE1gF&#10;SQWMeQHfcn6aQ3JbzGUaXsYceRaCaD8kY7+y3DhP8lwZ5854zsxnjVSUZNyjuFZ0Teg64dreTffQ&#10;vffeL+67/0F6nh8RDz38qHjssSfEE08+I5577gXx4kuviHLlK4iq1WqKRo2bibZUcXSkCoHeNi50&#10;7dFzSafO3cb2HTBofP8Bb39ZqVKl18EYEyt6ugHTbSbQ/0uvUplp/p/ebw3o0aFD1y8SE1vW7ti5&#10;e//EJs3/V6tW3Quvl3/jyFNPPXP4gQcfYRjF58svIiOjBF0wmkeL2Lg4upkKEzhKigcffEiULo2b&#10;4GnxzLPPi2eh5ww9w/PnKMzQM6xnTTnWn3lWPEvCstzmOdKzWEecmUbq6aehZyw9Zerpp58WTz1l&#10;6Ekq05NPPkVle1KUhp6gcpJKly5tCsuqHOFm+ieeeNKUukyiPNU4pC9Nyyxze5Ytb6dkvCHk5VtO&#10;g5S0cju7jP08/vjjrMceU/R4adu6lebRxww9ZoqWH2U9Kh6hytzQI6yHHyYQPPSQeIjugwceeEDc&#10;fz9EkLjvPoJFKXHPPfeKe1A5oaKi+4UrB4ClWHFWIQYgAJcg8tF9Fh8fL2Jj40RMdIyIiooWefPm&#10;5fsOyp07t6B7WESER4jwsHCRIzSHyJ4tu8iaJYvIkjmLyJwpMytTpkzijjt8yqQsO9exnOkO2kbO&#10;OY8svOxL41u2dPsdPilht0O3YZ6JdUeapeaHuREu85D5pZinWjZTxjGpwnHKYzSOMwspa5asIlvW&#10;7CI7lC1EhGQPFaEhOej8htF5jhARETnpvOehaxEpYmPiuKLEdby31P1Xn3mmzLnqNWrxGwq9AV5p&#10;3SZpy8C3B89M6tDhpZIlS+Zm8ugpoNP/FQwvGPLmm5WfatO23Wf0KvdRsxZt+tSt12DLmxUq7Scr&#10;fPv99z9ED1Z+kTNnThFGDw4ssFdeeUVUr15D1K5TR9SqVUvUqFFD1KpZU9SuXZvXEV67dh1Rs2Yt&#10;UbN2LQ7jZVINVk3apibnUb169WSqBlWrlrqqGvOqNK+KuVyuWtWmKnJepYpNlU3Z1itXzrAqVfKp&#10;YqVKomLFiq6qUME9nIU4R3yFChXSrTfffNM1zKk33ngjVb3++uvXVLly5VxVtmxZS6+99pqlV199&#10;1RLuI6mXX35ZvPTSS6wXX3yRVaZMGfHCCy+wnn/+edZzVMFDXLlzxf6MIbMCf5orb6pUbRWloyKj&#10;yshZIaEiMiqh+41KiCsiUqn76O0TlRHecvDGgrcOsnb5zQBWtFEBQaiA4lABxVAFRJVQ3qhIroRy&#10;5c4lcubKSTCMEGHhYfQchTEgs4eEsLJlzSayZs3KykJAzcwVkq9SMiomVUacBeU7UOmQUPlwXHIl&#10;DzcgrgpAT6t4e9p3ZtovlIUq0mzZslEFECLCcoSLvLnz8tvF/WTxly1bXjRs3FQ0a9ZiZ5cuPVf1&#10;eWvAEpM/egrAlOXNNyvWa9+x08rmrdpsadAw8UKNWnXPv/Jq+WP33vvglSiywnGxcLM2TkwU7du3&#10;F61bt2a1a9dOdOhAr14dO3J4mzZtOLxly5aiadOmIpHSN2zYUNStW1fUqVtH1GHQ1yawA+g1WDaQ&#10;V3MHuRPSdvlA7gM2lo14C9iVfRDnZRcoq6ok5wRnQ+oyAVtVRSkfiDmNDOdlB6hNOcOlnEBWJYEs&#10;l91g7FT58uVZbmHOcLf4lGDuFq5KAt4tDnLGy3Wn1ArCraJQKwt1Wa00ZMUhKw85lxWIWpE4hcok&#10;pYpFrWAgrlggqmieovlTTz1l6cmnnjQqnCfpTQritylfhYO3I/kG5JTvTehhFt6IH3wALhJD8m3I&#10;qIDMt6G74S67k1WiBNxbcHfCVUNvQ1QZ5ctHlRC9ZcfGxIroaPMtKHceo/LhiicHQzpb9uwiCwEb&#10;FQ7egJIL4aiQaFm+JZlxWanCyk7bA/QwDh955DFRtXptkdi89bsdunbf/lbfgYtov0+YPMrk5g7W&#10;UzomuvGzJDZt1S2pfafjiU2a/12zVr3/vfTyq2SJFBchIaFkYeQRXbp2FQMGDBD9+vWjeX/Rv39/&#10;0bt3b9GtWzfRqVMnBnrbtm0tmDdp0kQ0btyYgV6/fn2GKx4W3IDw78XQ61quXLlFjhxhvA+82mWj&#10;Vzyb6LUvW5ZstnkWmmclZclsSlnObIqXEW5KDc+axcwLMvfD+5eicoSoZaD02A5zbJM1SwjnARll&#10;QbixboSh3KawDCEfuY65LX8IFpqxvbEfWUaKc6ZPp7Jnw3lVJeNomc+5u7AdXrnVvNx07TS+vAwZ&#10;6zJc7o+hIdPjGtC1MOLUvHzKTukNIb2ybosz151hvE0O37qaBnM658nC5LIqNS3mUuZ6VkVYl/eF&#10;LS0J8Qi30sp9YS6X1XVnGoJltmwkPCeYy2XcR1imubw/rfuL4AzQpiQGN92Dxty57CYT5LYwt20M&#10;yMv4XDnziLvuuudihcpVRaPEZlfbte9yKKlj5x+pMgk18aSn9E49e/b8NylTrz59zzdv3mZR7boN&#10;xEsvvyaKFiGg083/0MMPif4E808++UR8+OGH4t133xVvv/226Nu3r6DtLKgnJSUx0AFwwLtAgQJ8&#10;4e64zXi9s11Yq0ZPrswphKemzJjLPJNtn9LN6Ax3S4cwKQPi9nVVznB6OJR4+VD50vrCjXW3fbuV&#10;QUpNl1KajMiZj5q3DHeGqeV1LrvpWvFp0XXmod4v8p5R1zOZ85TSuwj3bmbaTiqTIjUc4vxdJOMN&#10;N0nytG5hvH+Em/uXYcnSmuls62qYXCdxXorUOJts54auiblsbINrBMl7yXnvUBpTmTNnFnny5KW3&#10;jAfFmxUqA/B/d+3V6wvwiTD1f/Hx8Zlorvu8pGH6T+XKlWObN2/1bdt2nU/Vrd9oRPk3KtJr2318&#10;gh986EHxFsH7yy+/ZKi///77YvDgwWLQoEFsqQPqgHmTJk3ptfZVERsbb95IqI3tNwTfXFiWF9IM&#10;Vy/s9YjBrt6Yjnh3yRtLvdFw46nxzhtRvUGdcqZJvp0d7DI8xJyrSr5t8nApWV71WNRt0itnXm75&#10;OyXj1LQuSsv1kWkc6XCN+Tq7yUxv3XMpxNvydIDMNa0MV9atfSjbS4BCKsjVZQlPmU6uq5LbGHPp&#10;H7/2NqqQXoar+1bTpLa99K1jW1UyPlle8lzwurGtsb25zG4YijPPlSG3+wdpDAMQLppSpR6cXKFC&#10;lecbNWkxpk6dBl2evO/JnAa29JTq9PLLZZ/u2r3nAbR1rVGrjnjyqWcZznfedado3rKF+Obbb8TQ&#10;oUPF559/Lj766CMxZMgQttRhoQPmcKvgCzguunqxfRc5eZi8gOmT/eLbluWNYsVdr5C3hJu6X3WO&#10;eBmXmpKnA9jhHlJdRD6guq0794l1tWxqmCo13pm3Gucmt/ycukY6t+uCddwDMlymSUkyLUmCIZO5&#10;bonyUaEhAWRLI4Vwdf8ppTPLy/maadR72doHZMalDD8JOV9YymllnA+MEuxSvE+Suq0aL/NQ81OX&#10;1XSq1PDk+7WvO9MYeTjL7CaZ1pR1rl3uOwI8GmWgKfQLZV4W9eonbmnevG3lF1988Q5CF3qu68k5&#10;JSYm5m7fvkupLl17zEps2uLqG29WEiVL3i0i80ZyK4LhPw0X3333nfjmm2/EV199JT799FO21gH0&#10;Ro0aCTQvvO22O3w3vvOCKVJvBn4ITMmHyFpXL6p1cU3xurzw5k0g42xp3CRvGnV7ZxqnnGmd28tl&#10;Kee6Gu5MD6jTMVvxalp1WV1PLd6ZzlSK5yWF9Kqc59UtLzWNjFPXcb1x3WnZusZmmC2NGq7E8zbm&#10;uno/qXJLa8vPXOb0ajqEm+W17UeJx7J676pzuawqeXhysDnTJd9GhvnSy/K7pXXKLV5ul1yyXCmF&#10;p6S0pktNShnNc23dP9b9ZfjgI8Jzcnv/osWLt6ldv/Fj1atXjySEAe7cw11P5tS+fbcirdokvd2q&#10;Tftd9eo3mPvCCy+djYuL56ZaaI44YsQI8dNPP4kffviBrfWPP/6YfemNGzXmr/T44CRfl2wPBUle&#10;MPXCyRtBrktZD528sCnoWvGWZHnkjSHFPr80wAxS8jKE7Uwli0tFKaVNQx4S+vK4kx27TCvjzPVk&#10;aeU5Tk1mPtIvKvNQ81KXbWnkdVT3I9cVqdecZaZzhqe2nbyHJBRSuqdYLuXD3JbeLK8Mx1uAFUfi&#10;bShMBdG1JdOmJl86dX9SyfO0x/nSGtaxIV8cyu22nVP2PNQ4Z3ndlNZ0qctXPnPdvCYs674kzlAc&#10;vvNFROQaEhEREUUIY6A//PDDGKoA49foqWe/fsU7d+72Y8tWSftq1q574fHST3JTJnQseWfwYPHz&#10;zz+LUaNGiR9//FEMGzaM3S/woT///AuULi+dfAPovhNvyrpI9rlcVtel5HYsJS8rjVw251Y6dRlx&#10;Ml7CTS1bastSMkzKzCvFeCsueWXB+3ektcKQRo2TMsPldkZ630Mnz4HzPHFaJYy3M9fldhyHuSkO&#10;U5aNfZmSYUocp3OLd0kv87XyNqXeE273gQx321aNN6TCwRlmbkNl88U58zDSIgz7UtNBPtjJPN3k&#10;y8cf8u3vWvmax6eEGdvKcEP2baSuFW7PN3X58/jVvJTjwL3HMsBucCfL5tDQ8NZhYZFxhLJ/V6hQ&#10;N1fx4sW5EyXD7Z86dejWrViX7r1Gt27T4XCVqjXOPPjQIyIsLILb7n73/fdi7NixYsyYMWL48OHi&#10;66+/5g+kaN2CLu4SXDZZJ5+kXBS3BwZSH1xeN7djKXlZF5eEdHLZSqeGIb25jWvZaJnj5brMw0zH&#10;4QiT4XJd5gOpcZCyrSrE8bKaXqYz87TSYt1MJ8P4WLHMc+OhRRrbNnJuLnO+SGNKhsnzZqWFKE4N&#10;l9vwvpU4Nd6YuwMk5XBDyE9KXVfT2MqhrKvbGlJh4AOBPc5Y923vTGcPs+9HhqdF6U3vL7mXVV4H&#10;Xxp7fOrhGVGgj984Tr4f6L7ke4KeB8RlzZRtZXh4rjqhoaE5wLTixSveTjPonwn3ihUr/qdDp651&#10;27Ztf75a9ZqX7n/gIZEjR7h47dXXxKifR4nffvtN/PLLL+yGAdTheoGVHhMTa5xcyARaSuu4EFLy&#10;4qjCBXI+uDJMlYRbsnASb6PsS+7bCpdxShpeNsV5YW6uW2Uww1xlpuH9YU5hyWTGY1lNL8VhJtix&#10;TxmOZXYDKPmo8RBvi3ylzDDjYbanlZLhMi3vR5Evj+RxRpjxIBn5+QAu4+X+ZbhTbnkb676HV6aT&#10;aaXUbXyS2/m2Tx6WWriUmue10ropo9ulX3dwd373uGtLLaPz3LvI0UP15kqeY7vk/ZY1S9aF4eHh&#10;FRyjRv4zhxLu3LnznW3advizRq06Vx948GHu8YUedvCjT5o0Sfz666/sgvn2229Fv379BcbwoErR&#10;DnKn1Dg+8ckfTnXdGa+uQ24PuTOct6P9SUDKfKz8EKfO5XJKong1T2ccpO7fKp+SBscv0yJMTS9l&#10;halpSdYxOMLtcgDUSusOVZ8oHq+wqeatlEFZlg8Z8lCPR6aDnMcIqXmp674w+8Mr09nTuz3gMuxa&#10;Sk9ab8sA+w06Hk+A3Xmt5boh4343ZFju4bXj4uLwIRXTf83lOzB6pBF0i09t27Yt2r1Hr1F16jac&#10;93jpJ0TOnLm4WzPapk+cOFFMmDCBXTCAPNqoY7AuyxpXBWhBdJJ5LsOwzifelAMkSGNcmORSw30X&#10;MOU4DkP+Zp5WmCnsi5fVuUxrzmWYTKNuby0radRjlPlzfkjnkHVuzG3kPqztEUaS28s8kN4tPw4z&#10;3TIyXk2HZZmnXPeFmWA316WceTgl8zDS+B4wGSfT2c4LSX0YfXnJhxTHYN+/IV988jBn/LWU3vQ3&#10;UDcKnP7cx+2kGwJ7ed2lfHHG/edbluL1zFk25cyZp0rOnAz0f+fNmzdXdHR0THx8fN7cuXPnMeh3&#10;i079+vXL1atPv+VNmrY4//QzZQ7DtXJXyZJi0DvviIlkqcNah28dUMeHUgwtyzBQQa7CXQ2Xoosh&#10;H1Z+oM0wKawjzhZGkhdSPvDqulMyzopHniSZN8R5I0zGm+HqMstcd+Yt1/mYlGPF6H8QBjdCmBO0&#10;vA1J5iPD+Thpe5lGjZPLsks88vTdwOo2MtxYNm5sXzzkPJ8Qnwtelnm6b2vP356PM60R58vHOtdY&#10;NuOMeDUPmb9vH3ap8Wo6t3BVqW1/s5RKeYIR7Gks8x2UBnKLS5vktUz9muJekgONybAsmbNsyZMn&#10;6lWy1sMId//G8AMJCQm5IyIishsEvEWnli1b5mnVpu2WChUqE7SLixxhYaJR48ZspU+ePFmMHz+e&#10;P5aiSWP+/AUYRMkAfq11knzApXCBnGGQBA6W1TTqhZVhqpxxanopzpfK4hYul5158bK5jcxbngPc&#10;OHgdBnQxngYAHBKSwxxHxhibg1vG0DbqMcm83Mtj3KByHBQ53gmPk0N5GvFmOcz0hrAub27fMfnS&#10;2eXc3gdYY1ujvDLMCJfbyWVj3djWF+7bxm2/al72MBmuLqvrN1v+KIuXjsehNEI6I0oGdr/uy36f&#10;8LNJksYV38N3ZJpMqOOPpxhyoGDBgrnMj6sYbvzWmxo1anRbt159NlatWuu9hx95TISGhony5d/g&#10;D6VTpkxhax1+dXRASiCoW833cPLoZKYKcFqWJ53TmtvIeN8F8cna1pQapqZxS+8Wr8pIZ4eNc9lN&#10;DHUclzw2c9kYnzozwxfnLUdYuAgPjzDH9jaEFkU5QsMJ8KF8/PJGdO4DkuVAGgzKFJI9h+ABn0yL&#10;HaAH3HG+3bbzrdM+2Lq3x/nW5Q2ffHt7+bAs5czDJ+vhsYX7tku+7kzrFu9cvkWUEaClZRu3NGnZ&#10;TlV601+PArgv3KcWh8xnld6m14SGhrcxsfevnDlzFs6dO/cj5oiQt14npgaNm/Rp0KjR9y+/XPYq&#10;xl14vHRp8fPo0WLatGlsrcMFg96lsOQBGRvYofSAXcpMI+NUyW3VZTVMhstlriiUfcpwmS65fECD&#10;jIrGd0PYwxVhH4qMnwugUwR+HmACPQJjZucUOc25FOLQuoitd8qLy6aUGVLLDRlgD+VzbrwFkOWe&#10;1RjhEF2o3bb1ras3ui9OLhvHahyv+3ZYN9L40trzUyW39+XjC/fN1bx9aXxS83dbTknO9GnZJv3y&#10;HT90HfvICNDSso1bmvRul5b0QSD1vsNzBj5lypT5SubMmWfmzBlZOnv28HqEPgw3cEeRIkXgjrm1&#10;mkG2adMmc9fufS5XqFRF3Hef0cKlRvUaYvr06WytwxWDTkgYKzokBJZi8s42KtBVaLudXJlGxl1L&#10;cltr2bp4CFMvprpu315dV8N80JJx9u2d22Ldd3xIl4mBC8jiQzMAnh3ghfVOEMZ41BiXOhfFIR6C&#10;BR8Cy53zM/aFfLFszH0ygA6ww6VjuHak9Y4xr21l4mUDPgjzHYsRph6bzF9dhnBcCDMkt3Wk42M3&#10;JMPl9VSX1Thf+Xxxap5qnFxX06hlV7eT6zJM3Y8vvdzWJ/v5uEkCPPHR0S1O67pk3Ru4n4k5soe5&#10;jL/jjjsWwwWD/6mStZ43f/78eWgZlrv80X7QT//XuVuv03Xq1B/0/AsvCQwX8Mijj4pJkyextQ4X&#10;zGiy3Hv27CXy5y9IJ+faUJcPnXVy5bqSTo1zyi3OF6ZeQHXd3IeVzqeUwgwZ2xtzt3j7dpBxjMY2&#10;GIMaUDescgK26QsHjGGZo5JEOH67JsEOYRt5o/n24yuLDEMeyJMrC1MAO8Z+xxuALJMvD/uyIZmv&#10;DDfWbdua18Quw0ePZV9ezjSGcE0x3n1WXF+3ewRxGLOb0xiSI/bZ1s1lltxGCmEyD1MyD9s+lXIZ&#10;ZZbH65Nxvf0l932kR/4tj4v8aYVnJK+UtnELTyltBsX3tikjDPdJdhGRO8+2kJCQqsTA/5iAhzsG&#10;bdyDf9CwmjVrFuvavfdZDL+Ln84COPhz0YwZM9haR5t1DOpVqtT9fDLsD6spPMyK1Ac+NRjIuPRJ&#10;XrDkcanlmXy/7qCTYYCDur0Vh2PEnG48fJQBwA33SwRb6IA6wBsdHUtWem6GD/oB5MmD35tFWYBn&#10;y54sfRVCkCyLAfcsbKHDny5/NME/mSC4w+0Dv72RTt0+ZfnS2c+hur1dRhmM8iCtb5llXmtAFS4m&#10;/PYQ5wH3UJjikoIQh2OXwj9G8bcdqcjISEEPlyX8Bzc6Kpr/yqOGG3GRlrCONPhvKa6Fel8aZVYl&#10;j1seu7p+i8sfsJR5ZCSvlLahsHR9UE0tLkU57wPj2mfOlHk23YcP071ZyMThf+leLEbzLMZqEE+d&#10;u3Sf2iix2V8vlIG1no9/fzVr1ix2w6DdOgb4wkfUsLCc/ACrD45TPBgVnTSnnCc19XAJExme0sVJ&#10;Hp4sTwJPSnHGfuzhch1i4DoqKSsO4QR1zPGxFCPK4QfI9GrHYA/JlkO8Ub6CeOThxwjyho8cvwjE&#10;twv8RNmw2vHv1zDKI5uVr1o+eXxcceTISSCnt4EQ/DXK8OXnyEHgJLC7nxtDvjyNvFLaj9EszDxm&#10;TueTuq1c5rzp2GVFjooHQJc/hoYA29hY43dp+Hcnfo1o/FQ6H4fjd2r0+svhWMZPp4sUKcJz/HAF&#10;y8WLFxdFi+JP+May/E0bwrAOFS5s/KYNeeXNk5fOvzQ+YM3LY/Idq3oMctl5rFopSEI1Q3BNWcnA&#10;nprSuW/b/U73g1zG/QsjKWeePAtCIyKe/te/Ct5BUI+n+xi+9uDvmfpW/4Frq1av9T+0hIHlif+I&#10;wlr//fff+YNpr1696AHC+C+pQN18wN1AiAfLOrGmbCdbkREuL4oMt1+o5OFy3b5fXjcvJNZ95TC2&#10;4/KaaaQkCFSpecp8cMxID2gbvnUCL8ENbhdY2PgFWYniJUWB/EXJOo0m6zSW4JafAFWU/5Iv3THh&#10;VCGwC4LydB6DXLfAzjI+vso5wK6mVbe3joHKKY9ZTetblmCTYfK82mXEm+vm8ctzFh4ezgAHXAFu&#10;CHAGdDGXoAaYMSoo1jGXYAbwJbgxB7ixjH9v4sfPCIPBgR9F42fQWEb4vffey8syHvvANTDuVd/9&#10;ymVN5dikfHC/dtp/tFKDazrBG3ip1xLLhnBPoJy3355paGhozlKhobnuIYMkPxlnYXkSEnITGoOy&#10;hQwGwvlPzz79Xk9K6jD+tXLlrxQpUozHV4dfHcIHU4yvjkG/rmWpW1AnWcBUxCfSnNtOLuRI70vr&#10;BJF6sVQpeSmy52O3SBEmYaqWWy27TC/z4XWZxlR2sg4l2DEHbEPJosY5yRESIWKiC4viJR8XRUs8&#10;JgoXwZ/p7xL54vNZrWUk2OU+ncI+8Y/NcHpbMsBu7EOCHR9hZVrnOZDlV8OQRkoNT00yLeYyT+c1&#10;hrUOqxvAhsUNWEMALeYAtYQxIAyoA8oqmPET5QcffJDTQIA4friMNBLy+BGz/Ms/wjGX+0DlgDcD&#10;dm+p9yuuGZfTuA9Svo+uBXa3sH+oAG750VeC3CnnNp6QcQ3x7BrLdF9kzjIyJCTk+SxZstwLMIaG&#10;xucgyz0XLQbfL/XMfwH+t3e//gvrN0hc9OxzZa7mzp2X/4Iu26xjSN4OHTrSg1rY/qC4yQSdBUg6&#10;YU6oQPJkGifUN3emMyQvhJmO584LlTyNKqMcPleDkQfNzTJyOuzflAoseQxSMlyWF/ngtd9wQ/h8&#10;yWi7DndJWHikuPOe58QjT1UUDzz6srj7nvsY7PFx8QrYI64JdrSEYbCHhnO+0hUTRnAH2FEOtXxq&#10;mZ0ATuk8QXKbZGHmuVHT8DV25A13FN5G8PHdsNrhZoHykSWfQOAtwHOsy7AC+Ms9pUHaggULsbAM&#10;ycoBlQWgbawX4ThsC2FfgHl0dAxXkrhPGd5mmWU5jeNKDnaU27fsC5fnybeeXPb0KUmen+T7DpRu&#10;xD5s8hfQU9v+evO25LymWM+8IXPmbK//97//vf+OO+4oEB5eMITuqeDurNS9e+/p1WvU/uuBBx5m&#10;Swc9SuGCwQdTjK8O3zo/IC4gt+Z0cqy5c9mUCgAWpYH4xseyM55knHQzjXIhrO1IMm9fOrvUMDUt&#10;r6OcdAzq/q0yI05dJ8k0kMxDBXuuXLlFbih3HpGX3nyiY/KLu+99XDzwyDPi/gcfIwuzFLtiMJ59&#10;ToIQ4A7/PFea2J9aDiybCiWwIx1890ZrGxLNDd++YbFb5UQ+6ropzlfJ303Ylo8LeaiS1/ka4bhG&#10;KFMOiM6J7+1CfctQZaYxtwllV5ZPRrypUDoHVKFB3EKIhLlPeEvKzuW3rrksG45Nke2Yea4+6KqQ&#10;l7GcOizt+djTyn3Zw2Q6t3C7jO3d49IidbuM5nGDlB6wZ3hcmuTn8vbbM5/+739vbx8aGvpc1qw5&#10;7jLReFtUVFSEuRxcU1JSUv02bdr++sablc7HxycQNLJxRyQIg3x169adrKVCxgPsFB4YOXc+QI5l&#10;nEjnw4Rt8eDxSaY5Qwcy0/gugAyTD4IvHnO5Hxkuhf0my9OxLo/FFkbLzjzlsq8sPqlgz5kzN8E9&#10;D7fmiIuNF4XoTeeuu+4yXQ6lRPHiJTgOlq0Ee/bsAHt23z7NMqrlB8SzZUVLm+wMNLS8kctwgcht&#10;kwn5yLmUGaceg5UG50KGmes2yTxSCjM/JidLw8Ibn/rvVCXO2iYNb4XKAynLrR6LKuu45LIpW7wt&#10;zJe3IVxz475Tt5My4oy5m2R+znzl9uq+5b4MpZxnakpefp9SiwtKpVYJXFP283vHHZlO3n57prb4&#10;aGp+OP2/2NjYEuboj8E3DX73vdHNW7Y9UObFV67mzJmHfZpwwaAlzMiRI0WjRo0JLNd+2GzCjUpz&#10;CSdIrssb2jixJAqTy5zezM/3QPi2cYq3IcmHg6XsQw2z4pR4TuNSfjU+JVn5QpSH0U4dYDdauqBZ&#10;I5rpFS5UhF0v8CHDfcBQRzqIwA6rNUtWY3gBW3nNfKUAcZ98kIfgikm2rbIuz70t3JR1PDLeTUo5&#10;XMOcco2XMJdySZOWvEm+MT9o3Sy7dV3NufM4VVnH7CKEqw98avegdd+yfGUy4uS2PqlhclnNwxfm&#10;Lvt2kCyDM0xdT67k+aRf/sjDL8ow3OW5M86XBDuYGBYW9hJZ7vni4+PR5BHu6qCbbuvT/+2JjZs0&#10;F48+/gT7awcMGMBghxsGP6J+5JFHDSi4PGAsxDlFJ8uCCZaVdSnrpJrLnBaiZWMbunlg/ZlxljjO&#10;J5nekpLGFmZKXeZ1M55Fx4MwLo+LbGkd28Bqx4dTA+4G4NFOG+6YKII52lrDTSPBD8G3bljrIcnz&#10;dQgAN9rGq4BHGIE9R7jtWJ3XRf4LlddTOg41DNureaS0nkwpGQBOqDvTmWEwIFLN35Qsh4v4uspj&#10;JCW7xggzJdPIOOuexL1nk28buV1K6+qymo96T/ngYuQt49RwI86XJvm2xnayvDIsbWnksi/Mvn5t&#10;Jc8j9fCA6brBbqwD7FmyZBlBQL+P5p0zZ878APERP78OSj/7/3Xp0n183XoNyaosyZ1o4FtHSxj8&#10;Galz5y4ihJuN0Q2bkuQDYz406lw+ZFIchmUzjm8yc1lup6a18lNk5Yl1xDvlDFe3w7Ist0sahMt0&#10;kPEQGLLSQDIPUzJfbpJI1jNb4xbgpYymjRLsYeHhIhult7smIMpL3Zcpw68O94vZ65LBbnQI4p6X&#10;6rHIPNQwdVnKLL8tzC08pXWbUHZ5LCnFq2lUIUxKDZfbmXnI/acmxzHytYGcecjzoUhea0MGpNRw&#10;K61LHs40ct0HOjXMJ3tau2ScM08flHz3KPYhy+sWL49HLqtw8637yinX1biUlt1kxPvySU3Xyitw&#10;spXvrzvuyLI3KiqqXZEiRZ7Oli0bWsT8K0+ePFljYmLuZFoGy9S5W7f32nbouLxKzVqn0SkJNytG&#10;cQTY0SGpRYuWJrSUhyslyRtdueElIFlqnBLOYYps4WY+zn0k21amg6TVp4bLbSEsW2mVMHXZlG0/&#10;OAcuaZwCbNFJyQZ2XvaBHTDOkhXN8SAVZmY+cj+OfeGDqbNVTFYCvi29uo1cdzvejMjaXpZVlhtK&#10;Cc5u8WoaqqBY9nVj2dxvsv27SMallkaVmlY9PzTne1UNSyGdTY54A6DGuly25SvllpeUc5+m1Pws&#10;me4ppPUBW413rJN86QzI2ePtcFbh64uzyxku193C5PrNlHEObGF/JyQU/L5y5coFCI88nACgXrBg&#10;wRgsB830w08jh3bt0fN/VarW+F9sbDz3/gPYx40bJz755BNRunRpA2xuD4ZTyo1n3YCq6CS63aSW&#10;UsoP6eVDrqaHnGndxNsr6870zjzkuk0SOm5xJGVbCShY2KEEXjS/g3sGc6xjEC8DXG6Qc0rZhyLs&#10;A6M9XiudJS6fmc46Rrmdun0a8mIhHcZokcfrfjwGsNUw+/aGVJCr28h4l234GNQ4UlrdOBCfD1Pq&#10;ulyW96jz3lGlpnHGyXC3ODXMuZxCegNA7nHqNj4om+kdcoM7ywx3pock8LEsoWwsS/lgLbdxhqvw&#10;dKZR4yDfNsmg62cZx2bfT1Y0q/2pbt26CdHR0RheIDNB3YJ8MEwYlvK2L74aNrRDp66iQqWqgmoq&#10;0apVK+s/pn369KELThdCPgzXknlzWUopjXM9tfTJJB9utzgpRxpb/s5tARIZJreDVLC4QQlhTmsb&#10;y27bqctu6e0ywCbTSJn7ZXip4dhGHoMqtZxSMlzG0dw6N3I7d/lAi7T2PLFve5klmA0ZcSlLbiP3&#10;Y4+T8arscb79QzINyimFeHXdlDx22zlQ1zMgt23VMLf41ESg4fSYq+GOPG1glnFSynbSyHJN47Yt&#10;pObrtuwMw9y5LzMNw9wMN8Buh7cBdV+4hLwB+kDIvv/bb890LCIiV7uyZctmz5Qp04fEyKJMy2Cb&#10;Bg/5YGibpA7ilddeF1FRsdzDFE0cR4wYIXr06EEXIJ1gpxPFc8gtTTKpD69bvCrjofallesyTArr&#10;9m2Nh19N79vGDgY1zhfmLnewI863HGKuI619P2o6VcY2vnIZecPFQ3EQp0kuY3tZFnnsapwUzodM&#10;K9P5yu/LQ5bdLQ8Z7nbu3KWms4SWPcp5dMar2/rKZU8jJdMaktddXnuZTuYhj5uUyv1qpFfD5Lpz&#10;bko+A2oYp1HLn1KcGu4Wr6RJth+Kw7p8/qzwdEjml9L5UMPlshVG+7eWFckwWS4Z7xYmy28KoJXL&#10;bmBHmBHng/P1VgAA+x133FEHbPzvf/87kWbcC9Wc8CE1OKbeffoPbdmqrXjq6WdFRHhuttQxNC/+&#10;ZdqyZUv7RUpJzgumypnWkvOGxbKUjIfUZRmvhksoGA+tEzSQEW9AyrduxktQMjQpDbtJDAhzGo43&#10;t5XxVjNDuYx4Yzu5D196GY+5kobDlLQcjjSmkoXTsszHGYdlijOOyzh+2zGyjLRquKxsZJhP8vwa&#10;ecv07jIqCSlnXmqYms53nGb5bZLX0B7nyyf5NbbHYzv3e0FKpjWO1Z7Wd/yyAjTuNaSR4XI7X1rn&#10;Ns60RpivXGoeiHPGO8trpJfxxnYyf2dearhTMp1zeyWen92U4h1CWsBXLjufeTXMLV6VCXEpablb&#10;om3lMqdBXuayG6QzIhPs9QmN/7nttkwf/etft0uL/d9xcXH3mcvenzp37fFFk2Yt/37woUfYOsdP&#10;NAD3zz//nMfscL0ATskL5iZbWvWm8t3MUPIb2ZCxnDzepxCRDSJI+IThbDHPznMJEXsaU+j0I8Vh&#10;GJVRCuFGE0Nfepk35nLZDLfywrKUGSa34e2lKIyOQZYzdZnp3dZtZaRw2/lw7Mvan9ynug6Z23Na&#10;dXsZjzCHOJ0ar87VbYx143qgUpQVnSmE286H3Lexf1kJZ6P7wTgOhJt5U8VqP25nPnK/hmR+xrb2&#10;bYx9yO19AlBluLz/jPNkhpnhydLQspUf78tcl2EusspqpjPyRlllvkacEW8+Hzw+PcJoznkgztiG&#10;8+R07s+SkUZuJ9O5y9hfyjKeV/u6DJPLhly4gArFhLUN6qZknJt8gMZyemDvS3vHHZlPh4aGfl6q&#10;VKn7YmNjn8dAYOAkzXNER0eXZGgGw9ShU5f3GyU2vXzXXfegthLffvstt4Z57733zJNNJy0tsny/&#10;WMdcSgW0XMZNad64LPMhp2WZlm9iWsdDyT+VICBC+NsQhO71sht5aLYcRnd7dDXHXEquu4W7KZV4&#10;3q+5P5ZSFjUuVE3D6yhnDqv83AXeXDa2NeJteSlyHncyqftzjXfmj2U6Jp4r6VzEafgYsEwKoXC5&#10;7irKNzXR9kiHwczkObGuryner8v5Z3E+yr6SxTnCZLi5bJ0LM62cu5Yf50hdJ1npZb6WjO2N6+CM&#10;c8g89/Z9mssyX5x/My8+H7xsiOMg65wZaXBf2e4VpKe5tT8ZTrKda+RpppX7kNtaYXJZkbUNpOQn&#10;8+Z1c47KBc82nmfr2ednnGCPSiSzkw8GO4w0UipTJHPsclYCdninJFkJ+NKjLwqB/aMqVarkMTH5&#10;L4J8VHx8fD5z1dtThQoVMrdp12FIw8aJ5woXLsZWH8aFgRtm8ODBDHp5Eq0PHikqWwphKSm7Teh5&#10;GRKWW0QVLSUKP1FOFHumkqXiz1a2VMKc3/mcqeeVuVx2xqWiEnL5GmnVMqSmOx3rsrxQMVMpxbut&#10;Q85trlfYB8rpti8ZL9PwOs6BOS9uLrPMc5MuKXmq+0mWTl5PVTLcLd4ZJvNRw9Wwa8mtTFBa8lLj&#10;3dJfa3t5TtzOjRmmXjtepji5Dtm2V+TcTuZrhZvLUmq+Mg3mKZXFTeqz7FNFn55Wlk3lv/9ZkSNX&#10;NFcI7vyQIs6YIPcB3ZDkkB3kPqlp1XAMt126dOnfGzVqZH04xXgxQTNmTM2aNQu3ap00pn7DxEsF&#10;CxXhUfK++uor/lH122+/zSdF1pA4ib6T4B+FRESK2LtLiztfriNKvlZflKrQQjzd8j1RbsA48ca7&#10;k7W0tP6heqn7d+KBqkni7rINxF2v1BWFnigvImIKsQHoxpLrlw/sMHCfefqZpU2bNr3HRCWm23IZ&#10;v8vz/kQFf7FV67arGzZuKgD2++9/QHz55ZdstXfv3s2EugS728lIv1BBxN7zhLivYkvxcK0u4vkO&#10;n4vygye6XlwtLS2t8oMniVf6jBSPN+or7q/SRhR+8g2RI0+cK1+uTwbYwbxnn3l2VbNmzUqZMOc2&#10;7EED9qSkDs3bJrU/ArAXKlSUf6QBix0fTuvXr6+A3XjlcT8ZaVNmqmmL0mvZw7U6E8y/cL2AWlpa&#10;WtfSy72Gi9KN+4t732giwvLmc+VNeuR0yYB3zz//wuY2bdo8KEd5BC+DBuxduvV4K6lDp6sNGzcR&#10;8LHXr9+Awf7RRx+JMmXKmFA3PmhcjysmqV17MXHS72LBmi1i8dZDrhdLS0sr8HqTVO+zGaLqh1NE&#10;469miVbf/ikaf2nMmw/7w3UbqMZHU0XF9353jZPq+8tSsWLHEdZ3f2wUdT6d7prOXyo7YKx4utX7&#10;4qFaXUWmzL4x+DMmnysGRuzzzz+/jcD+cFxcHFrF8B+UPA/27NmjIqKjo2O69eozoH2nLqJBoyai&#10;UJHiom3bJHbFfPjhh+Luu++xoI72zBkB+92PPCvaDPxcDBr9p1i27ZAYNmu9uHD5qhgyaaXrhXJT&#10;zU+mibkbD7jGQbg5a348zTVOS0vLruofThXD524S3UYuFC2+mSOWbz8s2v8wT+w7flYk/TDXdZsG&#10;X8wUbb6bK6p+MMU1vtnXf4hZ6/aKjftPiP/973+sAyfOifmbDojv52wUVVLYzl96fdAE8Wzbj0XJ&#10;V+u7cihtcgd7VFRULCGT/3nqebCHhSWE5s6dP0+PPn1tYG/dug27YdDUEb8vyyjY0ZytRYtW4scZ&#10;y0SvnxeyRTBx+Q6RSBA+e/GK+Hr2BtcLpKrD8Pli474T4sjp8+LK1b/Emt3HbPFtvp8rfpy7WUxc&#10;sVO0pWU1TktLy10wgiYu3yn6jl3KFvjWAyfZgsfUbdTCZOnrfTZTdKfwzj/NF9WoUnDGQ51HLKBn&#10;9G/x199/cz6Y/v77f+LKX3+L1buOsrXvth1UicrQf9xSfmNQw9/5bYU4cPKcWLf3uOhILFDjpD6f&#10;vkbsOHxK7D5yRvQevUS81v8X8WTTQSJL9nBXLqUknysmOdjz5s2L8dhvAzc9D/aQkJjw8PDomF4E&#10;dowT06BhoihatLjo0KGD+Oyzz8S7774r8uaNsqCOXpVokug8IW6Kio4TA98eLC5evMgw7zl6saj/&#10;+UwxYdkOrvnTCvbRi7aKC5euWBbAVbpplu04zHGwOt4jqx9Wwuz1+0T7H+cl215LSyu5VLBjfQuB&#10;HS4TTB/+vsqWtu6nMwjqi0Q/StuF4J0S2LuS9Z/StJ7A7PZGDaB/Pn2tOHX+krh05S8xmEAu47B8&#10;kd7sv561gcu6id4EGn0507b9L4u3EUsuk3G3Sfy6dDux4iqVd7po8PkMMXHGXPHoo6Vd+eQmu4+d&#10;1rMYYG/RosXD+IMSIRM//Pf+FBMTEw5XTJ++/Qd06NxV1G/YWBQtVkJ06NiRR3R85513RBj+yMNt&#10;2LMLdB5KC9hzReUXXd4bZl7SlKe0gH34vM1i6fZDbK3LCVbA0q2HRC26UT6YvIqhrsGupZV21TDB&#10;DisZ65tNsMN4Un3otSmsx8+LKd0ylr/BDrcOtuswfJ6YRG/dQyb63LPbD51isGO5yVezxclzF8Wk&#10;lbtEs2FzxCdT14iWZN1/NXO9+IY4IvPG28HEZTtF06GzxWmqLL6c8Kco+OjLIlMaPA3cc5WsdEvG&#10;x1O22FWwe95iT0hICI2Pj8/bi8DeqXM3AnuiKFK0BPvY4V8fNGgQ/0TYstjTAPbwqARRrttXXAtf&#10;a0or2AHtJdvscMcNuGb3UfHlzHUa7Fpa6VT1j6aKiSt2iONnL4pOPy0Qy7YfFrU+mcbru4+cJrgb&#10;oJ6+Zo8F9UCAXdVvVNGoYD9y+oJYt8dwvTb6cpbYd/ycWEQG3XuTVokjpy6IDyevttLW/mS6aE2g&#10;P3vhMh3HdNHwi1liFx0HjMIGH4wXpcvVElmz5XBllhRcL7DapdCDXoKdjOAHCZk8+JfnwY4PAhg8&#10;nsHepbsJduPjKcCOzknwk0tr/VpgR0ejp1sMFlXen+J3sEPzN+0Xh0+fN7cmy53gjou/eOtBDXYt&#10;LT/pzSGT2c9+8MQ5sWLnkZsG9mNnLoq1LmCX8VIo78ItB8XBk+fY6kf58Nbx7sQVbOXjg/CkucvE&#10;U69UEFmypdyxyR3shismOjr+KWIl/xrP82CHgz1v3rzF4WPv1MW02IsUF20I7B8Q2AcOHMhgl1BP&#10;DexZqDYsVbEVn+hAgf2XxVtFB4L3nmNnzByE+OtvfHk/KxZsPqjBrqXlBwHQh0+d54+gNxPsh8kq&#10;33rwJC8D7PiIOn+zvWVc9Y+mWa10mgydLS5duSqGzV7Py4D6zwu38kdbfNv7YdxkUeSeh1J0yzjH&#10;mQlasFMB81JhC/bo1YddMQ0aAezFROu2bcUHH3xggt0H9dTAXvDR16yTHSiwj6KLhPa3+Pq+7dAp&#10;MxfA/W+C/Vm6sRa45qGlpZU2wVIHQOVzdTPBjhZw5y5e4eUWw/7glnEj52/m/Tf+ajZD/b3Jq8QX&#10;xBrkjQ+x+JC6lrZD08ujZy5w4wowY/i8TWLzgROiRrt+KfZWtY2HhXUCe5kyL+5o1arVI0EJ9m49&#10;eplgb2KB/X0H2LORRZ4S2As+8KwoO9A3rou/wT519W6+eAN+XcZhFejVCzfYhn3H2dd+4twl7vCU&#10;9IO22LW0Mqq3flkiDpGlLqebDfZ3Jizn/i4fT10jRi3YIjZQHrDEUfnMWLuHW9p9SnFwGf1EnBg6&#10;c704df4ylXMpN91E23z46D+btkbM23SArfb6n88Q97zeWGQPy52MY0ZHTB/gMcTxiy++uLtt27aP&#10;qmCnyds/2lDB3rlrd9GQwF64SFHRqk0b8f7771uuGCib6ZJxgh1tRV/tNsx2gSpTzYmv1teaPpri&#10;+/iRknr8bDSzqkyVhRoOuOOjz/il27kSwauaGq+lpZV2wWiCL1qdbjTYkb+zL8rwuZvFuCXbxZhF&#10;28S7ZlPIDj/OZxcL2rXDvw7WjF28jdN984dhLMJKb/nNHG4OiXCA3zL8Bo0XUUXus3GMWcZgN+CO&#10;po74v0GZF8rsat68eWkC+9MK2L09WWDv5QN7ocJFRMtWrblzkgX2EAI7KWu25GAv+kxl8Wrf0daF&#10;kCc16Xuj+dLMtXtdNRnNluh1Sd0uvcJ+AHi3OC0trbSpwpDf2cgat2QbtwWXGkvrn0xdLVoMm2MJ&#10;nQzh8nDLB8/zzHX0fLvo+zmbAt7zND16pE5XkS1HLhvLLLDDFUMC2F9++ZUzTz/33Mjo6LgaCti9&#10;3Z5dgr1Lt14DOhHYGzQ2wd7aAPuAgQMY6iGhgHsYD96fRQE7mjaiCy9GXXOeONwsaAPbkG4EN9X5&#10;dEaybbS0tG68YPWisx/attv00VT+MIlnWQpp3fKAKr3/O785uwnPOwwxt+1uhsq/M1HE3PWoA+xo&#10;1m2AHQLYy5YtJx59vLSIj8+fJMHueR97ZGRkzrx588ZbYG+UyMP2Sot9wAACOyx2AnsIgR1/csFf&#10;TOSJKFm2gXitn91a19LS0goGPdP6A5EpS0hysJvuGIzHXrZsWfFYsIHd/BtILMDeuVsP0ZDAXqBA&#10;YdHCAXZY7CEh4Tawh0REidKJA1ytdS0tLS2vC/9/iIgt4gC7hLsP7KVLP0lgLxB8YMfH0y7denKr&#10;mAQCe/NWLRns/fv3Z7Cj9ynAjmUcOE5C0Wcqidf6jhYVPpieQU3j8Rx6/7xYS0tLK91CT9OqH01j&#10;lrgz5toq3WSgBXb8g9Vpsb/2WlnxeOknRP78QQh2tGPv2p3A3jBRJCQUYrAPIbD36yfBTtY6Cf52&#10;CfZH6nYT1b5eKKoPW5QhVRs6X3wwaZk4e/aylpaWVro1beVO0fzHhdfFoapfzb8m2GGxBzHYe5lg&#10;LyhaMNiHMNhDCOYMdrhi0DIma3YRHl1APNP2A1Hj2yUZVvVhC8WnU1YIcfV/WlpaWunWn+v2ilY/&#10;LRbVv1nsypi0Krr4gwrYfX727CbYn3jyqSAFex8Ce49ePLpjfHwB0aJlS/HukCGKK8YO9jtfqikq&#10;fTLD9SSlVRrsWlpa1yN/gb1Mt2EG2NG73rLa8T+JUPHaq68R2MliL+ADO01Zzbk3Jwl2/EGpS/ee&#10;DPa4+HwM9iFDVB+7CvYQcX+VVq4nKD3SYNfS0roe+QvslT+b7QC78REVYC/LFvuTIi4uX7fIyMgs&#10;Jjr536eenSywo+dptx48CFhsXLzpirGD3YB7GK2HiweqtXU9QemRBruWltb1yJ9gz5o9zAA7Ga7J&#10;wP7EkyJfvoT2QeeKkc0dGeyxcQbYHRZ7aGgEzyOi8ovHG/dxPUHpkQa7lpbW9chvYP9ijshTsKQJ&#10;dp/VboH9qacA9h558uRhF0wQgb3HgM5dDbDHKGDv16+fCXYD6lDhx14R5QaNcz1B6ZEGu5aW1vXI&#10;X2Cv9vUC8VjDnj6wm1b7rQP2Bo1FdEysCXa0iuknMKqjCvZ7XqtHUF7keoLSIw12LS2t65G/wI7t&#10;y739iw3saCSCDpmGjz2YwQ5XDMAeTWDnj6cG2I3mjgrYyzVwPTnplQa7lpbW9chfYIfKv/OryGaB&#10;3ZAEe+knAPZ8wQh29DztIeox2GPYYn/3XQXsOXIS1A1psGtpaXlB/gY7BjnMDqhnMQRDVg4poIKd&#10;ptvMuTcnC+w8pIAB9igL7O+KvgR2jA0joZ6DdK8Gu5aWlgfkd7CThQ64O8H++ONPOMHu7R9tSLCj&#10;uWPXbj1FvfqNRGRklNFBCWDv21dkzpzNAru22LW0tLwif4Md3gl8MJWumBwm2J8IVlcMhhRAB6W6&#10;FthbiHcGq2CHj93QPeXqu56Y9OpGgf1/V/4Wl85dFEcPHrF0+vgpcfXiFdf0adHJoyfE35f/4uU/&#10;Zv6RLF5LSyvw8ivYB/9KfMMotsnB/tTTT4t8Cb6PpzT925x7c7LA3qevBfa8eaNEcwL7YBPs+KFr&#10;MIMdAD647yADePf2XSzA/XrAvmLpcnH5/CVeHjdmXLJ4LS2twMvfYHe32MuJp9Dc0Q522QPVm1Ny&#10;sDcksEeaYB8s3nrrLf5jUo4chn89GH3sAPv+PfvFn7P/FH9duspCGCz5zes3iY1rN4qli5aKMydO&#10;sxYvWCz2795nbX/88DGxYslysWvbTnHlwmUOQ3oNdi2tm6tAgT0b/OyKxf7Ms8/CFTNAATsm78Jd&#10;gr1X3/48umPdug1Enjx5RbMWzcU7BHbDYjfAzi1jSMEK9rl/zE0WN3/OPLF3115xmoA+dvRYsWj+&#10;InH25BkxcfxEcerYSQb8YjNs6cIlYsfm7Zzf7xN/FxfPXuA8nGA/f/ocbbdf7N25V0vrltY+aNc+&#10;dm2qz8CNUmBcMcYHVLSOCSOwlysHi/1ZkWC32L09hYTEhIeHR8f06d9/QLcevUTtOvVF7tx5RLPm&#10;BPZ33jHAnsW02E0FI9j3EaB/+fkXMXXyVNa2TVs5DmA/fOAwL/9qAhoumtUrVrOFjm0vnDnPYF+9&#10;fJXYStvBak8N7Fpa/yThzRdvugf2HGBD6OjBo/yMyLdit238pUBY7CGw2KUrJofhinn22ecwnHnw&#10;gD08vGBI7tz58xgWe09Rq3Y9BnvzFi0Y7G+9lRzspW4xiz01sO8jax6+ecxXLlsptmzcosGupZWC&#10;AHIYQof3HxbHDh3jZwSuz0ABPjBgh8Weg+EOsJdLGezeHeFRdcXAx16zVl2RK1cu9rH7wJ7N8q8H&#10;C9hVa0Fa7DOnzWR/OQQLAzdcWsAO98yxQ0fZr75p/Sb2rWuwa2mlLjwfeG5OHj3JrdLwHLqlux4F&#10;DuyG1W6B/TmAvbAN7BEREdnNRe9NFtjNj6fVa9QROXMS2E2LXbaKCRawA+a4ieDnVsF+lG4wWOwL&#10;5i5gbVy3kdOsX71OnDx2ktMtpHDMAfwdW3eQ1XGIfe8rlq7gD6/4qLp35x622JcpH0+RH+ZaWlp2&#10;4RmEEYVWaGdPnrUZXP5QoMHOPnbLYreB/f/y58+fx1z23iTBzu3Yu/UgsNc2wa742PHxNAjAjhsG&#10;VsLxw8fpdfCCX28gLS2tjAtGEJ7LMyfOsOHkliYj8vvH05AwyxUDuEuwo1WMwxUTHGDnH2107S6q&#10;V69lA7vV3NHjYIclAAscHYdwE2moa2l5S3hGTx07xa3N/OWWCQjYGeom2HNEGGB/JlmrmP+LiYmJ&#10;Npe9N0mwY6yYTl26iWrVaxLYcyofTwns8uOpR8EOiBtQP0lQN9qZa2lpeVOAu9pz+3rkd7CHEti5&#10;uSMJrhgT7M8997woWNBmsf87Lq5QgrnsvckJ9qrVaoqICIC9uRhEYO/TR+mgZMprYIf7RX6g0Za6&#10;lpa3hWcUVjvkFp8eBQzsBHX2sZtgf5bAnuAAe974+GLmsvcmC+zdJNhrMNjRQWnQoEGeBzvcLieO&#10;HBfnTvk+lmppaXlb8LOjxQw+qLrFp1UBATt87BLsYQT2cuXE88+/QBa77+MpfmodnT9/SYaoFycV&#10;7B0J7FUcYIcrJrNHwQ6QA+gAu798dlpaWoEXnl28aaMz0/U8uwEDu2wVQxY7Oig9/wLAbrPYb8vv&#10;ZbDnzp07DymBwd6ZwF5VAfvbb3sa7HC9oBOEHL9FS0sreASgw2I/ceSEa3xaFEgfuw/sZd3A/u/o&#10;6OiHzGXvTfHx8XljYmIKqmAPDyewN28u3iaw91HBbraM8QLY5U2BJlTaBaOlFXzCc2sMp40hCDI2&#10;0mrAwR4WIV577TXx3HPJwP6fqKi4R81l7025cuVisKO5I3zsBtgjLLD37tPHk2CHlY5ODxrqWlrB&#10;Kzy/aNGWUas9UGCXoztKsL/wwos2sIeHh4d4GuxwxRDcC3Tr1YfbsVepWp3B3rRZMwPsvXt77uMp&#10;rHXU9EcOHHGN19LSCh5hbBm8eWfE1x44i90Y3TEcH09TaO7oaR+7/HgKsHcisFeu4gP7wIEG2LN6&#10;DOz4oo7xXmSXfi0treAVnmeMnnruVPpbyATUFUOKCM9ptIp5oYzIX6DAQOWXeP+OiYm501z23gSw&#10;R0ZGxnXp1oNbxUiwo4PSwIEDPQv2Q/sOusZpaWkFn/C9DB2X3OJSk7/BnoPAHmqBnSx2YiHA/kKZ&#10;F0X+/IUcYC9Q0Fz23kSvFrnRKqZTpy792nfs/DfAHhYebgc7ep6GeQPs8MnBv37EHJExWGR8JNLf&#10;BCA0cztC5wKjamIZr+DHjxzndQiDRrltpwpva2kZOgJ54ScQ/hyfxJ9CueBjxjJGFUWPTGeaf4Jg&#10;rQPs6X0+/G6xY0gBB9hfL/e6KOMC9tjY2BLmsvcm6Yrp0KFT1/YdOp2Hj12CfcCAgaJXLwJ71hA7&#10;2F+/uWDHg5CWh99LwqiQGN73nw52gGzrpi1iyqQpYh6GTN5/iMfKnzF1hvhz1hwOw+8K3bZVtWPL&#10;Dv5ZyrX8sssXLxeLFywS588Y8IRwDfAPXAzJfID2jf1jGRXAjb4++NPW8iXLeRlQnz1jdrI0/wTB&#10;8MEznd6mywEDe3YJ9pzi9dcJ7C++RGC3u2KCYkiBpKSklu3adzzus9ib28FuQt0LYMcXdFh6bvFe&#10;lQa7oQt03TAM8qrlq6ywOQR0hMlvJmn5yfj2zdu4AsgI2LfRthhqGUMvr1q2UqykfeO3hxiDH3C9&#10;kdcIZVlD+8XyPxnsADrAjlFZ3eJTkv997OEm2I1WMQB7+dfLi+fZYg9CsLdMSmqa1K7DEcPHLsE+&#10;QPSCK8ZjYIcbJi0PvyoA4MTR42Lj2g0s/ERj9/Zd/NHm4tmLbP3JPDHHOqwIWHH43Rd8+nJbbCMf&#10;flh+MhxjuGMbhCP+wN4DVtzaVWv5n6oIh3ADb1q3keN20nbydVxakfhTE1w3yA/pADKk3UrhsHKR&#10;TuatlgflleE4BjwsOHZsgw/Osmw7tmy3rCNY0fJXgWihgOOQeRyjbSQ8sW81/110/hDupj1Ukcl0&#10;ADDOKY5lA61PnzJdzJo2k48PP0CZNGGSWPDnfLF+zXreF45X5oNXdOOH48axyzc1HD8qS6TH8eD4&#10;1HLJ6+AE+54du/mPWDgX2A7HjvOAOY4b4/PLa4GwzRs2c55baI6xTbBPbIfu8LgmKBPisYzrgB+x&#10;cHoKl/cT8lHLh/tOlg/HgTywnBrYuXx0zWQe6s/W8c8AeS9B8s0DQvkPKvch/lOKntpy/RCVK73P&#10;UiCE48O1RU9yt/iUFKiPp7K5Iz6eli9f3rDYC9hdMUEFdtncsVnzZgbYe/US2TwGdtyoEjZpFR7W&#10;BXPni0XzFjJA8FONyb9NZvhiADH8vFo+bHgbkD+zBgjwtyT873QDbTdjygz+uTX/B5Wgg/+nIr91&#10;BO75c+ZbbgTkC4DAKsQDNHv6LDF65GguP0CybPEysWTBEt52yYLF/HDj5oYliT89wZIEDE7RQzpm&#10;1BixjoCDtCg/3BYrli5nSGL/2Id8g8HPRGB5Ii2sUFiDyHftyjUMLSwDTuPHjmeoMKQIcpMJrigX&#10;gISfiiDvxfMXE3AXWIM1TRg3gcuKOJQP58/tWwd+Dg5XC/bNx06wwv5xfjeu3Sim/05gp/MBOAJQ&#10;DHY6bpxfXFccL/LBNcPPTXAesU8cG44JAEVFMPePP/l4ACbsA+cIFehCOkeAIPJQwY5jRZkBdWwD&#10;wOK6rqGyoRx4Y8C5xP2FbZEf0mPfyBeuIpQBZZTHZVz7dXy886lMuA9wHLwdzZEPfvKCewZvKbgG&#10;c+h45D2M48B5RbrUwA5A/4H9mfcBrjuPtUL3IP7whXOEMsGVhePHOfr78t/8loj94hjg8pk4fhK/&#10;oaBsS+hc4niQj9s+b6RwbVAhodxu8SkpIGDHkALmmOwS7C+9/ArGY39X+WvSv+Pj44uay96bJNhb&#10;tWnXsF37DgeMDkrhommzpqJ//wGipwS72TmJwX6TP57ip7mYu8W7CQ8QLMNpv09jCxDrsMDSCnZA&#10;SFp4sMgARcTBrbCdAIL8ABhYvfjVHvIAFABvVAC8Tg88fqZtlH8/5y/LgjwABTzYABwgKD8qwhob&#10;S9tdOneJ13fSmwYearxBIK8Naw2ISPgCaIAW0mI/cwnSWEaFgwcZDw72hd/8zftjHsfNowoJ5cZ2&#10;+KgJWCNvnJdZ02ZZoAOAYA0jDvkAyNKNoAr5I1y+EaCC+o22xfr50+cJzksZqDI9XDG7ths/Dse6&#10;BDvOOa4ZKh7sE+VApYPyqWDHdoA05ljHseL/tMhDBfsJOr94W0BeqDQAUby5wQ0E2HF6gh8qPOQ1&#10;ia7Rbrr+SI9rjXKqYEflZlj7f3FljLKhckD8qmWrxFSCPfLEucKbHdIiDtcEoMV6WsCO64LKXP5c&#10;HUIFjwoJFrf85SPSAo5Yx0doCXYcN19PukewL4AeecBCRmWFe9y5zxstlM8TYDd/tCHHi2FXDIH9&#10;xZdeAtgHqxZ7ULRjb968VdW27dpvl2BvwmDv70mwH9p7kB9gt3g3IS1eVWE1yzCAAA95WsAOQMvt&#10;ALbffv3NAikeLjzsgNnMqTNtYIf1K7dTfezYBpDHdhDgBUhiXwC72pQTYB83eqwvH4IOAAJLDesA&#10;IqxFWR48/LI8gIQEO2AIaw6wh3UH2OIY/6I4lAtQwfaYw0pGWuSDSkwFuzzvACMqmBXmhz8pHB8s&#10;UrUF0BUCE8COTijpBTviZDoADt9XcJ2cYIcVK497Op1PN7DjmgCoSA+44e0DaVBZSrDj2uBaIV+A&#10;/bJZOeEY8CaEfWB7gF1a5BDONax6bIfjRgUrwY7ywuLGOUX5JtA5lRVfWsCO7XGvAnxYR/4AIFwq&#10;uFeQh5oe9+Cubbso/yt8bWU47iXcKygL1lEJoYLwAthxTnF859I52mMgP56GENilxQ6w589f4D3V&#10;Yvc02GVzx+bNm1dsk9RxC8AeFh7BYO/Xr5/o2bOnzRUTliPXTXfFHOOxJdL+9TxQYN+5dSeDD9CE&#10;8LCnBeyACh5muR2E13XsN61gl505cBwS7PjtGMrGeRJY4d6RYMf5gsWO13Rsj4cILibABG8EyItd&#10;H/Rav2DuQs4DbzmwFDMCdlQcWEYYoIhtAaPrAbsqFeywhnEO5HEDmm5gx7mF7x/b4DzBMkcaFey4&#10;NqrFnh6w45o7wY60uIdQieA8onwz6ZxeD9ilsJ+UwI6WPniTUMEOCx3XTN6XXgI7ztuZ46f5vnKL&#10;T0mB8rGzK4aUM8IA+wsvviji4+M/wlACJjq9DXZ6teCxYpKBvak72MPDbj7YT6fzBsDDJV9Z8YAi&#10;DDe3dMXAXQKQX0wn2PGQA44IhzXpdMUAJPLVEr5hAAvlB4Dg05YgwwOGMiDuesAOmIz6aRSHIy+A&#10;RIId63A54E0Bx4AHCZbbNAIGLEhsAwsQDz6sWrmOc5YesEOwSlFGWVHiLUFum16wo2KR5xDnDecc&#10;lYYKdnwvmTrZsI6xDjebG9hRaeF8IQ2Ad2Dvfr7WgLoEO1xUqNBwvgB2eS1wLHDJpRfsgDd+nL6c&#10;7iGEQ8gjPWDH/nAeDu033G8QgIxKCPf173Qfw3BAWvjL8caiumJkPl4GO84FDBO4HN3iU5L/wW60&#10;ikGvU4A9V85c4o3yb4gXXngBFvvbiivm/2JjY6PMZe9NPlcMgb2tAXZ8PG3StAmBvb/x8ZReSXKQ&#10;pQ4ZYG/oemLSq4yCHRAEdNzi3YRtAAe4PABszH/95VcWwI54gBbAxgOE8LSA/eihI+LnET/zw4KH&#10;C9CUYAf4ABw8tBAsLgl2PFAAJvLBHBUMHnRUDtcDdjwcADvyA+jQCgdpJTC3bdpGEJ9ggRr7Q/nl&#10;OiAHvzGOH8eE8uGD77XADrcLPuzJ1h3wR/P2lB4upvE4zwR3HHt6wA6Y4nsDrgWuC8qj+qYl2HFt&#10;cRyoZH+faFwHN7DjXOGaYBvsf+KvE6nim8vww3WDRQ4fu6xI8D0F5wKgxDmV7rP0gB3LeCPAtlOo&#10;fDgWnFOAHvdBSmCHSw3nDvcb8sC5xbb45oHrjTdFXC9cQ4Aa1xrxKK88R8EEdjzTeCPB8bjFpyT/&#10;gn08gT3CahUDRRALFVeM2irG2z+zloOAJSY2K9u6XYf1EuyJiYmGj72nHezsirnJPnZcfBV+aZHc&#10;DhBCCwg0bQNsJbTwsOIBRLtiLEPYRkrNR43jh5wsMowLL7dT0zmlbgeAwLqU/mgZjrlzf277d67L&#10;5a305rBvt+FOSCltSusQrD74aAFhNT6lbSGAXn4olnGq7NsZ22BdzVeGYV2mhQA8vA2hMpdhar4Q&#10;KgEAS/64AWG+/fnSAbCYy3vo8IFDHI+3gYP7DlhgltsCkPDfoyJdtngpg13mJdPJMqvhEMJkPoAW&#10;OlXhWNS0WFbTyWWU79LZixboZBzeslC5q3mo+biFY3s1D8zd1m+m5JAC6S1LoCx2tGPHx9OIMAPs&#10;ZV5EO/b8Hyo+dm+DXbpiLLBXqynCI8hibwKLvZ/o0aMnN/uxwH6TXTEQHr5D+4wH0i3eTYAofMwA&#10;ACwV/nhG6+lx6WgFv9asWENvZ5MZ2IAm7iU5d6aF6wpARlq8EcEqBuSd6bSuT3iO8Tbh/IaQFgUC&#10;7BgrJgSuGAI7RncsD1dMmTJOH3uQgt30sffo0YMsduljNy32mwx23Ai4CaQ7Ii3Ca+uShYv5dR5S&#10;Pwpq/bOEtuBwc+C7B5bhrsLcmQ5+a6ST9ww+PDvTaF2/ZMUpv8mkRwEBe6jR3FH+aCMowQ5XDFrF&#10;JDZrVbZN+w7rq1Wvyb/Gg8Xet29fT4IdunweA4Glfzx2aaG5xWn9cySNA7h3pAspJQE8XnBX3KpK&#10;7zczVX4He4gc3dH45yksdnw8hY89Pj4heMAeGRmZE8P2Nm3aolzbpI4bqhLYc+b0gb17dwl2wxUD&#10;3cyPp1KAM/yVVwjwbvFaWlreFyrYsycyNhY7FBCwo6mjA+wvvfyySEgIIrBLV0zz5q0qt23XfivA&#10;HpEzF4MdP7J2BftNHo9dCu4VtGlPj69dS0vLG8JbEKx1PMNu8WlRwD6emmBHq5g33jAs9nz58n0a&#10;fGBv2bJG26T2O+FjjzAtdgl23yBg0mL3BtjxigyrXX8A1dIKPl29eJWf3/QO/KUqkGDHr/HQKubN&#10;N94UZeCKyZ//CxXsxM1oc9l7U968eXPlyZMnnw3sETlFIoPd8LEnA7tHLHYIVjtuDrR0cYvX0tLy&#10;nmCtoyUMnl23+LTK/2A3fOwhZnPH8BwG2OGKiY3N93VYWFioic7/iy5YMMZc9t4kwd6sWcsqbdp3&#10;3BZsYMfHUPRExVd1tyZrWlpa3hMMMjR+wFu3W3xa5X+wE9RhsRPY0X8HPnYG+yuviJiY+FGhRH4T&#10;ncHS3DHxmdbt2i9L5mPv1t0cUsCAuhfasTslP6TiA4z2t2tpeVt4XgF1wN0tPj3y/8dTE+zKx1PD&#10;Yg9SsNeqVb9km/btZ6qtYvr06RMUYIdQ86PJFPx1Gu5aWt4UntPD+41/3brFp1f+B7s5CBh87KSI&#10;sJzizTffFK+8+lpwgr1GjRoFk9p3+L169doE9lzsimGwd+9uumJMsJPu8yDYIVgCGDgKvjsNdy0t&#10;bwkwR4/xjHRESkkBATs3dzSEYXsrVKggXg1WsJcvXz53+w6dx1SvUUfkypXbAns3stiljz2M/ew3&#10;9w9K1xL87Bi3BWN/aLhraXlD+AYmoe7Pzl43AuwVK1QUr71WTkRHx41XwZ4nPj6fuey9SYL9xRer&#10;h3To0PmnGjXrGmBv2jQZ2KW8DHYIQMegQvgDPHqouqXR0tIKvNCkEQOzwU2KH3/4uwev/z+e2sdj&#10;hysGYH+VwE4W+28hISHhJjq9bbHL0R3vu+++2zp27vZtrdr1BYWJpibYu3btKrJm8YE9jA70vvLe&#10;Brsq/EYPQ8bKbuFSbmm1tLQyLvX5wpszGjTAuMKP293S+0MB9bFzO3YD7OXKBRnYUVCauKF9xy7d&#10;htau04DAnocHAQPYuzjBTvKqj91N8ibDa+DBvQd5lEf44vF3GVj26s0IueWhpaVll/rM4DmC8FzB&#10;1QILHQPs4VkL9DPlf4vd2fOUwF6RwP56+WRgzxMXl99c9t4UExOTuWDBgtybKiWw+wYBCz6wqwLg&#10;4esD4AF6+aEV3ZqN4Xwvs2WvpaWVutAhEM8MmhjDMkfzRTxX+Lblz4+j11IgXDHGIGDG6I4S7K+X&#10;J7DHB5HFngzsdX1g7927t+jSpYvVKgZNHQF3r/vY0yJpYeDGhP8PNySaYWlpaV1beF5gGGGETEAe&#10;z5PbcxZoBczHjo+nWc2Ppwz2N4IY7N26Da1Tr6EJ9iaiV6/eolPHTrbmjrcK2LW0tIJfAf14KlvF&#10;wBVTLpgtdhXsTQywqxZ7sLtitLS0bi0FxBUTalrsAHtELgZ7+TfewI82ggfsefLkyRoXF8dtM7sA&#10;7OyKySsSmxiuGF+rGB/YtcWupaXlBQXWx66C/c3gsthhrSckJOTGcrduPYfWJYs9jwn2XoqPHf51&#10;9DoF4DXYtbS0vKBAgd3456kP7K8HO9jr1W8k8uSNJLAnip49e4rOnTs7Pp5qsGtpaXlDAQM7hu0l&#10;pWKx/0sZwtd7kx3svYfWb9BY5MkDsDcxwa60ijHhHoxgR3ta2c5WDccXfXzZV4f8xRf+tP4x/ejB&#10;I5wv8sdQBr/+Ml4snr+Yt0c7XsSvW73umv/VTEkoy+H9h1zj/CX8qARC66CFcxemWFY0a0tvu+QJ&#10;4ya4hgdaWzduEZs3bHaNc2r3jt1izco1rnE3W3uobMsXLxNn6F5yi8f9tWzRUtc4VbiPkHb18lWu&#10;8cGqQH08lWDPqfjYo6PjpmXPnj2CwUkT3NjmovemyMjILPHx8TmwDLA3aJjIYDdaxfQSnTp14tEd&#10;AfVwiMAejB9PAaTjBK5N6zfZwgH0caPHcdMtGTb5t8kMODVdSsIf7tFkEhXGiqUrxISxE8ThA4fF&#10;hjXrxbZNW8WOLdvFlElTxak0VhROodKYMXWma5y/tGPrDrGThB66Y0aO4bb9zjQ4T9989U26f4zQ&#10;s1sv1/DrESqe+X/OF+dTqSznzp4r5sya4xrn1IolK8SkCZNd4zKiET+MdA3PiNatWismjp8ojin3&#10;pyrcXz+P+Nk1ThXAvp3S/vbrRNf4YFXgwA53jAH2SpUqGRZ7TOwk1WL3NNgjIiKy44fWWAbYGzZu&#10;IvLmjWKLHT/ZANizmz52QB1wDzawnyNr9KMPPhFDv/hafPDeh2LWtNm2+M8/+YI7LMn1gf3etuAG&#10;a3nR/EWW1YwKAP9oXEhhsPbHjh7LnZ4AvJHDR/JDiDa+yxcvp4dyndi+eRtVFL8z2C+evSjWmpYh&#10;LOSZ02aKPwk+Kki3UmUwb848q9ce9jFm1C9WvBTgBisTDzY6jCDs94lTeLvxv0wQ66ligQU+hcLk&#10;PiGUf8bUGVwhybeXJQuXiFXLVqYKdgBh1vTZBJHRvI6yYV+ovGAFbqPjFFeMtMhXnrOunbpbeaBi&#10;/Y3Oj5t1fOzQUa4QASAcz8a1G3g0wP279ooDu/dxGVE+pF2/er344tMvxUoqMyqcNStWczinp7So&#10;DOfM+lPMnvEHh+McOX+WjDS7tu0UK6kyXrxgsQU8HBMqhBl0beSby6F9B8VJusY4pk3rNlp5YN+o&#10;zHHeT5gVHs41jhlAlukgnKe1K9eKpQuX0vWdz/tB5TPZUaHg+iyct9C635xgX0rW+S8/jxUH9h7g&#10;ddxfuO+wjHLi+HH+cMxyaFxcW5xXXKPxZHj8fflvyv+wOEjpEY97DvuA0YPzgjDcPzhnalm8qICD&#10;PdwA+xsMdrsrxtNgV5s7GmBvymBHByVY7B07EtizhYhwOkAoGH3sbK3QTd2nV1/x3bDvk7ka8Ko7&#10;YdxvDF4MWtSnZ18GFyzZkcNHEWQ20sP0i9hID/UqgtgH734o/pg5hx+gjz/4mF9xAUNY+ssoL4TP&#10;mjaLrX4V7O8Pfp/3jQdu2FfDGCzY9/hffmUYTps8jWA0W+zesUt8+tFnlOcZcYHSfvjex7by4uGf&#10;NGESA2k0gRZgwwM55J33+DhQsfTrM0B8M/RbsXfnHvEr5b+AyoJu3iN/GsVvE4D7+LHjxV90bn6f&#10;+DtDOzWwf/T+x+IIHWeProYFjnO6ecMWMezLYWLLhs3iF6p8Fs1bxMfx43fDxWaCBM5R5w5dOT0q&#10;PlSsAPhs2hfOj5r/EgLegrkLGJYAygdDPuLz+uVnX4lxY35lq/qn738iYO3g8B++/ZErY5TjrV79&#10;OI+jlPeUiVP5HEuwz5gyU0ylNyb1mP6ma4trOYzeQDav3ywGDxrCYEcauNJQ8eA6fv3l13w8swjy&#10;79M1x/kBRKdOnsr5IH9cY5QJFQ2uCyrsTu27JPsPL87NV58N5YphxI8jRf+3BrILaAG9eXz8wad8&#10;v2Fcle+/+Z7PJ8qxdeNWG9hxjgFanMvBb7/LBoUE+5aNW/heBZyR10/fj6DzZPwkume33jawo2LE&#10;Gwru00WU31S67/bTsX3y4Sdiz87dvE2/twaIb+lZwb3/43c/8rGpx+MVBfrjKYO9IoG9QoVkYMff&#10;58xF7002sPfsw2CPjIzmduxo7tgRFjvAbrph4JIJNrADerAAAY6Vy1aQ1bTEFo8b/L3BHzBQvvp8&#10;KD8A8JEDnvCPY6TIieMn0UO4QCxfspyhCJ8nHqAPhnzIoIEFNu33aWI1QRbhM6fO5PR48PBg9u3d&#10;nx6O4xwHAe7YbtkigH08Pzh46AA9gAmWOtIB7CibWt7FC5YwwFEGPOSw6AHddwYO5mPA8WDfgBPy&#10;QAUw7ffp/HADOOj+vWndJnqQP2WQTqbjnEmgTQnssAK//fo7OienxaiffibwbDFBsZ0BhGWAGjCF&#10;RTn3j3lcDuTdpWM3zkPuG9YfYOt0fSwk8M39Y64F9kEDBnMFhTcEuIlwTDhm5I9r89MPIxhsOD75&#10;VoBzMPHXSRbY3+4/iMo7iis0pJP7Ql6Iw2iDKNcSOp8Au7wuqHwweBwqSqxPp+sKKx7xG+g+kq4W&#10;5ANLHWnfo0ob1xNpUJmp+4NQAcyYMoPvRZx7VHryHMFdhXMDMO+hivgsheN6QCrYsS3ewrC/7+h6&#10;4N7E/YV943wA+jge7O/bod/xdcZyx3adzetlpP1+2A98jlBG7B/nExY8rv2fdN6wTf++A8Ulugdx&#10;f+HNYufWndaxeEkBBXtWAjtcMQT2NytUDK5BwOCKkTVPt24E9kZNLLBLi12OFYM27AD8rdgqBhbX&#10;PgIYrC2sA8Jw0Xz52ZdsRUGoHAB2WNVw7yCdBXZ6GKdPmW65GVSwvzvoPdGtc3eynvdagBtCDxgq&#10;GsB3/LgJDPa/LxFkyHJ9790POF9UFm5gXzR/MUNclms0PZBwFSAMIAIAAH+8giM9YAiwwyIcTtY0&#10;QL95wybxaRrBDut40IB36DiGiEG0D7zRYLvtZKkCtkiDCgkw/YOsWFinAAfCAV0ABLB8h2CNj5qo&#10;GN3ADvcQyo7jlmAfM2oMf0DEeZtI8MWxoHyweuUHbgl2uHJ+GzfRAjss+Y8/+ITdEipoAWRYzAiD&#10;ULkC7Ki4UJH8SSDbt3uvDeyodJAWbyIAO5bhgvmNjh9W7vt0zXAfIH/5lqIKYEflh+OQ7jZp1fcg&#10;sMN4QB5f0xuQvK4wElSwD6c3FlSkqGh/ICt6LcXh/urdo48Y0O9tPvcS7N989S2fPyxLsOMtBRXt&#10;99/8wNcDcTjWEaalD7ci8kA48sM2qDxxH/8TwQ5JH7thscfOypYtG7utMXnaFaNObLEz2KNE48RE&#10;nysmu2mxm7oVwY6HBXD/7JPPeZ3hQFYVXBQACR4SzDMCdrhi4CYY/PYQhhF+3wdonDp2SqxcupI/&#10;fuFBw/5WLVvF+8E3AYS5gR3b8Edasn6Rn7TurwV2AAzW9CHabsOaDeKj9z4SV68BduQNlw4qBRk2&#10;oO/bvF83sMO6hosHMEYagMSAygbx2cefswU4e/ofycAOPz3eWGCRogK8Ftjh7pGWOFwN2BdcZ2NH&#10;j7PADlfJdKpE4OJCZSH3hfPz6Uefc0UNcMF6BtjhB4dbAhA7sPcgXy+cz2mTp/K3CuwD5cQ5wnHg&#10;OFGJweUBV40Ee6cOXWz7g64FdlxnvBXOnzOfjw/fI2DRq2D/kK4X7lNU4qiwAH7cX3DFYI4KHq4l&#10;nBNUELgWKLNqsbOracUadm/BzYRzim8HyBOVCSpdlOkfDXYT7qEE9lwS7BUrithYO9hz5cqVzVz0&#10;9sQ+dgJ7XoC9cWPRu1dvAntnBru01hns5W49sEOw0FVfIiz4Lz4lq52Aj9fk3dt38UclfMiTLTIA&#10;GMAIDyleheEfRTgeeEAaPm68ysJtAssRfktYjPBrw0JD3rOmz2KIodka/NAIA3jwYF+kh++Hb360&#10;ygRhe+T52cdfkNX9mVhPr+SAFQCMhxXLa1autT704ZUdPnZshwf5AwLEj2T9YR8A+1yylPEWgDIA&#10;gtiv3Bf8sXizUMOQHuAEgOUHSrgzUHFgGcDDecO3Abz6IwzfGLD+0fuf8BzWucwPwhvA0C+G8fEj&#10;DSxOXAu4twBwQAYVH44FxwEf8ogfR/AyrGaADtcP3xMAY5QFbz/IGzBDpSX3BfChUoUfHz587A9w&#10;Rxngj8f5wTcQhBvfPqaKD9//mNIOZfjhOiIfVJLI41OqsPDdBfcBwnFdYV3L/UGoENAMFscB3zo+&#10;usq3GrjEMEcFgeUvP/2KID2a7x284cANBPDiOuM4YUygosExIg3uJWyPew7XGfcM3jxwPvBtBNcA&#10;+4WbR7r68AEX5dm3ay+VdQSXH+cR5xt5DaWKAdugksF9vG/XPg73mvwPdgzbG2Z8PM1KYA/PJSpX&#10;riwqVKwkYuxg97YrRp0A9saJzdhib0Rgt1wxBHabK+YWBbuWlptm0JsYLGy3OK2bq0CBnceKAdjJ&#10;Yk8B7P+Kioqy2rR7eoIrppEJ9kS4Ynr2Eh06dEzmY9eDgGn9kwRrG24btzitm6vA+diNPyjBxw6w&#10;V6xUWcTFxQdPByV1kq4Yy2K3wB7KrWG4kxI6KAXRr/G0tLRuXfkb7DkUsMsOSmyxV6jkHN0R0+3m&#10;3NuTCnZ8PMWQAgA7utZK/3qw9jzV8gkf2qR/103wbas+6fQKTQDxgRY+a7d4VfCfy041bvFeEHzy&#10;8E/v3bXXNV7r5snvFrv0rys9Tw2wV3QD+23m3NuTbMeeNzKSwN7YBHsHAnsOdsWEQxrsLHz8uuxh&#10;GKWmUcNHWb0O3YSPZX/MND6KZkT4wIwu//iI6RavCi0y0JRQ/TjrD6HFEFrTyAoDrYTOn065MktN&#10;+IiID9z4wOoWD6GnMY4BlYBbvFZgFDCww8duNndksFdKDnY53Lknp9q1a2cqW7Zsdix362m2iskb&#10;KRo1apQM7OxjD0JXDB42POBooiibocGaxBd/tGbBgyvTclMzsljVBxQtI9DiAXOsIx/00nN2fEFr&#10;FFjCABqaialWKMLQ5Vt2PYe4DFSe0yfsg5ChDNifLBfWMZf5Yxl5o2KRabA/bCPLI4+P28LTNkiH&#10;ZQitLtDiB+mksB2aNqIZH5rcoY22jJMWOFrQYB15yXOH1i7q+YPQ1R9d8tHKRrYUgVAmlBPNAiX0&#10;UQFw81EF7CgL8ke5kV7NH8eM8uBayGNFkz6cG+wL5wVChYEWPjgebI928igvtkM88sV2Ml9sL/eJ&#10;smBdxmF7tGWXY/bgPOEYUA6ZDi2lcG5RJuSLfaA8OGYsy2uAtCiH3A7NGlHJIk+sa6VP/nfFhFtw&#10;N4btzSmqpAB2T4/u+Morr4RVqVIlCssMdnNIgYYm2Nu3b8+uGAPsweljx0O0dtU6boIGSxsPN5p6&#10;oa35r2N+tdpJo7kihgVAszE0kcO2aNI3afwkbl6Ittd4JUeTxn59+gt0B5dwgQDu4T+MYCgi7Ryy&#10;es+cNCCN9tXo+o+2xujSj4cdbd4n/Pobt3+HRYkwNENDW2I0cUMXeoABPVMBKPwsGMMPAJjrVq/n&#10;pn84tum/z+BmbLCy0QwQZUH6r7/8httAo302rHD0pMUxD+w3yAZ2HANAN/LHkdzzEM0mf//NaEI3&#10;74953DQR7ffR5BNDLgBC6I6PvNDsDmlkXhDA/uXnX3FLknFjxnH7bRwbyouxYpAexwcAuoEdadEO&#10;G+dhJgnnHuHogIR25rDwRw7/mY8RZUdFhfOLcqI8gC72i444O7ft5HOE64n9oWzopQnwI2z5khUc&#10;jzFj0N8A22OwM1xLWR4V7NgnOvHg2HCdcQ1xjdAG/cQRX3mwjnGAMAActkGnMAw9gHOHY8c1RD7o&#10;P4A8UCYJe620y+9gz0FgDzXBTsKv8apUriIqVqwk4vMljAmlSAanMf3HnHtvev311yPoVSMWy9wq&#10;hl0xUaJBw4aie/fuJtgVi50UbK4YPDCwqNDGGQBbvXw1gwtjjaBt+tifx/LDhzbCgC4sdkD44rkL&#10;PGgTeuQhDF33MVYMLDt0oMH4GirYkReAh44ysOYBDvRUhHWKCgLbId8fvv2ByzH8++EMKfiY0bYZ&#10;Dz16NWL8GHROQmccQAVlRzqkGdh/ELcdR8cpABIdn9DNH22rsc1bvfry/gA3dGyCNYi2yoAk8kM3&#10;808++NQGdoAJg1ehMxCOE13fJdgBOOSFsmP8GUAXFWP/twYwnJaY49XIvCDAcyyBFfuGXxppsQ9U&#10;cDgvqEgBUfSEdAM7zkO/3v0Z5EiD849zi3SovFBGwBHnBfmiExSOEaMXjhv9K70BnebK4DeqNLFP&#10;XKOvPv+al2fT9qgEsLySKrsfvhvOY7JMmvA7lxXHi45Uu7btssqjgh3HjgoW26PNOCpl3DsYcgHn&#10;FvtC7+UDew5wZyEMUYFzhjb4aPu/mCoUVMI4n/iOIc/tF598aatMtNKmQIFd/ecpwP7Gm2+SxZ4w&#10;ygF2707Vq1cPee2117ihvQQ7Pp42VMCO2gtgl372+4KsHTvAjq77gCHWAZPePd7igZTeGfgud5EH&#10;pKChXwzlIQDGEUzwwKGLeq/ufbgXIubohYcHFWmkW0cK8BlBlpd8Jf91zHiuCABcgAUP9cJ5C7iH&#10;K4AESxqWKTqQoGcitkEZ0GEEPVMx2BSggkoAXfqXLiLAE7BgOQP0sMLRSWXKpClcVpTh22HfUfhK&#10;BgYGEkMYoA9QS5gPpbKoYMfxoCcrzhHW0dlIumImT/ydKr5fuDJE13UJ9rf7v8PxqAjdwI4en+hN&#10;iePs3qUnbwerH1Y0rFcMqoaekymBfWDft3kZHcHQ0UgOrYsxd3AtUMngDQz5yiEFcMxIA1cHzgug&#10;K/NVwQ5/Oc41KsqvvxjG5xEVDQYHQ1pAOiWwoyJFxYA3oSmT6c2MLHNcXxXsckgB9NYF2LGMc4pK&#10;CW9suCeQJ3rt4nrhmwTuCXQ2kvvUSpv8D/YIArvpY88aaoH9zQoVbGDHcOc0y4xlT06vVamSp1q1&#10;aglYlu3Yo6KiGewYtrcdg91wxQQ72GUvScAE0MWrs+F3PssPGobRBRRgKX72yRdsecM1Aksd6QBY&#10;QA0Pb0pgxys1/ObID93UMVQrentuXGdY7oAsHmIAByPrYX/4IQTAgm7bsJxhwSNvDFQFMCJNr+69&#10;xXfffM8fBeEumj1zNluuqAhgaQM4KAOsY5RRBTvAg2PD2wPWnWDHPtBWW3bzl2DHflGJYPgBAFS1&#10;2K8FdvjYcbw4DwA7rFq8zeC4YJnCLZQWsONcjKM3LZwjlA8VGyox5HPhzAW+Fj6wH+XzeC2wY3/Y&#10;Dm41gB1d7OUYMwjHAFopgR2jKKJCQVq8AeE40gJ2XA9UruiVKnsE4x46RtcQg21hTCIN9vQrID52&#10;NHkkYxatYiTYKzjATtP/ebodOyz28uXL8x+Uevbua3RQijJcMQB7UlKSDexwxwTj6I4q2PFQwkKF&#10;tYwu3JPI+gIM4NKAFQ+LbMg77/NDClcAj4j37Q/cFR6gRh54KDE4FtLI/QDscIV88uFn3J0b46ID&#10;QoAoQIhx3gf0HSiGDBrC+8NY3HjQvxn6DcMfIEQl8tnHnzE8AHNAF6CDG2kYpcM6XDDw3WLfEKxg&#10;QBPd8ZE/wlSwYx1vK+heDgGEKthlegyahXOCYwCEED56xBiykvvxNhhzJKNgxzaoXLp36cHupLfp&#10;DQSWe0pgh3sFLhEcF7rHoyw4v5/RMWEAMLjC0GkI+buBHcPNfk3nA9Y+PrimBnbkAX837gWMxwIw&#10;pwR2uJIwDEGPbj35esKdhrBrgR3hOKdwIeEcIgxGAM4NRnd8l97QUGnALYRwpJf710pZgQA7lJ2g&#10;ng0We1iKYPd2B6XXX68ZUblyHcPH3rvP0MQmzdliN3zsPURbgD0kBx0sgZ3Ew/beIkMKwAKXVpoM&#10;A4xgBavpABpA4fwZ+xjbsOzVbaUrBtvjo+m1Hk7EA0KwZtW0sPhhjQMoavrUhA+DUGr7RDz2l1Ia&#10;eZzXKnegJS12WR5nPM4N4pzhTqFSRYVxreNBPPKD5Y39AdK7txvjkvtDyB/GBcCO7wJuaaRQcV86&#10;p1vIpFX+B7vRQckCOyz2KsbH03wFCg1TWsJ4e6yYFMHeoIHo1q2baNu2LYGdajHVYtdjxbgKH/Dw&#10;JqBan1rpFyD72UfGKJs3QudOn2XXFkbZxI9Y5v+5gCt4t7QZEfLCR2Z8V8BbglsarYwpUK4Yo7mj&#10;D+yVKlcWhQoVVsH+b0//aKN6+eqRVatWLYRlgL2xAna22AF2pytGg91VsMzSY2VruetmnEfsE9Yy&#10;9otltzQZlcwbcovXyrj8//EUYA9n/3qIYrETI21gL1KkSHZPu2Jq1aoVXbNmzWJY9oEdPnYT7ElJ&#10;XHMZUMewAsHnY9fS0ro15X+wR4jQEAPsVqsYBns1G9jx5zlvg72CHeyGK0a2Yzcs9qx0gKHsX9cW&#10;u5aWlncUEFeMNWwvfmZtfDytVq2GKFy4qOqK+a+nwV6ncp3YGjVq3IllabGjVYxsx962DcAewmCX&#10;7hgNdi0tLS8okB9P1Xbs1avXJIvdB3bPu2JqV6ydl8BeEMsG2H3NHSXYeTx2Bez3arBraWl5QP4F&#10;+3jDFWP62BnsZnPHGjVqBRnYazvA3lRt7thdtG7dRmTLYvxoQ4NdS0vLS/I72ENNsKNVTNYcCthr&#10;2lwxngd7zZo146pVq3YXltFBSbaKka6Ylq1aiawa7FpaWh5UQHzsJPlrPMsVU6OGKBRMYK9bt24C&#10;We33Ybl3HxPs0TE+sLdsGZRgv3LZ+HO/W5yWltatIX+DHVBHO3YGezafj71a9eo2sBPUcwcR2Psz&#10;2CNNi71r166iRYvgAvuuU+vFl1s7ir7rq4sB6+uI9ScWuKbT0tIKfgUO7HYfu7Mde1xcXCTN/o1l&#10;T041a9YsXK9evUewrIIdPnYGe/MWBtjNIQW8CPb/XflLrD++ULy/qZlov6qMaLLsIdFo2X2spFXP&#10;iZ5rK4g/Do4Wf1/RHUS0tG4lBcrH7gS7S89TjMXu3dEdCepFyDp/FMsS7FFRMRbYmzdvngzsXmnu&#10;ePXyZbHq2GzRa20l0XzFY6LxsgcsoDvVbPkjosOql8T4PZ+KS5cy9os0fwkuIsj4ccZvPC68W7ob&#10;JVkeuY4xU/DDjoF9B/NwvRjnBD0yR/74My+r26ZXyOd689DSkvK/jz2ChFYxdh87xmMvUKCABfZc&#10;uXJl87QrhsB+Z4MGDZ7Bcm98PE30gb1Lly6iadOmNleMl0Z33HBikSvEr6Wfdg50zU/VuVPnxI/f&#10;/iReer6ceKVMeUtzZhp/87ke9e7eT3Ru312sXblOtGjSVmxYvcEWjzFnANS0DHTlD2Fsm0pvVBNj&#10;fx4vDu8/LIYM+pDL+Ptv06gca8TFsxe5O3zNqvWuq0yA+rw/5nP+bvFaWumV38Eu/6BkWuyyg1L5&#10;8uVtYMfkabAnJibe27hx45exbIAd47H7wE7xyXzswQf2+0WLFY9b62kF+0/fY3jYIS5xZ3no1VPH&#10;TomTR0/yOoalxTJGUJSj8/11Cf8ZPcujNyJOjn+CnypDbmBH+C+jxonunXrzX5dgSf99Gb+uM/Yl&#10;x46HsF+EYZRKCGWS1jdGNsQ60mHcciOd8S9O7AfxGNkS4Sgn4jBY1aJ5S7jSmTXtDz4mjAaJbVSw&#10;I3+kR1mxLI8dwjLCsA/j2I1wOYom8kKe8ni1tK5H/rfY0fPUGIsd7piUwI5WMbDasezJqUFi4sNN&#10;W7SogGW4YhKbtGCwN2zYiMGOn1onc8UEGdj7rqsh5h4aJ1queILX0wP2gf0Gs+sAAtwAp55d+/JY&#10;6q2btxON6jUTHZO6itEjxvJyy6Zt2b0CoG5ev1X06/22aFi3qahSoSaPEY7tP/ngc/Hhu5+4gn34&#10;dyNF7eoNxBtlq/B22OfWjds4bwjukV3bd7Mbp2+vAQTb+pxHvVqJYtrkGRbwmye2FquWruYhhId+&#10;Pkw0rt+c1Ez8MeNPPpYWTdqIj4Z8KhIbNOefd1StWEuMGj6ajqUb77t+7SZi9vQ/xOCB74lli5bb&#10;wI5/d9aq1oDOz8/8wwtURA3rNhEN6jQRI34YzZUbKgmcF5QZ+/hwyCecx8K5i7TFruU3BcTHroDd&#10;GCumqnidwJ5PAXtCQkKop0d3rFOn4V316jV6Fstox85jxURH88+su3btRvOGRgclE+zB5ooZsKG2&#10;uHT5vDh4dqd4bxPBkcLSCvbh340Qndp3E8sXr2ABsLA8e3TpIzq07cpQQ9pyr1QUH7//GUP7z1lz&#10;CVwfMNjGjBwrli5cxtt88clQgmF9Bi/SfjD4oxRdMZMnTBF9uvdnqxp5AvQTxk5kaxeuoPfe+ZD/&#10;LPRWz/5iysSpDOqVS1eKZo1b8zL+DAWQY7+/jplA+/uctx03erx49+33+U0AaXt368fpURFUfrOm&#10;mDt7HrteenR5i8q9nMvyDr2xqGDfsmELVzhffvo1x69btV4M+/JbHiN93679onvn3nzMCEdlIa34&#10;vr0G8n4A9nff/sB2vFpaGZW/wR7KH0/NX+OR+OOpC9hjY2OjIiIismPZkxOBvVTDhk1ewTL3PJW/&#10;xiOwd+nSVWCUx2xZ7T52r/zM+lpgf2djQ/5QevLCYfHzrnet8PSAvTFZm98O/Z41Y4rxl3qAfeqk&#10;6QxLpK1To5HlewYcAUNADD9rWDhvsVg0fwkDtlql2ukGO4D6+quV2NKGhn7+jXh34Pv8px2AHVa1&#10;3K5uzUZc7ikTp4n3B3/MlnWbFh0YpNh2zMhxZMm3ESuWGJUA5qg40gP2Zo1bseUv94nKbdXy1Qzs&#10;BX8upAqvC4MdvvqeXd+iCmmSWDRvEb29bOF9abBr+VMBAztb7QrYX39dkJX+ZXh4eAhYCbDTFIFl&#10;T06NGzd+sHHjZuWxbP0aL9LooNSpU2cel53BzhZ7BIE9wnNgR/NGtFnvt76m1dTx/c3NxbFz+8X5&#10;i6fFz7uHWFBPD9hT8rGnBeyAMiA84K1BBNU57J6pVqlWusGOfZR9uQLnJTV98gxXsMPdgX931qhS&#10;j3/ttn3zDtG0USvRvk0X2/bSYs8I2D9492PKvy7/ABrxSN+lQw+qNH7hH3J3TDLAfuzQMXY9Dfvy&#10;OzF44BDRuX0PrhQ12LX8qcC4YowhBSTYqxLYy5UrB7B/JMEeSvT39MfTBg0SH27cuCn72CXYDR97&#10;ymD3mium6fJHxNT934mNJ5aIt9fXFV9u7SQOnd0lzhHUx+z+wAb1GwV2+Jk//fALMf134wfZP3zz&#10;E/vZ0wJ2bANXDz6IArxwfUyntwXE7du1TyxfvJx97E6w79mxR1QsX43Bi3WA9KvPhrHr5vTx02zB&#10;z5o2m/8NmlGw4zh/+n4UvQm0Z5fPInojQQua44ePi5VLV3G+ADvCAXWcI5zL+rUTuULRYNfyp/z9&#10;8RRQD81utIqBVLDnz5//Mwl2TB5vFdO8dNOmLapjWYI9OjpG1KtfX3Tu3FnUq1fPNggY//PUI2Df&#10;eGKx1Xb9nY0NxI5Ta8T64wvE8fMHxMnzR8Qoxf0ihfSjdg12zU8VWnyM/flX0bVjT7aCpeDbfmfA&#10;e2yFS7ADcnJ58fwl4rOPvmRYzpw6m33RqCAAQ3xIBNi/+eo7spyHkUW7SXTr1EtsWb/Ftm8AGmD/&#10;8dsRnB4uIFj+o0f8wh844fKAq+P9wR+K+XPsPWtRCeDtQK4Dpt99/QO7kj7/+CsuB366DCsbFQvA&#10;joonsUELsXjeErFhzQaysN8ni3wNb//ZR18w7AF2fBgG2C+fv8wV1YSxv3FZkS+OE66r9m06c4WB&#10;NwZ8a0B5R/44Wnz9xbfsa0elhO8NsnxaWtcjv4NdbRVjdlAC2MuWLSvy5csXPM0dmzZt+nizZi2r&#10;YVkFe5269RjsderUsYE9nMDuFVcMAD5sew8L2oM21BO7Tm8QJy8cET/u6GfrgSrVd30NsfXktfeJ&#10;j4rwkaPdtSr8zX89WdjoVAToIu2yRcusZVjD8CfLj5IrlqzgD6po+gfoA6TbNm1nVwqaDMKlAWta&#10;3TeEj7Wzp8/hfAHVTes2sXW+ZsVayvsqf5yFq8P54+0lC5byvtUwWPfwsS+ev5Q/ZiIM1jWWUR6k&#10;R9lQdrwl4PhgjSPd5vWbeRnpli5cymWRVj7a2mMdlQfKijcClAluGKQ5sOcAh8+Z+aeVBz6y4gOs&#10;Wj4trYwqcGD3je7oBvaCBQveERMTE45lT07Nmzcv3bx5yxpY9oE9loHuBnYvfTzFUAKLjky2rHbo&#10;7Q11xXubmormyx+zAV3qq22dxd+0nVt+WlpawaXAgF3+zNoH9tdeew1g/1S6YhISEnLnz58/D5Y9&#10;ObVo0eJJsthrY9kAe1P2sScDu9Lc0Stgh06cPyS+3/GWK8Sd6r2usthNFr1bPlpaWsGngFns2c12&#10;7CbYX3nlFREfH/+V2ipG9bd7bmrZsuWzrVq1aojlbj37DG3YWIK9LndQql27tvLx1Htgh9UO3/rg&#10;jY1cYS7VbtULYvmR6dpa19K6heRfsJvNHR0+dvzM+uWXXxZxiisGYC9QoEAslj05tWjR5slmLVsb&#10;FrsD7J07dxE1a9XyNNihv65cEZtPLhMDN9R1hXrL5aXF8qMzxdXLRssVLS2tW0P+ttiN5o6+sWKk&#10;xc5gj/OBHT1PCxUqlIBlT07Nm7d+rmXL1o2w3LN3n6GNbGDvLGrWrMk/s1bB7pVWMapgiV+6dE58&#10;vb2HSFQ+mnZc9bK4cOm0ttS1tG5BBQzsSjv2alWrJQM7Tf/2NNhbtmz7fKtW7Rpj2fp4SmCHC6YT&#10;gb1GjRoG2AnoXvt4mpIuXDojlh2dIk5fOOoar6WldWvI/2APM10xOUSoAvaXHGD3/K/xWrRo82KL&#10;Fm1bYBlDCuDjKcCOf/x16tSJfwmlumIAdy9a7FpaWv88+f/jqQn2rKEi1HTFAOwvvvSyiI21g93T&#10;rWJgsbds2ToRywx20xWjwa6lpeV1+R/svg5KgLtlsb9IFrsCdvjYPd2OvVXbtmVatmzTHMtoFdOo&#10;sTGkAFwwAHv16nZXTDgdqAa7lpaWFxQYsOPjqa+DkmWxK80dMWTv988/n3Vtw7JPb2ryZkmEeWpq&#10;0aL1Cy1atW2CZQa7dMUQ0Dt27JgM7Pzx1MM/s9bS0vrnyL9gN5o7hriAvcxLLwHs1iBg8fHxOeo9&#10;dG/bjU3Ki62tKvyGME9NrZKSXiK1xDJcMbK5owR7jRo1RTZ6JZFghzTYtbS0vKDAgN34eMpgJ94x&#10;2Mu8aAM7ep5WKHXnul2t3xT7O1bxHthbJyW90jqpfRssM9gbNRFR0QbY4Ypxgj2c5PVWMVpaWv8M&#10;BQLsslWMCvYXypSxgf3BggVDmpW+7/cDnaqLw91re9Bib5X0Uuu27bhVDDd3hMWugp3mKtj93dzx&#10;o8nG8LBaWlpa6dUfa/eIFsMD8PEUY8WQIsIiDLC/UEbExMR8IcH+QvHi4e2efujk4Z4NxLEBTbwH&#10;dqMdextux240d2xmgV362LMHqh37N4tErzGLXC+YlpaW1rU0efkO0fj7hQEDe7gJ9jKw2OPirFYx&#10;ZYoWjexeprQ43K+ZODaohffA3rZt2zKtW7dthmXZ3BGjO6K5owR7CIEdQJfyF9hr0MVoPGyO6wXT&#10;0tLSupZGzN8iag1bwCxxZUw65PuDkgF2KDyHabET2KOiYofjz0lgZZlSRSP7vvKUONy/uTj2Tisv&#10;gr39q23btmuHZemKUcGOZo8Y6Sw8LBePxQ75q7kj6ysNdi0trYzpu3lbRLWvCexubEmnnGAPJUUo&#10;YI+MjBlFYA8DK58uUbDAwNeeNsD+rict9vZlCewdsKyOx169enXDx16zpggJIbCHE9QJ7rDY/Qn2&#10;6kPnib2HTrleNC0tLa2UdPLUBfHxjA0E9oWubEmv3MBuWewvvCDy5s07XoL92ZJFCw8u+4w4PKAl&#10;gd2DFntSUtIbSUntu2HZB3b42A2w16xZywJ7WCDA/vV88e74pa4XTktLSyslzVm7RzT7YYGoPmyR&#10;K1vSK/jY5VgxgLoT7JGRkb+FhIRwb9NHihW89/3yz4vDA1uKo++29h7Y27Vr92a7dh26Y1mCHe3Y&#10;MZRAp452sLM7hnRf+YauJyYjQsuYxO8XiEsX7L9z09LS0kpJVy//JX5evENUGzqfG2G4sSW9MsBu&#10;fDxNDvYyIjbW9/EUFvsHFtg9aLGrYFc7KAHs8LHbwE6KCM9NYG/kemIyInzNBtx7jFkq/r78t+tF&#10;1NLS0pLCv3Nnrdsnan091y+tYaTcPp6iuWPVqlWNVjFKO/YniiUUGkJgP/J2a3EseCz2aHbFuIEd&#10;8ifYIVycFiOWiXW7jom/NNy1tLRSEKB+5MR58eUfm0U1MgjdeJJROcEu27ErYP9Ygr18qVKRAPvh&#10;t1t508dOYC9P6oplabFHMtiNVjH40QaD3XTDBALsEPxkHUYvE5v3nhBXLl51vahaWlr/XP1NUD9K&#10;UP9pwTZRdeh8V45cjwB2a0gBWOzyn6dVq4kXX3zR5ooB2D94g8DOrWI82dyx7att2iQlYdkOdmmx&#10;28EeEeFfV4wUrPaqXy8QHQnuCzYdEqfO6N/YaWlpGYKbdsu+k2LYnM2i6ldwwfjHr65KdlBygh0+&#10;dh4rRgH7i3fdFfOxBXYPumKSWiW91KaVMQiY0Y7dcMXAx96hQwejHXsAfew2sb99kWg2fIn4Yd5W&#10;sXX/SXFJW+9aWv9oHT95Xsxat190HbvCaLPuR7+6KgZ7SBh/NGVXjPIHJQzbGxMT/50K9g/feEEc&#10;HtjCm61iWjdv/UrrlknWIGDGjzYMix1g556n0mIPkI/dKVjv+Nrd69eV4pclO8TUVXvYr4aWM39d&#10;1v8u1dK6VQXL/DIZc+fOXRbzNh4Qk+nZ/2r2RsNK91OzxpSUDOwkCfaXXnoJzcCtDkoAO/vYBwQB&#10;2H0/s04B7AH0sSeTab2zL23oXPHxzE3ihwU7xIhFO8TPi3dqaWndghq5aKcYvnCH+GbedpH4/UIG&#10;eiCtdFXSx27/eOoDe0xM7A/SYn+sWIES3I6dwB4crhizVYx0xTjBbvjY/deOPU0C5E3Qo5cZLrSW&#10;ltatKHq+hy3kZ52bMt4AoEvZwI5he+GKyWGA/WX8zDpfvs9kqxi0Y5cdlI4N8SLYkwjsbVQfu2Gx&#10;V6tezfCxq2DPAR+7fzsoaWlpaXlBTrBDKtjjlXbsL5QoEetpsGMQsDZEdyzbLPZqBtjhkgHYI0yw&#10;A/D3lffjIGBaWlpaHpB7O3Yb2L+UYG90332h3NwRrhgvgr1lmzYvt27dthWWUwQ7N/tRwO7P0R21&#10;tLS0PCDLYiegW64YBez58uXztWMvWTL3J2++4GEfe1KHSu3bd+yDZQl2tGOvSmBv374DA942bC9c&#10;MRrsWlpat5hUsIdKVwyBvWqVquLlV16xgf3J4gUK8lgxPLqjF8HePOml1s0Mi713n/5DGzdpThZ7&#10;DHejBdjR68r28VRb7FpaWregVB+7AfdQkRNDChDYX3n1VRvY8fH0vdefI7A396YrpmHDJg80bdy0&#10;HJZ9YI8WVapWEe3atRNVqlRJ7mPXYNfS0rrFpI7uyK4Y/MzaBPtrr70GsH8tfeyl7ypaakg5ArtX&#10;e56WLVs2+6uvvpoTyzawE9CTCOyVK1e2LPYwDXYtLa1bVAbYlfHY2RVjgJ04KeITEqxWMY+VKHT3&#10;u+WeNcDuRYv9ySefzAS4Y7l3bwPs0VExDPSkdkmiYqVKDHbjJxsa7FpaWrem5FgxtuaOBHYYuU6w&#10;YxCwd18nsHvVFVO9evXIyjUrF8ayBfboGAZ6UlKSqFCxomGxYzgBgrr2sWtpad2KcoJdtoqpUpnA&#10;Xu51kS8h4RMV7B+8Lps7JnkP7BUqVMj83HPP8QcB6YrBP08pnMDejufSx84WO0mDXUtL61aTs4OS&#10;BHtlAvvrr78uEhISrHbs6KD0UXnTx+5Fi12dLB87WeyVpMWuwa6lpfUPULJWMSS4YgD28uXLi4IF&#10;C1qumOdLFs7/flkP+9jVyQf2aFEJPnYF7OFUc+FH1hEa7FpaWregAHbZ81QFO1wxrxtgfzciIoK/&#10;R5YvVTTy3bLPGO3YvQh2KuwdefLkyYplBntTA+zwrbdt29YCexiBPQfArn3sWlpat6B8YDeG7oVy&#10;hecS1apUZbAXKlRkYK5cubKBlQD7O2gVM9CjQwoQ2EMSEhJyY9kd7MbHUw12LS2tW1luFntOAjua&#10;O8IVk5BQaIhqsb9TDhZ7sIDd9LG/WeFNA+xvEtiz+cCufexaWlq3omwfTwnqchAwNHcs/8YbBPaC&#10;1sdTgP3tV58KHrAnmq1i3njzTdGmDcBegceKgX8dCieVKqfBrqWldWvJCXbIArthsVvNHR+7u1iJ&#10;ga8Q2Ae2Cg6wN2nagtuxv6mCHRY7Ad2w2DXYtbS0bj2pYJeuGDkImAH2hKES7KVLFIgdALB7tYOS&#10;G9jZFUNAb9OmDQP+poPd/JNK61HLxCezNovRS3ZpaWndgho2d6voMX6NqP+d77l3ZUIA5Ab2nAx2&#10;w2IvUKCANQjYg4UK3d3npSeDwxXTRwH7G2+8KVpbYA8RYaEEdtINAztdUPzQeixd7FNnLonLF/8S&#10;Vy/9Jf66/LeWltYtrKuX/xJX6FnHM79l/0lR46u5NwTwRs9Tc6yYbIYAdjR3dIL94aJFS/V68Qmz&#10;uaMHe57awN5/wNCmzVuKmNg4UbZsOdG6dWsF7BH8xTiwYDcuXi3SmKV7xJWLV13/ZK6lpfXP0qET&#10;50Xd7yTcAwN5dUgBabHnMsH+xhvlRaEivuaODxQqdE/X5x4Th/o1CwKLncDexAT7q6++ymCH5R6S&#10;VYI9XITliCCw13c9MdclqpFr0gVr9tMyMWnVPteLq6Wl9c/V0ZMXRMdfVoraAHwALHibxW6BPZeo&#10;Uglgf8PWjr100aKR7Z54SBzskyiOenHYXgn24sWL396j11vfpQR2WOsMdpr7Hey4SN8sEi1GLBWz&#10;1mmoa2lpuevg8fNi4KQ1zAt/w93NYs8Z7nPFqGB/uFCh6KaP3Cv2daktjg5q4T2wo6BRUVERBth7&#10;fde0eSsRS2B/5ZVXRCu4Ygjs2bNkZ6hjrOIwmpcqV8/1xGRU1ekCNfh+iRi1eKfrxdTS0tKS2rL/&#10;FFnuK0T1YQR3F55kVK5gV3zsKthLxMcXq1qqhNjdtrI43Lued8FOi//p9Vb/b5oR2GGx4x9/rVq1&#10;Em+Wf0Nky5JV5AgJI+Vg+RPsgHrt75aIr+duc72IWlpaWk6t3HlctB1NcPej1a66YnzjsRvNHeGK&#10;KVy48DsS7IUI7K+VLCq2JpYTe5Iqeg/s8fHxOWJjY6No8d99+g4Y1qxFaxETQ2B/+WXRsmUr8QaD&#10;PQsBPVTkyE6iuX/Bvkgk/rhYnD5zyfUCamlpaTl16cJVMWLRDrLaFxJH/AN31WLnYXv513gS7G+K&#10;ggULW6M7FoyNLfDMXcXEqtplxMaGr3jbx04W+3fNW7QRsbHxJthbJgN7GOk+v4J9ofhsxnrXi6el&#10;paWVkhZuPiRaj1zKxqEbW9IrgF3+Gg99d9DjHh9PJdiLFClmuWKImXe+eE+Jb+bUeFEsqB0EYIfF&#10;DrC/ZIK9/OvlRXbVYieVKlfX9cRkSF8vEPuPnHG9cFpaWlop6fSZi+KTmZv85ms3wC4t9lCRHWA3&#10;BwFDs+/ixe/sIUfCzZ07d57WpUtFTqn5SuvpdV4vxzD10iTBjgL37N33RwZ7XByB/SV2xeDPIdky&#10;Bw7sNYfOE/+78rfrhdPS0tJKSeDGd/O3me4Yd76kR+rojuxjz5pD5IrILapVqWaA/c47O8bExGQG&#10;N03L/XYse3KKi4sLg48dgO/Zu89PFthfAthbMtizE9hDCeyhJtjv9SPYE7+d73rRtLS0tK6lkQu3&#10;idrf+BvsYUbPUwXsFStWFMVKlOgSGRmZBdyEMWw2OvHmRAUMzZ8/fx4D7H0NsMfGiRdffJHBXq5s&#10;ORGSJUBg/2ax6D12mesF09LS0rqWJq/YLRr/gH4w1/8BlcGeg8AOdwzATmKwV63Gvwq9666720uL&#10;neYFwU2GqBcnKmA4KTolsL/26mvsirHATnN/uWLw0eOTKStdL5iWlpbWtTRn3V7RcoTRbNqNMemR&#10;2ioGbdjhjskVboK9cmVRsuQ9SRLsaE3oabBLH3tysL8kWrRowR2VVB97GM3v8xfYhy0Un01Z4XrB&#10;tLS0tK6luQT2Vj8tDijYq1erLipXqYKPp90VV0yhuLi4/AxRL06w2KOjo2NSAjuaPSZv7qjBrqWl&#10;dfPlX7ArP9pAq5isoeyKAdgrVapsaxVTuHDhooUKFUpgiHpxkhY7/uXXvUev4TykQEycKFPmRdGs&#10;WTPx0osvurSK8U87dg12LS2t61GgwM5DCqgWe+Uq4s47fWDPly9fEc+DHb4ibsfeq993GI8dPU/L&#10;lCnDYMccrWI02LW0tLwmf4Pd9jNrBezwsRcp5uugRNyM8TTY0dwRH08l2BMB9tg48cILZUTz5s35&#10;I2qg2rFrsGtpaV2PAgp2Uq6cBPbqycEeF1ewuKfBjuaO8fHxee1gjxXPP/+CD+wB6nmqwX7zdPHC&#10;VbFh3ymxZs9JmxB26MQF8bfuNKYVBArkx1MGO3zsAHulyqJYsRK9pSuGjOG7PA12NLInxRLcM/Xs&#10;2ef7xk2ai+gYH9jha0/uitFgD3btPXJetPp5paj3w1Kbmo5YIT6ctVX8semw2H3knPj7cvAB/tSZ&#10;y2LjvtNi8/4z4vTZy65ptG4N+R/sjh9tmGCvWKmSuLNkSau5I75LehrsaI8ZFxcXCZdM587dRjZK&#10;bCaio2PEc88/L5qZYLe1Y9dgvyW0h8AOiMtrUdOUen0GTd3EcA+2IR+W7zwuuvy6TvT6bb1Yteuk&#10;axqtW0P+BrsxVgyxDoOAwcduWewE9jvvtoYUgEEcFGDPlSs+b/sOncc2bNyUwf7Ms89ZrhgMAqbB&#10;fmtJBXuj4cvF+JX7xa/Qin3ivRlbrGv0/YJd4mSQDak8d/MRLnuDH5eJBVuPuabRujV0o8COIQWK&#10;Fy+uNnfMHxSumNz58+dp17HLL40k2J95NrmP3ZQGe/BLBXvrn1c54s6Jd6Zt4rgWo1aKzftPW3FX&#10;L/0lRi7ZLb6Zv5P1HYF/wdaj4q/Lf1lppq87JL6lcFQKB49f4DRI++2CneKPjUesdFJLth8XPy4y&#10;0kAzNxwSE1ft5zymrz+ULO33C31pkfeOw2c57tjpS2L44t1iwO8buez4gcvAKZvEuOX7xAmKG7Ns&#10;L+f5A20v8ztJ4VPWHuRw7BeV2L6j58WY5UZauHNGLdnD+5pAZcI2+D6xbMdx67ig4Yt2i1NnL1tv&#10;N+fPX+Htf6RwHPO8LUfFtzItlfHIyQtWGbQyrsB8PDWMWCfYixYt+lbQtGOXYM+bt2AuAvvoho2b&#10;ENijxdNPP21vFROqgl03dwx2pQZ2fDgdR5a7vE6rdxvuDMDq49lbRd3vl1pxcN8kjVnNVrL84AoX&#10;jozrT5BVXTytaF8zNxy29jWLljuMXSNqEYRlGlQmiT8t5+V3pm22yjR3yxHRfuxqUVNJi7z7TFrP&#10;lcuuw+dEw+HLrDip9r+sEXsJ1m3GrOJ1lF/uH+EoI8Lfnb6ZoY7jlWl7TFgv6v5gHG/339aJs+eu&#10;iKlrD3CZ1eOq/d1SLusFOkfIFxUJwmtROI65rZkfp6X94xyhUpHl0MqY/A12/NNZgt3wseeywF5M&#10;aRUTHx9/T3CBvZEB9qcI7NxB6aWX7c0dNdhvCaUG9i0HzrB/GnFNRiwXG/YZFvsHM7cwzGqR3qdl&#10;QLnHhHVGHqNXicXbDLeHBDsEQM6mdF/8ud0K+/SPbeIKWf6XL14Vn1BFIcM/mb2N82xP0JRhEuyA&#10;bedf13LYkOlbxCLa15+bjog6ZiXTg6B7gSzp9XtPiRFkESMMAB+1dA9b3bCyMwJ2Kbh1elMFsvnA&#10;adGcKh6EfTZnG6eFtd7YrIhwXpCvBDvUiCqbL/7cxpWlPDacR7wZ6SGrr0+Bstjxkw3DYjfAjmF7&#10;ixTx/fM0JibmAU+DPbxgwRC4YdDssUPnbj8B7FFR0eLJp54STQnsL7/sGCuG5K8/KGmw3zypYG/w&#10;41J2EQybv4Mt8na/rGYLFHFwW5w+c5lA/Ddb0ghrNXqlOE7gunzxLzF/y1HReLgBtUlrDnDeKth3&#10;HT7L6WBNJ5r7g5vnyMmLYuq6g1RxGGFfzd0hDh2/wGl30jZyewn27YfOiAmrDohxK/eLHYfOir8u&#10;/82VgzyGVlSxyGNLyceeEbAnUsWG8uAj8gEq36ETF7kM0Mb9pxnMZ85eEd3GG5VOfbLuka8Kdnyz&#10;gIsHbzyfz/FVcOuoEtLNSq9PgfGx5yCw+8ZjRwelN9+sAB97T+mKIYs9n6fBHhITEx5ujhUDsNdv&#10;mMhgf+KJJ0TTpk15EDC1uaMeK+bWkAp2CO4GAA9uAhnWf/JGse3gWYYXrO6GBEoZDn819CVZ4jIf&#10;N7AD1Ag7fuoSuy8QNmDKJrH/2HkxYskeKx3eCiTkLpIlL8Ml2K9e/ovDdxNkxy7fx28P2E8dswIK&#10;FNjxdiHTQqhQUI6tdF5+ojeD92Zs5nI0NCs3+PWRToIdbiO8rcjtsU2d741jW0X70WC/Pt0IsFer&#10;Vk1UqGD/eEpQjw4KVww6KHXq2uM7gD2SwP5Y6dKiCYGdBwFTXTEk/fE0+OUEuyr4hGesP0wW5lUL&#10;PPjwJ90e8IfDoodU33hqYAfoOo0zrFoL7KbLBNpGVvj/zLK5gR2Vy2iqSOr/sIwrHwDT5rsPENiH&#10;ztthpYXQLn4kVUj1UA46fmc5nGDH+UHlJ7dHZSZ99hrs1y//g9385ynALj+eksVugN03VkxUlMfH&#10;ipFgp8XbOnfp9m39Bo1FVCSB/bHHRJMmTYxBwJL1PNWumGBXaj52N6FlCGCG9Gh1AuA5tYZAhbRp&#10;BrtisW87eMbyN7uB/XeqNABNhH315w5x8ozR8ail5R7KONj70RsIwq8FdnTWWrXrBIdDY1fsYwse&#10;cb0mGt8kNNhvrPwNdmfP09y58oga1WuIihUr2Sx2zw8CpoD9X1269RwKsEcS2B999FEGu9XcMTSH&#10;Bfd7NdiDXukFO0AqPxrCBw9/MUB8lcB29NRFcfDEBQtyaQU72syjtyvC4F45d87IE/57ub0E+8TV&#10;B6yw5TuOc7rLl/4SzUcax+AGdvi7525GU8y/Ob2EdR2C7SWqPADV7QfPWh+KrwV2HAuaXyIc5wL7&#10;QTg+zHY3PyJrsN9Y+R/sSs9TmqtgL1GiRDc5HrvnBwFTwd6tW++hDdgVEyVK3XufSCSwY3RHq+cp&#10;wE7SYA9+pRfsEJoVIj1cD/Bx4yPm4u3HRB+yVnuTZHv3tIL9zNnL4v2Zm620kwjeyFPtICXBPpks&#10;dun2mbByP3/QRJi04lv+vNKCpAQ7hDbvS3YcE2fPXRbdJhj7R/nxBoLyDp27w0p7LbDjY+2cTb68&#10;8WF5D6VHe3b5/QEthuTx8roGe0AVUIudwZ6XwY6epyVLlmynDClAXA8ysNM6DkIkJibawa5dMbeM&#10;MgL2Iycuir6TNyS7jvC9oxnfQpfmjqmBHeG/rdqfzNevtkWXYF+75yQ3aZRwh7As27s3H7WCW9og&#10;LdwlsOBlOmjrwTNUvqNWKxwpuGvkm0hafOxwGanNMSE0dYR7R64jnQb7jdENccXUANjtP9ogqEfn&#10;y5cvHsuenNzBHi3uuusuBjuG75U+dj2kwK2jowTBL+ZsZ+v4a7Ja3dK4CW6H92kbbCcF+Mm27hB6&#10;eso4WLkIg8UM6xlhYyj++CkDwvhgCksd7b/lNmg5Iu8RCXYILhi0UpHpPqPl8SuNfSFclgH7RIcl&#10;mQ46cNyoSLBvNRz7mrXhEC8jr2NULrwNfE3HhDBnz1e4dLAf9RzApYT0MgzpcLxYxnGhWafc/k96&#10;m8Aga4hDj1kN9uuTf8GefNheFezq6I5xcXEJnv7naUpgv/POOxnszz//vAn2HMrHUw12Lf8IzSAB&#10;7GM0l5CDe0feI4PJinZuo6Ul5W+LXTZ3xFgx+NGGBDtGd1R7nkZHR5cMSrAXL15cNG7cWDz77HM+&#10;VwwdrO6gpOVPwU8O/zjcFRiIDK4Z9GLF/dFs5Ar2abttp6UF+R/sZnNHYh2aO8LHXr16DVGhYkXb&#10;jzYwHntQgr1w4SIM9meeecYGdqNVjLbYtfyjhVuPibZjVie7NwD1WRsPWy1ttLTc5H8fu2zHTmDP&#10;GmqAHe3YAfYiPrDnyRNzZ3CBHUMKRMeIAgUKikaNGjHY0fNUg10rEMLH1ZW7TojZBHFVS7Yf496m&#10;bttoaUn5HewhADus9VCRncCexwQ7XDGFihQZgp/+g5VB54ppaP5oI1++/Az2p596WoRkcbaK0WDX&#10;0tK6+Qok2CH42OXPrIsWL/6OtNhjY2PvDx6w9+wzFL/Gi4mOFVRwBvtTTz7l+9EGCa1jdHNHLS0t&#10;L8j/YEdrGDvYqxHYKxPYS5S4q5fSKqZ48IC9d5+hiU0J7DGxIjIyUjRo0EA8Ubo0gT2r0euUDtSw&#10;2DXYtbS0br4CBvasJthzA+zV2BVT/E5fO/YCBQrEBhfYm7Rgiz08LJzB/vjjj7PFrsGupaXlNQUK&#10;7KEEdswNi90Ae5FixQaoHZSCBuw9TbBHE9jxx6T69euLxx5/TA8CpqWl5UkFBOxkwCYDe0V7O3Zi&#10;ZuGgAnuTpgB7jMiePUTUrVdPPPrIo4aPHQdrWez646mWltbN143xsQPs9vHY8fE0eMaKYR+7Afas&#10;BPPatWuLRx5+OFlzRw12LS0tLyjgYM+dh3+Nh0HA1A5KBPVi+IsSlj055aaSk7jmUcGe6Y5Molat&#10;WuLhhx5O1kFJg11LS8sLCgjYiXXcQYnEzR1NsBcuVqy/arHHxcVFYtmTk6vFHhMjbr/9DlGzZk0C&#10;+0O+duwm2HUHJS0tLS/I/2A3fOuAenYH2NVWMRhSwNOjO0ZGRubMmzcvF1C12G+//XYG+yMa7Fpa&#10;Wh5VoMAulTtXblG9Rg2zHbtvdEdAnaz2KCx7ciKo56LC5sdyt569uYOSBDtGNYOPPSSIXTF7j57j&#10;ccKnrTukpaV1A4UB3DbtP83/znV7Nv0hf4Mdf4pT4Q6wg4MAu9oqJn/+/HcF1Y82GptDCvjA/giB&#10;Pat1sMEAdowxMm/LUTFuxT4eMXD8qv3WX/W1tLRujPBPWDx/eA5/X3tAnDxzicezd3tmM6qAgz0n&#10;gb16DVGlShWMx66O7vhAkLWKMSz2O26/g5v5wMfu/NGGl10xsM7xQ4cJBHPcTGwxXLjimlZLSytw&#10;wg9P9h07zz8XwfDM+JXgaAK+P38u4n+wG2PFwDuBtuwAO4btrQywlwhWsPfsM7RRYlMRHWWAHa8f&#10;Dz34EA8poFrsXgQ7RgmcseGQGDZvh5hOr4GBsA60tLQyJjyfy3aeEMMX7eI/X+Fn6G7p0quAWewW&#10;2HPxx9MqVapirBjLxx58YG9sgB2uGIxBbIDd52OHvOaKwR/08boH7Tlyzvodm5aWlrd04vQlsWzH&#10;cf7l4c7D51zTpEeBATvJBHsuE+xVq1VDq5h+SnPHEp7+eJrcYm9mgf3NN98ksD9ojRXDfiePgf3c&#10;uSv8151RS/fwTaOtdC0tbwuuGPwwfMCUjeLg8QuuadKqgIKdJMFejUQWu/rxtLAcm92TkxPsaBWD&#10;H20A7G+88YZ4kMCO5o7qWDFeccUA4kup9v9m/k5x+uxlDXUtrSDRVXqrXr3nJP/U+3p87n4Hu9nz&#10;FELP01wRBPZq1bnJY9GixT+QMI+Kyl8YLQqx7MnJBvbeAHszC+zlTbA7BwHzCtg37DslPp69jf8I&#10;r6GupRU8wvMKuC/bcUJ8Nmeba5q06MaAvZqoUaMmWsV8FB4eHgJWRkZG3kfWe0GaV4dbBmGempwW&#10;u3TF3HbbbaJcuXLi/vsfcAH7zR/d8fjpi2Lo3B1iwsr9rvFaWlreF/qZfDhrq1i07Zhr/LUUKFcM&#10;oI5f4+XKmZOgXl3UrFWLLPaiw8LCwkLByri4uFcTEhL+Fxoauo+s+JoI89SUDOyNm/LPrP9LYC9b&#10;tqy47777XVwxNxfsqO23HTwjBk3d5BqfFl0ma+HsuSvizNnLlvzZDEtLSyttwsdUtGbLyD9u/Q92&#10;5WfW7GMnsFevLmrVqm0DO1nprxVIKHA8d+7cSQT5+xDmqcnNYpdgf+2110SpUqV4dEcvgR1Npb5f&#10;sCvDtTy2xwfXTr+uFe1+Wc1KGrOaKwu39FpaWoETPqCiQxPcMm7xqSlQYJfumFwRJthr28FOMH+z&#10;YP6CC6KjowvR6n/i4+MzIdwzkyvYI6PZFfPKK6+IUvfey6M7MthNuN/MH23AWj95+pLoQlCGj84t&#10;zbWEv+APmY7mVmetsAsXroiOY9ekq/vz/64YcovLqHB8+nuB1j9JeFNG35PRy/ak+94PjCvGaBHD&#10;rWII7GgVg5FuVbAT0O8uGFuwAC3eQfo36XaEe2ayg7330IaNm4pIE+wvvfSSuPeee7iDkgR7GOm+&#10;mwz23UfOiXemZcwNg+2nrjsoxi7flywO7eDnbzmaLFwVbsKtZNmv2HlCLDd18ULGxsJAWVA5Xbp4&#10;lZePnbokVu8+IU6dvWxLhxY/6/eeEn+Zr6qXKT0qpUMnLqT7QdDS8qLw3P2yYi8bWG7xKSlQYIcb&#10;Bv89zWmCvU7dujawJyQkxDk6KAHu3plUsHfp1nNog4aJFthfeOEFcc/dd9s+nt5ssAOsU9Ye4G7K&#10;bvHX0rXAjqEInOGq1hFgO41by/59fM1v/NNy7i79P5e01xJAvfPQWbFk2zGGNYY/+GruDrFLeZOA&#10;1uw5ya4i2Vvv6MmL4tM/tomJqw9QHhrsWsEvGGuT6bl23vvXUmBcMcnBXrd+fRvY4+MLFzXB/h/S&#10;/5FuQ7hnJhXsHbt0G1q/AYE9bxSD/bnnnmOwWz+zZrDnILDXdz0x6VVGwf7BzC08BoVbfFqEkefQ&#10;9h3NJNVwtKmFFayGqQJY35u+mbRFHKZ0fxOYAdfWo1dxb1eUDf7CGesPceWxnaANi3w/lXUOVURr&#10;dp+kSumg+GPjYU5/zAR0jwnrOA77RtkOHbcf27XAjgphGvZJeW85YHwnQFmQ33QKR3lkLz80EZ23&#10;5YiYueEwvW0c5+8KWF616wRvjzcR6eLad/S8+GPTYS7zSoq/ctEIn0XlP0BlRFlRwSIP9CeQ+5c9&#10;f0+cvsTDPCAcHVIQpqXlJryVTqL7een2467xKSkgYCfOAepQREQED4ZYzwH2mJiEO8lq7yibP3pu&#10;UsGO0R1hsefNG8lgf/bZZwnscMUQ2OlgPWGxE8g6jvVBLiMCcL+et0N8S3D/daUxAh0GJ8IHHLf0&#10;UnB/9PptPUMQ4EQY5rMJjIAZQPrJ7K1szcNV9DbNd9C+AL9WP68SH83aKkYt2SMaD19OUN5PlcNF&#10;qkw28/cCtAwAPHv8to7dLup+UwP7ZgLp21M2iW8X7hJf/blD9J28gcuCsXLwRvH2lI1cEaLSgjU0&#10;bP4O0XzkCtF2zCpa3klvLntFwx+XiS/pTeGLOdv5O8NieoM4QBUUmpMij28X7BJ9Jm2gYznDx9tw&#10;+DJ+s/h2wU7Rjso1kPaBtG9RGuwf1hfK8P3CnXwOflq8S3SnygtvO+pxaWlJ4X7BsziLDAG3+JQU&#10;EFeMCXY0dwwPCzfAXq+ew2KPf4TAvqtgwYLe7KRkA3vPPsnBXvJuHo/dS2BvY1rIbvFp1TaC1CwC&#10;MtrQ4oaCZXktX/m6PadEZ4KwBO+IxbsZjj8u2s0ghYWKG3MDxQNivSeu59EmYfU2GbFCLNx6TFyi&#10;fbSjiqkDAZQHLiNr+mOqDNDcEgBH/k4ApgZ2uI6ajFjOZTpM4TiOS5QvKhO09tmIstD2AC6sdwC5&#10;zvdL2TpCBYcKrd4Py8RGsvphbbf8eSVD+uipi1x2nKeDVGG1p/KOW7GX3xCwPfJCGqTtSZURtkeF&#10;0J72uYqs82nrD3IFgDeRY5Su47g14gM61+pxaWlJ4b7Cc4j7yi0+Jfkb7LJFjGzHDrDDFVOfLPZC&#10;hYr+GBoamgOsjI7O9xCBfUfQWOz1GeyGK+bpp59msKvNHb0A9s6/ruExYtziryW88uHmAYSwDpeO&#10;BCagB5ip6VVt3HdadB2/VqwlwMNX/zNZ3xiKtBFZ4PuPnWPgDifIY/Q6vA3AF6+C/dQZw/XTf8oG&#10;BiVcHmihA0ijDGszAHZYxx+SRQ6rHeBEZYOPsZ/MNvz/75OljrcHuIt+X3uQj7E+WejYDnmNgcVO&#10;5ccyzkXXCWs5DfY1dd0h3g/cVqg88JaDBxDboyJDxYRziYrpAlVYcDn1/30jgx37rEXXGK2PIBx/&#10;T3rbkcekpaUK35jGE9jxPLjFp6SAgd202CNMsDdo0ABgH0VgDwMr4+Link3In38nzXndc5Mb2CMj&#10;DbA/9dRTomTJkg4f+83/eAr3wK4j6fvIAmHkR7gNACq4QZzxsDrhloF7BBWAMx5ghptlAt2A+HqP&#10;NAgD2PcS2GE1w0pfsPWo2Lz/jHifgOsPsG+mcuEtBb1tsb7nKFoFbeaPtjimBVuOsntoIe0XVvLy&#10;HcfE9wt2sltlLSx2U7Cc0wr2PzcdobeK1dyzF62AYP27gV2+cQDscN9gYCeAHeew9ndL2L0k9483&#10;BHlMWlqqcD/hfsb94hafkvzuilHAzj520xXToGFDDCnwrXTFAOz58+XbIQcF89yUGtifeOIJcWfx&#10;EiJENnf0CNjx8RGv+m7xqQlwAZiPn77kGg8BvvgYCf+xMw77HklWOvzTn/+5TczaeIh91wD7EbKi&#10;15Ml35QAjs5TAGsi3C/XAPscOhZY9ou3H+ePmW5gh4un3vdLabuNYhLd/B8RSFtTGeZuPsquGPjo&#10;8UF0LqkmwRSwR2UA3/lQgjE+5L5LVvOircfSDPbfaT8NKB1+WmK8lSwTX/65Pc1gR0XXbOQKrtzw&#10;djR4+ibOSz0uLS0pVPoA+z4yWtziU1KgwI4hewF2w8dOFjuBvUSJEpaPPTY24X4C+86YmJhwrHtu&#10;coK9Xv1GFtgfL11aFC1S1DakwM0GO1wgh8jazshrPYCJD5hucaow1ACA7RYHy3oFARgWNIAICxkg&#10;BfDgHoIfut4PS8UPi3Yx8H7Fb8HohnUDO44FlQhg/u3CnVQJHHUFOyqU7WQ196K3AcC296QN3HoF&#10;LpdzVB4MWQxXC1wvc6gSQVnwDQItDBCWSBqxZLe4cP5qmsEOUP+0eLdoQtvClYI8YLUj37SAHceG&#10;lkONflrG2w6cssn1LUhLC/pj4xHxM93HskVWWhU4iz1EZM+aXYTnCGOw13V8PI2LK1Aqf/78QfLx&#10;1AS79LE/8sgjycCO+c3teUqvbacvMwDT+wE1rWDHB0S8FbjFQQAtPlBeJLDKzkUIxxxQRThuUJQP&#10;419AajqMUwMoyrywjLTYFsv4jiD3JYVtsR3y5jRmXpDMH3HIw0gvy2mUEWkQhv1gXW4vt8WyWhY1&#10;Tm6DY0Y5sIy5PF7EY5m3p2VfGXz7l3lqaTmF+wbfajzR8xRgJ8aFZFPAjnbsDrCTpf5kcIG9gQ/s&#10;GLLXALt3XDEQWq+MoZsA1qJbfEqCuwQfFet+vzRVtRy10nV7LS0t/wtvjyPp7RCuTLf41BQwi53A&#10;Dqs9Itzwsdev34DA7nPFxMXFvRI8zR279Rxat35Dq7njvaXudbHYc5DFfvM6KEnJD6FwAbjFa2lp&#10;eV94K5y7+Yj4zuWbVlrkb7DzODGmKwbKGR4hanIHJSfYC5QC2Em5se65yQn2OvUI7HkMsN99990M&#10;9uzq6I40v5muGCn4a0cu2S1GLt1juRW0tLSCR3C7oAMfPrCv25uxnskBB3uEAfa69ew9T/HxNF++&#10;fLslOz032cFu+tgJ7Lffdru46667RNHCRXyjO9IBe8EVI4WbAk3wYL2n1zenpaV184TnFU2G4U6F&#10;b90tTVrkf7D7XDHwsUuw40cbhQurH0/jnoXFnj9//jxY99yUHOwNRSTAfvvtonjx4qJIocKeahWj&#10;CjfHWqrp0TRx79HzGu5aWkEidEiaueEQu2Cu543b72AnxvGQvWSthxLcAXb5B6XChYt8p4D9VVjs&#10;MTEx0Vj33OQEe916BPa8UQz2YsWKicIMdm99PFV1kWp9NPFDj098hNFw19LyttDqa8qag+KrP7db&#10;ne4yKr+C/R0H2E1XDMBeu05dUbBQEaXnaX78Gm9XfHx8Xqx7blLBjmF7AfaoyCiRKVMmUZTBXshh&#10;sd/c0R3dhPbj6KyDdrDogZnR8dG1tLQCK/SaRt+OEYv3iCMuvb/Tq8CBHX72UBER7gN7gQKFf1GG&#10;FGCLPTY2NgrrnpvsYO/GH0/xa7zMmTOLwkWKiMIFAfZsbKl7FewQ2k4D6hguAKMKYshZt/bgWlpa&#10;N14wvtBLGsOB4LeU6O/gli69CsjHUwXs7GOvaXw8JR6OkIOAEdBLk7XuXbDT60SofJ2QFns0gT0L&#10;gb1gwYIW2NliJ3kV7FIY1wQjLKLXJLrAz9ty1OrxqaWldeOEpsgb9p3mYTi+nb9DTF6zn/9T7E93&#10;qb/Bbg0pALiTcnI7dnRQsreKIYv9UeLmHrLa47HuuYkKGCZrHQZ7/UYM9mzZsgmCPoPd/gclb4Md&#10;gvWOnz9g7BX85AEtZ4bM2KKlpXUDhcHt8Kcy/PYOA9xhOA5/fwPzuyvGBDr/QUkBu/PXeAT1p9Dz&#10;1LM+dljssskOwI7mjjHR0SJ79uyCaiMCe0HfP0+DBOyqYK3jBxMYk0VLS+vGCcYVensHcjiJgPjY&#10;SRLsuUyww8fuBDtpd3R0dAzWPTcVLFgwhODOvacY7A0ai9joGAZ7fL54UTChgM8VE4Rg19LSunXl&#10;f1eMAXaMxQ5ZFrvDFWOC3buuGBXsxlgxjcliN8AeHRkt8sfnM/6gpMGupaXlMQXUYlfAXqt2bRvY&#10;yVJ/OejAHkVAD8keInLlzCXy58tnDimQQ4NdS0vLUwoM2HMw1LNnJQYC7NUJ7HXqBLfFXl+CPSSE&#10;B5kvWACumOD1sWtpad268jfYwTi22AnsbLHjRxsAO1nsxYqV+Ej+4zQ6Ov5lgvruyMjIOKx7bkoN&#10;7GEhYSIhf4L2sWtpaXlSgXLFWB2U8M/TatUI7HXwB6WPJdjj4grc5+nx2AnqVqsYJ9jRWL9Aft/H&#10;UxywBruWlpZXFDAfe1YMAhZigb1mLbuPPS4u7hmAXbLTc5Pa89QH9ij2sUMJ+RJEdg12LS0tDyog&#10;YOcPp8bojgB7NVjsycH+aj4v+9iTgb1hIv9oA61icGBxsXEW2LUrRktLy0sKFNgxAFgIgz2CwY7R&#10;He1gzx9cozsC7Hny5DXBno17oQY72DEs6InTl8T6vafEku3HuCeclpaW/7Vw61GxatdJHkYbQ/O6&#10;PY/+VCDBHorx2Ans1atXFzVq1hSFHWBPSEjYRZZ7JNY9N9nBbvQ8lWDPliWriMHwAkEIdsAcf/JH&#10;l+ZxK/aJ8Sv3iUmrD/AQA9PWaWlpBUq/rznIA31hFEc8f39sOsw9wAMxpLbfwQ6om64YWOy5wnNy&#10;qxj42AsVKfKD6ooB2CMjI3Ni3XOTCnY5pABcMfhwmiVzFgZ7MLWKwYiOf24+IoYv3s1/ZplCIMcf&#10;0JftOM7dm/GnfbfttLS0rl8Ypwm/rdy8/zQB/QgbUr+SUYVB+X5Zvtfv48UEEuxwRUuw16pVRxQp&#10;UuR7B9h3xsfH82iPnpucYMfHU4AdHZKyZpJgD44OSruOnOMbCP9BxQ9y9x8775pOS0vrxukkWesr&#10;d50QE1fvF5/O2SaW7jjmmi4jCgjYsxquGMNiN36NZ3w8Lf6pr7mj4YrxbHPHZBZ7A8MVg3//ZSOw&#10;R0dGiewEdvmTV6+CHSM5fjR7K78KHibLHJaDWzotLa2bo3Nkra/de0oMnr6Z/3jmlia98jvYLaib&#10;/zw1wQ4fe7FixawOSlFR8Y8EDdjZx17PBDtBHGCPiozk0R1VsN//egPXE5Ne+Qvs+CCKP53jw82F&#10;8/rvSVpaXtY+epMeOne7+GT2Ntf49CggYM8mwZ7NAnv16jXgivlKgh0/2lDA/m/S7Qj3zJQM7Ph4&#10;mtcAe9bMBtiTdVDyENjX7D7JFsDibccCOjyolpaW/3Ts1CXx+ZztYti8Ha7xaVVgXDEE9SzZuTWg&#10;ZbHXwM+sC1utYjCkgAL2/8THx2dCuGcmO9iNQcD44ylBPHOmrOyKSTZWjEfAfuj4BTFs7g5u7aJd&#10;L1pawSN8QD1Iz++7ZJTNpzdttzRpUcBcMQR2iH3sNWuQkndQCiJXjNlBiaz00FAC+x1ksZP17gS7&#10;F1wxf1/+S6zedUJ8Onura7yWlpb3hR9ywI16NYNv2/4Gew7TYreBnSx2ZwcljO6YP18+2fPUexZ7&#10;TExMeLT5FxDLYrfAnpnADleMt8CO2n7PkXPinambuPmUW5qMCFb/2XNXxBkSPvTgZgtE21stLS1D&#10;V8lAw3+Jf1i4K0PPWqBcMexjJ7BjdEc3sBMzX8kXn2+3aRR7D+z0KhGiDgLG47FHRVtgz5snD4Hd&#10;3o79ZoMdN8Pi7cf4n4pu8U7hhrmWkCfa3r41eYPo9dt6MYReEedtOaJdPFpaAdbq3SfF13N3iOOn&#10;L7nGp6bAuGLMduzEvYiwMAY7RncsUqTIUNvH03wJO/LkyZOVVr3+8dQYBCwyMsoAe6YsIm/u3J4D&#10;+5mzl9k3d/rcZdd4p2B57zh0lr/Gu+nA8Qti3Z6TYsraA5z+ysW/eP3bBTs02LW0AqxLF6+KmRsO&#10;W89fehQwHzvAntUHdvQ8LVzY19yRjOEHErw8umNcXFwY1T5RWDZ87ObHUwJ5VrLY8+T2lsUO6/rQ&#10;iQui18T1rvFuQkXQ47d1YuLqA66atu6QeHvqJnbDID32gR6sFy5coW2Tu3rQ+gaVATpEoau0Mz6j&#10;Qr6oaJzuJVRM+NCk6iRZNxn1S0qh0oKPE8MvYJ8b9p0SF2/A+B5aWk6hl+roZXvTfU8HAuyAOvvY&#10;eayYMO55ajR3LGp1UIKPPSEubhfN82Ldc1NCQkKoLJwN7ATxrJkzi9y5YLF7p1UMoIvhAUYs2eMa&#10;7yYAGxb+hn2neXu3NMMX7RJHT1601i9euMqg23f0nC0doDprwyHx3owtYuCUjeJH2g696tQ0aRUq&#10;D1RSWw6c4Rsay5/P2Ubrp23pMIDZh7O22jRx1X4OV9OlV6iU2v2yWly+dFXspkqq869rqQy+c6Cl&#10;daO0bu8pMYHuafUZTIsCAvYsycFes2byj6cJ+fLtMEH/f6T/INwzk5srBu3Y8aMNgB3/PTWGFPAG&#10;2GFd4kMLLE23eDfBGv3iz+1i/Mr9PPIc8nCmwfAD08ly30j5YqyLP8mCmLXxsDh5xg7Pn5fuFT0m&#10;rBPfzNvJFgYA357gKPP8H3TFJ7mdGibDYaH/Qfv4Ys52LuOxUxd5bBu8DcjtoAPHz4sGPy4TX9Ix&#10;oMceNIfKd4rK6czXJiUPt3LhOH+ivK5osGvdZB01732MwOoWn5L8D3aM6iiVjcGO0R2dP9qIjY19&#10;Hq4Ys7kjwP5fhHtmsoPdHFKAwI7RHX1gdwwCdpPB3mfS+nRZqxfI+v5l+T62BiavOSBW7DzuOqQo&#10;Ojkt33lCnDh1SSzccpQ/pm5VrGd83IGVjpHrkCfCYMH/TnmiXAAlKoPRBP8xBP0JVJEgHv59jHQ3&#10;it4yfl66hysEVCCw0AdP2yw6jVvD+0ZLH9zcaJ8v9wkB7K1Hr0oWvvvIeW7Dj3yl1u4+aS1PpYoK&#10;5US5Z1O5UCZUTL/QHBXWCRLKo8GudbOF+xTP1bzNR1zjU5LfwZ5NQh3NHQ0fu2Gx10wGdvxBKUja&#10;sZs9TzFsbzYD7Oh5lQzsN3GsGLgvALn09DKVYMcyrGJAbun24+IsgVim+evyXww++NThe0Y7eVQE&#10;+Igq0wDGXcevFWspDC4dgBxWM+bYHnBEm9wxy/bwUMHdybJfuuM4D1vaZMQK9ufP2nBYNB+1Ugwh&#10;S/84lQWul56/reM8UeEArngtlfuEpMX+8ayt4ut5O1hwRy3adlwk0dsC3mDw8akF5dtt/Dpexv5b&#10;/7ySj3PtnlPiAy4XQX3FXtF2zCqx6/A5/kZQ+7sl7FfXYNe6mcIz9+uK/fTWfNA1PiUF6uMpxomR&#10;YOePpwz24u9HRERkByvhisnnc8V4b7KDvbcF9mwAe6YsIoLB7nDF3GSwA2b4ku4W7yYV7PArw+UC&#10;ixbNGQH6SxQPEAK8cHMYbou/k4EdwAX85OsiQDto6iaG5rGTF9iXP4cg/s38HeLj2dtEKwLrQrLE&#10;Jdjlh9ZeE9eJ9mPXsF8dlQyabcIVA7inBPZGw5eJ7xfs4uOAkEaCHdsZ+a7n84plvCk0pG0Ac1js&#10;U+mBQfftT2ZvpbIsFzs12LU8JDwL4wnsM9Yfco1PSYECO/zr+LYIVwygjnbsxYoVf88J9sjIyCy0&#10;eps5986kgt0a3TGvBHtWEZYjBx+gZ8BOwO3/+0b2ybnFu0mC/SABEkOHAsxwg2w/dFaMWrqHXwER&#10;BjBv3Hea/fGAvRPsuw6fZXjiYykqGPj5AdhGw5eL/ccIlATL/r9vECOX7OY070zb5Ar2/lM2pBvs&#10;LamSgEsHHaegyxf/Sgb2vpM38HnFMsDegMA+aulesYLK8tak9XQO9vI3Brx1aLBreUm4/9EgYEE6&#10;hxcIDNghA+xssWNIAQK7OgiYCnZazkTy1rjsbmDPyxZ7NpE5c2aRIxRfiT3kiiGw4wcacC+4xbvp&#10;/Pmr4lOyoL8mSxofJi+bbhx0SkIFcfzUJX4VxEdF5L/94Bnx7fydBPVTNrDD/fP+jC0iacxqrhiM&#10;PP5msO89eo6geYLdKqgw4C8fSNZ8WsD+CYH9HFUqqYHdzceeVrDD79+PKpxth84wwLtpsGt5TIfp&#10;jRdvlfiu5RafkgJlsbuB3dkqhsC+Ez33afU/NM+McM9MKtjhY6+vgD1Lpszcnt0O9lACez3XE5Ne&#10;ZQTscJEAuEP/TPuocGjHPpCsfAwVkFJzR1WAO8AIIKpgh1AxdJ+wVjQduYJ92lCbMasY0rDgEwny&#10;zSgOFjb84rBA0PLFDezw42Oo4Xo/LOUfhCyi5ZTAXosAjHzlPj+ntwq4j9ICdricsH+UGe6hut8v&#10;ocrrLL9haLBreUH4voQGBvgph1t8SvI/2B0fT3PkMHqeJhtSIP5l5ePpHTLcM5Md7EZzRxvYs6NN&#10;p7fAjhYxXQhCbvFuAtj7Edjxi660CtD8deX+ZGDH/mG57yfYIu4M3YhYl9Y+PqbCEobvHu4SvAlA&#10;eEuQlQrSG9tQHM0PkvUPNxGWEY58nPtEXqqQDvmq6bGMOHUbvFEgHVrA7D5yllvDIBzbQFhGWizL&#10;Mqn71tK6EcIH/5+X7U33/RcQsHM79myGxU5gr8EfT10t9uBwxcBir1uvofnxNBuPxx6Szai5vAJ2&#10;CJb3R7O2imNp7MzAkAP00ik3yGppaflX+AY2Y8Mhgnv6PpxCgbLYDbBnE+GhoaJG9WoM9sKFfWDH&#10;sL3Kx1Nvj8eu/hrPAHtWHuEMBwigewXs+HAJ9wOGAdAWppZW8ArP79Ltx7jZLz6guqVJTYHysYN5&#10;+HNcOPGuRjWAvaYN7JGRMfUBdnMQsDs81+zRFex5I8127AC7UXN5yWKH4EPGH1icHxS1tLSCRxiP&#10;adbGQ9wyzS3+WgqYxZ7V+IOSZbE7fOwxMfnKJPg+nmJC71PvTCrYuR07DyngA3u2zN4EO2p6NFH8&#10;ePbW6x4zRUtL68YLrs75W46KL//M+Ciqgfx4CrCHhYb4LHYb2PM/gLFiTFfMfz3djl2CHYOAGUMK&#10;ENgzZfUk2CF8oPxp8S6jx2gah/DV0tK6+YI7dQMZZhhrKaOD6EF+BzuGFOCfWdvBXsMBdnw8TciX&#10;f4fZYel22XHJM5MKdumKicwbZQ4C5m2wQzsPnxVfzd3BYzmj9YtbGi0tLW8JI5p+OHMLD5ntFp9W&#10;BQTsaOqYNZsIJe6FEwfhiqmBj6cOsBdISNhptoYJjo+neQns2bObYHe6YkheAjuEYW4xfgrawaan&#10;R6qWltaNF35eDRcqBuRzi0+PAgf27AT27CbYq4saNfDxtLAFdh7dMSFhh7l+m/kR1TuTCnarHTss&#10;dgJ4FrLWgwHsEHp7/rhot/hm/k6x1Rzf3C2dlpbWzRH6UMBt+hFB/c90juKYkgIBdh4nBoIrxgQ7&#10;frThBna0hoG1blru3plSAnuO0Bx2sIcS2AnuBtjrup6Y9MqfYIcOn7jIPT2/W7CTB7xKb/dkLS0t&#10;/+vwiQv8No3/CUxde1Bs8eNz6X+wm39QygruZWWwV69WLRnYuVUMgV1+PPWcxU4Fyk3Kj2UGe8NE&#10;Bjv/89TFFYN5KY+CHUKHIljvGN8coyHiz0lfzNnB41DsOXqOO0O4baelpXX9wpsyBs/DcNV4g/5g&#10;5lb+kQw6H2EsJYzK6s++J4EAu9qO3QJ7jRqiWLESQ3LlypUNrEQHJQXs3vt4SgXNGxMTUxDLvlYx&#10;edliN8CelWuvYAG7FJpPYVyXzQfOsGsGzaqGzt3BIy6+NXmDlpZWAIShO+A/x2/u0IkQH0kxJtGF&#10;8/4FulTgwG62ipE+9po1RYkSdw1UwP6MarF7bhAwJ9gNVwyaO4aKLBLsQWSxuwk3FP5heuzUJR6V&#10;EcDX0tIKjI6QxY5hPzLaNj098jfYc0iwZ7WD3eigVPwDdTz2AgUK7IQrm1YzkzHsrT8puYI9MpJd&#10;MfZWMTkMuAch2LW0tG5N+R3sZLxaYM9qgB2uGHRQKlasxEdy6IDo6LhXCOxsscO/TqDPi3DPTClZ&#10;7HDFuDV31GDX0tLyivzvivE1d2Swh0qw17K5YqKjo58ibkYHDdgb4OOparFnIrBny26B3avNHbW0&#10;tP558ivYB5PFThZ6KPFOdlIKIw5Ki10Fe2xs7P358+fPg+UgAHsfo1UMgd3X85TArnw81WDX0tLy&#10;ivwNdv7/hAn17FmzWmDHmOwlSpToD4iDldHR8U95GuwoUDKwB1nPUy0trX+mAgJ27qTkA7sc3bFk&#10;yZI9XMD+b1jxcXFxkQj3zEQFzU1TApa79ewztEGjJgbYpcXuCnbtY9fS0rr58jvYiXuGxW66Yoh7&#10;aBVTq1Ztcc89pbqYzRvZx25a6TwWO4XHIdwzk63nKYHdcMXIQcCy2FvFENQh/fFUS0vLCwoU2LMD&#10;7MQ92dwR/zwtVapUUozZXt38eMpjsXvSFWMHu9nzFGBnV4wKdgPqGuxaWlpekf8/noZyyxiAXfY8&#10;TQns0i3jSbCjYT0VLB+WDVeMCna4YnwdlEJNsAeTjx3jVGDAoTHL92ppad1ATcG4MAfOcOdAt2fT&#10;H/K/xW6A3bDaUwZ7ZGTsCxLs6LREoI/Bsmcm28dTAnvDRk1EZJQyHrsr2L1tseNv/xhC4IeFu8RY&#10;usF+X3OQx4rR0tK6cfqdwD5+5X4xfPEu8dvq/eLUmUt+H1YgcGD3jRUjwX7ffQ82/9e/Ct4BVkZG&#10;Rj5vNn28jRiaIy4ujsfb8sxEBcxJVns8luXH06ioaAfYs1quGK9/PF26/TiPIjd+5T4xb8sRsWn/&#10;aXHmbPp/kqulpXV9unjxKg+8t2zHcTF9/SEeDGzs8n08UJ9b+owoIK6YrOikBBe0CfZq1UTt2rXF&#10;I488XpUweRtYSRb6Q6bFjp9seA/szo+naQO7N10xePXDQF8Yuvf46Ut+vYG0tLQyrvPnr4iN+06L&#10;n5fuEW9P2eSaJiMKJNhDs2Y1frRBYK9Tp4544omn3yBM/hesjIyMfVy6YjwP9p69DVdMVFSMBfas&#10;+DUeHaSXwX6WLPKxK/bxn84xyJf+yYaWljd16uxlsfnAadF38gZx8PgF1zTpkf9dMSHc0x7MC1F8&#10;7AD7ww8/Wp0waVrs8dbHU+9b7AB746YiKjrWDnbZKiab91wxsAR+W7VPjF62V5w9dyUgQ4NqaWn5&#10;T3hGtx08I3pPXM8jQbqlSav8Dnal56nRjl0F+8O1CJO3g5UYUkCCHXPPdVByA3t0SmCHxU5zr4Ad&#10;N8jCbUf5f6cAvIa6llZw6O/Lf7FrZsCUjdflMvUr2G2DgBlgDw/1gf2+Bx9sTJhksOfNm/dJCXb8&#10;VYmWuWWhZyYb2OFjb5goYmKcrhjfIGCYl/KAKwYQx0D+Q6ZvZkvdLY2WlpZ3dfXy32LxtuPi/Rmb&#10;M2yU+Rvscjx2wD2UDFrpY69Xr5547LHHLItddcVgjtaFWPbMpIK9Z+++Qxs1bqZY7FkUi93oeeoV&#10;Vwx+jPvtfKM5o1u8lpaW97X7yFnx/swt/Cs9t/hrKdBghysGg4C5gP3pfPnyxQPqYGhkZGRRhHtm&#10;Sg521RWTRWTzoCsGr25oxghr3S0+LYKFcP78VXHQ/KMSOlFoV46W1o3X8p0n+Ofz+B+qW3xq8rsr&#10;xhoEzBhSAMP4ViOwN2jQQJQuXbo2YdIEe/TLBQoU2B8bG1s6Jibmgbi4OB5vyzOTCva0+Nihm+2K&#10;gT/9+4U7xcKtR13jU9P/rvxPnDl7WWw9eEb8snyf6DFhnWg7ZrWYvOaA0eZdu3W0tG6oYFj9vGwP&#10;t3d3i09Ngft4agd7o0aNxKOPlk6UHZTi4+OfKly4sCB2CoL7QgJ7cYR7ZrJb7BLsDh87H6A3BgED&#10;mE+eviy6jl8rrqSzWSOADuvgp8W7GejvTNss5mw6TIDfK4bM2CKSxqwSI5fsESt3nRAnTl9yzSMQ&#10;OkeVyd6j56lSuWyFoawoQ7C+ReDawF2m34K0riX8GxUdmMYs28vPt1ualBS4j6fGkAIG2KuKxMRE&#10;G9gJ5M8WKlRIhIeHX8yVK9cEsuBLItwzk9NiN3zsPrBny5SFwI4D9ArY/xY7D5/LkBtm/d5Tot0v&#10;q8VXc7eLRduOiSsXfRXD1ct/iVkbD3Ov1QY/LhMz1h2ybQth3Is/Nh0hYPkAjBsRY9HsOnLOljY1&#10;zaE8NtLbAVxKaHc/euleMWjqJjFq6R5x2Gz+hTeIb+bvEH9fxw+BT1PlMG/LUbGZ9uUMX0zHj2OR&#10;wrqaJiOC5bVw6zHuHLaHzge6kus+BVppEe4b9EqFe9QtPiUFBuwYBMwcj12CvXGiKK2APSYmX5n8&#10;+fOPDAsLm50zZ86GJG81dzQb13OhGOyJ6sdTCfYshiuGdLN97IDh7wS9uZsPu8anpnUE9o9mbXWN&#10;g1aQpQ7rAWD/mWDrjJ+4ar9o/NNyzkdaooB9gx+XcgsdZ/qU9MnsrQxcWOp4W+jy61p+U4BkBdFv&#10;8kZRk87R9fzp/ciJi+L7hbu4IlHDtx06y+6nD+lcfEEVGTSC3mLUNBkRzsV3C3ZSxXtWrKA3I5yr&#10;y0rlqaWVknbTfQ9jZifdm27xKcnfrhgwTgU71uGKgcWugh2tYjAcS0RExLNksRdAmKcmFexwxTjB&#10;jg+oto+npJsN9vdmbBEHjp13jU9NqYEdX+U7EWAvkMWQEtj3HTsn3pq0Qcwmy/6y+aFn4JRNosmI&#10;5Qx6uFJgvcPyWLXrJH8MgjsFYF2244Q1TsYPi3aJ1btPij8on860z56/rRfr950WaygM26N3ngr2&#10;wwRovKqipx5cNAvIusH3gbmbj4pT5tsDPv7OpDQoN8qH7bDvCVQZLdlu911KsO+mNx9Y7xCajCKv&#10;WRsO8/aT6CFDBbqPzjPeblAB4RzhDQLHevzUJe7pO27FPj6vaJcMi33Cyv1i79FzGuxa6RLu64mr&#10;ca+m783R72BXfewEd+ljb9K0iShd+kkL7JGRcaVkc0dPTnYfe9+hjQnsMTEq2NGO3UNgJ7B0GLta&#10;XLiQ/o+cKYEdY8t0/nWNGLdyH/uGUwI7oPzpH9sIxOu4xxzgWfu7pWztAo6wjvv/vlF8Nmcbu1YA&#10;d/SwA7g7jF0jOo1by3k0GbGCQTmDQAzXUPcJ68jiP8WjUfacuJ6tdgl2ABv+/4/Jyocfftq6Q2LI&#10;9C28r3embeJKAxXIKLL20ZMPfsoWo1Zy/rCckwjgsKLV45BgR9duDGsMoRLYRelRnn50DN/QNj3o&#10;ON+m4xi+aDcfD94skA6V2keztlCltpGt/V6036X0QOLbBI5lDb29aLBrpUd47n6l52/mhuQu0NQU&#10;cLBnz86umKZNm9rAnjdvzANBA/beDPbmDovd0dyRwX7zWsUA7K1/XpXuD6eQBPsqsowBccAZFnLH&#10;cWvYOkVrG6QD2Geud3f1AMbNR65kyG4+cIaP48SZS2I/WbaAJSxd+M0xGNmweTvZWgbQ8ZqJnnaw&#10;dut+v5Qs3b38+gmIfj5nO8MZAMZbA74hSLC/O30zwxawB1DRmmfDvlMMWEB1EMH9wPHzbPm/M3Uz&#10;t+qBv3IlgXUHAbzZyBVcFvUYJNgB5H6/b2B9O99woTSl9KhE4OtH/u2pEl1NwMb+m1KFtGzncfab&#10;w4rfTvmgLN3Gr2M3Ej5Md6BzifOrwa6VHsFI+pXe/mC4uMWnJL/72Ans6gdUgF6C/bHHHmv1r3/F&#10;ZwIro5UfbXhysoO9P1vsDHY6OECdfezJLPabC3ZA7Nx53wfMtAofT2HVTiM4o1ME3CptRq/isaPV&#10;duyJBCRY4M7tIYATQJxHFQLyAjj/R+FwWdT9YSmDuS9BuTXlCzijIgDYMXypzANgx7DCqABgEaMC&#10;QDiscCfYcZ76Td7A8bD219IxAMSw1tuOWcWtg3ZReow/3/6XNTy4EvKEFX4tsAPOG6iygQB1Cfah&#10;84z0P5Kl3nvSev4QimNs+fNK8cemw1wJocLB2wkqJryBaLBrXY9gtOCZgBvQLT4lBQTsyuiOxsfT&#10;ahLstj8owceOZU9OKthVV0y2bNkMi53B7htSwAs+9i/mbBM7CTZu8alpH1nZGJti+KJdYs3uE6LX&#10;b+vZB626dcat3M+WqbqdU4OnbRZJZEXX+m6JmGW+OgLsLUet5EoCEIcAblQm1wN2wLfpiOVsHUtX&#10;CdxBeGPAHGCHFQ8oA8DYD95A+tNxXgvsaL2ihruBvQ9VfshTBTuOFRUXwpeTBd+H4K/BrnU9QtNY&#10;vNXCnecWn5L8DnazVQz3PJVgr1pVNGnSRDzyyCM2sOfPnz8Plj05XRPsrq6Ymwt2wCW9r2wQXvew&#10;LXzkaMWCP7r8f3vnAV9Flf1xC6SHQAKEQAqgrrv+d1WaNBVk1bUBNhBBBUF6h1Clg73s2htrx4a9&#10;K9gQBKX3XhIglAChd/f8z+/O3Jd5LzeV98hMOPP5/PLyZu7Mm/q9Z84991ynpX6Y/+/y9jxauLHg&#10;CBdEf/RnyOEYdCPqtt0MdoYdLGY0biJsEu6dUwU7wAhwIu4eYYvdp8xX/u5pXIEA6igPsE/k30Xv&#10;vZ17Dyu4ogIoDOwfzNtMXy7OUkKoZ1HBnp1zhLrxfnzGleKHczer4xGwi05F67fvVyMuwfgyLc9P&#10;oQI7vBSw2gH2O9u1U2Bv1qxZJ8akL7ujPYKSOycn2MdPeHBy9559LLAzzN0IdkAYbgY00pmWF6aD&#10;h46rZP9P/YDImsM+qAP6/RnMAB4qj8D1nMI6aMAFWPX6+ITFDLcJGlQfn7ZafV+Tte+UwK6jW/B2&#10;8AS/KSzYtFu5PgZ/tEj5vzu/NVe1HWzbc0hVNp142/jcx5VWYWDHNrVQERQV7Me5MgPIsR7OwTM/&#10;raV3/8hQ/ncBu6gkggsGz2Vx+z0Eu/EUw3+awA5XzFVXXeXLFZOYWP0mV/vYzz///Aq1a9euiv8B&#10;9h69+lJKcipFa7AHZHcsbR87hA5C8LOXFBpoNH3xl3Vsdc5Trg5Yq30YaAMYXKbyIpEodDp57CS/&#10;gW9TYyqYlhek4PvY45h3OjLGArt2xVx55ZVOsLd0tSsmOTk5voY9wrYR7E6L3SUDbcB9grA+7d8u&#10;iWAZfDJ/C1uui9jCXaRurGMliLQRiUSnJrwRwlrHm6dpeUEKvitGW+xIKQDuxSqwd+vazQ/sGBqv&#10;WrVqVfC/K6d8LfZoC+puBDuETjBwY+QXvSISidwvhC2jo97bszcZlxem0PnY2WJX3LPA3rVr1wCw&#10;p/3V1a4YhnqcfqXwgT0ljaKioilKg13VXO7wsWvt239MdcpBPvbCfOIikch9QrsUIr2QYgO9rk1l&#10;ClPwfexWRIyy2BXYLVcM0vY6wZ6cnHyZV+LYzxk37oH/9uzdzwB294Q7OoXGyTd/26R6dxY3K5xI&#10;JCo94XlFh8BvlmxTqQRMZYqioIOdQW6BPYbBHs3MM4M9KSm1qVfAfu74CZNe1WCP5oPKdcXYYGe5&#10;Ceyo8Vds3kuvM9wRAaIjVEQikbuFTm6IW0cK7VPJYBpssMNCLwrYa9So0cgzPU8nTHpocq8+/Skl&#10;FRZ7FFvsUf4WO8DOcgvYIXQuQr6U12ZttC13gbtI5GbBdYrgBwxCv2uvlaa6pAo52PNxxTAzG7sa&#10;7HFxaRUrV7ayO+aCvaYf2HGgKh+7yyx2LWRV/HX1TpVEa/6G3SpqxlROJBKVrtBrGc8pomCQrdRU&#10;pjgKReOpajh1gB1x7HnBntrE1WBPSkqKQupe/D/hQQvsqQFgd1MHpfyEmHb08vzvrxtUUi30BJVG&#10;VZHIHTpy5AR9OH+zyjGEKBh0FDSVK65CDvbYCtTujjtUPvarr766LWOyHFiJfOyuBjtyHyDkEf9P&#10;ePCRQsEOlfaYp/nJamU/SHPX71apczH0HbIrwp9nKi8SiUIn9BVBqgBkLX1i+mrVEXBxxp6gGlyh&#10;ArsaaEOBPVaBvU/fvvSvG264lTGpwF61avI/BOz5KNhg10JjDFLiIqcL8pLDSkBGRpFIdPqEhHuA&#10;OowrtH8hF1Ow28BCCnY1glKscsX07dePrr322g6MyfJgZfXq1S/1NtjV0HgOsPNnaY55WlxhZBbk&#10;lsHoPiKR6PRpGz93e/YdLdHYCUXV6QJ7PwvsPh97ampqPa+AvfzYCZNezx/sduMpy40+dpFIdOYp&#10;2GCvyGBHsAigboHdajz1LNgvuuiisHHjHnijV58BlBYIdq69lMUuYBeJRC5SSBtPCwB7tWrVmnkH&#10;7BMZ7H1hsddSUM/PFVNHwC4SiVygkILdbjy9s90dNKD/AGreokV3RqYCe1JSkrsHs9Zgh0aNn/BO&#10;r74DlCsmMjKSZQA7S8AuEoncoKCDPZbBHmOBvUIA2K+55pqOjEw7jr3WX7wD9rET3umtwR4RwWKw&#10;IyqGD9Qf7O6OihGJRGeGQgH2OOYdBtnwA/sAttib/7PXWWedHw5uuj67oz/Yx7/TJxDszoE2bInF&#10;LhKJ3KCgN57aYFeRMfBUII69XTsaOHAgg725b8xTzzSeBoI9wgl2pysmTsAuEoncoaCD3RcVY/nY&#10;42JiVAclG+y9GZnKYq9Ro0ZDT4Cda6BKI0aNfU+7YsLDIyhKu2IE7CKRyIUKDdjRgGqDnT812P2j&#10;YlLqe8VirzJy5OipFtjTGOzhFthZvnBHgN2Drhj0RM3Zf5RWbd2nBllGTziRSBR8zd2wm5Zu3ktb&#10;dx2iY6chlUeoLHYd7ui02J1gZ27+3dVgx87xTsZXA9hHj57ap99ABfawsDBHuKOj8dRDYF+4aY/K&#10;JPf6rI307u8Z9O2SbSrF76w12SKRKARCltXpy7fTx/O3qHQCb/y2iX5YsSNkQ1iG1MfOcI+zc8UA&#10;7Ndff70P7K7P7ghrHWOeWmAfZ4E9raYFdm2xR2G0bqvnqdvBjpFZcCO98Mt6eu+PTJqzbhfNZi3J&#10;zFFpQpFiADkrRCJR8IVRkXbtPapyw8CCx/OHEZJenrGeprBxdegQ8sWYn92SKPgWuzWYtbLamXuA&#10;vAnsrs/uqMGekpJSfdjI0Z8A7Gk1A8AOV0ycBXU3gx2pemEhvD1nE83jV8Jg5HsWiUSnpr37jyk3&#10;KACPjKsrtuw1liuJQueKsaJicsE+KADsNbwBdt7R5BEjR3/Wuy+DPa0Wg93hY4crBmC35UawY4CN&#10;J6evoZ9X7aDd+47SyVMYbkskEgVfyMGOtNoPfLOS3p6dYSxTXAUV7BhBKRYx7HldMYMGDaJ//vPa&#10;boxM7WNv4Gqww78OqPO/506Y9NCrAHtNBnu4D+yR/j52Vp1W7gI7Xvce/W4V/c6fGHDDVEYkErlD&#10;MLye/XEtPcMyLS+Ogg52e2g81UEJjad2HPvgwYPpuuuu8/U8rVat2pWesNjxP9L2Io49La22w2Jn&#10;sPOB+sAOV4yLwI7E/Q9/u1JBXax0kcgbwnCWAPsrv643Li+qgg92y2IPBHt6ero3XTH4H2Dv3WdA&#10;QONp3oE26rQs/ZQCSNifnXNYtbx/sXirsYxIJHKvduYcoUe+X6naw0o6AEfoLHYr5NHKx34HDR0y&#10;hJo3b+HreVqtWrK7szs6wT4JYEccuxPshhGU3JArBsNuzduwiyafYo0vEolKT2uz9iu3TEnHQA02&#10;2CsFuGJUrpg7GOxDh1KTJpeP0TCH+9r1PnZWDfyvwK7ysdd2+NitcEc10IYGeym7YlC7Y+g7+NX3&#10;7g9NfKxIJAq9jh85qQIe0N+kJGOhhtrH7gR7o0ZNHq5SpUoMWOn6XDEOi/3scQ88/F9roI1AsAc0&#10;nrYsXbAfZ2t99tpsenXmBuNykUjkHS3bvFe5VHfmFD88Oahgf8zO7qjcMHa4ox0VEwh2ttgvcTXY&#10;GepxaWlp1VgRYydMelM3nvqBnQ/S3xVTumBHL7bHv1+tOhuZlhdFBw4ep5Vb9qku0E4dORz6btAi&#10;kShXR4+cUJ0Kv1u6zbi8IAUf7JZv3UoC5gT7ED+wV61a4+L4+Hg1VrQrp+rVqyewUmC5Ix+7D+y+&#10;XDHwsdtx7DbcSxPscMNs33OYxn+53Li8KMJAux/O26yiaZ5WLfMb6MUZ62ng1EX02cIttDn7kHE9&#10;LbwxoOFnC5c7cDB4riC0G2RmH8zjbzxx7CRl7z3iEyIKvBIBhPM0Y/VO4zKRSAupPqbyM4lnwLQ8&#10;PwXbFZML9miVBEyl7TWAHSkF4MZWEHXjxJZ6xdTU1CQf2FXPU4Ddzu5ocsWUMthhWX8wN9O4vDBl&#10;M2gmM8gnfrVCAUdb/YAncl089QPia9flO7I6erN+w5bFCz+vo6e5LHyD6DptKluY4FPcsuuQehXF&#10;72XtPqTCv9Ad21kOCcxe/GW9T2/yb/60cqfquu0s50b9vn4XdXl7nnGZSKS1nJ+BLxZtVYaAaXl+&#10;CrqPXYOdoa6yO9pgHzJkCF12WaMnnD72uLi4igqibpzgJ0LKXg32vrbFjnzsPrDHuAfsgCHAtipr&#10;n3F5YZq/cTc98M0KWrRpj9oWEoWhq/OmHQfYCj5JO/YcoT7vL1DwNq0PS3/058tUxfL1kiwVizvi&#10;06Uqg6SpfEGCdTJj1Q4V2YMcG7DGUdmg8nGWA/C7TZlP7/yeoW7+12ZtpLFfLKdfV2eX6HdPpwTs&#10;oqII9/43S7OUkWNanp+C7YpRScDgY4+y4K4tdoCdLfaHPAN27CheKTTYEe4IsGPMUyu7Y3Qu2G2V&#10;NtjHf7Wc9rAVa1pekNAr9btl25RVrHuovsQW8CcLttD7czPo8GHLBfLDiu10/2dL/daFYE08+M1K&#10;+nJRlkp4hHmw4GcyjLFf8P1/v2y7cu1A7/2RoSxy5MmAZa/nA8zw7yO16QR+cxj04WL6eeUOWr/9&#10;AH00f7Nax/m7APuAqYtou537Zseew/TsT2vpU95v+Ce/4gpGbxtCmYMHj6sMe3oeKgSsl7XLckPp&#10;+aigsA1VWfJ+ogyW/8FAxnZ+4v1azfPxRoMMmXo9HBsqJuzr23My6L8zN6htbOBjmMbnAG9FKAd3&#10;l4BdVJjw7OEeRXZI0/L8FHSwM+sssLPFbndQusMG+5VXNh+m49hTElP+z9WuGB0Vg8+x4ycpV0zN&#10;mvmAHRY7f9YtxTh2WKiAXH6uEpPgvgGIkXwI7pPnfl6nII3eqsM+XqLg2u+DhbSNoYbyexnQwz5Z&#10;kmc7K3l9AH9pZo5vm1oA+0a2+h/7fhV9vnArfbU4i8Z8sUy5jRDO1fPdBcqPiO9931+oGn9z9h1V&#10;kIdbCPDE2wOs/0CrBWDv/8EiFeKJ30JO+ZFc7kv+DaRTGPXZMtXwhG3fw+d15pps1Q6BbQGyqLjG&#10;82/8tjZb+TGHfLREVUCfLtzC+7JAVUg93pmv0hsvycjht4N59O4fmcoF9MS01Wq7eJPAfGTKhMuq&#10;z3sLGPSZal978LH954c1ar9QYaH942OuoFA5TPx6hYBdVKjQZvTJgq18XxavATX4Frsd6shg1+GO&#10;d7Rtq8Du7KCEwaxd3XgaCPa+/QdRLQZ7lB/YKzDQc+PY65amxc43QDqD6SgDzrTcJEB47/5jKqSq&#10;65T5DMmFCrJwwfR4d75vf5CgCOXzAzsgBqDCH4jvj323isYxxB7+dhVXFIeVOwWuhylzNtHTP65R&#10;lQVAqMGOfcB6479aRkO4QoHFC4v4ea5osC4qjPzA3unNuQrg+L30jxbTv6evUQ2t8LPD2ofV/NKM&#10;9eo4XmVA402iO8Ma+wjoL2Zg7+GKBKmMe76zgJ7/aZ2q2GCl4+0F1j8qGLQX3PvmH/Qwv5mgEhj1&#10;+TIFe7yp9OMK6RjvM6z375ZlKXeQBjsqAqRjxbGi3Jqs/eq8Ize3gF1UmPAsfMYG0XR+WzYtz0/B&#10;97HDFWNHxWiLPR+weyKO3Ql2NJ5G+A2Nh6gYKx97JQZ7vVJ2xQAy8MmZlucnWASAzSMMOgBw/8Hj&#10;9M2SLAZuXrAjdzSAFrgNLAdYYVljP+BKycy2/N9bdx2k9dsOMHyXqrTBKPM4W+8msD/47Ypigx1+&#10;/4VsEeP3ELUDSOOYAGe8GcDfD3jfzccBFwi2jeOFqwVvGWP4eJABE9Y52hfQ+Dvow0VcUS1RlSXe&#10;NvAm9NbsjWoZKorebJX/e/pq2sq/dz9XKnAZ4U0Jx746a58P7Di29+zGbOwHvsOthO/iYxcVRbj/&#10;4YqZxW+VpuX5KfiuGB3H7gC77Yopm2C3XTEW2EvRFcNQ+WhepoKgaXlBAggRSgh3Br7Dt7yLKwi4&#10;ZSDA8Chbr70YTOu2+0em6PXhcoDFj9zvej7AvpmtZ8B8wpcrKHPnQfX90WKAHftVENidPnan0EYA&#10;i9lq/P2T7nnjD1Vx4a3i37yvCI0E4FHJfMuWO9KlzuC3FewL1unI5XE+cDyoFCZ9vYIydh5QFjyu&#10;EfLwHOHzhH3s/NZcZbHjO95cxhnAvmrLXhrOlQXeBGCx4w1BwC4qTGjbgRsGLknT8vwUisZTX7ij&#10;DXbdeOoEe1JSyhXVqlWroiDqxgk7CqhrsPfpb/nYfVExkf7hjqVtsQMW8JW/PKPkvU7hwnhi2ioF&#10;LVig2CYqjLnrd1PHN+fShK+WqXmmdRGxAuu34xtzVVmoF1v9sHqxXwArlnViwd/9WwFg//OY1YMW&#10;QH1t1gb1f3HBvpx/c+jHi337g/P6EL/RoCwqHLWPvAzr/74umz5ftIV6vZc7H8Kx4g0A0UKoAPD9&#10;Kz43gD4qAXxHpYEKTR8z3Eyw5APBjrJP8DawLsp14k8Bu6gwzee30U8XbuVnpHhBEcF2xSBXjDPc&#10;0RkVA7AzMG2LveaFtWrVSlQQdeMUaLGrqBinxc4C2OMY7HEAO3+WpsUO5TAgAcD84FsUIcwQHZI6&#10;vzWP7mUAwRoFgD5flGUsHyh0ToJrA6+Qzvno0bqerX3knHbOz084BjR0wsIv6fHA5718c46ypv3m&#10;8/ctvN312/arikvP/x8LFv1O/t3i/iaOexn/lmmZU3gbQMTMqVwj0Zkh3CPoefrBvM3G5QUp2GCH&#10;hQ6wo+E00BXTooXTFeMlsCPcEbli/AbacFjsLDeA/cCBYyrcDz5u0/LiaNuuwwzoPbRp50FllZrK&#10;iESi0AnGEBr44ZY0LS9IoQK70xVjbjz1ENgRx96rT387bW9gdkcb7KXsY4cAYDQAPjlttXG5SCTy&#10;juCGQcBCSXI/Bb/xtIyDPTdXjAa7FRVT2uGOWmjsfHXWBtVQaVouEoncLwQNICQWHQdNywtTKMCe&#10;GxVjJQEzRcVUrZr8D++BPbUWhZtSCthyA9jhM4af+Kkf1uTpgi8Sidwv9J/4ZdUOlf+opG7Q0IDd&#10;stj10HgAO5KAOX3siYk1GnoQ7DUpIiIyL9h9UTGl64rRQqjilN8zVDf8U0nhKxKJTq8Achhmusey&#10;qUxRFGwfuy8JmNMVc0dblY+9efPclAKIY+f/vZFSwA/sds/TGIQ7BuRjd4PFroVoEvQoRYw2YrZN&#10;ZUQikbu0JmufSqB3qimdQ+Vj94uKsX3sTZpcPkF3SkpMTP67q5OA+YN9vA/sOldMjGHMUzeBHaFS&#10;6DUJuE+dl6l876ZyIpHIHUI6D/Ro1n0kTGWKqqCDHSkFFNwdrhgb7I2aNPEDu4dcMQB7P0pRrhjL&#10;xx4I9tLuoJSfkCAL2QVhBaA7u9vT2YpEZ5oOHzpOr/+2SfXI1tlDT1VBd8VUsHzscQawX9m8+VDP&#10;RcXAXzRy9Jj3e/VmsKek+edj9wDYIVjr8NchhexzP61lS14iZkSi0taefUdVQjkEOsD1sraEYymY&#10;FCqwaz+7Bnt6erpf4ykzM9UTYGfF3T9m3Ls9jWB3Z+OpSYiWQcclAB6t7UhUhXwqM9fsJAyJhzwn&#10;pvVEItGp6wS/KQPkyHv0/txMeuTblSr1M0Ia4VdH7+hg9kYOtivGcsOYwe4Md+TP8z0Bdox9OuL+&#10;MR9YYE/Na7H7ZXd0L9i10M0e3fqzGPJrt+2jacu2Kb8eMh0O/mixSCQKgYZ+vETlHHr3jwzViRDB&#10;DXiTxiDxoUgvEUqwQ/mBHa6YtLS0mgqibpycPvYRo8a+06NXXwV2vw5KjqgYr4BdCzcTrHgk+0IW&#10;Q3SIQBdmkUgUGiF/EjKnIqQxFDB3KviNp7lx7JbFXkHFsQeCPS3tL3+94IILaiuIunFygn3UqPF5&#10;we7M7giLPc5bYBeJRGVXwfax+7I7AuowaBnsyO5ocMU08ATYExISYu8fPW5K9559KDk5wGJ3gF2F&#10;O7ZyZ+OpSCQ6sxR8i90aaANgR1RMRQa9ttgbNWrysB7M2jNRMfxv+VFjJ7zevReD3eFj94U72j52&#10;gL1OSwG7SCQqfQXbYodP3emKcYK9caPGk3Qcu5fAftb4CZMma4s9F+wxFtgrVOSDtnKyC9hFIpEb&#10;FPTGUwa71XAKix3cs8A+ePBgauHFqBj87wR7pJ0rxtlByQd2j/nY0YCDxlM0nGLMTwxWLRKJQiM0&#10;oCKs2Dm4S6gUdLDbUTF6MGsn2J0+dmamN+LY8f/4CQ/aYE8pOKVAK2+AHeGOGHUfXZeRRc7STtVJ&#10;QiQShUZ4xn5Zzc8a/z977S41CHzg6F7BUihcMbrxFMLAQmg8BdivvDI3CVhqamptV4M9nsGeaIH9&#10;nLHjJ73ao2dff7CrxlPLFaPAzgdax+Vg37D9AE1bvp0+W7SF3v09g96es4k+WbCFfl2TTfM37aEl&#10;mXtFIlEItCgjh+as26WS8r37RyZNmZNBH8/fTF8tzqIF/Ozhzdn0zJZUoQF7buMpomQ02Js4csUg&#10;ht3VYI9LS6tYOTU16aKLLgobM27iGwh3rAFXDEPdB3bla3I0nrrUFXOMX/9+ZSsBOWM+nLdZWQuI&#10;XTeVFYlEoRcs9dVZ++jrJVn0Fj+X7zPs4RI1lS2JQueKyW081WBvesUVo5OSkqLATTDT9WCvkpZW&#10;zR/ssNgdYOeD9YuKcSHY8br34bxM+mzhFlrCVsNR1dPNXFYkEp1e4VlE7qafVuygV35dT3PY6DKV&#10;K65OC9jbtcvjY7/wwgtjPeGK0WDvyWC3XDEW2HN7ntquGPjYXQb2ddv204u/rFOvfPCrm8qIRCJ3&#10;CO1eD3+7qsTD4TkVdLAz63xgj8of7GiX9AzYxwHsdq6YqCiAPTo3V4wNdrelFNicfUhlc4Slvne/&#10;DLQhEnlBGD3pse9Xq8ZW0/Ki6nSBPT3dH+wXXHBBDU+AHT2qRo8ZNwVgRwclC+zax55rsbsJ7PDV&#10;wXeHBhqEWJnKiEQi90mPWfw4w30rG2emMkVR8F0xuW4YCClU7lRg91h2x0BXDPKx+4GdVSGqgivB&#10;vnLLPnrh53Uq6ZBpuUgkcq+QJGzBxt300ox1xuVFUfAtdgfY2WJHuOOdd96pwN70iitG6cbTtLS0&#10;ip4AO/6fMOnByf6uGIAdcezuAzvS8aK237Btv3G5SCRyvzBOMdyoGJDetLwwhRLsFTTYbYv98ssv&#10;H6PDHVNSUqq7GuwVKiTHx8fXSPZvPE2laD6oaIa6BXbbFcOqxCptsP957CSt3rqfHv52pXG5SCTy&#10;juau300v/7pBhSublhekULhiEL+u4e50xTRq1Oih3Fwx1f/ibos9ni32RGWxlx87ftLr2mL3gd3X&#10;eGpFxEClPZj1Aa7ln/95HW0poW8O/j24b9DtWeeLPmjnkg4sKxKJQqsDB46rCJmfV+0wLi9IobDY&#10;8wO70xWDxlNXp+31c8VMeMh2xaQVCPY6pQh2gHjX3qNqJKT/GZYXRei0hN6oH8zNVINgZ2YfpEe/&#10;W6WG0jOV18Lv4fdDPXiAU/BDbtl1KKi/iW2hcoOc29XHFjj/VIURdOA6My3T2r7ncJFH2SnOPmLA&#10;h228bXzi+iFXENZDD8htuw+f8nHiXsK2pM9EyYXr8sOKHfTBvM3quprK5KfTAfZ27fLmY/cS2M8e&#10;N/HB/wZa7H7hji5wxeBB1I2mpuVF0Z8MS/j07n3rD+r7/kLq9e4Cupv3Z+GmHGN5LQy3h3QFCKs8&#10;VSAUVXiL6P7OfDWWpGl5SYRoIpzDpRk5yq2l5+MtZlnmXlqbtV+9wTjXORU9wpXmwKmLjMu0Rn++&#10;THUsK8qDjc5oi7ksRr0v7Dqgj8Mo3vZa/gSEERoLEG/fc0QZBydPoYs79vWnlTtoxZa9dOLo6bkf&#10;yqrmbdit0n6g4jUtz08hc8Uw/1TjqVfBXql27Tjd83TcuAcccezRuXHs6HnqErDjYcINsHDTbuPy&#10;goQHG0CbtSabnv1prbLS0RPu2yVZ9OT0NTTx6xWq88TCTXuM68MFhAbbuXwTwpI2lQm2QgH2dVw5&#10;DfpwMd3D10BHFAGQq7buo45vzKVxXy6nNQz3wPVKqmCD/fFpq9X9gwHKTzoqJpOcYN/Bbw7P/rRO&#10;ndNggP0Er4ucKMiNgp7OpjKioglvT98u21bs+07Ans8Ul5paKSElpTr/ey6D/bWefRjsqWkGsFtu&#10;GLQSlzbYAYqd/HptWl6Qsvceoff+yKRhnyxRUAegYfkt2LiHsvmh7/PeAgWg5/nhN62fH9ixT3A3&#10;/MjWGzSTK46sXdbr/yJ+C0D+Glh2WLZ+u3XjopIBEPQ6sJIBqfUM3V9XZ/vKw4LRYMfo7+jQga7Z&#10;Ofw/rBy9Ph4IvFEs27xXrQt/Jebj2A4f8oeOBnvHN/6g39Zmq3nYV/QJwJuLBjt+2/kbsExxrPgd&#10;vX38FnKBoGKAywjHrsujFzDma7Djf5znn+3l+IQLBr8PsH+5aCv9uGK7Wjaff9e5z1pb+bxi/wDl&#10;sV8ss1wsvF2457AvOD9YH/uds/+oH9jxpoLMg2ik02AHnLMYKrhGW3n/sR3ndcH6+F20x+hrgv3G&#10;dcKbH85J5s6D6pwE7quo6MIb4peLt6r8Tqbl+Sm4YP/Ezw1TENjPP//8Kl5xxZw1YdJDk3v1GVAg&#10;2Eu78RQP02CGEh5o0/KChIcYcESCsI/nb1HWOh7uAQwdWAzDPl5Mz7Eln51jTkuQH9jhG37pl/U0&#10;nCuM13/bqCz/rxdnqd8C1LDOO79vUhXKJF6m4nf5rWDkp0toypxN/LawmsutZJjuU37GblPm0795&#10;3pu/baJ9+y2w5/Dnf2du5HWWqo4dMxlE2O5rszbSg9+sVNrPIH6G9//eN+eqrJYv/LJOjRw/kysK&#10;53FosMPyxT5j3i6u9MYzMMcwBDXYAUFEHr3Kv4HjGPfFcuXGQOxxj3fnq5Hon/5hjdrXnTmH6VN+&#10;k8L/7/BvA+STf92gzrkGO44FiaBwzrEutgeXGB5qgP3Br1eq/X7mx7Vqv44dyQtLlB/60RJ1/L25&#10;IsZ+o7JBBd3z3QX0Ou8r3sZwnlBpOcG+dfch6vzWPD+LHTDH7z3A1wVlv1myjc/rKnXuJ3y1gh7g&#10;84rtA+qo+LHfT/J5e3nGemUovMSfqBBxDwTuq6jown2CsMfpy7cbl+en0gI7wh1dDXZnPnaAXbli&#10;APZIR64Yl4EdkDheArDDN450voAgwA6rC63xXzKEEU8LGAC+yDljWj8/sMMChLXxFet73h5giMpD&#10;g302AwYWHcK6cNxZDBhsByDF/E07DtAjvA5e6wH2+96eRysY3tguIARQT565QR33fLbA8Ztrtu5j&#10;2GxXlibggnXwewA7KgY8KOv47QCVAgCr9xXSYEcFcQ9b7bBksQ8j+PixDxrssP5xvmCdA5id35qr&#10;svV9wyDDdgG79QxD5LsH5OCfx/4gPfKIT5aqbQPOGuyoePDgAoSwrHGeHmWIAq4A+yd8TXA+8FaD&#10;tg8cj3O/cUxoW0GGQFyLYR8vUedFgx37j9/A29zzfB7en5vBx5CTL9jRtgKo47dXbNmnfgNvWLDI&#10;cUyIvMIx4Fq/MyeD+jLY8UaCc4MkVqhUBOzBEVxin7FhMG1ZaYL9Uwa7yRVjRcVccUWz4ToqJjU1&#10;NalGjRrJ+N+VE+9gJdQ++F+DPTWlpn8SMICdDxBwd4MrZixbeiXJCwOAwTUBiw5gh0/3zdkb6RUG&#10;HyACsAO28MGb1i/IYgc8YbVrq9UJdgAS5eCHhatjSWaOAhcsQswHwN9jS9AJdkTrWL95XJ0rwB0W&#10;JlwZmA+r+fmf16o3gbf4GABaDfbuDHaU2ciwxu/kB3a4SobwW8oLvN8AJixRVBwa7HgtBiDhvkK7&#10;xn1T5imwA5wf83eUw7kErPEG9Ruft5f4LWEqHwPOJVw9TrDDMv9hxXZ1vnF+8GYziSvZzGwL7NrH&#10;DvcM9lsfq9YifsuBJY8KAdvo+c4C1SagwY5toBxcWrD+8DaD48kP7Divnfi8onIBpLEu3lLw1vbB&#10;vEyawm8PHd/8Q7l6NmcfVFFUE79azsvXqQpMvakJ2IMinL8vFm4tdu6YkPvYK6Lnad4OSnDFuDqO&#10;XTee4v8JDz4yuVef/gFgj+QDtS12VrwLwA53xxp+UE3LCxJ8rvDjjmUgwepDhIv2f+Nh78cwGcpW&#10;IEIhTevnB3ZYiQArYLd992GaOnezH9gBJOx3xo6D6rh3MLgmMtQ12BGPD6jmB/Yu/B2+Z1RogCwg&#10;CpcFIApLGz7hvu8vKBHYUdHBKu33wUJV4Wiww3f8Bp9nAB/nCaDv+e58BXa80cDdAosfsEOFg/MI&#10;yE/l7zi+xxiWnRiKTrBv2nlAudEAQ7RJvDZrQ7HA/iFve/inS9R6AC8E8P6+fpcCO/bj+FF+y+Hr&#10;8fbsTeo64DjyAztccF8xlHEd8BaCiheVJdbdsuug2u69/JaCigLnHceKShrL4bpZzedEwB4c7d57&#10;VN3/S/keNC3PT8EHuzWYNXqdAuzxALvOFXNl86HOxlNXgx2Np/HJyTX433LjJj74mgJ7ahqD3RpB&#10;yQ/saDxllSbYYT39ziADOE3LCxKssg/49RwQAcD/4O3AZwzNWL1DuRoA7vxCKTXYhzFcHvhmhc+3&#10;vY2BcS8DZgRbk/DPAhhOsMO98x+24mHF9v9gkaoUAPuubAHD+pzAVuAkhgtcGSawo9JAYyt85fAr&#10;AyQfcbkBvK3HePsAGizPkoAdrg9Ex+A7zoMGOyJk4A9Xv8HHNIYrFWWBc5lf2artyfsEkMOCxTGg&#10;gnlt5kZlUaM8KgFcYyfYcZ5gpcPvjzKoSHEtUHEUBnZUFk/9sEa9Ee3Zd0SdFwjlhvD2AHZUgLgu&#10;SAmbzvPgRgLQ8wM7rsdBvqZwoQ2YirYIy62VzufiiWmraARfZ7xhAexfc5k+/FvP/riWz8UyZbVj&#10;/wTswREq4C/4HO/IKV5QRCjArtwxPrBXtAfaGOTnY3d9rpjq1asnsFJ0uCPADh97LtjhikGuGCfY&#10;S7eDEqw9RESYlhckAFX5YHl9WP193luoQARfLRreMCYq4AjLPr/1t+06rHzAgJEWYLeB56GTBfzR&#10;gBweekRYAGo/rtyu4IHwPMAN2wJE0Vj3A8PnJ7bGt+85pCCIygfb1I3DaFPYyN9x3IBHBm8bDZV7&#10;eR9n8fa+Yytn9ZZ9KmfOcV4fUER5rIttYF92MsT0MUCI8Mjktwf4rPEdv5e509ovuEtgrR45dIJy&#10;9h1T7hVYUgAj/OlY58jh48paxRsK3nZwPnFu9vDxwi0za222Okcojzh5+NCx36hEsH84DzhP2GdE&#10;lOC44OpA6CXAfoytbuw3zpFvn7kMtrPvgBVpo+cjbTN+B2AfytdySeYeBVq0UcD1prZt/wbOL44V&#10;+4ptYz62hWPexP/j2uP8Y9/QVuI7BrsM4PPxgs3q7QQWJubDLYUIpcLCLkUFC+0acOHh2piW56dQ&#10;u2ISKlYygt0zA20kJCTEIm1vbzsqxg/sjp6npQ12CP51WMp4cE3LCxN6uilQMGRxM304b4v63wkS&#10;k9C7ECDII7XMggWk5+PhB9jxegmoAGyYn7s9/3X0PC1nucBlELaHSgWACVyW37ZM803/W7I6ZZl+&#10;A99RcQTuO77r4wyULoPKwXme/OXch/z32TkfUAXYYZkDDGp/bUA41/Nt2zE/b5m811Gvp48Z+4/v&#10;gevqfRIVTzjXaHtBAIJpeUEKNdjjAfZ2eQfaQOOpq8FeITk5Pr6GlQRs3MQH3gDYU1MDfOwuAzsa&#10;G2FdI+TMtLyo0g+rhpapzKkIFiDi5XXjqSg0wvUD2OEiMS0XuVswfNAYrt9mi6Ogg90RFRMDsFeq&#10;pHzsaszTprljnnpqaDwF9r5wxaQqqOe6YgJ97KULdgiv4E9MW6MsYdNykUjkfuENa866bHp7ToZx&#10;eWEKOdgrVvTlY2/YsPGDOirG9WDXFjvi2UeNnfBO775wxQSC3V0WO4TX/Tnrd6nQtKMCd5HIc8Kb&#10;FhrM/z19jWrQNpUpTMEGu2441XKCPdDHnpaWVlNB1I2TttgtsI9XYIcrxg/s2hVjq7TT9mqhIezx&#10;aatUhxjdECgSidwvuD537DmiekdPnZdpLFMUhQLs2r8OVSoA7PCzK4i6cQoEex8b7JERkRTFUA90&#10;xUBuATuE6AeE8y3fnKMaYUxlRCKRu4TIs0/mby6xC0YrJGCHK4YFV0ylipXyBXvt2rVTFUTdOGmw&#10;Iy5z9Lhx7yqwp9Wi8LBwH9gR2+kDu4ssdgjRD+iFifBFfCLe21ROJBK5Q0gWh34e6AAHl6qpTFEV&#10;arAjKsYEdmePfVdODou9ysjRo6cqV0wA2P0sdpeBHQLc0bHmlV/X0+cLt+Ybhy4SiUpX6BfxHPL9&#10;zM0Mivs0VGAH1APBfuWVzYdpsMMQPu+881IURN04xfEOVk5NTUINNGrs+Pf69B1IaQz2iPB8wO4y&#10;V4xTCJtCpxnkgUGnGsSqm8qJRKLTJzSSIg3HZ2x0wVIvSbx6fgo22BHH7gf2ShWpPcA+eDBd3iQ3&#10;VwxPYZ7oeWqBfYID7A4fO1IK2EnA3Ax2CH525E5BXg8k1npz9iaV1AvZBwF66SEoEoVOgDg6iO09&#10;cEy1fyF5HPIa4VlEXp59Bwsf9ao4CgXYVbijDXc0nmqwN2nSZKJnwh0rVaodV6VKWjXLFTNuap9+&#10;DPaatayepxrsfIBesNidwo2FwRbQ/Rvd7pG4CsmjMK4p0rGKRKLgC3mWkEoZeeu/WpylxjyAoQW/&#10;+qn6000KNtgrxsRSXJQVGaPAzgatbzDrpk3HO8Hu7sbT+PMrJCbWroqGgGEjR38Ci71mWm0FdvQ+&#10;DQS7W+LYiypYB0hBgHEykesDcbOLRCJRSIQewOhpjTxIGIow1B0IQwF2hHdrVwzSlCNXjPKxN8/N&#10;7ghr3d2NpzbY0VV27PhJb+e6YiIo0ueKcXRQ4k8vgV0kEpVdBR/slivGAnsU866CD+zOqBg0ntas&#10;WTNNQdSNkwY7/p/w4EOTlcVes7YCu3bFuDncUSQSnbkKGdgV3PMHOzonMdzVOBaunALBjnDHtLTa&#10;FO4Ae2yk7Yqx4S5gF4lEblCoGk8tsFuumDsNYEeHToZ7LfzvyskJ9kkPPmKDvRaD3RHuGJVrsXvN&#10;xy4SicquQgP23MbTeL/G09zsjt4De5/+yhWTa7EjbS8G2qgorhiRSOQqhQTsNtSdjadDhgyhZs2u&#10;GuLwsVdzd9peG+x6BCXkY88Ddo90UAoUUoIifj1r92HaxsLwahjtRyQShU5I7rWNnzU8d3jmkOYj&#10;FOMdQKcT7PUbNHwmPj6+go3OczwBdn61CB8/YdKbyBWT5gB7DFwxzqgYD7hiMMTa+u0HVGjj0z+u&#10;UWN4YsSlf/+wRqX5RaytSCQKvjAY+FM/rKVHv1+lBgnH2LbTV2ynlVv2qTF20YHJ9MyWVCHzsTvA&#10;focN9gYNGvwHI82Bm17qoOTLx47G04iI3MZTFcdu9zx1M9hhoQPoGK/yPwzxV2duUGNpmsqKRKLQ&#10;C6OIfbM0Sz2PSCcwb+PuoGZhDTbYVQcln489iplXQYE9PX0INW7ceJLuoASXjKvBHheXWikhIaU6&#10;wD52/ASVtrcm4tidYNeDWduq27qz8cQUV8EE+74Dx+iP9bvozdkbVS/TnP3HQvb6JxKJiif0Ov1l&#10;1U56ccZ6+o4NLwxMbipXXAXfYo9VHgpY69E22LUr5vLL/XLFnO1ysKdVrFw5NUlZ7Az2vv0G5aYU&#10;iLRdMRrs8LG7EOzZOUdU4i9kd0SPN8kHIxK5U8jXNGVOBj3DFjzcM6YyxVFowY4wbwvsQwF2/yRg&#10;7ga7TgKmXTEqV4xKKZA7glJcbC7Y3dbzFOkCvli0lV5hS2DjjgPGMiKRyF3CWzXcM6f6zIYK7Drc&#10;Mc52xSiL3atgHzt+kgK7lSvGCXYrKiYOcFcWuzvADl/d7+t20euzNlBmdnBe7UQiUeiFZ3fa8u0q&#10;YdiBg8eMZYqiUDWemsDuzO6YlpYW4S2w97dSCkRG2WBn6ZQCCuxx7gE7avvX+MbYJJa6SOQ5HT58&#10;XPnbYb2blhdFIQE7Az0Q7EOHDqVGjZo8XKVKlRgbneU8AXbUQOMnTXqzb3/42B1gh8Vug13JJWDf&#10;vfeoSsM7Y9UOaSQViTwoPLfb9xxSQ+TNXLPTWKYwnR6wt1U+9mZXNBuuOyjx5A1XjOqg9MCDb1j5&#10;2GtTlAPsbouK+d/x/1HGjoP00DcrZYxTkcjDQqADxkzAmMV4rk1lClKoXDFoOIXQvnhHWwvsV15+&#10;5f06pQBP3gM7XDHqwCJZAT1P3dB4evjQcZrye4Ya59S0vChCeOTPq3bSUz+soSenr6E5a3fR8RDn&#10;jhaJRHmF3qkYNq8kz3OowK6jYnxgHzrUW+GOGuzoUTVm3MQp2mKPRq1lg93ninEJ2BGjPuLTpSUa&#10;kQWdmODX6/zWXOo+Zb7qHTeR1XXKPDXv51U7jOuJRKLQ6E9+jqfxMzl1XvF97cEHuzXQhs8V4wB7&#10;o0ZNHvIs2Hv3s7I7+sAeCVcMwF5RwR1DRdUrRVcM/HLoTfrANyuMywsSRkX/aeUO6vHOPPpuaZaC&#10;/J8s7aOftWYndXpzLr0xa5Nvnt/6fANiRJg8KkFPOmwf+4N9MC0PpvRvQabjChQijeD3hCWVsfMg&#10;7dp7RD18D/E5/3zBFuM6RdWBg8fV9ZOBxkVOwR0DsB8t5n0RVLA/zmCvkDuCEiz2CrGx1FaBfUhg&#10;46m7wV6hQnJ8fHyNZF8SsL79/cFu+9jjGOyIirEs9tIDO3JNTFu+jWauzjYuz08A2uKMPdT9nfn0&#10;2aJcOP22JlslLdLfN2cfoh7vLlCdnvQ8LQyQ3ff9hUr3vPEHVxDz1f/DPlmap2xh2s2wfObHtTR9&#10;+Xbj8mBqOwMaOXMe/W4VZTKoTWWcQuUH91TW7kP0xuyNar2dOYep3wcLGfibjOsUVUszcmjYx0vo&#10;R/4N03LRmSkYEBibGJ+m5fkp6BY7gxxg1z52J9gbNGjgTAJ2dlpaWk37f/dNSAJWtWqtRA32Xn36&#10;U2pqTYphK92tYAcQAWDT8vwES/Gd3zPoWV7XOf/d3zNp43b/cMmxXyynCV8u95sXqGGfLKGFG/f4&#10;LGBY88hshxszky1SDKaN+cguCW3h/cUydKWGlT5/wx66l98OcCzIpwHLX1vI0MFD1mjugDKOFcJ8&#10;/AbOAZZhPV0egwVj2yaLHBBFhQbXEywjXQbrYN+wPvYZSZow3wl2WOsog+PTYMfv47ewb/gf5xYV&#10;BraDjH5H+ViwHeyfno/yKHv40An1/0FeR++fSIQ2r6+XZKkB6E3L81OoXDF5LfahAPuzTrC72mJH&#10;rpj4+OQaKtxxwqQ3AfaU1DS22LnWssEep6Ji4IqpyGCvWLpgZygO/2SxioE1Lc9PSCN6/2dL6e05&#10;GX7zAUxA1DkPMAO4nfMC5QQ7gJWx44CK0hnHlQIs0tdnbVQ3K8D98LcrWat4v5dS3/cW0H6eP54r&#10;jrv5HACWSFq2JDNHWcbIRNmH3wKmzsukI0eO0/ivVtB9b89TrqeRvP9YD66M3fuO0LM/raMhHy/m&#10;MstpwNSF1P+DRXlcO8h0+eH8zfQa78/LM9bT+/zWgd/HMrxt4Dcnfb1C7fMzbNXDReIE+wu/rFO/&#10;A0hrsG/Yvp8GTV1Ek3/dQDk8/70/Mmkgf8e+j+J9XJa5V10nZPob+8Uymsjb7/P+AlqdtY8W8DnD&#10;fs7gCsa5n6IzW+iw9PnCLfTjiuK9yZ1OsNetW+/VSpUqxdnodDfYdXbH5OTk+PtHj3vfstjT2GI3&#10;gV2HO5Ze4ymA0Z8BA3+xaXl+gpV4/6dL8wAFKUZXBOSsgLVdHLDDL/hfhtyoz5epMMyv2PLoy/uI&#10;2FyAHeCFpb02a7867p1cyWTtOkxd3pqngIvtwa/9Gd/Ya7jMSzPW0b1vzaWc/UcV2LtNmacqG+wn&#10;1gGcURngPMxZm60qphGfLmFQ5wX7ii17aShD+/OFW1XqBew3AItlADu6dZ84+qf6fcAZo8wXBPb/&#10;8Hw0OD//8zplfcMif3nGBvqWX6NXbt1HDzDEYXkd4YoXAP9hxXZ1HNgOXFkCdpFJuG8/XbBF3dem&#10;5fnptIK9nofArhtPa9SokTxsxMjPNNjhY8/t4jiMMgAAXdBJREFUoOQisDNIERFT3Fd5uA1gTSN1&#10;qHO+CeyAa3HAvv/Acer4xh9sNS9SFi1yUMPK/n75dgX2T/iGRbw9XBSw0texxRsI9g1s8aMc4IcQ&#10;zC68vgZ7z3etc7Sa9wvrINQTDwEs7Q22GwnWcr8Aix3/o0EYbpiXueJBrHAffmNAFkwsA9jnMNBR&#10;FucHFQh6ARYEdpTp+MZcn2UF638ubw8Vxwf8loEK5mPeN7wpwM01+MPFqlEMLiBsQ8AuMgmuSIQ8&#10;4t4zLc9PwQa7StubD9jr1WvwkmdcMX5gHzbyMzSeAuy+DkosK9wRQ+NVpEqs0uygBLA/89PaIjUC&#10;OgXQaGg6wyRNYMeAHI98u8pvXqACwX4fAxfAgjWthQqiKGA/euQEvftHhnLZoDF3Kq8LgBYGdryB&#10;rGIrGcvQLhAIdjTQYvCDXgxzbAfqzf+jIRU9dwH2Wfx76BiCEaZ6vjufLe+sAsEOd9CzfP5HfLJU&#10;uZqQoQ8V7X9nbqBFGXvoke9WKrAj3cMf63er12vs7wBeF5WqgF1k0r79x+jrxVtVvnbT8vwUCrA7&#10;LXY0pmqwN2rU6Ak90AZPbvexW2l7AfahDHZtsRvBztY6Gk9LG+zT2VpEAiHT8vwEAK9mCE74cgXN&#10;WpvNALTgjkbMXQw5Xe6rxVkqpn1pZo5vnklOsMPa+IgtXbhGANyv+AaF5btpx8ECwd6ZIQ1Le9Gm&#10;PWzdZtBDDPYved1/M1QRU18Q2AHN4bwPAC9cOIB0oCtm7bb9CqJvzd6kKgAI/nCAfiPvm/axT1++&#10;Q7mS4Gffkn2wQLCjItrG89M/sizxRRk51I+389KM9fQp7wfcPgD4pp0HVGXz6YLN9Buf7158DDgu&#10;AbvIpPXbDjDYs1Qjvml5fgq+KyY3CRikwN6mjQJ7w4YNn/QM2PXQeD6w9+5HaQx2nY/dcsX4g720&#10;49gzsg8pIJmWFyREb3zE0BnJFibAC3Bhe1gGWL01ZxN1e2d+kaAD6x8Npnr9gwet9MHwWb/w81rl&#10;Z0YY5bRl21VL/zG2ytEugAZMRL/gDeLLRVls4a5SAxDA/w44whrGvgGgB9giBizftEMMYVW/ygCe&#10;vXaXOpZfeT1Y3xgpCpY4XEEa7GiLwGhSH83fQtsd4Zzw1aMSWs+VC9bB76AR9PHvV/F2s1XFCSsc&#10;PnM0jMLlgpBMHB/yaM9abVWKs9dl0/tcSazK2qcqw2d+WqMqkDdZv3DFgONDSCqGInyRK4f3+I0E&#10;FRMqO1RMWE/vk0iEN0fcq0f4OTEtz08hAbsNdSfY1Zin9f3DHd0N9vMZ7LVrV61evfpfBg0Z+o0F&#10;9poUGcFgZ6jnjYop3Z6n/2MhBzusQbgwTGUKEnqtAqRPTFvN1vBy9QlN4P/hH57LEAbcTOs6BQsW&#10;sNZgxyduSkTZoKFWd8CBDxqQwzZRRoUO2g2/KINQQGwLQEYDq4rSYWjreThWuE1QHpEDADOWww2C&#10;44DlDhAPZgsao0dpsOO38LsoF5iDA43DaHCFvx0+duwvwjGd+4X14LKCmwnHgO0iHFK3beC72hfe&#10;Dt5GEDqJ7zi/2GcsR+WCbaP9ANvDeni7wXaK+wCLyq5gKGBcVLzZ4vk2lclPoWo8dYL99ttvU2Cv&#10;V6/ey94Jd0xNrRSfnFyjWrVqaYOHDvuiZ+++lJoSAHY90IbPYi/dlAIADyzvb5YUrwVdCz1FARzt&#10;ntACZDWo3S5AHn55vH2M+myZCoMEXIuz/87GU5GotIR+JHgbXL55r3F5QQq+jz2G4gIs9ttvv12D&#10;3XtRMUlJSX8dOGjIdxbYA1wxfHAK7C7JFQN4wXXx+PerjcvPFMEyVtY2C28CsJBN5fITXDuSHVNU&#10;2oKr8tWZG5WxYlpekE6HK6ZNm9u9F8euXTEpKSnnDUwf9rU/2BHHHqlCftwEdujQweP0xaIs1ZvU&#10;tFwkErlfCNd96sc1tH578RpNtUIFdkTFQGCfp8FerVq1iwYMSP++R6++lMJgj4iIsF0xAHuuKwZy&#10;w2DWsNqXbc6hSd+sVD5cUxmRSORe4W0RobGIHCupCzSoYH/8UzZeragYhDrqOPY2iIoZMsSbHZQA&#10;9v4OsIeHhyuwx8AVo6JinGAvfYtdCz0mEU2yd/9Rz/jHRaIzXWiYR7gwUm2YlhdVQbfY/cCOPFkx&#10;Cuye87FXSE6Oj69RIxnhjulDR3zWvUdvFceuwe7zsce5E+y4QdBtHS4ZdMgprp9ZJBKdXiF4Af1E&#10;0HO6JJFtToXEFcNg97liFNg92HiqXTGVK1dOGjr8/o8tsNf0A3veofHcA3YIIx8h7nrKnE2qE9Kp&#10;3iwikSg0QuqKn1fuUAnzEI5rKlMcBR/ssQx2K21vINg96WM/nz9HjRr/To+efQoGu0sGszYJljuS&#10;UyEvCbq065hukUhUukKnvKWZe1WHOHTiM5UpiUJhsSMaxg/sueGOzjh25ca2/3XfpMGOIZ9GjR3/&#10;diDY4WNXYIcrxpZbwQ4hPe87f2SohFczVu1UvTQRDmgqKxKJQieE4y7JyFEpPJCGGukplm/ZF9S2&#10;sJC4YmyoB4K9fv36zzvBzlO4/em+SYPdGmhj4hs9e/VVPnYdFRMTCbC7t/HUJPReQz4W5F5/e84m&#10;+nTBVjWWKbrGIy0oxjwViUShEfI4IRXFN0u3qdxESDMxe90uFQVT3J6lhSnYYEcHJZ0rRoEdUTG5&#10;Frszu6O7J3+wP/BGz979HGDnVxJlsQPs7kjbW1zBOli+eZ/K3fLpwq0qvAo5KUQiUWiE1ADoYwKY&#10;IzWG6bkMlkLeeOoAe33/ofHcPWmwJyUlRY0ZN/Etf7A7fezeBLtIJCq7CrkrRoN96FC61IsWu2o8&#10;HTvhHZW2N6WmAezeccWIRKIzQ6EEuy+lAINd9Tz1D3fE5H4fO8A+dvwkH9iduWJ8jacCdpFI5CKF&#10;1mJn9jnB7h/ueBYCTux/3TcFgr133wHKFaMH2vCLihGwi0QiFyn4YM9N2+sDuzlXDKZz7E/3TSaw&#10;pzDYIxnquRa73Xgay2BnCdhFIpEbFHSwM8j10HixkdEK9Lrx9JJLLnk3Li6uoo1Od0+Fgz3SSilg&#10;W+tisYtEIrcoJBa73fM0msEOo1aD3eBjd++kwY6x/MaMmzgl0BUTFR6Z23gqFrtIJHKRQuOK0UnA&#10;rKgYjKA0ePBgatSoycNVqlSJsdGJKcr+dN+kwa7i2Cc++IYF9poUjVrLl49dwC4SidynUFnsvg5K&#10;/P322yyw12/Q0Htx7ArsDzz8Rp9+lismGqkrbbDHVfBw4ym6L+/ZTbQlg2jdSqK1y4nWiESikGnt&#10;CqJN64h2bic6lDuQeigUfLAjKiYfsPsPZu3uSYOd/y3HYH9N+9hzwY6WYYfF7hWw79xBtGg20dxf&#10;iJ5MJ+rYiKhxJFG9s0QiUSh1WTmilrWIRt1N9MVbRPNnEmWsJzpiDWgeTIUG7HnDHdPT06levQbP&#10;eQbs8BnZWcrOnvjAw/+1wJ7qc8VE2a6YOIY65HqwHzxE9PtPRE8wzJvFmW88kUh0+tSwPNHA1kSf&#10;M+R3ZVtv0aZntwQKOtij4Yoxg90Q7ujeSYMdrpgxY8a9gQ5KKSkAu2Wxq8ZTJ9hZrgX7QrbQ33yS&#10;6Kaa5htMJBKVrp4eQfTZ6+bntwQKhcWu3TDKFQOw2yMoGcBezv5036SHxgPYRzPYkStGgZ0PSrli&#10;VFRMrLvBfvS4ZaV3bkpU/2zzDSUSidwhWPDvPB0U/3uowY5Q77b5gz3M/nTfhDDHatWqVXFmd0wO&#10;tNgB9gouBTugPns60T2XmW8ikUjkPjWOIHp5EtHhU4N7KH3sALzKFZM/2Mvbn+6b4IpJTk6O53/P&#10;GffAw//tZYM9SoMdPnY3gx3uF4G6SOQ9XVmB6JUHzM91ERV8sFtx7CZXTP369V8IaDx1rysmLjW1&#10;UkJKSnX8P+HBRybDx56cnELhdnZHDXZXRsWsWkLUqZH5phGJRO7XPysTvfG4+fkugkJpsecBu5fy&#10;sSNDWSrDHf+Pn/Dg5B69+lKNGikUFhZmp+11pBRwE9gPHbVCqUw3i0gk8o56/4soe6f5OS9EoQS7&#10;7nmaa7HnAXuE/em+KTk5ORJ5YvC/GexRecBexw1gX7eC6PoU840iEom8o8tjiJ4bbX7OC9HpAbud&#10;K6Zu3clOsLs6ba8R7MkMdnswawX2AFdMqYP9wCGi1x413yQikch76vFPy7Vqet4LUGjBnhvHrsAe&#10;kATM1WCvUKFCfI34+GT8D7B379lHgR0+9ggb7H4+dladlqUM9h3biK6UzkciUZlRozArSsb0vBeg&#10;4IL9EwY7W+m2tR4I9gYBPnbXg52nXLD3ssDuP4KSi8COXmtbN5tvDpE7hdC2RuHW/+hngIcY8y47&#10;N29ZraZRXMZeR3Rm6KkRRMdOmp/7fBQKix1hjrlgj7F6npp97O6dMIh17dq11euFz2KvwWCPYLA7&#10;LHbXhDviwr//vPnGELlTm9cRzfvJ+r/N/xH98CHRmsVE97fPWxYC1DEt+8O8XFQ2hbQDSNRneu7z&#10;UejBblns+YA90v503xQXF1cpISFBhTv6g905mLWLwH70BFG/G803hsidwrRlA9EVsURPD+NreITo&#10;nf8QXRVvLcfn9TUsoOO7E+wN2bq/ugqvG2MtwzbwHYmm9Pcbkq15+F6P3wiw/lWVrO22YOmyInfr&#10;1guJfv7C/Nzno6CDPRo+dnugDacrJj3dBHb3Do0X2HgKsCfXSKUIR+Opzu6owV6vtMGOVnTTjSFy&#10;pzBt30I06i6ik/zGtfBXonubWMva/J3ojUf5gf6U6OFeRLdc4A92WPgfvkA0sp3lwhlzt/X9pjSi&#10;Oy/limI40a9fWvPubmCt258r/tceJnr9EaLn7ie6MTXvPoncJ1Ti7z1nfu7zUSjAbrLYAfZ6Dfyz&#10;O7raxw5XTFpamhrHzwf25FQKd0bF8MEpH3tMHFVyA9hhlZluDJE7henYUaKMNUR7dxE9wzDG/LYM&#10;9bk/Eq1fTvTTJ0SHDxL98rk/2Pteb/3/AT/wTaOJPnvV+n4PQ3wGW3e7txNN/5Aoh7e7ehHRzVwx&#10;vDye6M8/iTLXEr31BFFLSQrnGb3Nb3Km5z4fhRLsVgcly8eOxtN69eq97Bmww1qvbeVjd1jsKWyx&#10;+7tiNNhd4Yqpf475phC5U85p1zaix/pZ8197iAHMFjws7icGWnDGVFSwo4JYv4wt/d6WqwcVBzq7&#10;AOxHDlmf1ydbSacC90nkTrkI7M7GUxXumDelgHuTgKHWsXPFMNgnOcDucMW4zcd+VYL5phC5U5gO&#10;7CP6/n2+hseJFvxKdFc9y1XyP76mK+cTzfqaaKatooL9vw9YbwLYDsAOCx3lAXRY8mM7mvdH5E41&#10;iSSa+mLeZ74AhcbH7gB7jAX2oUOHwmL3Tj52fx+7BXY0nroW7McY7MPamm8MkTuFaetGotbnEX38&#10;CtFhtqYnT7IsbrhmVswjemWiBe3XHw4A+3WWW2XuT0STuhHN+9lahhxBgDmm2/9mQV3A7m21/QdX&#10;7N+an/t8FHSw2x2UTGCvU6fO23Fxccpt7frJMYKSzxVjgd2lUTEId/xScsR4SpgAYfzfrTnRtkyi&#10;jauIHh9A9M0UokP7re852UTPj/IHOxo+v+LrffgAUdYmy/KHld+xIdGcaRb0Ye3DDbNzK9Fj/QXs&#10;XtWwO6wh9EzPfT46XRY7XDF16tR/xTMWe3z8+RUSE/197Arsbg13RAel9QwB040hcqcG3ETUo4X1&#10;f7OKRF2vtOa1qm2FuMEqx3cIIG9wrvV/l8utDk0YP1Mv18Kwhx3qWBEwEMr2vpbotr8S3fIXol7X&#10;WP71wH0RuVdPDC724BunE+wNGjQMDHcMtz/dN5k7KCW7F+xQ9g4LCqabQyQSeU/NKxW74RQ6HWC/&#10;/bbbjGB3dVSM08c+dvykyd169PYDO4QkYK4CO0Y7/+Y98w0iEom8p8G3Em3bYn7eC1AowO4XFVMA&#10;2Hk62/5035Qf2HWuGD2YtauSgMEdg0xwGIHFdJOIRCLvCB2THhtoPdem570ABRfsnzDYrSHxnGC/&#10;7dZbKT093QT2KPvTfVNesPei6jVqmMFux7GXOtghNKL++q35RhGJRN7RwJutaDfTc16IQgV2dE6K&#10;KQTsHnLFTFBgD7TY4xjsyhUDsLPqtHIB2KHMjUQjO1gNbKYbRiQSuVutziOa/on5+S6CQmqxM/8q&#10;RFtgHzx4MIM9T64YD1ns3fO6YpBSwOdjB9jdYLFrzf3FyhkivVFFIm8JEVJPjzA/10VU6MAe5eeK&#10;GTRoEEZQCuyg5CEfuw12BXUN9hiXDbQRqF++Imp3iXQdF4m8ImTffKSf+XkuhkLReGpFxTDYYbE7&#10;wF6nTp1XPBsV07U7fOwMdnVg0TbYbVeMW8EO/foN0aCbrVStphtJJBK5Q+hc9twY83NcTIXCYgfY&#10;4V+PcYDdcsU0/HdCQkKsAidPngH7qPETJnft1tMGO3xMFtgreAHs0M7tpIbXuuVCq5OL6aYSiUSl&#10;IxhdQ24n2rDK/PyWQCF1xWiw32ZZ7I0aNXkYPfUVOHnyDtjHarCn2GCPscDujIpxm4/dpO8/JHpy&#10;MFGXKwXwIlFpCoENMLTGdCJ6/TGi/QfMz2wJdboaTwcNHEiXXdbocU+CHT1PdRy7AjsfVFSEBXa/&#10;qBi3g11r4WyiV9iCf2Es0cN9iYa3sywGkUgUOiFJ3/guRE8N5zfoCUTTPiLas8f8jJ6igg525p4f&#10;2LWPncFeP29UTHn7031THou9uxXuCKjHAOzwsQPqXnDF5CfEvO/eTbRpHdH61SKRKJTauIZo29Zi&#10;530piYLeeBqFnqdWRAwU62g8NYQ7uncKbDy1omJSKIpfSZTFrsDusp6nIpFIxAqNKybKajwNAHvg&#10;CEqunvKAXbliUhjqALsdFQOw21AXsItEIrcoFGAPTAKmwV6/fv3nA8Du3uyORQE7omIU1OFjF7CL&#10;RCKX6LQ1njLYGzZs/KgnG0/9wI4Ds10xuWDnT1adVp2MJ6a4ErCLRKJTUejAboc7OsDeqFEjv3BH&#10;nrzS89QKd0xO1mB3xLGztY6OSgJ2kUjkFpUy2N07BYI9N9yRD0yBPcLfFSNgF4lELtFpAbvdQcnD&#10;UTEMdjvcEWBHLDvArrI7MtitOHYGe0sBu0gkKn2dLrAPHDgQYH/WCXZvpRSwc8VE8kEZwc7/C9hF&#10;IpEbFDKwM/8U2GOsEZQA9jp16kwuQ2CPDAC7C4bGE4lEIlZIwc5Wu4pjZ7DDFVOvXr3nAlwxEfan&#10;+6ZAsFuumBQrZa/TYleNp7bF3losdpFIVPoKNtgRw+5zxQDsDHrdeGrIx36u/em+KS/Y7Z6ngWB3&#10;umKk8VQkErlAoQA7epxqH7sGO1wxsNidaXt5CrM/XTmFJSUlqSGerJQCjnzsfFA6KibXYo+jum4Z&#10;Gk8kEp3RCjrYmXl+YGfQa7A3atRoYoBf3b1JwHjyB7vdQQnWet44dgG7SCRyj0INdgxqfesttyiw&#10;N2nSZIwT7J5qPPXveWpb7NoVE40OSrFUV3zsIpHIBQqNj90M9kaNGk8KgHk5+9OVU3nAHf9osBtd&#10;MUjbC7BHM9gl3FEkErlAIfGxM9BVVIwGe64rxjs9T3kqxxa7ylLm9LE749gV2FXjqZVSQFwxIpHI&#10;DQoZ2CNMFnsesLs33JEnH9h1uKOxg5LysQvYRSKRexRssFtx7DbYWU6wXxYAdlf72Hkygj08PNwI&#10;9riYWAl3FIlErlAoGk8V2G2r3emKqVO//lPOcEfPgN1KAgawp/iB3emKiYtlsEvjqUgkcoFCCnbt&#10;irHBXrdufe8kAePJ38duR8VEREQosEdqsDvDHSWlgEgkcoFC6mN3WOz9+/enJk0u9wt35EmFibt1&#10;8gd7TwvskRGR/hY7pMIdg+tjf/6b+cYLJhKJRIVpxtJM6hdisN9yyy0K7I2bNh2l+/zYk3sH2uAp&#10;wBXDYE9msPPB5QV7rB3uGDyw/+eLucYLJhKJRIXpp8UZ1GfKnKCCXTeeRgWA/Yormg3RoeH25I2o&#10;GJ8rRoHdstgjw8P9wA4Fa8zTu16bQ+lv/2q8YCKRSFSYPvl9HXV5bRazJIhgt/3rPrDffLPtimkS&#10;mFLgHPvTlZMP7IiK6d6jT16w66iYaAvuwcrHDnV86SfjBROJRKLC9Nava6jDZAa7gS3FlR/Yna4Y&#10;G+wNGjZ8zLPhjj169VVg92s81SkFbKs9mGBv/9LPdOTwceNFE4lEovx0/OgJmvzzamofRLCb4thv&#10;ucW22C/P03jqjeyO4yc8aIM91QZ7lH9UjLLYMYJSkFwxrPav/EqzV2wxXjiRSCTKTxnbcujBzxdR&#10;+//ONrKluFJgD7DYkd1RW+yX5wW7N7I7Auzde/ahGjUMYLeTgCmwBykqBmo/+Tca894s44UTiUSi&#10;/PT9wo3U5dVfqcOrc4xsKa4ssDPMDT72fv36UdOmVw5zNp56xhWDxlOAPdkH9miKDLMbT5EEjD9V&#10;uGOQ4tih9nxROr78M/28OMN48UQikShQG7P20oOfzqN2LzPYg9BwClk+dljp+YD9iitGOMMd3Q72&#10;cL2DFtgdHZQiHWD3dVBCHHvwfOy4KGj8GDP1dzpy6JjxIopEIpHWiaMn6PtFGdTxlRlBs9YhDXZn&#10;HLvTFWPwsbt3aDyeyqelpal4zPET8gG7L1dM8MGOMCVcnHv+O5NemrbUeCFFIpFIa+nGbOr1xkzl&#10;xg1GmKNWfmBv3aqVstgbNmz8gNutdOfkc8UoH3svuGJSKBxgj7DArqJhfGAPXkoBLVjt7V+dTXe/&#10;/CO9On2x8WKKRCLRui27qevL0+nOILpgtPKCPdIP7E2aXD7Ws2DvocCeaiUBsy12H9ijGez8GWyw&#10;Qx1em6Nq4PYv/kAvfLeI9u49bLywIpHozNPJYydp/tosuuv576ndy8F1wWgVCvbL/YfGc/XkHBrP&#10;F+7IFntYWJh/ByUVx26DPYhRMYHCBbvjpV+o7X++os9/X0PHj5wwXmiRSHRmaO++I3THk59Sm+d+&#10;oPb//c3IjWBIg11ldmSwRzHYAXkN9ubNmw/2TFSME+w6KgZgt9L2ItzR0XgKiz0ErphA4RXrzldm&#10;0u1Pf0+3PvoxPfPFH7R5xz7axxd4336RSFSWtX//UcrhN/Yv/1hNHZ78hG598ktq91JorHSnCgN7&#10;ixYtejAmlXcDk9ut9wjdTVb1PA0EuykqJkj52AsTOh60e3kmtX3hJ2rzzDS67T9fU+vHPqVWj0wV&#10;iURlUK3ZkLuFQX77099R2+d/4Lf3GWzkBadnaWFSYGeQa1eMwWLvD16ClfbkTAjmugkhO6oHlcoV&#10;08vKFeNzxQRGxTDkgxoVU1Qheua1OXTn5FmsmSKRqExqlnK34FkPZsRLUeQDu/KvW58a7Ah3vPba&#10;azszJp1pBFydBMw3FQh2u+epAnsQUwqIRCKRGxQIdgV3/t6qZcv8LHafW8bVkwJ7zz5qzNOw8gz2&#10;wDh2gF25YgTsIpGobEn72LUrJhDsV1999X2MSVcn/jJOecBux7H7d1AKfeOpSCQSnW4B7DpPTCDY&#10;+/bta3LFlLM/3T05wV6+fPlcsDsaTysx2OsJ2EUiURmTD+w21APB7rWoGN8EsCOO3Qd27YpRWR0B&#10;9goM9goCdpFIVOaUn4+95U032WC/msFudebE5BmwY8zTHj0B9hr+YLctdjScCthFIlFZVEFgh4/9&#10;2muvvZcx6XPFeArs3br3purVzWAXH7tIJCqryhfstivm+uuvv4cx6c1wRz+w5/GxS1SMSCQqmyrM&#10;FXNjq1a3MyadDabO0Ef3TqPGFmaxiytGJBKVTWmwa6gHgr3lzTffyph0gv1s+9PdUx6wO9P2ooOS&#10;WOwikaiMqiCw9+nTh6765z+7MSY9GMfOYO/arSclVcsFe4TPYmfpnqenFey/0z1v/EGd3pyr1PGN&#10;30UiURlWpzet570jP/eaAXm5EHzlumIimX2RDHYrV8xNN96owN68RYvujEkvgn385K7dHWCPzAt2&#10;fAZzMOuC1HXKPOr//gL6avFWOnjwOP3v+J/GtJ4ikahs6eSxP2lpZg7d/8ki6v3efCMfgq1ci90M&#10;9muvvTaw8dQb06hRDHa22C1XjNXzVIE9loFu54qB6oQ4V0y3KfNp5KdLafbabHWBTRdeJBKdGTp6&#10;+ASN/WwpDZi6yMiLYAlg9++g5A/2q666yruumPvgitE+9iiHxX5awP479Xp3AX22cCsdOnTceJFF&#10;ItGZpz/5bX39tv10PwM+VK4ZgB0gzw/s11xzTSfGpDddMffBFRMIdljsiIqxe5/WaRmCtL2vAerz&#10;6dslWcYLKxKJRFt3HaLxXywLSUrfvGBH42m0D+wtWrTwaBKwUeP9omKibbDHabDbIY+hAHu3KfPo&#10;C7bUTRdTJBKJtDZs309jAXcDR05FCuwOqGuLvWVZ8LF3694rL9grMNgr2K6YmNigg/0e1hPfr6QT&#10;R08aL6RIJBJp/XnsJM1avYN6vhPcRtUyDXbLx17d54rxdVCywa7i2IMIdoxvCmt9xeYc40UUiUSi&#10;QGXnHKbnf1qr+GHiSkkEsPvHsQPskXTjDTdoV0wXxqSHG0+TcsHuazxVPnYrjj2oFjtfmKemrTRe&#10;PJFIJMpPM9lq76tCIYMDd4A9No/Fngv25s2b92NMeiONgHPKBbsV7qhcMeU12FnRsQx2uGI6Gk9M&#10;SXT3a3NozRax1kUiUfGUnXOInpq+KmhWey7YrRh2wB2uGA32K69sPjg5OdnVA1gbJ9VBicFeTVns&#10;FtgjDWCv2yqIYH91tvjWRaLTrBOH/6QDu45TzrbjtHvrsdOmPVnHKGf7cTq6/9Sf+T+P/Umvz1pP&#10;HV6dY2RLcZXrYw8A+/XXK7A3aXL5/UlJSVE2LjG52no/l1Ue/+jG02rVqltD4ymwh1lQt1UxlsEe&#10;RFdMtzfnGC+aSCQKrtBz++j+E5SdeYyyM47Sjo1HafuG0tFO/n3sx97tx4z7WlS9M3sD3cNv/Sa2&#10;FFc3M9hz3TCWnGBv3rx5b8akZwbaKHf++daoIAA7UgoYwW53TlKNp62CB/bRHy8wXjCRSBQ8/Xn0&#10;T9q5qXRhnp+wXweyS9Yh8cuFmdT9bTNbiqt8wZ7beOrRofEY7F26drfAHsZgR9re8nZ2RxvuQR3z&#10;9LXf6YXpy4wXTCQSBUcnDp80AtVt2s9wL24+qBkrtlL/9+YFpcNS3nDHgsHumUmB/b7ulFgtyS8q&#10;xuqgBLBbPvZ6rYNksfMr1EvTlxgv2OkU4mJPHj1xxicZw/Grc6F0Qv0PSfI17+r4oeBBfcu6w/TN&#10;7O2UPnUJ3fvmXKXJ0zfQpjUHjeVLIvj94Ts3HYtJM1dupQHvzQ0a2J25YqJssN9gu2I8C/aRo8ZO&#10;7tylG1WtmuiIYw/zB3ts2QL7iSPHKWPjJlq6dCkd2n/IWKasC+A+dugoHebj37Z1G61bu5bWrlmr&#10;PrO2ZvF5OaiWn4mAxzEfP3xMHb8W7hkvnIuTR/6k7UFyvWxac4hemraBur09nx78fCX9PG8nf66g&#10;vu8upC4M+JUr9hvXK4kO7S76+Q0m2OGKcYY7arDfeL1lsTdr1mwgY9J74Y4Ae6fOXX1gt3qe5gV7&#10;3TICdg311StX04b1G2jZ0mUKbqayZVl4W1mzZg1t4nNx6IAF8SMHD6tPQD1jU4ZaDsCZ1i+rOnLw&#10;iDr+FStW0JIlS3zauGEjHdx3QJ0PtwIe+5WdaQZncZW1/ghNnbGZek5ZQN/O2ZZn+fAPlyrgo1zg&#10;spIKUTP/O24+NqeCDXYNdS2nK6Z58+a9GJNetNhH+YE9jysmRoc7eh/seCi3bt5Ca9kq1TDP2pJF&#10;y5YtowN79+cpX5YFCBw+cIj25+yjPbv20LasLNqyebP6zOHvmH/4wGHXQiwUAtBXrVyl7ocN69ar&#10;in8jC594m1nGb3iZXOEdPXTEleflyP4TqlHSBM3ias3KA/T8d+vojR83GZdDXd+axwZS8Kz2g2y1&#10;o8HXdGxOhdIVYwB7f8ak9yz2YQrs9wW4Yhxx7KyyAHZAHRBfv3a9grjzwdy2NYuWL19O+/bs81un&#10;rArHvid7D5+PrbQ5YzPtzt6tQH5g7wEL9Px9S+Zmdb5QDj5303bKkg7uA9RX0prVq9X9EAhuvM3A&#10;KFjJZTIzMtSbjXO5G4SYcRMwS6I5C3fTsKlLCgR75zfn0vQ/dhiXlUSI3kH7gOnYnAq9xR7NYPdl&#10;dwz0sSNU3P2TAvu991GVKokqKsbqoBTm6KBkx7F72BWDhxAP5Xq2wvbt2WsE1RY8tCtW0l5eHris&#10;LAnA2rUjW50PuBZ27dzl087tO3iZ9f/u7F0K9FsZ/ju373SlhRoswT0Hqxzul727c3zHisZkZ2UP&#10;91U2n4uVXA7nCt/1stIWomCyN5uBWRL9tnAXpX+wuECwoyH1i9+yjMtKKrx1FHavhQrs8K9bPvZc&#10;sDdr1qwPY9IJdm/kjRk2ksHeyQJ7eHiED+yWte5IAha0cMfTC3ZY6pvZ+ly3dp2yRvOzPvGQwoJd&#10;s3oN5Tge7rImWOewxE8cPU7bs7axtqt5cMvgTQYuKnzfxsug40fwprNVWfGm7ZUF4dgAdRyvE9a4&#10;d3DfOMvifGzauJFWs2UPV5VzWWkKkSXBjFeHi+XZb9fSaz9sNPrRFy7dS/e9NY9WBbEBFdq3s/AI&#10;mdCCPZKilSvGAnvjxk1HB/Q89cYEsHfs2JnBXpUiNNjLiCsG8AKUEOlRFB86yiNCRMF91x5jGa8L&#10;FikqN7yh7GbL/AjDCa6HbLbicczZO7PVd/ibAXhY7Dgve3eX3TcZVPxoIIU7xjkfYMe94JwHoTKE&#10;H/4gv9G4xQBAb04TKE9F037fTg9/sUp9Zqw95Ju/YEkOTfxspfLBO8sHQ7v4raMwP3soXTEGsI/y&#10;HNjbtGlz7tDh9792jw12dE6ywO5wxXgU7IDXNrZM0egFS91UxiS8lsOSxXqAoKmM1wWgowJTbzMZ&#10;mcpihcth754c9bl7p+VjP3rwiKoA4L4ybaesCGBfvQoWuH90VH5gx/2E8jgvbgF7zrbgg33tqgP0&#10;3i+badJnK+jRL1fTk1+vURrz8XIF9WCGO2rhrePk6Qa7o/FUgT2KwX4jGk9750kp4ImJwR7GYH/j&#10;7rvvVWCPiY5RQrijBfbctL1ei2MH2PHg7c/xbygtigB3NBqW1UiZVStWKWhl79ip/OnKl565Rf0P&#10;3zvABT+8tuhRyZm243Wh4kbUC9wwy5ctp3Xr1qnKTd8vOEewzHds2+F3D+G+gCvG6Y8vbYUC7ND6&#10;1Qdp9sLd9OGvW+jNnzKU0GC6euUBY/lT1mkGu+p5qsAeqaAOxQDsN9xAvXv3NjWeuh/yzZq1iRk6&#10;bMTbdzHYK1euQrFlCOx44AB3vF5v37rdWMYkdFgC3I7xQ52fP97rWrpkqfIlA9gA945t2xWs4D9G&#10;ZQjAYz4aFAE3dOQybcfrwrEhfFHHqm/ZsoWOHsrtlIXrD3fUiuUr1LnQ7iicLytE1j2umJwgu2K2&#10;rT9C383ZTp/O3Kq+Z649TBvXHFLCMsB+0mcraVvAeqcqxOGfdrDblrqy1vl/q/HUArthMOtz7E/3&#10;Tq3vuKPm4KEjvuhwV0eqnMBgj7LA7h8VE0uVYrzb8xTA2rRhY5EhjYd1w/r16qE3LS8L0mBHzDbC&#10;+NCYigiZnF05qkEQjYjwsW9ngOHtpayCHdId1pTrKSA+XRsHqOQsd5XleoH7Cuck0CdfmgqWjx3Q&#10;nrNwF/V/b5ESOimZygH0fd9doMo8/tVqY5mSaE/W6fWx54Jdwz3CF8cOsF911VXdGJXeGkHp9g4d&#10;LhqcPuz79gz2hITK/ApiAnsFAXsZkxPsgNnObTsU4BHqCP863liyNm9VsEcP1C2ZW4zbKSvCvQHl&#10;Z31jvhbCHdFRCQ2oaFQ2lS8NqXDHIPQ6XbJ0L3V7az49881aZZ0jV4ypHITlvy/aTR35uf7312uM&#10;ZYorpBguvagYG+wOV8xNrVvfxqgsZxFTTe5vSO3cuUed/oOH/nxn+7vZYq+sGk59YEfPU4a65Yrx&#10;bgclAXteoZMNoATf8b6cvcoShY8d8eqw3nHs+3L2qYginL/8gFfWhMoOvnNY8U6Ya8Fqhy8eFSIq&#10;PdM2SlPB6KC0mME+5pPlxmX56bcFu+iRL1cZlxVXpdVBybLYLbhri71Xr15044033sKo9EanJD11&#10;796rdfqQYcvbM9hhsUehEYHhHoU49kCwB2ugjVIAOxrI8LCalgfqTAA7QA6wI+oFPXHRWIrelHC/&#10;qIRga6yYf5wzwA5QM22nrAkuqBXLlyt/OzqzoWMb7gPcE4hnh/tFd2IyrV/a2rfjuBGWxVFpgn3P&#10;Nr7fjhR+r4XWYs8FOyz222+//TpGpbfA3qdfv7sGpw/fCIsdYPfreapyxegOSt7teYoQNoSsZW7K&#10;pOMMKv3abRJgh2gYJMYybausCeDekbWddu3MVvliAHcAHUBDAyHOGRqTzxSwQwA57pdVq1apNBNo&#10;JAXM8R2hn25MJaCFBFqIAzdBs6gC2Ed+tJQ2rC5aWl64ar6enXXKYEeY49EDRXurDp3Frl0xkSrc&#10;EWC/5ZZbbmRUOsF+tv3p3glgHzR4yMZ2NtjDw8MZ7DEU4fOx66gY74Id2s9WOx5M+IsR5WAUfMtb&#10;tqpy8DmbtlMWBasd7hcAC+cJvSrRQaksv7EURajM0AMZqQO85I46lHPilHqgLl++j0Z8uJSe/269&#10;yhdTmL6Zs426vj2fXvsh/9QDRdH+nUWz1qGQu2IAdrbYe/bsmfPPf157B6NSDSNqT+5PCKbBri12&#10;lVIgMm/jqRfDHQOFCIbMjEyVfjU/AfyIezetfyYJUIcLxrRM5H4BkiZ4FkVb1yGUcReN+3Q5DZm6&#10;pFAN+3AJTZ6+0bitogqDXRfFt64VTLDnxrE7LXafj33atdfeeBmj0v0hjs6pV9++bQelD1l7ZwcL&#10;7OUZ6AA7LHb/EZSQK8bbYBeJziTt3XHslCz3dasOKt95YZq7aLdx/aII+7dn6zE6drDoUIeCDXYr&#10;ba/lXw8E+z333HOejUvvTN17975lQPqQlRrs5cqV83fFqMZTBjurbitvJgETic5EwXWExGCwhk1Q&#10;LW3tzLCGxCuOpa4VbLBX8AN7JMU6wN6pU6cLbFx6ZwLYBwPsyhWT4AO7csUoqGuL3bvhjiLRmSrA&#10;/fjhP5VrZtdmdwAeQN+7/Tgd3lvyaKtQWOwxDos9OjKSbvAy2Hv06N1qQPrQ5VbjqQX2mKjYAB97&#10;2RoaTyQ604QOP8cOnKTDOSfUKEVIjYvcMoh7D7XwxgC3EKxzNOwe2XeiyI2k+Sk0PnYz2O+6667z&#10;bVx6Z/KB/c67KCG+MpU71wR2b3dQEolEufofQx65WNBTFW6Q06GTRxBOHLyoolCAXbthlI/dAfbu&#10;3bvXtHHpnckJ9vj4BDr33HP9wW53UlKNpwJ2kUjkAoUG7LlwR+NpAWB3f7hjj979/cBeXrliKuT1&#10;sTPgvTqCkkgkKlsKjSsmF+7KYr/++vzA7v7QR97x2wenD1ntA3v58mawezilgEgkKlsKrY8dIygV&#10;CPZI+9O9U58+fdoMGjxsjRHstn9duWIQ7ihgF4lELlCwwY7wRljpFtjtxtP8we7+qU+/gSpXTLs7&#10;O1AlB9gD49jRiCpRMSKRyA0KusXOYMfweMoVE16oK8b9U99Bg3qmDxm2Q4M9jMEeLWAvUOhqj4Rh&#10;pmUifyFO2c05VvT+hWIf3X7shenksT/pyOETdPyo++71UFjsFtjZYg+PUDHtngb7gAGD7hs0ePjW&#10;O9p1UK6YsHIAe6wB7KUf7oiHBINCYIQfLSSuOt2QxQDZyIhoWnY6hWN3nguM8lPU1MSnQ7heGF7w&#10;8H7/AaJPp1AJYwARJ2Bxv+A+widy4iD7Z0HnDeuibHEgjfL4XfyOabnbBIBn7DxIR4/k5gfanH2Q&#10;3v89gxZt2uNX1g0KOtjhY9dgt1MKeBrsAwcP7pM+ZHg2wF6pUrwN9hiVj93ZeOoGsOMhRU5spFFd&#10;t3atGiV+/bp1pz3zHlK5IgOkadnpFHLGIz/42jVr1PnA4A9ZW7Nck7wL1wRjp2JMUdPy0yEMTI3r&#10;5TwnqGhwzgB0pCpez+cRqYqd62nhGDAO7J7de4p1XpExEwnlMHCJabnb9P2y7erZnLEqN6vpAgZ6&#10;tynz6cP5m/3KukGhAHtuLHsu2Pv06fNt586d02xcemcalJ6ePjh9+N52GuzKFePI7miD3Q0dlDTY&#10;IVhYGMEGcEOKXW21Y6CIvXusEYFQ5s/jJ5U1iwcX0tabKrc7R5XTDyy2hzKoKLANrKd/G9YwymJU&#10;IVQsGuwnj53g+fvUtpA9Et/1OqEWjh15wnFMOFakHgbEACvACMeD49THrI8Bx6YtScwH4DBIM5Y5&#10;LUzkYdfnEudInTc+Ruc5Uts+YVWqury1fWtAaAAOow7pbZ5uFQb2wwcPUQ5D+9jho2oZzpm+L5Cb&#10;H+shbS+utz4PeFPCfYDjxPnV9x6W4xzj/OD48enGUZYC9Sdfp37vL6TRny+j/h8sUtcN851gh0W/&#10;Jms/bd11iDZsP0ALeRnKneBjX5qZQ6u37qN9B47x/3tpCWvBxj1K+3le4O8FQyGx2AOyO15vWeyf&#10;9+zZM8XGpXemYcOGjRk6bMTRQLAbk4CVclQMHiof2Pmhw0OFVLuwivBw4UHCA4vUvBgoYfvWbQp4&#10;Wzdv9VnZu3Zkq3IYHQd5xzFEHMauxPZhuQGUWB/LN6zboB5+wAkDbwCksMIwug62hd/EYBR4c8B+&#10;YBR7DDMXuN+hkga7diPg/MCCR055QAdDvGGfMEYnALNpwyb7ODZQxsYMtf+AFObh+wY+Zhw74H6A&#10;y+M8YxmODyMLoTyOc+WKlarcOn5b2rjBOkeAunVOefv8ifOE8ruzd6ntBO776ZIGO/YRx6qgzOdG&#10;gz17x051D6AcKiucMwxsjfsHOelxbvEd29iRtYMO7j1AmzP5/uBzj+EWMTIXKjtADud+4/qN6nhz&#10;uHLFucHQgqb9cpPWbttPXafMU58AOVwymK/BPnXeZpq7fjc98t0qmrl6J03+dT11f2e+qhAOHjxO&#10;Qz5aRA99u5KBnkODP1xME75aQS/+so6GfbyEpi/f5ufeCZZCB3YL7hrsDPWPu3fvXsPGpXem4SNH&#10;PTRsxP10BxpPTWBXcLct9lJuPNVgB1jw0AFQeJjwuo8HC2DBclirynplyxoPIgZmXs0gRgUACxPW&#10;Kcb6hHW1OXOzAjW2D1ABlKgw8GBiwGeAG8LDD2gDetpix/5gPzD6ECABOG5nAAbud6gEsGNfMJQd&#10;jge/vWL5ClVxAeyAUzZXZDhODEatx+kEhHHMGEQC1iuOBXCCcKw4frhPULEd4UptN59flMex45xj&#10;O9gGoI3zj/OKfVi2dBkdyNmvtonzgvODMmvXrDXu/+mQBjsqms1cGUGonDTYse+45iinK23sP6x2&#10;HBPuK5wPdV8dPqYMAxw/7g9UEpiP7aESw7r4H+uiksD1gVFh2i836dmf1lH6R4vV/wOmLqIXf16v&#10;/tdgf+CblfQwg/v9uZnKKn911ka69625PrAP+GAhTfx6BS3OyKFe7y6g13l5zv6j9J8f1vC6K2jX&#10;3uC3MwQb7Hk7KEXT9dddTz169Hivc+fO1W1cemcaNWbcQwx38vnYGehIKWAEu0tcMXiw8IDBEoXl&#10;hIcHr9JYBgFiEECDBxdgh9WltwPwYR3AB0O/OcEO6xT/w72CQYsBOgyHhkoDlQKWaesfDzPcDLCQ&#10;8XYA6+10gx1gxb4BKJszNqsKDTAC2FFp6bKAlnob4U+cDxwzIA04YV1Y2trSB8BwLNiuPpcojwFI&#10;sI4GNQCGc4FzjApDWer2dlDZYT/cAnZcR1jnUBZfexPYYcmjMkQFrc4FH58f2NlgwD0HSx1vcdg+&#10;3lxwbnBv4hNuMMzHveIFsCPiZQhb1rC4f2FrfBIDGt9P8HwNdjyzvd9b4GtELQjsvd9bSB/N36LK&#10;PfvTWhr+6RLasSfXpRkshQbscMPYrhj+fv1113kY7OMmPDT8/tGU64oB2POGO7oJ7ACOngcXAebB&#10;v41PuBsAFQAO0NUWuwY7YLyFgQcIwupCdAvgiGUFgR1wguWLZRrseE1HeWwPbwEA6ekGO/YF1iHa&#10;A5xD2eUHdhyPGgaQhX0GtPDGg+/KhcXAw3kBvPBdn0sIfuP8wA7LHr5qWPdwba3k38L5cgvYce/o&#10;eU4fuxPsOIc4JzgGXFO4ZbBeINhx/2Eb2BbuKy+D/btl26jHOwto3JfL6UGG+3j+7PHOfPpxxQ4f&#10;2OGCeYit9o/mb6YDDPLXAPY3yxjYVbhjWQK7stgZ7KrnqeWKiVGumPL+FruLfOyABoAO4AKweHgw&#10;SLXyB/PDuGvHLgUrwAxwCQQ7XsdhXaIMHj48kFiWH9gBJ7hyYOnBz4qKQIMd68LixRsEoHi6wQ4o&#10;aR+7U4Fgh6sGZbO2bvUN1g1gwXUCWMMtg33HMQNsWBfwgysHVi6OERVHfmBHAzbenmD1ojzOC6xa&#10;L4Ed1xfHibcP3Fu4zrhfcJ7g/sM1xj2DewxvMVgXb4+oyLQrxmtgf/jbVarRdOGmHFq1dZ+yyod9&#10;soQe+36VD+wfzM2k77kCGMvlVm7ZR7PXZdN9b8+jTxduoU8Y4p3Zei9bFrvVQakMgh2uGAa7I9zR&#10;GkHJBWBn+PpGjeeHCn5QAAevzAAJLC34w7EcFjtcNArsDHlsA+VgxSM8EA8rwI0HH3AEmPAqjnIA&#10;O/zVWI6GWjy8gDkgBfijHLaFBxn7Y7lCMlUFol/TQy1AFsdaFLCj4kOFh33HOhi8GseFc7ctK0ud&#10;SxwbKgBsD9Y51scxq3O5a7c6/zhOVK7qNxjsWAbAwaWD48d5wfZx7gE7gF2XLw0B2NjHvGBf6wM7&#10;7gOUA4xxDwDcuq1C3VeHjrCVvk65pwB9fUzYLu4Lff+hIvAH+wZXg33D9oMM9aUK4OiMhHn4nL9x&#10;t4L9F4uylAvmkwWbVXTLf6avUfPRuPrUT2vUMnwfartyEB0DH/2nCyywv/DzOrV9L4Id1runwT5y&#10;1LiHho0Y5QB7GEWpcMcAsAe58fTBz+YZL1hBwsMDUAOcSvzAOR9YSEGJl8E1ALBgHbxCO90Uejso&#10;g/WxHT0PgEIZhC1ivoamLoflWpiP38B2sC7K4ncwT/9WKIXOP3rfA5dhf3HcznnYL5TXx415WBf/&#10;Yx6W6fmQ8Vzyb+JYsVyfE1QQ+ZVHGV2+NKT30XmOsG+4fvjEvjuPG8eH/Yf0Os7jxjp6fZTBeroc&#10;jl1vR5XhdVCh4rsbhWiVHTlH8vQsxfedPB8Npdt2H/aFLO7Zd5Sy+DuW5+w/pkIfd+w5osqigRTb&#10;284Qd5bHMoREOrcfDH23aBP1emtOCMAeoeR9sLPFPmxkXrArH3sg2INosfd6fYbxgolEIlFhev+3&#10;tdTx1d+CAvabGezodepsPC0TFjuiYtq1zwW7L9wRULd97MHtefo7dXjpF+MFE4lEosL0xq9rqf1/&#10;gw123UGpDLhidLgjBrNWuWKUxZ4bFaOkwR4sVwyrwysz6ehhfzeKSCQSFSaEYr46A2CfbWRLcQVX&#10;jF8HpXAGO8MdYO/Wrdu7HTp0SLJx6Z0pF+z3+MAeHZkbxw6r3Qf2YFnsLNS2n/1eetESIpHIm1q2&#10;KZtGfTyfOrw6x8iW4sof7P4We/fu3V/t2LFjNRuX3plGjRv30Ij7R1OHDk6wO8IdbT+78rG37Gg8&#10;MSURwN75pel0YH/pNayJRCJv6diRE/TWLyvpjhd+og6vBQ/sFRjsylrPC/bXvQ32uzpRfIINdh3u&#10;6AO73XgaRLCjtr1n8gz66DcrblwkEokK04qMXTTyg9/pzsmzguJfh7TFboHdgrsD7FM86YoZN2HS&#10;Q/ePGusDe34jKAU1KobVgS8KrPaer8+gJRtyU4WKRCKRSdl7DtHz3y+ldi/9ovhh4kpJpMMdc8Ee&#10;xWC3ep561hUzbtKDD40czWC/uxMlJFR2gD3QYo8JXs9TW7g47V6eQf1e/5kWrzt9PTZFIpG3tCfn&#10;EL343UJq89z0oDWaavm7YizplAKeB/vd99xLlQPBbkNdgT0aYA+eK0aJwQ6XTLsXfqLBr/9If6za&#10;QidD0JlBJBJ5U+j8tZuh/uxXc+mOp78NqgtGK68rpgxY7BMY7PePGUf3dOxMlStX8XfF2FDXYK8T&#10;bLCzlEtm8m+qJu7/+k/08ayVtC17v/Eii0SiM0u/LNlIj3/6B9321Df8dv9rUF0wWnldMfCxW2Dv&#10;1q3bi3fddVdVG5femRTYRzPYO3XxA7saQYmBDsWqzxi65Kbggx1ScH91Nt3x4i/U6cXpNPqdGfTq&#10;d/NpR/YBv67gIpGo7OvPY3/SZ7OW02Mfz6Jek6fb7pffQgJ1qKDGUwb7y54E+7gJlivmnk62xW6P&#10;eap7nuo49tgQgl0LF+7OV2ZSm2enU7t/f07pr02j0W//wPqRRr01nUa9OU0kEpVF8fPte9ZZdz/1&#10;Gd32n69VG1yw4tXzk8li19kdu3fv/vy9995bxcaldyZExQDsHZ1gj4z2+dgtxbCiQw52CHBXfvdX&#10;fmUL/idq+9w0uu3pb+nmxz+nlg9NZX0gEonKmFozXG9lkLd5dhq1ff5HuuOlX+jOEFrpTpksdgfY&#10;n/Uk2Mcg3FGBvQtVrpILdp3dMRfsobfYnVKAV5qjQA8/fPvJs6j9KyKRqMyJn+0O/51tPe++Zz/0&#10;UIf8LXarg5KOiunRo8fkdu3aJdq49M6EEZSUxX6vBXbd81SB3RHuCLBfehrBnke4yCKRqGzL9OyH&#10;WCawW42n13vXYkd2x5GjxtC9995HVatUtXueAuzooKSjYmKULr0puHHsIpFIVNryd8UA7LlD43kX&#10;7GOQUoDB3tkCu3/jaW64IyRgF4lEZU2mxlNHSgHvWuwW2LtSFRvspoE2LIu9FF0xIpFIFAKZGk89&#10;D/bhI8c8NPz+0Qawl7fj1wXsIpGo7Apg908pUFbAPlKDPdECu5221x/s4ooRiURlT/5gt3zsAPt1&#10;/yozrhh/sGsfuw53FLCLRKKyJjPYozwOdjSeIiqmS7dcV0yk7qAUCHZxxYhEorIlfx+7A+xedsVg&#10;oA3EsXe+rztVrYpwx8CepwC7+NhFIlHZlBnsHnfFjBk3QfU8tcCeaHdQ0j1PLagL2EUiUVnVzQx2&#10;30DWNtg9n1IAuWJGjRlHXWyLvbwNdqcrxpKAXSQSlT2VSbAjpQDS9grYRSLRmSiTKyYmyuM9Ty1X&#10;DMDeg6om5rpi/BtPoWgBu0gkKnMyRcV4Huy68fS+rj0osaoV7uhsPEXPUwvsYrGLRKKyJ8tiB9Bz&#10;VSbAjnDHLg6w54Y7arBb+dgF7CKRqKwJPvYoJ9jDc9P2ehbsuoOSAntiNQorF2aDPczueaqjYqTn&#10;qUgkKntSYHe4YcpG46nK7jjacsUA7Ax0bbHH+IE9hv7vmrZ0y5NfiEQiUZnRv+5/pUCwe3LMUw12&#10;n8XuALuGugZ7RFgY8SoikUhUZnT22Wfn+tjDGewsuGJuuP56DGb9bsuWLc/ncmezvDMB7MNHjvLr&#10;oCRgF4lEZ4o02CMZ6FBUGIOdLXgb7Jtbt27dhMt5DOzjxj00jMGOXDG5YI9SPnar0dRqPBWwi0Si&#10;siiAPYatdUA9wgf2SAV2uGIuv7zFRVzuHJZ3JgxmPQxpe51g59pKR8VosCMqRsAuEonKmgB2uGEi&#10;IyyLPZLBHs3fr7fB7snGU6QUUPnYA8FeDvnYK6jImFgBu0gkKqPyA7sNd3wvAOzl7U/3TgD7sBEB&#10;rhgb7IiKcYI9XMAuEonKmBTYw3N97BFssUfy9+uv8wN7GEtNiYmJ0fa/7p0mTHqQwX6/AjvvsA/s&#10;4eWtEZSsWPYYio1isPMyXkUkEonKjM4+62zlfoF/PRfsEX752JOTk+O5rJo8AvZJDw0drsGeG+5o&#10;gR2umApsuUdTjIBdJBKVQQHsgDnArj4NYK9Vq1Yil1WTJ8COxtMhw0f6wB5ePtzhY7csdgV25YoJ&#10;N54YkUgk8qrMYI9UYO/atesTXbp0iU9MTKvJZTGdff755yfb/7t30mBHHHu1akl+YI+GC0bALhKJ&#10;yrAU2AH1ALD/61//ovvuu++xFi1a1ODpYttSP+eCCy6ozZ/unkaNgytmJHXpqsEeRlHhCHcMywV7&#10;lO2KEbCLRKIyJm2xA+Ya7IiKAdg7d+586OKLL9mVnFxzT2Ji8t+5vDfAPuz++8cNSh927L5uPah6&#10;9Roq8gVgL1+OwR4FsMcoqEezwgTsfoqMjKS//OUvxmWikgkRCvHx8XTxxRfThRdeSDExMcZyIlGw&#10;5AM7w1xb7RrsXbp0oUsvrUOpqTWpRo2al3B5b4C9d79+7QcOSl/ftXsvtfOAFXqeIssjLHYlG+zh&#10;4eHqwePVzlidc845VKFCBRo3bhxt2bKFFixYQDfccIOxrKjoio2NpfT0dMrIyFBat24drV+/njZv&#10;3kwzZ86kli1bUkREhHFdUdGEZ/dvf/sbDRgwgMaPH1+ocI/ffvvtZb5yLcesC3TFxMXEqp6nbLFT&#10;nbr1KIXZmJKScgWXP6dWrVoX86e7p45dujTt22/gzPu69vgzLbWWDXa2zg1gj2Tgn3tuOePJKevC&#10;Q5GQkEBXX301LV68mJYtW0a//PILrVy5knr06GFcR1Q0JScnq3MKmM+YMYOeeeYZ6tixI/Xu3Zve&#10;fvttmjdvHm3YsIFGjBhBVapUMW5DVLgqV65MkyZNolWrVtHvv/9Os2fPLlCLFi2ijRs3Up8+fYzb&#10;KysKD4u0wh0dqhQXpwy2e++9ly6+9FKqXiOZLfYaN3D5c1NTU5vyp7unW265pWr/QenPdevRa3+t&#10;mrXV6ElREQhtDLeBHsuy4B7Jy849t7zx5JRlwUKvU6cOvfXWWwrk3333Hd1xxx2EMWIF7KemtLQ0&#10;mjt3Lq1YsYImTJjA1lNew+Giiy6iZ599llavXk2DBw9mYyM6TxlR4WIw0ZNPPkmPPfYYrE91Xxek&#10;tm3bqjemQYMGGbdXVhQRHuWLY9dgrxyfQDfdeKMyMC6+5BJKrJpESUnJd3L5cnzuruVP909Dho14&#10;onvP3kdq1z7fBjs6KIUrl4yG+pkI9vLlyysfOmACC+eHH36gxx9/XPmAsRzWo4C95ALEX3jhBeV6&#10;GTp0qLGMFipRlIVVf/nll5/xLsGSSIP9gQceoDi2SE1lnLrpppvODLAz75BKwAn2pMREat2qFd19&#10;992qvacK339Vk5K6cflyfB6v50/3T0NGjnq+Z+9+Jy+66O8UG1OBwR5BYeXCleslEOzlGfhnn32O&#10;8QSVFQEaSUlJyip///33lSvg1VdfpcaNGyvY63IC9lMT/L1wZ3366aeq/cZUxqkrrriC5syZQ2++&#10;+SaFSXqLYkvAnlcwVAF2J9Sh1NRUuvXWW6lDhw70f//3d37Wq1KVxMTevE4Es+EW/nT/NGrU+Mm9&#10;+w2gevUaUMWKlVTtBbBbFrsFdQAeYI+IgNVedv3saKBr3ry5el2F33fq1Kmq1obFGFhWwH5qgg99&#10;6dKl1KRJkyJZ4CjzxRdfKH87GltNZUT5S8CeV+CZCeyIyIJhd+edd/Jb+4VUOaEKJVar/k5aWq3B&#10;ngH7gw89Mrn/wHS64sqrVCIwHFg460wDO8Dx17/+laZNm0a//fabcg9ccskl+UJHwH5q+ve//02b&#10;Nm1S1pFpuUmvv/46ZWZmqnNvWi7KXwL2vNJg1zlitPDcw1pHVFDt2udRfHxlSqpeg1JS0g5X9QrY&#10;n3r2+cmDhwyn6264ibhGoojyfHDIduZzxeQ2nuJEWO6YsunjrFu3rgpjxCs/Gk4KCvUSsJ+ann76&#10;aeVfLw7Y4RITsJdMAnZ/WW4YA9iZf/Xq1aO77rqLbrzxRnV/VlJgT6bq1au/UqVGDcSzu396/a0p&#10;k5GT/bbb21JNgB0HZwfrB0bF4ESEh0fROeecazxZXheiAbp37+6z2p977jlq2rSpsSITsJ+a0CiN&#10;aBg0TpmWm/T5558r2OA6mZaL8peA3V9hYcw4G+x+rhgGe4P6DZTF3qJFC6pWvboCe/XqKWh7u/Os&#10;888P5/XdPz374kuTR44at7xtu7v21eBaCQepQh7DEPKY12K3rPay23iFWH68iiFuesmSJfTjjz/S&#10;kCFDUFv7lROwn5rwdvTrr7/Se++9V6TGUPg9f/75ZwV36axUfAnYc1WuXHlloCqe4VND3dZlDPZ2&#10;7drRFVdeSVUTE5UrJiWlJiUnM9i9Mj327LNp6ekjXm1/d6eDqalssbO17kwrYAI7TkpZdcdoVaxY&#10;UUVivPbaa6oh9fvvv6c2bdr4ImME7KcmwHzKlCmqMRQQMZXRQtQMoITeqOgkVtbvvVBIwJ6rMIZ3&#10;fmDH2BONGzVS/vWGjRryc16V4hOqUO3aF1gWu1cmvuDJQ4aOmNapc9c/69StryxWWOvIza6hHgh2&#10;qFy5sm81nXvuuarHaevWrWnWrFm0fPly+uqrr5T1LmA/ddWqVUuFkyI6BlEIpjJwu0ycOJHWrl1L&#10;//nPf6hSpUrGcqKCJWC3BIMiHAm/NMucYC8fQdWrJSkXzM0330x/+9tFfL8lUOXKVflePR+DEXXh&#10;bXhmOvvRJ5/6rGfvfnRls39S1apJCuwRyhUTTVG2AsGOGq9SJauzTlkXAI8ej/C5w2pEL8hvvvlG&#10;wB4EIZQU0Ibljl6oOvcOgI68JnhbQtd2pBdARRC4vqhogjHyxBNPqPsXbRswUgrSmjVrFNgHDhxo&#10;3J4XZUEdlrptrecBezhdcP75dCNXargP0WmzIoO9amI1+Ng7ecpix/T0cy9+3G/g4D+vv6Hl//Cg&#10;hfEB4kC11W4CuxavfkYJ1g4SUyE6Az54tJ6byomKLvRCRc9ehD/ivDqFSrRv374Sux4EAVZoM0IF&#10;Wpj++OMPevTRR1VnPdO2vChE9OVhmA129LYH9/5ywV9UNAzcsDh2+NerV0/m/5M9Za2rqXXr1hX7&#10;D0iffMutbQ7VqnWeArp1oAB7bIFgx2sNb+KME17X+vfvb1wmKplgVCAaAcmqRo4cSddee22R3AYi&#10;UWFC25ifpa7FYA8vb4EdXgqAHfddg8suU/16AHZEC1arVm0gb8d70+hx42e3v6sj1avf0PKxl7Nq&#10;sKjIgi12CKkveRMikUjkOiE8Oze80V9wzYTZYMfAQkg616xZM7qAAV8pPp4qV65CaWm1NycmJo7g&#10;bXlqOht/Hn3s37O7dO2+tVmzFn9WYCtJuWPsUUUKAztODl5zkK+cNyUSiUSuENx8fo2lAbLAHq6M&#10;WbwxNmjQgC67rCFh4KGKFeNVmyPPvy+hatWbeXuemsqxzhk/8aGHBwwY/N71N9x0LCU1Tblh0CNL&#10;pRcoBOy5OjPdMiKRyH0C1AvllnLFMNhZSdWSVOekv//9H1SlaqICOwYgqlat2sO8PXDSm9PYcZOW&#10;3X57u/9dWqce12TWwaLDEtILFAXsqBkR/C9xxiKRqDRluV8ijJxyCha75lz1pOp08T8uptSUVKpY&#10;CW6YqkizspzBPpq3eS7Lm9ODDz++rmOnLnRl8xYq0yNeUZTVzsAumsVunahy5cp+el+RSOROIQ9M&#10;fj71QFlgD1NRV7Vr11aJABOrVlPWevUaKWytV38mITHxKt6ucll7cho8dPiIfgMGH73hxpZ0/vl/&#10;US3JcMWo3DGGk5KfwsORdiCizOaUEYlE7hPa+BDIAVibuGSSBjv6TdSsWVNlcUxIqKKs9eTktOmJ&#10;iYmPV6pUKY63790pISEh9pHHn9x3y21t/9OwUVOVujecLXa8phS1BnQK65TlbJAikcgdAtCL4nrJ&#10;IwZ7JBuu6GGOIQPjEypThbhKOnb9xfj4+Kt5+2Esb0/Pv/RSq779Brx2w02tuAarzSfLHsXbFANa&#10;ROGEI3GYAF4kEgVTaNMDW4pjpTtlrReBBlJKZMVVjKf4+Cr8vcZ7bK2PZ+BX598pG9P4CQ/sua1t&#10;u2cua9hExbFHqrDH4lvs/opSgIfOOksALxKJSi5toVtgLrnRifWROgUWO+LW0baIFL0pKamv8rwG&#10;/Fvet9b1NGnSpEv79B0wp2WrW9TgG1bumFMFe64sF02EujhixYtEoqIIo7ch+SD4UVIL3SRAHbl0&#10;YmIqUOWEqlSjRsonKSkpnapUqVKNf7dsTPz6UbVbt27lh424/8S9XbpRk6ZXqFrsVGpFk3BhcoUL&#10;hQsWri4e74ZIJDqjdbbiAbhg8cGCeTCBDlnbjKDomFjmXALA/ky1atUuqly5chLvxzmsMjWdfd11&#10;N94yYtTYDdf868ZJF1xwIZ+ECNULNZJPBkIflfC/Ehogii5UEqZ5akg+G/KIxlFSFxYX2Lq4KKMr&#10;At2xII9wQxRlnpZhmfod/L5zPsqxkFMC+6ml2iB4HyH/cny+VBnrE+VwLM51nbKWY1vIiW+QypXv&#10;r2jMi3QI31nR/H+s/b+vvLOscz7LtD8FLQu21LHjvDnON84zpPtU5JFz3QLOa2SBy3BtnNLzAsud&#10;iqywYf95zt8zy3n+9f9OqWuPT8N8XH9cZ9wDzuWBv6GfKfU/zmnANQgsHyh97nPXcx5T3mPUCbcK&#10;lf3so7wla12f7G3lUX7zAxRWLozKsREZzuenUnwCxcbGIX3ADzVqpN7I1nuKzcGyOfUfOvRvvXr3&#10;ybj6mn+dTEqqngsrwBidlvgzqgDlAbct/T1w/fzK+wkXDhe8iBfQNVL7HCh9DEU8FqwT+B0Vrml+&#10;4LxgSW87VNsXiYIsy0BziDkGqOMePu/CC+CC+bNChfjFVapUaxMTk1TZxl/ZnSZMmPB/I8eMXdDp&#10;3vumN2zU9AgynSHVAIAUqXzuVi3shLNT+UHaOc9ZzilneZVaM3Cemg/IewzwWsECo2k7gfPwPVi/&#10;JxKdFgU+1yV/zjXQ1UD9/B1Qh2Fa67zzKCoqiipUiMtMSKhyd3x8fAUbfWV/mjTp4Ub3j50w/c47&#10;755+aZ06+zFknMojw1BXgA8Ae6GQdqgoZZRwUQFw0zJIoMVy3Pi6stPnRYO9uJUg1lHXGd/xifW1&#10;HOUKUkl+tzDZD6jIbQrydQ6C/Cz18ralzsyoklhNwT0uruLxipUrT6tevfpfbOSdOdPYsRNbDB8x&#10;6sO2bdv/8Pd/XLIXcFduGbakI1kY/NoEdg1eE7xN8/IVwKBk/w/YqGX2/4YLWjZU0LEV4bgVkPNR&#10;UYFb0DaUSuH8C9hLV8GuqAtVyX4v1wVj+e3LlyvPzIlUeWDAj9iYuJNxcQm/ValS7fbExNRaNu7O&#10;rGn4qLE3pA8b/m6bO++ccWmduvsTEipbjRt8kRHrHoORlvhkaWBraDvhXWSQB0q5YvjiqhvK/lTC&#10;7/tfTM8pP8AG47gK3Ybhd0WisiAAnT9Vo65SGFvokRRfKUFlq7WiYCrNrVq56n1VqlS51MbcmTkN&#10;Gzmy9ZChIz646+57/mjUuMlBjDACeADYsXyiYLk7oV5cFbiehrmCURkDUlAgjvPj+K4qQsd3p/zO&#10;pWE5pJYb5gco0jDP0wo8Z8G4NqLTrHAGuwY6Bgti4zMqimJiYhRjoqMrUExcxd8Z6EPi4xMvs/F2&#10;Zk+jR49vPfz+MZ93uq/r0hYtrjmWkpLGJyxW+asqxMZZLhn+3wjnQlQw2CENqwDolJmHr2gwLZLy&#10;nBPTtvX5LLlUCFtgJVDESsGn03H9gvkbZeZ+85qKel9ZYbIx0TEqayOADkMHljpYxZb6T5UrVx3J&#10;YG9iY00mTOMnPdRyzNiJM3r17pvVqvWtf/79H5eqjGg4gfHx8RRXAYCH3x2dACwwl9SKN8sAEz9h&#10;WTHh4lkF4TgFVCKvCu0tWuo+Dlf8qVK5supRGs1wR0hwdHS0Su4VF5fwdWJiYls7XYBMerrpppui&#10;6tWrV37SpMeuTx82bFa/AekH29x51/Tmzf9JaWk1KSE+QZ3Q5BrJVKliPFvvp+CegZUe5pD+7luG&#10;CxkItgCoux5avK9qH4MA6HxlOkfO7wXIZJEXqqKUL8Z2CypX7H0TeV06ysUaq9Sah0i9KlUqU1pq&#10;KnMojaolJSn3CzwJ8cwk1tLYignT4uOrXIve9TbOZNJTs2bNyt3avn1tAH7g0KGXDR068l8j7h+9&#10;sWuPXnTzrbdTgwYNqQZDHScTI5L89a9/o2rVktQrENw0eeBdkJT7haVAAdnf1TLTAy0PuZ+KVKl5&#10;4JyVauVclPMj993pkh/QyyMyL4LOq30e/e1vf6OLL75YfSK3OtwuFdhyh6u4evXUZZUqVX67UqVK&#10;NzDCoi2SyZRnAtTbtGlzbrt27ZDS8uyOHTt36N6zN/UfmE4d772PbrrpZvrHxXUU0AH4Cy64gBo2&#10;bKgGiq1RvYafi8YHb7hXfLKX+co4Hhy9jvFh0vPwyRJrjs+BLdMyn4JxnkrjXMv1LcuyoloC5pUv&#10;r9rwatWsRZcxTxo3akTNmzenxo0bU+XKlZU7GO4XjNuclnbe6mrVqk9JTEwaV6lS1cbMqkgFMJkK&#10;nuCS6d27/zj+jGrUqIlKGDYofSj16tOfOtzTiW68qTVdfEld5DZWicQA+BtuuIFat2pNN998M11z&#10;zTVqKKrYmDjrAmrfuZbvgtr/K0hhmZ5vyzffUc65PL95xZWyEgLmhVr5/WZh8wtbHvi/SXp5YHnn&#10;PFZ+kTF+8wPWOSU59yFY2zwdKso+F+eYnNvT6xT0vbD5JZXeH5PylLciVvzW08uc6ymFU/lzy6m0&#10;urVq1aLLmzala5kZ1113HRuPN1GrVq2oKc+zgB6rjL7za5/Plnud5Qz0XgkJVd9nK71tXFxcRcaV&#10;dwejLo1p8ODB0Tfefk+NO++8c9jf/35ps0suqUNXXtmc+vYbQN179KK7O95Lt9zahjAiE0b8joff&#10;nS/UZZddRt27d6devXpRjx491Gf//v2pZ8+edNtttynrHqOGw0+G3mLnnmOpfLkwioCQ2oBvBsDD&#10;J32DOFUO4hvJXi+cFVauPIVhXESlMCrH2y139rl07lnnWML/PuG7U+dyebPKYzt+0st4v/kYLJVX&#10;UvugjkPvq77hMS/cXs5lIXtd33b1d1tqe/b5UOJKTCdd8hNXnBAsHgh9D6BYtnD0/4GKVZ8o669o&#10;lrUdbM/arko8hkaq2FiK49dhqEJsBYrhebiOujziidW+qP3Cvlr77Hug+RjQoQTHhGHLcE7UefBJ&#10;n0unHOfJITWP1/GdS/W/fQ84lLttW1jfcW0L07lO2ffOOXy/BMp5L5mWn8P33zlnnU1nu1xqP+19&#10;dh6TfoZ8y/X/ttQyPZ8/cY2s+PJ4NeZoI7bAW7VsRe3ataM77riD2rRpo9S2bVs1DwLQz1PpAPDm&#10;H6nusb/97SLmTrODSUnJfRjkX1eoULEP4ymGVXbyqZfGNHbsI9XvHzVxW7du3e696KJ/tL/ggr9Q&#10;vbr16b77ulGPnr3pHgb8He060L+uu5Hq1K3HkK9FFeMqqU5O6MnKVj/dddddlJ6eTqNGjaLRo0fT&#10;mDFj1P8jR46kESNGqM9ADR8+3CeUMSlweX7fTdJlnMLvmuYFqqTLCpJeT69b0HYw33RMTg0bNsxP&#10;pnnQ0KFDlQK/DxkyxPfplHO5U7i+kC4TuLwkCtZ2QiV9zMUVG01F1qBBg/Jo4MCBxdKAAQMKFYwv&#10;qF+/fr5Pk/r27ZtHffr0od69eyvBkIMRpwXjTosZotS1a1fq3LkztW/fnqF9pYq4O/fccwmjuqFR&#10;FG159ZglrVvfjGVvVYytOLVy5aoDbSTJFMxp4kP/bj527IMz+WK1bNy46aMX/e3/9rOlfuzqf17D&#10;F7c/dWHQt2l7p9LNN99K/7z6WoZ6A/rrhRdRSnIaValSVQEfHZ5iuSZOTExU7hpcWNTUHTp0oI4d&#10;O/KF765ulgH9B6ibEjeydZNbD4XzgfJ/0MywCZynpQGl4eH87jfP3m7gcpM0HDVcNZwLky5vgm/g&#10;PPyOPgYcn/OBD4QCpM+VJXu9IdZ3LHeCwv8Bt4R5erlTzt/1aaAt/t/5+3p/TdLnTn8vqPzQoYHf&#10;c9fT303b0/vi3KdAFWUZpI/VdE70+evX34Jgfz5/+I5letuB2ylIgduHNIit65IXzLn/O2HMn/xM&#10;QbkwNquv+uxDfXr7S4Nbw1vBunsPP4DjTR3Q7tKlCz/LnYjf9hnOralZs2Z0ycWXMLBrHOc3vEP8&#10;9rMXA+rDxRoTHYteo0fSUmvur1ev/rEWLVoca9q0aefIyOjXoqNjX6paNek+G0EyhXJ64t9P3zNm&#10;7ITp3bv3uuHGG2/6snHjJgcuvPCvG/hVac3//f0ffDHv4gdrmLqwLVveTDe1bE2tWt9KrRn2119/&#10;E7VocTU1aXIF1a/fkC92Hfq///sHXXjh3+j88y+gWrXOU63dSUk1VANtYtVqVAUji8dXpgRWpUoJ&#10;LGuYqzgVu1rRUmycEnz6quLgm0V1YuD/8Qmh4cUpPT9QBS0veN3c33JKr1PwukVQjP93q4LEJ5ah&#10;s4YtXxl8zy1vVAHLnfurzqPatnP7WvZ83/Jc8YPJn4Hl7XXUfhd+TvR+REfZUvP1bziW2/LN49d5&#10;JfV/7nL93bd9/j9KL7fL6/laVlnH7/nm6/3IKxy7tS189/9U27BV2DXylXN8D1yWq+iAZY7jgbDf&#10;vmVm+da3j9F5rL7vurz6Dncciy1tqxyL7wW1Lf4MKx+WFR4WvoXhfahGteRZCQkJPVJTazf9y1/+&#10;8meDBg0PtWzZas+tt976dGxs7I0xMXHPxsbGPZuQUKXXWWfFVbKRI9PpnG7p0DXpkUceez49fdiD&#10;bG0nsTVycfPmVx269B91N6amps6rUqXK8qpVEgmDecCCHzx4CFufI9nKGLSZLfPNrVq13nn11dce&#10;aNas+bEmjS8/yW8BJxs2bHyyUaMmxy9r2Pg4W/sn69arr8Q1Oeuyk40aNz3WsFGTY5dd1vgYlzvW&#10;4LJGx+rXv4zLWmXq1mXVqXeyXt36/6tbp676nz+pDnRpHapzCauOLXy/1F6m5+myJdClEG/PqTp1&#10;6uUph9+9VClgfkHSZfGp9tveV/XdUu5vFk1qH3A+7P3xbdeWtY+58pvH6+XVpVxR28L/rIvVZx0l&#10;3zbs71oXB67Dlh2sO70tLFf6xyWW2BhQZe3lVhlsx55vL9Plff/zNp3b8q3L//9D6R9Kan+wX1jH&#10;IWvb/vuutwEDBd9xf+ll1j5hPXy3f9c+LmtfrP1xbsfv/Orzpb+rctb5wr2q98c6n/Z21Ce2ZW0f&#10;y3Ctc5fh05pXt249qsv3C8T3zclL69Q5yds9yb93kn9XCf+r72r+pSf5PBxnneDyx3jbh3mfD/O2&#10;Dlx6af29XCaH7/dd9es32NGoYaPNlze9fC1b30uvueaa6++5557L+E3i+UGD0t9ldJxTpUrSv84+&#10;+5yfuUJ9umLFyv2ZFbelpKSUncGly9I0ZMhwXLgX+FWs1bXXXhvf8uabb2p5U6ujV19z7eEmTZpu&#10;45thGVv2M9PSanXmWrt9XFzcwPDw8CfLlQt7s1y5ch/mKuzdMJb/PN+yN3kZl/fTFL8yZyt9of8/&#10;++yzvyo9lTPMKwM6y5ZpmaiUhHstr/gZ+IqfhcL0McvxnOWnsClhYWHv8efb/PlyRFjEi3iG+Q35&#10;AdbEChUqDK9YMb4fP993JybWaJGUlPTX2rVrxzEeytxQdGfkhHDJnj37NmMr/pmBA9Of7NOrT797&#10;77336rvuuqtWs2bN0KLtN110UZuwG2+8sRIs/zvuuCPFUicltu5rtmlzd6r/fOv/e26/p8Ytt9xS&#10;9eab704oWDfbCvx+c0KbNm3ibr/99nj+7Qr4js/TLbZqonkfInlfYvAd/QlatWoVi3mFCeeaz2kE&#10;Pu3TKZNMMslU+lOjRrdHolMUQ+3C9u3b/8NSJ6VOnTrVbdfunov951v/c/mL2t/avjbAX7Da2Ar8&#10;rlSNt5PcsmXLRFQWqChOtxjQ8bwfcahY8L1169YVeV4VzCtMjRo1ikQlcN1114Xbp1MmmWSSSSaZ&#10;ZJJJJplkkkkmmWSSSSaZZJJJJplkkkkmmWSSSSaZZJJJJplkkkkmmWSSSSaZZJKpaNNZZ/0/Dgz5&#10;MZWX58QAAAAASUVORK5CYIJQSwMEFAAGAAgAAAAhAJjBAq3gAAAACgEAAA8AAABkcnMvZG93bnJl&#10;di54bWxMj0FLw0AQhe+C/2EZwZvdpJKkxGxKKeqpCLaCeNtmp0lodjZkt0n67x1P9vjmPd77pljP&#10;thMjDr51pCBeRCCQKmdaqhV8Hd6eViB80GR05wgVXNHDury/K3Ru3ESfOO5DLbiEfK4VNCH0uZS+&#10;atBqv3A9EnsnN1gdWA61NIOeuNx2chlFqbS6JV5odI/bBqvz/mIVvE962jzHr+PufNpefw7Jx/cu&#10;RqUeH+bNC4iAc/gPwx8+o0PJTEd3IeNFxzpbMnpQkGQpCA6kSZyBOPIhzVYgy0LevlD+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SwXJOBAgAA&#10;aAcAAA4AAAAAAAAAAAAAAAAAOgIAAGRycy9lMm9Eb2MueG1sUEsBAi0ACgAAAAAAAAAhAJkehn58&#10;qQEAfKkBABQAAAAAAAAAAAAAAAAA5wQAAGRycy9tZWRpYS9pbWFnZTEucG5nUEsBAi0ACgAAAAAA&#10;AAAhAA72ja/sXQEA7F0BABQAAAAAAAAAAAAAAAAAla4BAGRycy9tZWRpYS9pbWFnZTIucG5nUEsB&#10;Ai0AFAAGAAgAAAAhAJjBAq3gAAAACgEAAA8AAAAAAAAAAAAAAAAAswwDAGRycy9kb3ducmV2Lnht&#10;bFBLAQItABQABgAIAAAAIQAubPAAxQAAAKUBAAAZAAAAAAAAAAAAAAAAAMANAwBkcnMvX3JlbHMv&#10;ZTJvRG9jLnhtbC5yZWxzUEsFBgAAAAAHAAcAvgEAALw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06"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07" o:title=""/>
                </v:shape>
                <w10:wrap type="topAndBottom"/>
              </v:group>
            </w:pict>
          </mc:Fallback>
        </mc:AlternateConten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p w14:paraId="07CE0F9B" w14:textId="333405FD" w:rsidR="005A1D19" w:rsidRDefault="00B60866" w:rsidP="00C45DB8">
      <w:pPr>
        <w:pStyle w:val="Heading1"/>
        <w:jc w:val="center"/>
      </w:pPr>
      <w:bookmarkStart w:id="61" w:name="_Toc102679503"/>
      <w:r>
        <w:lastRenderedPageBreak/>
        <w:t>REFERENSI</w:t>
      </w:r>
      <w:bookmarkEnd w:id="61"/>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08"/>
      <w:footerReference w:type="default" r:id="rId109"/>
      <w:headerReference w:type="first" r:id="rId110"/>
      <w:footerReference w:type="first" r:id="rId11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A3FBB" w14:textId="77777777" w:rsidR="00F63084" w:rsidRDefault="00F63084" w:rsidP="00305A06">
      <w:pPr>
        <w:spacing w:after="0" w:line="240" w:lineRule="auto"/>
      </w:pPr>
      <w:r>
        <w:separator/>
      </w:r>
    </w:p>
  </w:endnote>
  <w:endnote w:type="continuationSeparator" w:id="0">
    <w:p w14:paraId="7A7C8F15" w14:textId="77777777" w:rsidR="00F63084" w:rsidRDefault="00F6308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0864D" w14:textId="77777777" w:rsidR="00E75DFF" w:rsidRDefault="00E75D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121F6F5B"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FFBD9D" w14:textId="77777777" w:rsidR="00E75DFF" w:rsidRPr="00381C77" w:rsidRDefault="00E75DFF">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45B8E" w14:textId="77777777" w:rsidR="00F63084" w:rsidRDefault="00F63084" w:rsidP="00305A06">
      <w:pPr>
        <w:spacing w:after="0" w:line="240" w:lineRule="auto"/>
      </w:pPr>
      <w:r>
        <w:separator/>
      </w:r>
    </w:p>
  </w:footnote>
  <w:footnote w:type="continuationSeparator" w:id="0">
    <w:p w14:paraId="0AE61A0C" w14:textId="77777777" w:rsidR="00F63084" w:rsidRDefault="00F6308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0ADF60E1"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45A20" w14:textId="77777777" w:rsidR="00E75DFF" w:rsidRDefault="00E75D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4208" w14:textId="77777777" w:rsidR="00E75DFF" w:rsidRPr="009A390F" w:rsidRDefault="00E75DFF">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0908E93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32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1581"/>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2A4B"/>
    <w:rsid w:val="0006343D"/>
    <w:rsid w:val="00064067"/>
    <w:rsid w:val="00064BD6"/>
    <w:rsid w:val="000652F1"/>
    <w:rsid w:val="000666DC"/>
    <w:rsid w:val="000709FF"/>
    <w:rsid w:val="00070A42"/>
    <w:rsid w:val="00070E9A"/>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416B"/>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BA7"/>
    <w:rsid w:val="000D24DC"/>
    <w:rsid w:val="000D2A16"/>
    <w:rsid w:val="000D3979"/>
    <w:rsid w:val="000D420D"/>
    <w:rsid w:val="000D4E98"/>
    <w:rsid w:val="000D50A0"/>
    <w:rsid w:val="000D5C25"/>
    <w:rsid w:val="000D650A"/>
    <w:rsid w:val="000E118C"/>
    <w:rsid w:val="000E16DB"/>
    <w:rsid w:val="000E179A"/>
    <w:rsid w:val="000E17D5"/>
    <w:rsid w:val="000E2898"/>
    <w:rsid w:val="000E3C66"/>
    <w:rsid w:val="000E4909"/>
    <w:rsid w:val="000E7E3F"/>
    <w:rsid w:val="000F00E0"/>
    <w:rsid w:val="000F1DD5"/>
    <w:rsid w:val="000F1E49"/>
    <w:rsid w:val="000F2C6D"/>
    <w:rsid w:val="000F2CB5"/>
    <w:rsid w:val="000F2D0D"/>
    <w:rsid w:val="000F3AD9"/>
    <w:rsid w:val="000F46D1"/>
    <w:rsid w:val="000F5DBC"/>
    <w:rsid w:val="000F5E15"/>
    <w:rsid w:val="000F63B1"/>
    <w:rsid w:val="000F6939"/>
    <w:rsid w:val="00100797"/>
    <w:rsid w:val="00100B57"/>
    <w:rsid w:val="00100E4A"/>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77EC"/>
    <w:rsid w:val="001878E2"/>
    <w:rsid w:val="00187E70"/>
    <w:rsid w:val="00190CCF"/>
    <w:rsid w:val="00192096"/>
    <w:rsid w:val="00193186"/>
    <w:rsid w:val="00193AD3"/>
    <w:rsid w:val="0019438D"/>
    <w:rsid w:val="00194408"/>
    <w:rsid w:val="00194440"/>
    <w:rsid w:val="001944FA"/>
    <w:rsid w:val="00197604"/>
    <w:rsid w:val="00197F04"/>
    <w:rsid w:val="001A0EF6"/>
    <w:rsid w:val="001A160D"/>
    <w:rsid w:val="001A28A1"/>
    <w:rsid w:val="001A28BD"/>
    <w:rsid w:val="001A3105"/>
    <w:rsid w:val="001A3874"/>
    <w:rsid w:val="001A38BB"/>
    <w:rsid w:val="001A494D"/>
    <w:rsid w:val="001A5650"/>
    <w:rsid w:val="001A7461"/>
    <w:rsid w:val="001B2616"/>
    <w:rsid w:val="001B3EE7"/>
    <w:rsid w:val="001B42A7"/>
    <w:rsid w:val="001B6A31"/>
    <w:rsid w:val="001B6DE8"/>
    <w:rsid w:val="001C1086"/>
    <w:rsid w:val="001C293F"/>
    <w:rsid w:val="001C2C08"/>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1694"/>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A5E"/>
    <w:rsid w:val="00230D9C"/>
    <w:rsid w:val="00231ECF"/>
    <w:rsid w:val="00231FC8"/>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C6A0B"/>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6127"/>
    <w:rsid w:val="00316233"/>
    <w:rsid w:val="00316263"/>
    <w:rsid w:val="00317378"/>
    <w:rsid w:val="00320178"/>
    <w:rsid w:val="003208A6"/>
    <w:rsid w:val="00321280"/>
    <w:rsid w:val="00322B3D"/>
    <w:rsid w:val="00322C81"/>
    <w:rsid w:val="00323C3E"/>
    <w:rsid w:val="00324D8B"/>
    <w:rsid w:val="00324E50"/>
    <w:rsid w:val="00325191"/>
    <w:rsid w:val="00326113"/>
    <w:rsid w:val="003265E4"/>
    <w:rsid w:val="00326847"/>
    <w:rsid w:val="003302CC"/>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A8"/>
    <w:rsid w:val="004010E7"/>
    <w:rsid w:val="00401440"/>
    <w:rsid w:val="004019DB"/>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0D2"/>
    <w:rsid w:val="00457F00"/>
    <w:rsid w:val="004600C3"/>
    <w:rsid w:val="00460229"/>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277"/>
    <w:rsid w:val="00467C3A"/>
    <w:rsid w:val="004721B8"/>
    <w:rsid w:val="00472EE3"/>
    <w:rsid w:val="0047554D"/>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3A7D"/>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4FF"/>
    <w:rsid w:val="00525866"/>
    <w:rsid w:val="00525A71"/>
    <w:rsid w:val="0052619D"/>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5078F"/>
    <w:rsid w:val="006519E6"/>
    <w:rsid w:val="00651A5D"/>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C634C"/>
    <w:rsid w:val="006D0432"/>
    <w:rsid w:val="006D2717"/>
    <w:rsid w:val="006D3688"/>
    <w:rsid w:val="006D49B8"/>
    <w:rsid w:val="006D5200"/>
    <w:rsid w:val="006D533D"/>
    <w:rsid w:val="006D56BA"/>
    <w:rsid w:val="006D5737"/>
    <w:rsid w:val="006D5D14"/>
    <w:rsid w:val="006D6454"/>
    <w:rsid w:val="006D7AB9"/>
    <w:rsid w:val="006D7AD7"/>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20C5"/>
    <w:rsid w:val="007525D8"/>
    <w:rsid w:val="00752E88"/>
    <w:rsid w:val="007534F6"/>
    <w:rsid w:val="007536F2"/>
    <w:rsid w:val="007545DD"/>
    <w:rsid w:val="00755BD0"/>
    <w:rsid w:val="007576D3"/>
    <w:rsid w:val="007621A0"/>
    <w:rsid w:val="0076355E"/>
    <w:rsid w:val="00764176"/>
    <w:rsid w:val="007653CF"/>
    <w:rsid w:val="00765CE0"/>
    <w:rsid w:val="00767FAB"/>
    <w:rsid w:val="007713B0"/>
    <w:rsid w:val="0077380D"/>
    <w:rsid w:val="00774355"/>
    <w:rsid w:val="00774F9E"/>
    <w:rsid w:val="007775D5"/>
    <w:rsid w:val="007830A9"/>
    <w:rsid w:val="00783ED2"/>
    <w:rsid w:val="0078587F"/>
    <w:rsid w:val="0078594A"/>
    <w:rsid w:val="00785BBF"/>
    <w:rsid w:val="00786610"/>
    <w:rsid w:val="00786697"/>
    <w:rsid w:val="007903FA"/>
    <w:rsid w:val="007926F7"/>
    <w:rsid w:val="00793846"/>
    <w:rsid w:val="00793A1F"/>
    <w:rsid w:val="007945A3"/>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39"/>
    <w:rsid w:val="007B7D63"/>
    <w:rsid w:val="007C029D"/>
    <w:rsid w:val="007C07BB"/>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144F"/>
    <w:rsid w:val="008C1482"/>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6017"/>
    <w:rsid w:val="008F7DBD"/>
    <w:rsid w:val="00900238"/>
    <w:rsid w:val="009004BC"/>
    <w:rsid w:val="00900D62"/>
    <w:rsid w:val="009010F1"/>
    <w:rsid w:val="009044C5"/>
    <w:rsid w:val="009058A5"/>
    <w:rsid w:val="00906E2F"/>
    <w:rsid w:val="00907183"/>
    <w:rsid w:val="009072AD"/>
    <w:rsid w:val="00907303"/>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11EB"/>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124F"/>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459"/>
    <w:rsid w:val="00A66502"/>
    <w:rsid w:val="00A66568"/>
    <w:rsid w:val="00A665B6"/>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794"/>
    <w:rsid w:val="00BA0ABB"/>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59"/>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42D"/>
    <w:rsid w:val="00D215D4"/>
    <w:rsid w:val="00D2173C"/>
    <w:rsid w:val="00D23B6C"/>
    <w:rsid w:val="00D23EE2"/>
    <w:rsid w:val="00D24A72"/>
    <w:rsid w:val="00D25252"/>
    <w:rsid w:val="00D25324"/>
    <w:rsid w:val="00D25648"/>
    <w:rsid w:val="00D256FF"/>
    <w:rsid w:val="00D25DA7"/>
    <w:rsid w:val="00D25F82"/>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38A4"/>
    <w:rsid w:val="00D65F3B"/>
    <w:rsid w:val="00D66FE2"/>
    <w:rsid w:val="00D701AB"/>
    <w:rsid w:val="00D707AF"/>
    <w:rsid w:val="00D710F2"/>
    <w:rsid w:val="00D71195"/>
    <w:rsid w:val="00D72157"/>
    <w:rsid w:val="00D724AD"/>
    <w:rsid w:val="00D72EBA"/>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A0360"/>
    <w:rsid w:val="00DA2D0D"/>
    <w:rsid w:val="00DA492D"/>
    <w:rsid w:val="00DA4E9B"/>
    <w:rsid w:val="00DA590C"/>
    <w:rsid w:val="00DA5B03"/>
    <w:rsid w:val="00DA7F43"/>
    <w:rsid w:val="00DB0A30"/>
    <w:rsid w:val="00DB1EBF"/>
    <w:rsid w:val="00DB3723"/>
    <w:rsid w:val="00DB3A66"/>
    <w:rsid w:val="00DB4D52"/>
    <w:rsid w:val="00DB536F"/>
    <w:rsid w:val="00DB625F"/>
    <w:rsid w:val="00DB6DB7"/>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81C"/>
    <w:rsid w:val="00E612B4"/>
    <w:rsid w:val="00E62125"/>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713"/>
    <w:rsid w:val="00F57CF9"/>
    <w:rsid w:val="00F61DEE"/>
    <w:rsid w:val="00F63084"/>
    <w:rsid w:val="00F63618"/>
    <w:rsid w:val="00F64BA8"/>
    <w:rsid w:val="00F64BB7"/>
    <w:rsid w:val="00F64C6C"/>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00C"/>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47" Type="http://schemas.openxmlformats.org/officeDocument/2006/relationships/header" Target="header3.xml"/><Relationship Id="rId63" Type="http://schemas.microsoft.com/office/2007/relationships/hdphoto" Target="media/hdphoto2.wdp"/><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fontTable" Target="fontTable.xml"/><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4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4.xml"/><Relationship Id="rId58" Type="http://schemas.openxmlformats.org/officeDocument/2006/relationships/header" Target="header7.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390.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eader" Target="header1.xml"/><Relationship Id="rId48" Type="http://schemas.openxmlformats.org/officeDocument/2006/relationships/footer" Target="footer3.xml"/><Relationship Id="rId64" Type="http://schemas.openxmlformats.org/officeDocument/2006/relationships/image" Target="media/image7.png"/><Relationship Id="rId69" Type="http://schemas.openxmlformats.org/officeDocument/2006/relationships/image" Target="media/image10.png"/><Relationship Id="rId113" Type="http://schemas.openxmlformats.org/officeDocument/2006/relationships/theme" Target="theme/theme1.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7.xml"/><Relationship Id="rId103" Type="http://schemas.openxmlformats.org/officeDocument/2006/relationships/image" Target="media/image400.png"/><Relationship Id="rId108" Type="http://schemas.openxmlformats.org/officeDocument/2006/relationships/header" Target="header8.xml"/><Relationship Id="rId54" Type="http://schemas.openxmlformats.org/officeDocument/2006/relationships/header" Target="header5.xm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image" Target="media/image2.png"/><Relationship Id="rId57" Type="http://schemas.openxmlformats.org/officeDocument/2006/relationships/footer" Target="footer6.xml"/><Relationship Id="rId106" Type="http://schemas.openxmlformats.org/officeDocument/2006/relationships/image" Target="media/image4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1.xml"/><Relationship Id="rId52" Type="http://schemas.openxmlformats.org/officeDocument/2006/relationships/header" Target="header4.xml"/><Relationship Id="rId60" Type="http://schemas.openxmlformats.org/officeDocument/2006/relationships/image" Target="media/image5.png"/><Relationship Id="rId65" Type="http://schemas.microsoft.com/office/2007/relationships/hdphoto" Target="media/hdphoto3.wdp"/><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360.png"/><Relationship Id="rId101"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footer" Target="footer8.xml"/><Relationship Id="rId34" Type="http://schemas.openxmlformats.org/officeDocument/2006/relationships/hyperlink" Target="file:///G:\kuliah%20lur\Skripsi%20lur\kuliah-TA1\skripsi\tugas-akhir\skripsi.docx" TargetMode="External"/><Relationship Id="rId50" Type="http://schemas.openxmlformats.org/officeDocument/2006/relationships/image" Target="media/image3.png"/><Relationship Id="rId55" Type="http://schemas.openxmlformats.org/officeDocument/2006/relationships/footer" Target="footer5.xml"/><Relationship Id="rId76" Type="http://schemas.openxmlformats.org/officeDocument/2006/relationships/image" Target="media/image17.png"/><Relationship Id="rId97" Type="http://schemas.openxmlformats.org/officeDocument/2006/relationships/image" Target="media/image38.png"/><Relationship Id="rId104"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eader" Target="header2.xml"/><Relationship Id="rId66" Type="http://schemas.openxmlformats.org/officeDocument/2006/relationships/image" Target="media/image8.png"/><Relationship Id="rId87" Type="http://schemas.openxmlformats.org/officeDocument/2006/relationships/image" Target="media/image28.png"/><Relationship Id="rId110" Type="http://schemas.openxmlformats.org/officeDocument/2006/relationships/header" Target="header9.xml"/><Relationship Id="rId61" Type="http://schemas.microsoft.com/office/2007/relationships/hdphoto" Target="media/hdphoto1.wdp"/><Relationship Id="rId82" Type="http://schemas.openxmlformats.org/officeDocument/2006/relationships/image" Target="media/image23.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6.xml"/><Relationship Id="rId77" Type="http://schemas.openxmlformats.org/officeDocument/2006/relationships/image" Target="media/image18.png"/><Relationship Id="rId100" Type="http://schemas.openxmlformats.org/officeDocument/2006/relationships/image" Target="media/image39.png"/><Relationship Id="rId105"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4.png"/><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50.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footer" Target="footer2.xml"/><Relationship Id="rId67" Type="http://schemas.microsoft.com/office/2007/relationships/hdphoto" Target="media/hdphoto4.wdp"/><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image" Target="media/image6.png"/><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9</TotalTime>
  <Pages>50</Pages>
  <Words>22870</Words>
  <Characters>130361</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340</cp:revision>
  <dcterms:created xsi:type="dcterms:W3CDTF">2022-04-01T03:53:00Z</dcterms:created>
  <dcterms:modified xsi:type="dcterms:W3CDTF">2022-05-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